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1D0FEC" w14:textId="30F2B3D0" w:rsidR="00AD47F1" w:rsidRPr="005C7427" w:rsidRDefault="00C40A9B" w:rsidP="00262D04">
      <w:pPr>
        <w:jc w:val="center"/>
        <w:rPr>
          <w:b/>
          <w:bCs/>
          <w:sz w:val="32"/>
          <w:szCs w:val="32"/>
        </w:rPr>
      </w:pPr>
      <w:r w:rsidRPr="005C7427">
        <w:rPr>
          <w:b/>
          <w:bCs/>
          <w:sz w:val="32"/>
          <w:szCs w:val="32"/>
        </w:rPr>
        <w:t xml:space="preserve">Decoding </w:t>
      </w:r>
      <w:r w:rsidR="0004722F" w:rsidRPr="005C7427">
        <w:rPr>
          <w:b/>
          <w:bCs/>
          <w:sz w:val="32"/>
          <w:szCs w:val="32"/>
        </w:rPr>
        <w:t>the</w:t>
      </w:r>
      <w:r w:rsidR="0028727E" w:rsidRPr="005C7427">
        <w:rPr>
          <w:b/>
          <w:bCs/>
          <w:sz w:val="32"/>
          <w:szCs w:val="32"/>
        </w:rPr>
        <w:t xml:space="preserve"> </w:t>
      </w:r>
      <w:r w:rsidR="00957E7F" w:rsidRPr="005C7427">
        <w:rPr>
          <w:b/>
          <w:bCs/>
          <w:sz w:val="32"/>
          <w:szCs w:val="32"/>
        </w:rPr>
        <w:t xml:space="preserve">Role </w:t>
      </w:r>
      <w:r w:rsidR="00B81FCB" w:rsidRPr="005C7427">
        <w:rPr>
          <w:b/>
          <w:bCs/>
          <w:sz w:val="32"/>
          <w:szCs w:val="32"/>
        </w:rPr>
        <w:t xml:space="preserve">of </w:t>
      </w:r>
      <w:r w:rsidR="00957E7F" w:rsidRPr="005C7427">
        <w:rPr>
          <w:b/>
          <w:bCs/>
          <w:sz w:val="32"/>
          <w:szCs w:val="32"/>
        </w:rPr>
        <w:t>T</w:t>
      </w:r>
      <w:r w:rsidR="00502B70" w:rsidRPr="005C7427">
        <w:rPr>
          <w:b/>
          <w:bCs/>
          <w:sz w:val="32"/>
          <w:szCs w:val="32"/>
        </w:rPr>
        <w:t>riacylglycerol</w:t>
      </w:r>
      <w:r w:rsidR="0028727E" w:rsidRPr="005C7427">
        <w:rPr>
          <w:b/>
          <w:bCs/>
          <w:sz w:val="32"/>
          <w:szCs w:val="32"/>
        </w:rPr>
        <w:t xml:space="preserve"> </w:t>
      </w:r>
      <w:r w:rsidR="00957E7F" w:rsidRPr="005C7427">
        <w:rPr>
          <w:b/>
          <w:bCs/>
          <w:sz w:val="32"/>
          <w:szCs w:val="32"/>
        </w:rPr>
        <w:t>C</w:t>
      </w:r>
      <w:r w:rsidR="0028727E" w:rsidRPr="005C7427">
        <w:rPr>
          <w:b/>
          <w:bCs/>
          <w:sz w:val="32"/>
          <w:szCs w:val="32"/>
        </w:rPr>
        <w:t xml:space="preserve">omposition </w:t>
      </w:r>
      <w:r w:rsidR="00722240" w:rsidRPr="005C7427">
        <w:rPr>
          <w:b/>
          <w:bCs/>
          <w:sz w:val="32"/>
          <w:szCs w:val="32"/>
        </w:rPr>
        <w:t>in</w:t>
      </w:r>
      <w:r w:rsidR="0028727E" w:rsidRPr="005C7427">
        <w:rPr>
          <w:b/>
          <w:bCs/>
          <w:sz w:val="32"/>
          <w:szCs w:val="32"/>
        </w:rPr>
        <w:t xml:space="preserve"> </w:t>
      </w:r>
      <w:r w:rsidR="001E3EDA" w:rsidRPr="005C7427">
        <w:rPr>
          <w:b/>
          <w:bCs/>
          <w:sz w:val="32"/>
          <w:szCs w:val="32"/>
        </w:rPr>
        <w:t xml:space="preserve">the </w:t>
      </w:r>
      <w:r w:rsidR="00957E7F" w:rsidRPr="005C7427">
        <w:rPr>
          <w:b/>
          <w:bCs/>
          <w:sz w:val="32"/>
          <w:szCs w:val="32"/>
        </w:rPr>
        <w:t>M</w:t>
      </w:r>
      <w:r w:rsidR="0028727E" w:rsidRPr="005C7427">
        <w:rPr>
          <w:b/>
          <w:bCs/>
          <w:sz w:val="32"/>
          <w:szCs w:val="32"/>
        </w:rPr>
        <w:t xml:space="preserve">ilk </w:t>
      </w:r>
      <w:r w:rsidR="00957E7F" w:rsidRPr="005C7427">
        <w:rPr>
          <w:b/>
          <w:bCs/>
          <w:sz w:val="32"/>
          <w:szCs w:val="32"/>
        </w:rPr>
        <w:t>F</w:t>
      </w:r>
      <w:r w:rsidR="0028727E" w:rsidRPr="005C7427">
        <w:rPr>
          <w:b/>
          <w:bCs/>
          <w:sz w:val="32"/>
          <w:szCs w:val="32"/>
        </w:rPr>
        <w:t xml:space="preserve">at </w:t>
      </w:r>
      <w:r w:rsidR="00957E7F" w:rsidRPr="005C7427">
        <w:rPr>
          <w:b/>
          <w:bCs/>
          <w:sz w:val="32"/>
          <w:szCs w:val="32"/>
        </w:rPr>
        <w:t>C</w:t>
      </w:r>
      <w:r w:rsidR="0028727E" w:rsidRPr="005C7427">
        <w:rPr>
          <w:b/>
          <w:bCs/>
          <w:sz w:val="32"/>
          <w:szCs w:val="32"/>
        </w:rPr>
        <w:t>rystalli</w:t>
      </w:r>
      <w:r w:rsidR="00395B20" w:rsidRPr="005C7427">
        <w:rPr>
          <w:b/>
          <w:bCs/>
          <w:sz w:val="32"/>
          <w:szCs w:val="32"/>
        </w:rPr>
        <w:t>s</w:t>
      </w:r>
      <w:r w:rsidR="0028727E" w:rsidRPr="005C7427">
        <w:rPr>
          <w:b/>
          <w:bCs/>
          <w:sz w:val="32"/>
          <w:szCs w:val="32"/>
        </w:rPr>
        <w:t xml:space="preserve">ation </w:t>
      </w:r>
      <w:r w:rsidR="00957E7F" w:rsidRPr="005C7427">
        <w:rPr>
          <w:b/>
          <w:bCs/>
          <w:sz w:val="32"/>
          <w:szCs w:val="32"/>
        </w:rPr>
        <w:t>B</w:t>
      </w:r>
      <w:r w:rsidR="00C557F8" w:rsidRPr="005C7427">
        <w:rPr>
          <w:b/>
          <w:bCs/>
          <w:sz w:val="32"/>
          <w:szCs w:val="32"/>
        </w:rPr>
        <w:t>ehaviour</w:t>
      </w:r>
      <w:r w:rsidR="00F3208D" w:rsidRPr="005C7427">
        <w:rPr>
          <w:b/>
          <w:bCs/>
          <w:sz w:val="32"/>
          <w:szCs w:val="32"/>
        </w:rPr>
        <w:t xml:space="preserve">: a </w:t>
      </w:r>
      <w:r w:rsidR="00957E7F" w:rsidRPr="005C7427">
        <w:rPr>
          <w:b/>
          <w:bCs/>
          <w:sz w:val="32"/>
          <w:szCs w:val="32"/>
        </w:rPr>
        <w:t>S</w:t>
      </w:r>
      <w:r w:rsidR="00F3208D" w:rsidRPr="005C7427">
        <w:rPr>
          <w:b/>
          <w:bCs/>
          <w:sz w:val="32"/>
          <w:szCs w:val="32"/>
        </w:rPr>
        <w:t xml:space="preserve">tudy </w:t>
      </w:r>
      <w:r w:rsidR="00C557F8" w:rsidRPr="005C7427">
        <w:rPr>
          <w:b/>
          <w:bCs/>
          <w:sz w:val="32"/>
          <w:szCs w:val="32"/>
        </w:rPr>
        <w:t>using</w:t>
      </w:r>
      <w:r w:rsidR="00F3208D" w:rsidRPr="005C7427">
        <w:rPr>
          <w:b/>
          <w:bCs/>
          <w:sz w:val="32"/>
          <w:szCs w:val="32"/>
        </w:rPr>
        <w:t xml:space="preserve"> </w:t>
      </w:r>
      <w:r w:rsidR="00957E7F" w:rsidRPr="005C7427">
        <w:rPr>
          <w:b/>
          <w:bCs/>
          <w:sz w:val="32"/>
          <w:szCs w:val="32"/>
        </w:rPr>
        <w:t>B</w:t>
      </w:r>
      <w:r w:rsidR="00F3208D" w:rsidRPr="005C7427">
        <w:rPr>
          <w:b/>
          <w:bCs/>
          <w:sz w:val="32"/>
          <w:szCs w:val="32"/>
        </w:rPr>
        <w:t xml:space="preserve">uffalo </w:t>
      </w:r>
      <w:r w:rsidR="00957E7F" w:rsidRPr="005C7427">
        <w:rPr>
          <w:b/>
          <w:bCs/>
          <w:sz w:val="32"/>
          <w:szCs w:val="32"/>
        </w:rPr>
        <w:t>M</w:t>
      </w:r>
      <w:r w:rsidR="00F3208D" w:rsidRPr="005C7427">
        <w:rPr>
          <w:b/>
          <w:bCs/>
          <w:sz w:val="32"/>
          <w:szCs w:val="32"/>
        </w:rPr>
        <w:t xml:space="preserve">ilk </w:t>
      </w:r>
      <w:r w:rsidR="00957E7F" w:rsidRPr="005C7427">
        <w:rPr>
          <w:b/>
          <w:bCs/>
          <w:sz w:val="32"/>
          <w:szCs w:val="32"/>
        </w:rPr>
        <w:t>F</w:t>
      </w:r>
      <w:r w:rsidR="00F3208D" w:rsidRPr="005C7427">
        <w:rPr>
          <w:b/>
          <w:bCs/>
          <w:sz w:val="32"/>
          <w:szCs w:val="32"/>
        </w:rPr>
        <w:t xml:space="preserve">at </w:t>
      </w:r>
      <w:r w:rsidR="00957E7F" w:rsidRPr="005C7427">
        <w:rPr>
          <w:b/>
          <w:bCs/>
          <w:sz w:val="32"/>
          <w:szCs w:val="32"/>
        </w:rPr>
        <w:t>F</w:t>
      </w:r>
      <w:r w:rsidR="00F3208D" w:rsidRPr="005C7427">
        <w:rPr>
          <w:b/>
          <w:bCs/>
          <w:sz w:val="32"/>
          <w:szCs w:val="32"/>
        </w:rPr>
        <w:t>ractions</w:t>
      </w:r>
    </w:p>
    <w:p w14:paraId="2CA5CC6F" w14:textId="77777777" w:rsidR="005A0C96" w:rsidRPr="005C7427" w:rsidRDefault="005A0C96" w:rsidP="005A0C96">
      <w:pPr>
        <w:spacing w:line="312" w:lineRule="auto"/>
      </w:pPr>
    </w:p>
    <w:p w14:paraId="09227ACD" w14:textId="3CA4DC8A" w:rsidR="005A0C96" w:rsidRPr="00883617" w:rsidRDefault="005A0C96" w:rsidP="006D558B">
      <w:pPr>
        <w:spacing w:line="312" w:lineRule="auto"/>
        <w:jc w:val="center"/>
        <w:rPr>
          <w:lang w:val="it-IT"/>
        </w:rPr>
      </w:pPr>
      <w:r w:rsidRPr="00883617">
        <w:rPr>
          <w:lang w:val="it-IT"/>
        </w:rPr>
        <w:t>Yoga Pratama</w:t>
      </w:r>
      <w:r w:rsidRPr="00883617">
        <w:rPr>
          <w:vertAlign w:val="superscript"/>
          <w:lang w:val="it-IT"/>
        </w:rPr>
        <w:t>1,2</w:t>
      </w:r>
      <w:r w:rsidR="009C3012" w:rsidRPr="00883617">
        <w:rPr>
          <w:lang w:val="it-IT"/>
        </w:rPr>
        <w:t>*</w:t>
      </w:r>
      <w:r w:rsidRPr="00883617">
        <w:rPr>
          <w:lang w:val="it-IT"/>
        </w:rPr>
        <w:t>, Julia Seilert</w:t>
      </w:r>
      <w:r w:rsidR="00EC2878" w:rsidRPr="00883617">
        <w:rPr>
          <w:vertAlign w:val="superscript"/>
          <w:lang w:val="it-IT"/>
        </w:rPr>
        <w:t>3</w:t>
      </w:r>
      <w:r w:rsidRPr="00883617">
        <w:rPr>
          <w:lang w:val="it-IT"/>
        </w:rPr>
        <w:t>, Amin Sadeghpour</w:t>
      </w:r>
      <w:r w:rsidRPr="00883617">
        <w:rPr>
          <w:vertAlign w:val="superscript"/>
          <w:lang w:val="it-IT"/>
        </w:rPr>
        <w:t>1</w:t>
      </w:r>
      <w:r w:rsidRPr="00883617">
        <w:rPr>
          <w:lang w:val="it-IT"/>
        </w:rPr>
        <w:t>, Elena Simone</w:t>
      </w:r>
      <w:r w:rsidR="00EC2878" w:rsidRPr="00883617">
        <w:rPr>
          <w:vertAlign w:val="superscript"/>
          <w:lang w:val="it-IT"/>
        </w:rPr>
        <w:t>4</w:t>
      </w:r>
      <w:r w:rsidRPr="00883617">
        <w:rPr>
          <w:lang w:val="it-IT"/>
        </w:rPr>
        <w:t>, Michael Rappolt</w:t>
      </w:r>
      <w:r w:rsidRPr="00883617">
        <w:rPr>
          <w:vertAlign w:val="superscript"/>
          <w:lang w:val="it-IT"/>
        </w:rPr>
        <w:t>1</w:t>
      </w:r>
      <w:r w:rsidRPr="00883617">
        <w:rPr>
          <w:lang w:val="it-IT"/>
        </w:rPr>
        <w:t>*</w:t>
      </w:r>
    </w:p>
    <w:p w14:paraId="0ACDB6AF" w14:textId="77777777" w:rsidR="005A0C96" w:rsidRPr="00883617" w:rsidRDefault="005A0C96" w:rsidP="005A0C96">
      <w:pPr>
        <w:spacing w:line="312" w:lineRule="auto"/>
        <w:rPr>
          <w:lang w:val="it-IT"/>
        </w:rPr>
      </w:pPr>
    </w:p>
    <w:p w14:paraId="10E6117F" w14:textId="77777777" w:rsidR="005A0C96" w:rsidRPr="005C7427" w:rsidRDefault="005A0C96" w:rsidP="005A0C96">
      <w:pPr>
        <w:spacing w:line="312" w:lineRule="auto"/>
      </w:pPr>
      <w:r w:rsidRPr="005C7427">
        <w:rPr>
          <w:vertAlign w:val="superscript"/>
        </w:rPr>
        <w:t>1</w:t>
      </w:r>
      <w:r w:rsidRPr="005C7427">
        <w:t>School of Food Science and Nutrition, Food Colloids and Bioprocessing Group, University of Leeds,</w:t>
      </w:r>
    </w:p>
    <w:p w14:paraId="6539F845" w14:textId="77777777" w:rsidR="005A0C96" w:rsidRPr="005C7427" w:rsidRDefault="005A0C96" w:rsidP="005A0C96">
      <w:pPr>
        <w:spacing w:line="312" w:lineRule="auto"/>
      </w:pPr>
      <w:r w:rsidRPr="005C7427">
        <w:t>Leeds LS2 9JT, United Kingdom</w:t>
      </w:r>
    </w:p>
    <w:p w14:paraId="36A78C4B" w14:textId="5BBE7A00" w:rsidR="005A0C96" w:rsidRPr="005C7427" w:rsidRDefault="005A0C96" w:rsidP="005A0C96">
      <w:pPr>
        <w:spacing w:line="312" w:lineRule="auto"/>
      </w:pPr>
      <w:r w:rsidRPr="005C7427">
        <w:rPr>
          <w:vertAlign w:val="superscript"/>
        </w:rPr>
        <w:t>2</w:t>
      </w:r>
      <w:r w:rsidRPr="005C7427">
        <w:t xml:space="preserve">Department of Food Technology, Faculty of Animal and Agricultural Sciences, </w:t>
      </w:r>
      <w:proofErr w:type="spellStart"/>
      <w:r w:rsidRPr="005C7427">
        <w:t>Diponegoro</w:t>
      </w:r>
      <w:proofErr w:type="spellEnd"/>
      <w:r w:rsidRPr="005C7427">
        <w:t xml:space="preserve"> University,</w:t>
      </w:r>
      <w:r w:rsidR="00436C83" w:rsidRPr="005C7427">
        <w:t xml:space="preserve"> </w:t>
      </w:r>
      <w:r w:rsidRPr="005C7427">
        <w:t>Semarang 50275, Indonesia</w:t>
      </w:r>
    </w:p>
    <w:p w14:paraId="54BDE932" w14:textId="787A6DB7" w:rsidR="005A0C96" w:rsidRPr="005C7427" w:rsidRDefault="005A0C96" w:rsidP="005A0C96">
      <w:pPr>
        <w:spacing w:line="312" w:lineRule="auto"/>
      </w:pPr>
      <w:r w:rsidRPr="005C7427">
        <w:rPr>
          <w:vertAlign w:val="superscript"/>
        </w:rPr>
        <w:t>3</w:t>
      </w:r>
      <w:r w:rsidR="004C549F" w:rsidRPr="005C7427">
        <w:rPr>
          <w:rFonts w:ascii="Calibri" w:eastAsia="Calibri" w:hAnsi="Calibri" w:cs="Times New Roman"/>
          <w:color w:val="000000"/>
        </w:rPr>
        <w:t xml:space="preserve">Department of Food Process Engineering, </w:t>
      </w:r>
      <w:proofErr w:type="spellStart"/>
      <w:r w:rsidR="004C549F" w:rsidRPr="005C7427">
        <w:rPr>
          <w:rFonts w:ascii="Calibri" w:eastAsia="Calibri" w:hAnsi="Calibri" w:cs="Times New Roman"/>
          <w:color w:val="000000"/>
        </w:rPr>
        <w:t>Technische</w:t>
      </w:r>
      <w:proofErr w:type="spellEnd"/>
      <w:r w:rsidR="004C549F" w:rsidRPr="005C7427">
        <w:rPr>
          <w:rFonts w:ascii="Calibri" w:eastAsia="Calibri" w:hAnsi="Calibri" w:cs="Times New Roman"/>
          <w:color w:val="000000"/>
        </w:rPr>
        <w:t xml:space="preserve"> Universität Berlin, Berlin 10623, Germany</w:t>
      </w:r>
    </w:p>
    <w:p w14:paraId="0A8B0D95" w14:textId="67BC285C" w:rsidR="005A0C96" w:rsidRPr="005C7427" w:rsidRDefault="00EC2878" w:rsidP="005A0C96">
      <w:pPr>
        <w:spacing w:line="312" w:lineRule="auto"/>
      </w:pPr>
      <w:r w:rsidRPr="005C7427">
        <w:rPr>
          <w:vertAlign w:val="superscript"/>
        </w:rPr>
        <w:t>4</w:t>
      </w:r>
      <w:r w:rsidR="005A0C96" w:rsidRPr="005C7427">
        <w:t xml:space="preserve">Department of Applied Science and Technology, Politecnico di Torino, </w:t>
      </w:r>
      <w:r w:rsidR="004D63C9" w:rsidRPr="005C7427">
        <w:t xml:space="preserve">Torino 10129, Italy </w:t>
      </w:r>
    </w:p>
    <w:p w14:paraId="39D08468" w14:textId="452936DB" w:rsidR="005A0C96" w:rsidRPr="005C7427" w:rsidRDefault="005A0C96" w:rsidP="002C17D2">
      <w:pPr>
        <w:spacing w:line="312" w:lineRule="auto"/>
      </w:pPr>
    </w:p>
    <w:p w14:paraId="592A5430" w14:textId="77777777" w:rsidR="007B1668" w:rsidRPr="005C7427" w:rsidRDefault="007B1668" w:rsidP="002C17D2">
      <w:pPr>
        <w:spacing w:line="312" w:lineRule="auto"/>
      </w:pPr>
    </w:p>
    <w:p w14:paraId="51B3C98F" w14:textId="77777777" w:rsidR="003725A7" w:rsidRPr="005C7427" w:rsidRDefault="003725A7" w:rsidP="003725A7">
      <w:pPr>
        <w:spacing w:line="360" w:lineRule="auto"/>
        <w:jc w:val="both"/>
        <w:rPr>
          <w:rFonts w:cstheme="minorHAnsi"/>
          <w:color w:val="000000" w:themeColor="text1"/>
        </w:rPr>
      </w:pPr>
      <w:r w:rsidRPr="005C7427">
        <w:rPr>
          <w:rFonts w:cstheme="minorHAnsi"/>
          <w:color w:val="000000" w:themeColor="text1"/>
        </w:rPr>
        <w:t>Email addresses:</w:t>
      </w:r>
    </w:p>
    <w:p w14:paraId="79485148" w14:textId="1CD4B1DE" w:rsidR="003725A7" w:rsidRPr="005C7427" w:rsidRDefault="009C3012" w:rsidP="003725A7">
      <w:pPr>
        <w:spacing w:line="360" w:lineRule="auto"/>
        <w:jc w:val="both"/>
        <w:rPr>
          <w:rFonts w:cstheme="minorHAnsi"/>
        </w:rPr>
      </w:pPr>
      <w:r w:rsidRPr="005C7427">
        <w:rPr>
          <w:rFonts w:cstheme="minorHAnsi"/>
          <w:color w:val="000000" w:themeColor="text1"/>
        </w:rPr>
        <w:t>*</w:t>
      </w:r>
      <w:r w:rsidR="003725A7" w:rsidRPr="005C7427">
        <w:rPr>
          <w:rFonts w:cstheme="minorHAnsi"/>
          <w:color w:val="000000" w:themeColor="text1"/>
        </w:rPr>
        <w:t xml:space="preserve">Yoga </w:t>
      </w:r>
      <w:proofErr w:type="spellStart"/>
      <w:r w:rsidR="003725A7" w:rsidRPr="005C7427">
        <w:rPr>
          <w:rFonts w:cstheme="minorHAnsi"/>
        </w:rPr>
        <w:t>Pratama</w:t>
      </w:r>
      <w:proofErr w:type="spellEnd"/>
      <w:r w:rsidR="003725A7" w:rsidRPr="005C7427">
        <w:rPr>
          <w:rFonts w:cstheme="minorHAnsi"/>
        </w:rPr>
        <w:t xml:space="preserve"> (</w:t>
      </w:r>
      <w:r w:rsidR="005C7427" w:rsidRPr="00883617">
        <w:rPr>
          <w:rFonts w:cstheme="minorHAnsi"/>
        </w:rPr>
        <w:t>fsyp@leeds.ac.uk;</w:t>
      </w:r>
      <w:r w:rsidR="005C7427" w:rsidRPr="005C7427">
        <w:rPr>
          <w:rStyle w:val="Collegamentoipertestuale"/>
          <w:rFonts w:cstheme="minorHAnsi"/>
          <w:color w:val="auto"/>
        </w:rPr>
        <w:t xml:space="preserve"> yogapratama@live.undip.ac.id</w:t>
      </w:r>
      <w:r w:rsidR="003725A7" w:rsidRPr="005C7427">
        <w:rPr>
          <w:rFonts w:cstheme="minorHAnsi"/>
        </w:rPr>
        <w:t>)</w:t>
      </w:r>
      <w:r w:rsidR="006C0FC9" w:rsidRPr="005C7427">
        <w:rPr>
          <w:rFonts w:cstheme="minorHAnsi"/>
        </w:rPr>
        <w:t xml:space="preserve"> – corresponding author</w:t>
      </w:r>
    </w:p>
    <w:p w14:paraId="0580CB12" w14:textId="19636679" w:rsidR="003725A7" w:rsidRPr="00883617" w:rsidRDefault="003725A7" w:rsidP="003725A7">
      <w:pPr>
        <w:spacing w:line="360" w:lineRule="auto"/>
        <w:jc w:val="both"/>
        <w:rPr>
          <w:rFonts w:cstheme="minorHAnsi"/>
          <w:lang w:val="de-DE"/>
        </w:rPr>
      </w:pPr>
      <w:r w:rsidRPr="00883617">
        <w:rPr>
          <w:rFonts w:cstheme="minorHAnsi"/>
          <w:lang w:val="de-DE"/>
        </w:rPr>
        <w:t xml:space="preserve">Julia </w:t>
      </w:r>
      <w:proofErr w:type="spellStart"/>
      <w:r w:rsidRPr="00883617">
        <w:rPr>
          <w:rFonts w:cstheme="minorHAnsi"/>
          <w:lang w:val="de-DE"/>
        </w:rPr>
        <w:t>Seilert</w:t>
      </w:r>
      <w:proofErr w:type="spellEnd"/>
      <w:r w:rsidRPr="00883617">
        <w:rPr>
          <w:rFonts w:cstheme="minorHAnsi"/>
          <w:lang w:val="de-DE"/>
        </w:rPr>
        <w:t xml:space="preserve"> </w:t>
      </w:r>
      <w:r w:rsidR="000B5BA0" w:rsidRPr="00883617">
        <w:rPr>
          <w:rFonts w:cstheme="minorHAnsi"/>
          <w:lang w:val="de-DE"/>
        </w:rPr>
        <w:t>(</w:t>
      </w:r>
      <w:r w:rsidR="00640A05" w:rsidRPr="00883617">
        <w:rPr>
          <w:rFonts w:cstheme="minorHAnsi"/>
          <w:lang w:val="de-DE"/>
        </w:rPr>
        <w:t xml:space="preserve">julia.seilert@tu-berlin.de </w:t>
      </w:r>
      <w:r w:rsidR="000B5BA0" w:rsidRPr="00883617">
        <w:rPr>
          <w:rFonts w:cstheme="minorHAnsi"/>
          <w:lang w:val="de-DE"/>
        </w:rPr>
        <w:t xml:space="preserve">) </w:t>
      </w:r>
    </w:p>
    <w:p w14:paraId="38FB1774" w14:textId="77777777" w:rsidR="003725A7" w:rsidRPr="00883617" w:rsidRDefault="003725A7" w:rsidP="003725A7">
      <w:pPr>
        <w:spacing w:line="360" w:lineRule="auto"/>
        <w:jc w:val="both"/>
        <w:rPr>
          <w:rFonts w:cstheme="minorHAnsi"/>
          <w:lang w:val="fr-FR"/>
        </w:rPr>
      </w:pPr>
      <w:r w:rsidRPr="00883617">
        <w:rPr>
          <w:rFonts w:cstheme="minorHAnsi"/>
          <w:lang w:val="fr-FR"/>
        </w:rPr>
        <w:t xml:space="preserve">Amin </w:t>
      </w:r>
      <w:proofErr w:type="spellStart"/>
      <w:r w:rsidRPr="00883617">
        <w:rPr>
          <w:rFonts w:cstheme="minorHAnsi"/>
          <w:lang w:val="fr-FR"/>
        </w:rPr>
        <w:t>Sadeghpour</w:t>
      </w:r>
      <w:proofErr w:type="spellEnd"/>
      <w:r w:rsidRPr="00883617">
        <w:rPr>
          <w:rFonts w:cstheme="minorHAnsi"/>
          <w:lang w:val="fr-FR"/>
        </w:rPr>
        <w:t xml:space="preserve"> (</w:t>
      </w:r>
      <w:hyperlink r:id="rId11" w:history="1">
        <w:r w:rsidRPr="00883617">
          <w:rPr>
            <w:rStyle w:val="Collegamentoipertestuale"/>
            <w:rFonts w:cstheme="minorHAnsi"/>
            <w:color w:val="auto"/>
            <w:lang w:val="fr-FR"/>
          </w:rPr>
          <w:t>A.Sadeghpour@leeds.ac.uk</w:t>
        </w:r>
      </w:hyperlink>
      <w:r w:rsidRPr="00883617">
        <w:rPr>
          <w:rFonts w:cstheme="minorHAnsi"/>
          <w:lang w:val="fr-FR"/>
        </w:rPr>
        <w:t xml:space="preserve">) </w:t>
      </w:r>
    </w:p>
    <w:p w14:paraId="13BF9389" w14:textId="77777777" w:rsidR="003725A7" w:rsidRPr="00883617" w:rsidRDefault="003725A7" w:rsidP="003725A7">
      <w:pPr>
        <w:spacing w:line="360" w:lineRule="auto"/>
        <w:jc w:val="both"/>
        <w:rPr>
          <w:rFonts w:cstheme="minorHAnsi"/>
          <w:lang w:val="it-IT"/>
        </w:rPr>
      </w:pPr>
      <w:r w:rsidRPr="00883617">
        <w:rPr>
          <w:rFonts w:cstheme="minorHAnsi"/>
          <w:lang w:val="it-IT"/>
        </w:rPr>
        <w:t>Elena Simone (</w:t>
      </w:r>
      <w:hyperlink r:id="rId12" w:history="1">
        <w:r w:rsidRPr="00883617">
          <w:rPr>
            <w:rStyle w:val="Collegamentoipertestuale"/>
            <w:rFonts w:cstheme="minorHAnsi"/>
            <w:color w:val="auto"/>
            <w:lang w:val="it-IT"/>
          </w:rPr>
          <w:t>elena.simone@polito.it</w:t>
        </w:r>
      </w:hyperlink>
      <w:r w:rsidRPr="00883617">
        <w:rPr>
          <w:rFonts w:cstheme="minorHAnsi"/>
          <w:lang w:val="it-IT"/>
        </w:rPr>
        <w:t xml:space="preserve">) </w:t>
      </w:r>
    </w:p>
    <w:p w14:paraId="378BB2CE" w14:textId="5BF7736A" w:rsidR="003725A7" w:rsidRPr="005C7427" w:rsidRDefault="009C3012" w:rsidP="003725A7">
      <w:pPr>
        <w:spacing w:line="360" w:lineRule="auto"/>
        <w:jc w:val="both"/>
        <w:rPr>
          <w:rFonts w:cstheme="minorHAnsi"/>
        </w:rPr>
      </w:pPr>
      <w:r w:rsidRPr="005C7427">
        <w:rPr>
          <w:rFonts w:cstheme="minorHAnsi"/>
        </w:rPr>
        <w:t>*</w:t>
      </w:r>
      <w:r w:rsidR="003725A7" w:rsidRPr="005C7427">
        <w:rPr>
          <w:rFonts w:cstheme="minorHAnsi"/>
        </w:rPr>
        <w:t xml:space="preserve">Michael </w:t>
      </w:r>
      <w:proofErr w:type="spellStart"/>
      <w:r w:rsidR="003725A7" w:rsidRPr="005C7427">
        <w:rPr>
          <w:rFonts w:cstheme="minorHAnsi"/>
        </w:rPr>
        <w:t>Rappolt</w:t>
      </w:r>
      <w:proofErr w:type="spellEnd"/>
      <w:r w:rsidR="003725A7" w:rsidRPr="005C7427">
        <w:rPr>
          <w:rFonts w:cstheme="minorHAnsi"/>
        </w:rPr>
        <w:t xml:space="preserve"> (</w:t>
      </w:r>
      <w:hyperlink r:id="rId13" w:history="1">
        <w:r w:rsidR="003725A7" w:rsidRPr="005C7427">
          <w:rPr>
            <w:rStyle w:val="Collegamentoipertestuale"/>
            <w:rFonts w:cstheme="minorHAnsi"/>
            <w:color w:val="auto"/>
          </w:rPr>
          <w:t>m.rappolt@leeds.ac.uk</w:t>
        </w:r>
      </w:hyperlink>
      <w:r w:rsidR="003725A7" w:rsidRPr="005C7427">
        <w:rPr>
          <w:rFonts w:cstheme="minorHAnsi"/>
        </w:rPr>
        <w:t>) – corresponding author</w:t>
      </w:r>
    </w:p>
    <w:p w14:paraId="53953CEC" w14:textId="77777777" w:rsidR="00316007" w:rsidRPr="005C7427" w:rsidRDefault="00316007">
      <w:pPr>
        <w:rPr>
          <w:b/>
          <w:bCs/>
        </w:rPr>
      </w:pPr>
      <w:r w:rsidRPr="005C7427">
        <w:rPr>
          <w:b/>
          <w:bCs/>
        </w:rPr>
        <w:br w:type="page"/>
      </w:r>
    </w:p>
    <w:p w14:paraId="7AFFA41E" w14:textId="1177AE21" w:rsidR="00FB113D" w:rsidRPr="005C7427" w:rsidRDefault="00FB113D">
      <w:pPr>
        <w:rPr>
          <w:b/>
          <w:bCs/>
          <w:sz w:val="24"/>
          <w:szCs w:val="24"/>
        </w:rPr>
      </w:pPr>
      <w:r w:rsidRPr="005C7427">
        <w:rPr>
          <w:b/>
          <w:bCs/>
          <w:sz w:val="24"/>
          <w:szCs w:val="24"/>
        </w:rPr>
        <w:lastRenderedPageBreak/>
        <w:t>Highlights:</w:t>
      </w:r>
    </w:p>
    <w:p w14:paraId="26C04042" w14:textId="77777777" w:rsidR="003C55D4" w:rsidRPr="005C7427" w:rsidRDefault="003C55D4" w:rsidP="003C55D4">
      <w:pPr>
        <w:pStyle w:val="Paragrafoelenco"/>
        <w:numPr>
          <w:ilvl w:val="0"/>
          <w:numId w:val="5"/>
        </w:numPr>
        <w:ind w:left="426"/>
      </w:pPr>
      <w:r w:rsidRPr="005C7427">
        <w:t>New approach in evaluating the TAGs role in milk fat crystallisation based on their chemical structure</w:t>
      </w:r>
    </w:p>
    <w:p w14:paraId="386DFBCB" w14:textId="77777777" w:rsidR="003C55D4" w:rsidRPr="005C7427" w:rsidRDefault="003C55D4" w:rsidP="003C55D4">
      <w:pPr>
        <w:pStyle w:val="Paragrafoelenco"/>
        <w:numPr>
          <w:ilvl w:val="0"/>
          <w:numId w:val="5"/>
        </w:numPr>
        <w:ind w:left="426"/>
      </w:pPr>
      <w:r w:rsidRPr="005C7427">
        <w:t>Fully saturated long chain TAGs contribute to 2L-crystals (</w:t>
      </w:r>
      <w:r w:rsidRPr="005C7427">
        <w:rPr>
          <w:i/>
          <w:iCs/>
        </w:rPr>
        <w:t>d</w:t>
      </w:r>
      <w:r w:rsidRPr="005C7427">
        <w:t>-spacing: 44.1-49.7 Å)</w:t>
      </w:r>
    </w:p>
    <w:p w14:paraId="6E617016" w14:textId="77777777" w:rsidR="003C55D4" w:rsidRPr="005C7427" w:rsidRDefault="003C55D4" w:rsidP="003C55D4">
      <w:pPr>
        <w:pStyle w:val="Paragrafoelenco"/>
        <w:numPr>
          <w:ilvl w:val="0"/>
          <w:numId w:val="5"/>
        </w:numPr>
        <w:ind w:left="426"/>
      </w:pPr>
      <w:r w:rsidRPr="005C7427">
        <w:t>Long chain TAGs containing unsaturated fatty acid(s) contribute to 3L-crystals (</w:t>
      </w:r>
      <w:r w:rsidRPr="005C7427">
        <w:rPr>
          <w:i/>
          <w:iCs/>
        </w:rPr>
        <w:t>d</w:t>
      </w:r>
      <w:r w:rsidRPr="005C7427">
        <w:t>-spacing: 64.4 – 72.8 Å)</w:t>
      </w:r>
    </w:p>
    <w:p w14:paraId="2B15F7ED" w14:textId="77777777" w:rsidR="003C55D4" w:rsidRDefault="003C55D4" w:rsidP="003C55D4">
      <w:pPr>
        <w:pStyle w:val="Paragrafoelenco"/>
        <w:numPr>
          <w:ilvl w:val="0"/>
          <w:numId w:val="5"/>
        </w:numPr>
        <w:ind w:left="426"/>
      </w:pPr>
      <w:r w:rsidRPr="005C7427">
        <w:t>TAGs containing short chain fatty acid(s) (C4-6) contribute to 3L-crystals (</w:t>
      </w:r>
      <w:r w:rsidRPr="005C7427">
        <w:rPr>
          <w:i/>
          <w:iCs/>
        </w:rPr>
        <w:t>d</w:t>
      </w:r>
      <w:r w:rsidRPr="005C7427">
        <w:t xml:space="preserve">-spacing: about 53 Å) </w:t>
      </w:r>
    </w:p>
    <w:p w14:paraId="04D5035C" w14:textId="77777777" w:rsidR="003C55D4" w:rsidRPr="005C7427" w:rsidRDefault="003C55D4" w:rsidP="003C55D4">
      <w:pPr>
        <w:pStyle w:val="Paragrafoelenco"/>
        <w:numPr>
          <w:ilvl w:val="0"/>
          <w:numId w:val="5"/>
        </w:numPr>
        <w:ind w:left="426"/>
      </w:pPr>
      <w:r w:rsidRPr="005C7427">
        <w:t>Th</w:t>
      </w:r>
      <w:r>
        <w:t>e</w:t>
      </w:r>
      <w:r w:rsidRPr="00FF173C">
        <w:t xml:space="preserve"> </w:t>
      </w:r>
      <w:r w:rsidRPr="005C7427">
        <w:t>short chain fatty acid</w:t>
      </w:r>
      <w:r>
        <w:t>-containing</w:t>
      </w:r>
      <w:r w:rsidRPr="005C7427">
        <w:t xml:space="preserve"> TAG</w:t>
      </w:r>
      <w:r>
        <w:t>s</w:t>
      </w:r>
      <w:r w:rsidRPr="005C7427">
        <w:t xml:space="preserve"> inhibit the milk fat crystallisation process</w:t>
      </w:r>
    </w:p>
    <w:p w14:paraId="3715EB95" w14:textId="77777777" w:rsidR="00FB113D" w:rsidRPr="005C7427" w:rsidRDefault="00FB113D">
      <w:pPr>
        <w:rPr>
          <w:b/>
          <w:bCs/>
          <w:sz w:val="24"/>
          <w:szCs w:val="24"/>
        </w:rPr>
      </w:pPr>
    </w:p>
    <w:p w14:paraId="7E121A5B" w14:textId="674C73B4" w:rsidR="0028727E" w:rsidRPr="005C7427" w:rsidRDefault="00CD4DEE">
      <w:pPr>
        <w:rPr>
          <w:b/>
          <w:bCs/>
          <w:sz w:val="24"/>
          <w:szCs w:val="24"/>
        </w:rPr>
      </w:pPr>
      <w:r w:rsidRPr="005C7427">
        <w:rPr>
          <w:b/>
          <w:bCs/>
          <w:sz w:val="24"/>
          <w:szCs w:val="24"/>
        </w:rPr>
        <w:t>Abstract</w:t>
      </w:r>
    </w:p>
    <w:p w14:paraId="11DE298A" w14:textId="68EB5DC2" w:rsidR="00CD4DEE" w:rsidRPr="005C7427" w:rsidRDefault="00C345DD" w:rsidP="0009034F">
      <w:pPr>
        <w:spacing w:line="312" w:lineRule="auto"/>
        <w:jc w:val="both"/>
      </w:pPr>
      <w:r w:rsidRPr="005C7427">
        <w:t xml:space="preserve">The role of </w:t>
      </w:r>
      <w:r w:rsidR="000F1D55" w:rsidRPr="005C7427">
        <w:t>triacylglycerols (TAGs) composition in milk fat</w:t>
      </w:r>
      <w:r w:rsidR="00AF127F" w:rsidRPr="005C7427">
        <w:t xml:space="preserve"> </w:t>
      </w:r>
      <w:r w:rsidR="000F1D55" w:rsidRPr="005C7427">
        <w:t xml:space="preserve">crystallisation is </w:t>
      </w:r>
      <w:r w:rsidR="00BB03DA" w:rsidRPr="005C7427">
        <w:t xml:space="preserve">evaluated </w:t>
      </w:r>
      <w:r w:rsidR="00361277" w:rsidRPr="005C7427">
        <w:t xml:space="preserve">from </w:t>
      </w:r>
      <w:r w:rsidR="00676384" w:rsidRPr="005C7427">
        <w:t>a</w:t>
      </w:r>
      <w:r w:rsidR="00BB03DA" w:rsidRPr="005C7427">
        <w:t xml:space="preserve"> new perspective</w:t>
      </w:r>
      <w:r w:rsidR="008418F0" w:rsidRPr="005C7427">
        <w:t xml:space="preserve"> </w:t>
      </w:r>
      <w:r w:rsidR="009B7943" w:rsidRPr="005C7427">
        <w:t xml:space="preserve">by </w:t>
      </w:r>
      <w:r w:rsidR="00142DB3" w:rsidRPr="005C7427">
        <w:t>correlating the crystal structure</w:t>
      </w:r>
      <w:r w:rsidR="006C1771" w:rsidRPr="005C7427">
        <w:t>s</w:t>
      </w:r>
      <w:r w:rsidR="00142DB3" w:rsidRPr="005C7427">
        <w:t xml:space="preserve"> and </w:t>
      </w:r>
      <w:r w:rsidR="006C1771" w:rsidRPr="005C7427">
        <w:t>their</w:t>
      </w:r>
      <w:r w:rsidR="00142DB3" w:rsidRPr="005C7427">
        <w:t xml:space="preserve"> </w:t>
      </w:r>
      <w:r w:rsidR="00893721" w:rsidRPr="005C7427">
        <w:t>predicted</w:t>
      </w:r>
      <w:r w:rsidR="00796ADF" w:rsidRPr="005C7427">
        <w:t xml:space="preserve"> TAG</w:t>
      </w:r>
      <w:r w:rsidR="00142DB3" w:rsidRPr="005C7427">
        <w:t xml:space="preserve"> contributors</w:t>
      </w:r>
      <w:r w:rsidR="00796ADF" w:rsidRPr="005C7427">
        <w:t xml:space="preserve">. Four different </w:t>
      </w:r>
      <w:r w:rsidR="00427862" w:rsidRPr="005C7427">
        <w:t>TAG groups</w:t>
      </w:r>
      <w:r w:rsidR="000B4778" w:rsidRPr="005C7427">
        <w:t xml:space="preserve">, defined by </w:t>
      </w:r>
      <w:r w:rsidR="00361277" w:rsidRPr="005C7427">
        <w:t xml:space="preserve">their </w:t>
      </w:r>
      <w:r w:rsidR="000B4778" w:rsidRPr="005C7427">
        <w:t>fatty acid</w:t>
      </w:r>
      <w:r w:rsidR="00BC54EC" w:rsidRPr="005C7427">
        <w:t xml:space="preserve"> (FA)</w:t>
      </w:r>
      <w:r w:rsidR="000B4778" w:rsidRPr="005C7427">
        <w:t xml:space="preserve"> chain length and saturation</w:t>
      </w:r>
      <w:r w:rsidR="00B42BB5" w:rsidRPr="005C7427">
        <w:t xml:space="preserve"> </w:t>
      </w:r>
      <w:r w:rsidR="000B4778" w:rsidRPr="005C7427">
        <w:t>are proposed to explain</w:t>
      </w:r>
      <w:r w:rsidR="00FF784C" w:rsidRPr="005C7427">
        <w:t xml:space="preserve"> the crystallisation behaviour of milk </w:t>
      </w:r>
      <w:r w:rsidR="00196A64" w:rsidRPr="005C7427">
        <w:t xml:space="preserve">different </w:t>
      </w:r>
      <w:r w:rsidR="00FF784C" w:rsidRPr="005C7427">
        <w:t>fat samples</w:t>
      </w:r>
      <w:r w:rsidR="00196A64" w:rsidRPr="005C7427">
        <w:t xml:space="preserve">, namely TAGs containing </w:t>
      </w:r>
      <w:r w:rsidR="00773A96" w:rsidRPr="005C7427">
        <w:t>(</w:t>
      </w:r>
      <w:proofErr w:type="spellStart"/>
      <w:r w:rsidR="00773A96" w:rsidRPr="005C7427">
        <w:t>i</w:t>
      </w:r>
      <w:proofErr w:type="spellEnd"/>
      <w:r w:rsidR="00773A96" w:rsidRPr="005C7427">
        <w:t>) fully saturated</w:t>
      </w:r>
      <w:r w:rsidR="00383529" w:rsidRPr="005C7427">
        <w:t xml:space="preserve"> long chain FAs</w:t>
      </w:r>
      <w:r w:rsidR="00625F68" w:rsidRPr="005C7427">
        <w:t>,</w:t>
      </w:r>
      <w:r w:rsidR="00773A96" w:rsidRPr="005C7427">
        <w:t xml:space="preserve"> (ii) </w:t>
      </w:r>
      <w:r w:rsidR="006A52A1" w:rsidRPr="005C7427">
        <w:t xml:space="preserve">single unsaturated </w:t>
      </w:r>
      <w:r w:rsidR="00773A96" w:rsidRPr="005C7427">
        <w:t xml:space="preserve">long-chain </w:t>
      </w:r>
      <w:r w:rsidR="006A52A1" w:rsidRPr="005C7427">
        <w:t>FA</w:t>
      </w:r>
      <w:r w:rsidR="00625F68" w:rsidRPr="005C7427">
        <w:t xml:space="preserve"> and</w:t>
      </w:r>
      <w:r w:rsidR="00773A96" w:rsidRPr="005C7427">
        <w:t xml:space="preserve"> (iii) </w:t>
      </w:r>
      <w:r w:rsidR="006A52A1" w:rsidRPr="005C7427">
        <w:t>multi</w:t>
      </w:r>
      <w:r w:rsidR="00C75A04" w:rsidRPr="005C7427">
        <w:t xml:space="preserve"> </w:t>
      </w:r>
      <w:r w:rsidR="006A52A1" w:rsidRPr="005C7427">
        <w:t xml:space="preserve">unsaturated long-chain </w:t>
      </w:r>
      <w:r w:rsidR="00C75A04" w:rsidRPr="005C7427">
        <w:t>FAs</w:t>
      </w:r>
      <w:r w:rsidR="00625F68" w:rsidRPr="005C7427">
        <w:t>,</w:t>
      </w:r>
      <w:r w:rsidR="00C75A04" w:rsidRPr="005C7427">
        <w:t xml:space="preserve"> </w:t>
      </w:r>
      <w:r w:rsidR="00773A96" w:rsidRPr="005C7427">
        <w:t>as well as (iv)</w:t>
      </w:r>
      <w:r w:rsidR="00796ADF" w:rsidRPr="005C7427">
        <w:t xml:space="preserve"> </w:t>
      </w:r>
      <w:r w:rsidR="00C75A04" w:rsidRPr="005C7427">
        <w:t>short-chain FAs</w:t>
      </w:r>
      <w:r w:rsidR="004A50AE" w:rsidRPr="005C7427">
        <w:t>.</w:t>
      </w:r>
      <w:r w:rsidR="00196A64" w:rsidRPr="005C7427">
        <w:t xml:space="preserve"> </w:t>
      </w:r>
      <w:r w:rsidR="00427962" w:rsidRPr="005C7427">
        <w:t>S</w:t>
      </w:r>
      <w:r w:rsidR="00741F1F" w:rsidRPr="005C7427">
        <w:t>amples</w:t>
      </w:r>
      <w:r w:rsidR="00277AC8" w:rsidRPr="005C7427">
        <w:t xml:space="preserve"> </w:t>
      </w:r>
      <w:r w:rsidR="00A963B3" w:rsidRPr="005C7427">
        <w:t>containing</w:t>
      </w:r>
      <w:r w:rsidR="00277AC8" w:rsidRPr="005C7427">
        <w:t xml:space="preserve"> </w:t>
      </w:r>
      <w:r w:rsidR="00815421" w:rsidRPr="005C7427">
        <w:t>different</w:t>
      </w:r>
      <w:r w:rsidR="00796ADF" w:rsidRPr="005C7427">
        <w:t xml:space="preserve"> TAGs</w:t>
      </w:r>
      <w:r w:rsidR="00277AC8" w:rsidRPr="005C7427">
        <w:t xml:space="preserve"> </w:t>
      </w:r>
      <w:r w:rsidR="00815421" w:rsidRPr="005C7427">
        <w:t>proportion</w:t>
      </w:r>
      <w:r w:rsidR="00796ADF" w:rsidRPr="005C7427">
        <w:t>s</w:t>
      </w:r>
      <w:r w:rsidR="008767B2" w:rsidRPr="005C7427">
        <w:t xml:space="preserve"> </w:t>
      </w:r>
      <w:r w:rsidR="00190B76" w:rsidRPr="005C7427">
        <w:t>were</w:t>
      </w:r>
      <w:r w:rsidR="008767B2" w:rsidRPr="005C7427">
        <w:t xml:space="preserve"> obtained from two-step d</w:t>
      </w:r>
      <w:r w:rsidR="002653A4" w:rsidRPr="005C7427">
        <w:t>ry fractionation of buffalo milk fat</w:t>
      </w:r>
      <w:r w:rsidR="00F51B91" w:rsidRPr="005C7427">
        <w:t>.</w:t>
      </w:r>
      <w:r w:rsidR="004604AF" w:rsidRPr="005C7427">
        <w:t xml:space="preserve"> Liquid chromatography and mass spectrometry</w:t>
      </w:r>
      <w:r w:rsidR="0006314B" w:rsidRPr="005C7427">
        <w:t xml:space="preserve"> </w:t>
      </w:r>
      <w:r w:rsidR="004604AF" w:rsidRPr="005C7427">
        <w:t>(</w:t>
      </w:r>
      <w:r w:rsidR="006E7002" w:rsidRPr="005C7427">
        <w:t>LCMS</w:t>
      </w:r>
      <w:r w:rsidR="00653DF0" w:rsidRPr="005C7427">
        <w:t>)</w:t>
      </w:r>
      <w:r w:rsidR="006E7002" w:rsidRPr="005C7427">
        <w:t xml:space="preserve"> was </w:t>
      </w:r>
      <w:r w:rsidR="00653DF0" w:rsidRPr="005C7427">
        <w:t>employed</w:t>
      </w:r>
      <w:r w:rsidR="006E7002" w:rsidRPr="005C7427">
        <w:t xml:space="preserve"> to determine the TAGs composition</w:t>
      </w:r>
      <w:r w:rsidR="00653DF0" w:rsidRPr="005C7427">
        <w:t xml:space="preserve">. </w:t>
      </w:r>
      <w:r w:rsidR="00361277" w:rsidRPr="005C7427">
        <w:t>The</w:t>
      </w:r>
      <w:r w:rsidR="00653DF0" w:rsidRPr="005C7427">
        <w:t xml:space="preserve"> crystallisation characteristics were </w:t>
      </w:r>
      <w:r w:rsidR="00BA5741" w:rsidRPr="005C7427">
        <w:t>evaluated using small</w:t>
      </w:r>
      <w:r w:rsidR="002350C0" w:rsidRPr="005C7427">
        <w:t>-</w:t>
      </w:r>
      <w:r w:rsidR="00BA5741" w:rsidRPr="005C7427">
        <w:t>angle X-ray</w:t>
      </w:r>
      <w:r w:rsidR="002350C0" w:rsidRPr="005C7427">
        <w:t xml:space="preserve"> scattering (SAXS), differential scanning calorimetry (</w:t>
      </w:r>
      <w:r w:rsidR="005B4040" w:rsidRPr="005C7427">
        <w:t>DSC</w:t>
      </w:r>
      <w:r w:rsidR="002350C0" w:rsidRPr="005C7427">
        <w:t>)</w:t>
      </w:r>
      <w:r w:rsidR="005B4040" w:rsidRPr="005C7427">
        <w:t xml:space="preserve"> and polarised </w:t>
      </w:r>
      <w:r w:rsidR="00361277" w:rsidRPr="005C7427">
        <w:t xml:space="preserve">light </w:t>
      </w:r>
      <w:r w:rsidR="005B4040" w:rsidRPr="005C7427">
        <w:t>microscopy</w:t>
      </w:r>
      <w:r w:rsidR="006C1771" w:rsidRPr="005C7427">
        <w:t>.</w:t>
      </w:r>
      <w:r w:rsidR="00E9154B" w:rsidRPr="005C7427">
        <w:t xml:space="preserve"> </w:t>
      </w:r>
      <w:r w:rsidR="00466337" w:rsidRPr="005C7427">
        <w:t xml:space="preserve">The </w:t>
      </w:r>
      <w:r w:rsidR="00443B3F" w:rsidRPr="005C7427">
        <w:t>results confirm</w:t>
      </w:r>
      <w:r w:rsidR="00F279CF" w:rsidRPr="005C7427">
        <w:t xml:space="preserve"> that </w:t>
      </w:r>
      <w:r w:rsidR="00E12973" w:rsidRPr="005C7427">
        <w:t xml:space="preserve">fully </w:t>
      </w:r>
      <w:r w:rsidR="00A07C33" w:rsidRPr="005C7427">
        <w:t>saturated long chain TAGs are responsible</w:t>
      </w:r>
      <w:r w:rsidR="002F5006" w:rsidRPr="005C7427">
        <w:t xml:space="preserve"> for the formation of high melting </w:t>
      </w:r>
      <w:r w:rsidR="00424F8F" w:rsidRPr="005C7427">
        <w:t xml:space="preserve">point </w:t>
      </w:r>
      <w:r w:rsidR="002F5006" w:rsidRPr="005C7427">
        <w:t>2L-crystals</w:t>
      </w:r>
      <w:r w:rsidR="00D40EEE" w:rsidRPr="005C7427">
        <w:t xml:space="preserve"> (</w:t>
      </w:r>
      <w:r w:rsidR="009C43F3" w:rsidRPr="005C7427">
        <w:rPr>
          <w:i/>
          <w:iCs/>
        </w:rPr>
        <w:t>d</w:t>
      </w:r>
      <w:r w:rsidR="009C43F3" w:rsidRPr="005C7427">
        <w:t xml:space="preserve">-spacing: 44.1-49.7 </w:t>
      </w:r>
      <w:r w:rsidR="009C43F3" w:rsidRPr="005C7427">
        <w:rPr>
          <w:rFonts w:cstheme="minorHAnsi"/>
        </w:rPr>
        <w:t>Å</w:t>
      </w:r>
      <w:r w:rsidR="009C43F3" w:rsidRPr="005C7427">
        <w:t>),</w:t>
      </w:r>
      <w:r w:rsidR="003C0FF9" w:rsidRPr="005C7427">
        <w:t xml:space="preserve"> </w:t>
      </w:r>
      <w:r w:rsidR="00B96720" w:rsidRPr="005C7427">
        <w:t>whilst</w:t>
      </w:r>
      <w:r w:rsidR="003C0FF9" w:rsidRPr="005C7427">
        <w:t xml:space="preserve"> the </w:t>
      </w:r>
      <w:r w:rsidR="00B3304D" w:rsidRPr="005C7427">
        <w:t xml:space="preserve">low melting </w:t>
      </w:r>
      <w:r w:rsidR="00424F8F" w:rsidRPr="005C7427">
        <w:t xml:space="preserve">point </w:t>
      </w:r>
      <w:r w:rsidR="00B3304D" w:rsidRPr="005C7427">
        <w:t>3L-crystals (</w:t>
      </w:r>
      <w:r w:rsidR="00F13AA7" w:rsidRPr="005C7427">
        <w:t>64.4 – 72.8</w:t>
      </w:r>
      <w:r w:rsidR="00F13AA7" w:rsidRPr="005C7427">
        <w:rPr>
          <w:rFonts w:cstheme="minorHAnsi"/>
        </w:rPr>
        <w:t xml:space="preserve"> Å</w:t>
      </w:r>
      <w:r w:rsidR="00F13AA7" w:rsidRPr="005C7427">
        <w:t>)</w:t>
      </w:r>
      <w:r w:rsidR="00BE6CB6" w:rsidRPr="005C7427">
        <w:t xml:space="preserve"> are mainly contributed by </w:t>
      </w:r>
      <w:r w:rsidR="00A14146" w:rsidRPr="005C7427">
        <w:t>long chain TAGs cont</w:t>
      </w:r>
      <w:r w:rsidR="00796ADF" w:rsidRPr="005C7427">
        <w:t>aining unsaturated fatty acids</w:t>
      </w:r>
      <w:r w:rsidR="00A14146" w:rsidRPr="005C7427">
        <w:t>.</w:t>
      </w:r>
      <w:r w:rsidR="00AA3A3A" w:rsidRPr="005C7427">
        <w:t xml:space="preserve"> Further, the </w:t>
      </w:r>
      <w:r w:rsidR="00614941" w:rsidRPr="005C7427">
        <w:t xml:space="preserve">crystallisation </w:t>
      </w:r>
      <w:r w:rsidR="00E3479C" w:rsidRPr="005C7427">
        <w:t>inhibiting</w:t>
      </w:r>
      <w:r w:rsidR="00614941" w:rsidRPr="005C7427">
        <w:t xml:space="preserve"> effect of asymmetrical </w:t>
      </w:r>
      <w:r w:rsidR="00FD27A1" w:rsidRPr="005C7427">
        <w:t>TAGs</w:t>
      </w:r>
      <w:r w:rsidR="00796ADF" w:rsidRPr="005C7427">
        <w:t>,</w:t>
      </w:r>
      <w:r w:rsidR="00FD27A1" w:rsidRPr="005C7427">
        <w:t xml:space="preserve"> containing short </w:t>
      </w:r>
      <w:r w:rsidR="00424F8F" w:rsidRPr="005C7427">
        <w:t xml:space="preserve">chain </w:t>
      </w:r>
      <w:r w:rsidR="00FD27A1" w:rsidRPr="005C7427">
        <w:t>fatty acid (C4-6)</w:t>
      </w:r>
      <w:r w:rsidR="00646642" w:rsidRPr="005C7427">
        <w:t xml:space="preserve"> is evident.</w:t>
      </w:r>
      <w:r w:rsidR="00F13AA7" w:rsidRPr="005C7427">
        <w:t xml:space="preserve"> </w:t>
      </w:r>
      <w:r w:rsidR="00796ADF" w:rsidRPr="005C7427">
        <w:t>As a final point</w:t>
      </w:r>
      <w:r w:rsidR="003D517D" w:rsidRPr="005C7427">
        <w:t xml:space="preserve">, </w:t>
      </w:r>
      <w:r w:rsidR="00C950AB" w:rsidRPr="005C7427">
        <w:t>effect</w:t>
      </w:r>
      <w:r w:rsidR="00FF3880" w:rsidRPr="005C7427">
        <w:t xml:space="preserve">s of </w:t>
      </w:r>
      <w:r w:rsidR="00FA2A5B" w:rsidRPr="005C7427">
        <w:t>the</w:t>
      </w:r>
      <w:r w:rsidR="00196A64" w:rsidRPr="005C7427">
        <w:t xml:space="preserve"> four</w:t>
      </w:r>
      <w:r w:rsidR="00FF3880" w:rsidRPr="005C7427">
        <w:t xml:space="preserve"> </w:t>
      </w:r>
      <w:r w:rsidR="00427862" w:rsidRPr="005C7427">
        <w:t>TAG groups</w:t>
      </w:r>
      <w:r w:rsidR="00FA2A5B" w:rsidRPr="005C7427">
        <w:t xml:space="preserve"> </w:t>
      </w:r>
      <w:r w:rsidR="00196A64" w:rsidRPr="005C7427">
        <w:t>given in</w:t>
      </w:r>
      <w:r w:rsidR="00A946A6" w:rsidRPr="005C7427">
        <w:t xml:space="preserve"> different </w:t>
      </w:r>
      <w:r w:rsidR="00FA2A5B" w:rsidRPr="005C7427">
        <w:t>composition</w:t>
      </w:r>
      <w:r w:rsidR="006B58AB" w:rsidRPr="005C7427">
        <w:t xml:space="preserve"> </w:t>
      </w:r>
      <w:r w:rsidR="00196A64" w:rsidRPr="005C7427">
        <w:t xml:space="preserve">were examined closely </w:t>
      </w:r>
      <w:r w:rsidR="00957E7F" w:rsidRPr="005C7427">
        <w:t xml:space="preserve">also </w:t>
      </w:r>
      <w:r w:rsidR="00196A64" w:rsidRPr="005C7427">
        <w:t xml:space="preserve">with respect to their influence on </w:t>
      </w:r>
      <w:r w:rsidR="006B58AB" w:rsidRPr="005C7427">
        <w:t xml:space="preserve">the nucleation and polymorphic transformation kinetics </w:t>
      </w:r>
      <w:r w:rsidR="00AD236F" w:rsidRPr="005C7427">
        <w:t>of milk fat crystals</w:t>
      </w:r>
      <w:r w:rsidR="00196A64" w:rsidRPr="005C7427">
        <w:t>.</w:t>
      </w:r>
    </w:p>
    <w:p w14:paraId="47EFDC3E" w14:textId="295C062B" w:rsidR="00CD4DEE" w:rsidRPr="005C7427" w:rsidRDefault="00CD4DEE" w:rsidP="00640A05">
      <w:pPr>
        <w:spacing w:line="312" w:lineRule="auto"/>
        <w:jc w:val="both"/>
      </w:pPr>
    </w:p>
    <w:p w14:paraId="3EC4561A" w14:textId="77777777" w:rsidR="00900003" w:rsidRPr="005C7427" w:rsidRDefault="004D2FCF">
      <w:pPr>
        <w:rPr>
          <w:b/>
          <w:bCs/>
        </w:rPr>
      </w:pPr>
      <w:r w:rsidRPr="005C7427">
        <w:rPr>
          <w:b/>
          <w:bCs/>
        </w:rPr>
        <w:t>Keywords</w:t>
      </w:r>
    </w:p>
    <w:p w14:paraId="52C59D71" w14:textId="2B9FCA03" w:rsidR="00F841E6" w:rsidRPr="005C7427" w:rsidRDefault="00900003">
      <w:pPr>
        <w:rPr>
          <w:b/>
          <w:bCs/>
        </w:rPr>
      </w:pPr>
      <w:r w:rsidRPr="005C7427">
        <w:t>Milk f</w:t>
      </w:r>
      <w:r w:rsidR="009C64CB" w:rsidRPr="005C7427">
        <w:t>at, buffalo</w:t>
      </w:r>
      <w:r w:rsidR="00457F15" w:rsidRPr="005C7427">
        <w:t xml:space="preserve"> milk</w:t>
      </w:r>
      <w:r w:rsidR="009C64CB" w:rsidRPr="005C7427">
        <w:t xml:space="preserve">, crystallisation, </w:t>
      </w:r>
      <w:r w:rsidR="00224AE1" w:rsidRPr="005C7427">
        <w:t>fractionation</w:t>
      </w:r>
      <w:r w:rsidR="009C64CB" w:rsidRPr="005C7427">
        <w:t xml:space="preserve">, </w:t>
      </w:r>
      <w:r w:rsidR="00224AE1" w:rsidRPr="005C7427">
        <w:t>triacylglycerol</w:t>
      </w:r>
      <w:r w:rsidR="00957E7F" w:rsidRPr="005C7427">
        <w:t>.</w:t>
      </w:r>
      <w:r w:rsidR="00F841E6" w:rsidRPr="005C7427">
        <w:rPr>
          <w:b/>
          <w:bCs/>
        </w:rPr>
        <w:br w:type="page"/>
      </w:r>
    </w:p>
    <w:p w14:paraId="0203EAA5" w14:textId="2881D4EE" w:rsidR="00923F49" w:rsidRPr="005C7427" w:rsidRDefault="00F841E6" w:rsidP="00962C46">
      <w:pPr>
        <w:spacing w:line="312" w:lineRule="auto"/>
        <w:rPr>
          <w:b/>
          <w:bCs/>
          <w:sz w:val="24"/>
          <w:szCs w:val="24"/>
        </w:rPr>
      </w:pPr>
      <w:r w:rsidRPr="005C7427">
        <w:rPr>
          <w:b/>
          <w:bCs/>
          <w:sz w:val="24"/>
          <w:szCs w:val="24"/>
        </w:rPr>
        <w:lastRenderedPageBreak/>
        <w:t>1. Introduction</w:t>
      </w:r>
    </w:p>
    <w:p w14:paraId="15E028E1" w14:textId="7A82B025" w:rsidR="00A83610" w:rsidRPr="005C7427" w:rsidRDefault="00A83610" w:rsidP="00962C46">
      <w:pPr>
        <w:spacing w:line="312" w:lineRule="auto"/>
        <w:jc w:val="both"/>
        <w:rPr>
          <w:bCs/>
        </w:rPr>
      </w:pPr>
      <w:r w:rsidRPr="005C7427">
        <w:rPr>
          <w:bCs/>
        </w:rPr>
        <w:t xml:space="preserve">Milk fat is one of </w:t>
      </w:r>
      <w:r w:rsidR="00902483" w:rsidRPr="005C7427">
        <w:rPr>
          <w:bCs/>
        </w:rPr>
        <w:t xml:space="preserve">the </w:t>
      </w:r>
      <w:r w:rsidR="008C054A" w:rsidRPr="005C7427">
        <w:rPr>
          <w:bCs/>
        </w:rPr>
        <w:t xml:space="preserve">most </w:t>
      </w:r>
      <w:r w:rsidRPr="005C7427">
        <w:rPr>
          <w:bCs/>
        </w:rPr>
        <w:t>important natural fats in</w:t>
      </w:r>
      <w:r w:rsidR="009711F3" w:rsidRPr="005C7427">
        <w:rPr>
          <w:bCs/>
        </w:rPr>
        <w:t xml:space="preserve"> the</w:t>
      </w:r>
      <w:r w:rsidRPr="005C7427">
        <w:rPr>
          <w:bCs/>
        </w:rPr>
        <w:t xml:space="preserve"> food industry.</w:t>
      </w:r>
      <w:r w:rsidR="0070617C" w:rsidRPr="005C7427">
        <w:rPr>
          <w:bCs/>
        </w:rPr>
        <w:t xml:space="preserve"> </w:t>
      </w:r>
      <w:r w:rsidR="00D779B9" w:rsidRPr="005C7427">
        <w:rPr>
          <w:bCs/>
        </w:rPr>
        <w:t>The annual processed</w:t>
      </w:r>
      <w:r w:rsidR="00617981" w:rsidRPr="005C7427">
        <w:rPr>
          <w:bCs/>
        </w:rPr>
        <w:t xml:space="preserve"> milk fat (as butter and ghee) is estimated </w:t>
      </w:r>
      <w:r w:rsidR="009711F3" w:rsidRPr="005C7427">
        <w:rPr>
          <w:bCs/>
        </w:rPr>
        <w:t xml:space="preserve">in </w:t>
      </w:r>
      <w:r w:rsidR="00617981" w:rsidRPr="005C7427">
        <w:rPr>
          <w:bCs/>
        </w:rPr>
        <w:t>around 12.5</w:t>
      </w:r>
      <w:r w:rsidR="005D5111" w:rsidRPr="005C7427">
        <w:rPr>
          <w:bCs/>
        </w:rPr>
        <w:t xml:space="preserve"> million tonnes globally in 2020</w:t>
      </w:r>
      <w:r w:rsidR="009A03D3" w:rsidRPr="005C7427">
        <w:rPr>
          <w:bCs/>
        </w:rPr>
        <w:t xml:space="preserve"> </w:t>
      </w:r>
      <w:r w:rsidR="00B558BA" w:rsidRPr="005C7427">
        <w:rPr>
          <w:bCs/>
        </w:rPr>
        <w:fldChar w:fldCharType="begin" w:fldLock="1"/>
      </w:r>
      <w:r w:rsidR="00924625" w:rsidRPr="005C7427">
        <w:rPr>
          <w:bCs/>
        </w:rPr>
        <w:instrText>ADDIN CSL_CITATION {"citationItems":[{"id":"ITEM-1","itemData":{"URL":"https://www.fao.org/faostat/en/#data/QCL","accessed":{"date-parts":[["2023","1","27"]]},"author":[{"dropping-particle":"","family":"FAO","given":"","non-dropping-particle":"","parse-names":false,"suffix":""}],"id":"ITEM-1","issued":{"date-parts":[["2022"]]},"publisher-place":"Rome","title":"FAOSTAT Statistical Database","type":"webpage"},"uris":["http://www.mendeley.com/documents/?uuid=23131d4b-3d37-479c-938f-66d6a4a93914"]}],"mendeley":{"formattedCitation":"(FAO, 2022)","plainTextFormattedCitation":"(FAO, 2022)","previouslyFormattedCitation":"(FAO, 2022)"},"properties":{"noteIndex":0},"schema":"https://github.com/citation-style-language/schema/raw/master/csl-citation.json"}</w:instrText>
      </w:r>
      <w:r w:rsidR="00B558BA" w:rsidRPr="005C7427">
        <w:rPr>
          <w:bCs/>
        </w:rPr>
        <w:fldChar w:fldCharType="separate"/>
      </w:r>
      <w:r w:rsidR="00F77119" w:rsidRPr="005C7427">
        <w:rPr>
          <w:bCs/>
          <w:noProof/>
        </w:rPr>
        <w:t>(FAO, 2022)</w:t>
      </w:r>
      <w:r w:rsidR="00B558BA" w:rsidRPr="005C7427">
        <w:rPr>
          <w:bCs/>
        </w:rPr>
        <w:fldChar w:fldCharType="end"/>
      </w:r>
      <w:r w:rsidR="00E255E4" w:rsidRPr="005C7427">
        <w:rPr>
          <w:bCs/>
        </w:rPr>
        <w:t>.</w:t>
      </w:r>
      <w:r w:rsidR="00E06146" w:rsidRPr="005C7427">
        <w:rPr>
          <w:bCs/>
        </w:rPr>
        <w:t xml:space="preserve"> </w:t>
      </w:r>
      <w:r w:rsidR="00E255E4" w:rsidRPr="005C7427">
        <w:rPr>
          <w:bCs/>
        </w:rPr>
        <w:t xml:space="preserve">The </w:t>
      </w:r>
      <w:r w:rsidR="000029DB" w:rsidRPr="005C7427">
        <w:rPr>
          <w:bCs/>
        </w:rPr>
        <w:t xml:space="preserve">milk </w:t>
      </w:r>
      <w:r w:rsidR="00E255E4" w:rsidRPr="005C7427">
        <w:rPr>
          <w:bCs/>
        </w:rPr>
        <w:t>fat</w:t>
      </w:r>
      <w:r w:rsidRPr="005C7427">
        <w:rPr>
          <w:bCs/>
        </w:rPr>
        <w:t xml:space="preserve"> is not only limited to </w:t>
      </w:r>
      <w:r w:rsidR="00AD47F1" w:rsidRPr="005C7427">
        <w:rPr>
          <w:bCs/>
        </w:rPr>
        <w:t xml:space="preserve">manufacturing of </w:t>
      </w:r>
      <w:r w:rsidRPr="005C7427">
        <w:rPr>
          <w:bCs/>
        </w:rPr>
        <w:t>dairy products</w:t>
      </w:r>
      <w:r w:rsidR="000C0DE2" w:rsidRPr="005C7427">
        <w:rPr>
          <w:bCs/>
        </w:rPr>
        <w:t xml:space="preserve"> such as butter, cheese</w:t>
      </w:r>
      <w:r w:rsidR="00F878C1" w:rsidRPr="005C7427">
        <w:rPr>
          <w:bCs/>
        </w:rPr>
        <w:t xml:space="preserve"> and </w:t>
      </w:r>
      <w:r w:rsidR="00796366" w:rsidRPr="005C7427">
        <w:rPr>
          <w:bCs/>
        </w:rPr>
        <w:t>cream,</w:t>
      </w:r>
      <w:r w:rsidRPr="005C7427">
        <w:rPr>
          <w:bCs/>
        </w:rPr>
        <w:t xml:space="preserve"> but also widely used in confectionary</w:t>
      </w:r>
      <w:r w:rsidR="00796366" w:rsidRPr="005C7427">
        <w:rPr>
          <w:bCs/>
        </w:rPr>
        <w:t xml:space="preserve"> like chocolate and </w:t>
      </w:r>
      <w:r w:rsidR="00E8117D" w:rsidRPr="005C7427">
        <w:rPr>
          <w:bCs/>
        </w:rPr>
        <w:t>candy</w:t>
      </w:r>
      <w:r w:rsidR="00902483" w:rsidRPr="005C7427">
        <w:rPr>
          <w:bCs/>
        </w:rPr>
        <w:t>. T</w:t>
      </w:r>
      <w:r w:rsidR="007735BF" w:rsidRPr="005C7427">
        <w:rPr>
          <w:bCs/>
        </w:rPr>
        <w:t>he</w:t>
      </w:r>
      <w:r w:rsidRPr="005C7427">
        <w:rPr>
          <w:bCs/>
        </w:rPr>
        <w:t xml:space="preserve"> presence of milk fat </w:t>
      </w:r>
      <w:r w:rsidR="00F01CDA" w:rsidRPr="005C7427">
        <w:rPr>
          <w:bCs/>
        </w:rPr>
        <w:t xml:space="preserve">crystals in the food system affects their </w:t>
      </w:r>
      <w:r w:rsidR="00BB70AD" w:rsidRPr="005C7427">
        <w:rPr>
          <w:bCs/>
        </w:rPr>
        <w:t xml:space="preserve">overall quality and </w:t>
      </w:r>
      <w:r w:rsidRPr="005C7427">
        <w:rPr>
          <w:bCs/>
        </w:rPr>
        <w:t>textural properties</w:t>
      </w:r>
      <w:r w:rsidR="00902483" w:rsidRPr="005C7427">
        <w:rPr>
          <w:bCs/>
        </w:rPr>
        <w:t>,</w:t>
      </w:r>
      <w:r w:rsidR="00F01CDA" w:rsidRPr="005C7427">
        <w:rPr>
          <w:bCs/>
        </w:rPr>
        <w:t xml:space="preserve"> </w:t>
      </w:r>
      <w:r w:rsidR="00902483" w:rsidRPr="005C7427">
        <w:rPr>
          <w:bCs/>
        </w:rPr>
        <w:t>f</w:t>
      </w:r>
      <w:r w:rsidR="00F01CDA" w:rsidRPr="005C7427">
        <w:rPr>
          <w:bCs/>
        </w:rPr>
        <w:t>or example</w:t>
      </w:r>
      <w:r w:rsidR="008B6A50" w:rsidRPr="005C7427">
        <w:rPr>
          <w:bCs/>
        </w:rPr>
        <w:t>,</w:t>
      </w:r>
      <w:r w:rsidR="00EF647B" w:rsidRPr="005C7427">
        <w:rPr>
          <w:bCs/>
        </w:rPr>
        <w:t xml:space="preserve"> in</w:t>
      </w:r>
      <w:r w:rsidR="00F01CDA" w:rsidRPr="005C7427">
        <w:rPr>
          <w:bCs/>
        </w:rPr>
        <w:t xml:space="preserve"> the stabilisation of </w:t>
      </w:r>
      <w:r w:rsidR="00902990" w:rsidRPr="005C7427">
        <w:rPr>
          <w:bCs/>
        </w:rPr>
        <w:t xml:space="preserve">whipped </w:t>
      </w:r>
      <w:r w:rsidR="00F01CDA" w:rsidRPr="005C7427">
        <w:rPr>
          <w:bCs/>
        </w:rPr>
        <w:t>cream</w:t>
      </w:r>
      <w:r w:rsidR="009A03D3" w:rsidRPr="005C7427">
        <w:rPr>
          <w:bCs/>
        </w:rPr>
        <w:t xml:space="preserve"> </w:t>
      </w:r>
      <w:r w:rsidR="001F04AD" w:rsidRPr="005C7427">
        <w:rPr>
          <w:bCs/>
        </w:rPr>
        <w:fldChar w:fldCharType="begin" w:fldLock="1"/>
      </w:r>
      <w:r w:rsidR="00924625" w:rsidRPr="005C7427">
        <w:rPr>
          <w:bCs/>
        </w:rPr>
        <w:instrText>ADDIN CSL_CITATION {"citationItems":[{"id":"ITEM-1","itemData":{"DOI":"10.1016/J.JFOODENG.2015.04.026","ISSN":"0260-8774","abstract":"Abstract The effect of tempering (20, 30 and 40°C) and the cooling rate (0.5 and 2°C/min) on physical properties and stability of whipping and whipped cream was investigated. Rheological behavior and light microscope observations showed that tempering at 30°C and fast cooling created convenient condition for forming partial coalescence between fat globules in whipping cream. This special linkage helped to prevent serum leaking out of whipped cream when storing them at low temperature (4°C). However, tempering at 20°C would have been a more appropriate choice to stabilize structure of products through balance different types of partial coalescence in whipped cream during storage.","author":[{"dropping-particle":"","family":"Nguyen","given":"Viet","non-dropping-particle":"","parse-names":false,"suffix":""},{"dropping-particle":"","family":"Duong","given":"Cua T.M.","non-dropping-particle":"","parse-names":false,"suffix":""},{"dropping-particle":"","family":"Vu","given":"Vi","non-dropping-particle":"","parse-names":false,"suffix":""}],"container-title":"Journal of Food Engineering","id":"ITEM-1","issued":{"date-parts":[["2015","10","1"]]},"page":"32-36","publisher":"Elsevier","title":"Effect of thermal treatment on physical properties and stability of whipping and whipped cream","type":"article-journal","volume":"163"},"uris":["http://www.mendeley.com/documents/?uuid=f50ae038-5525-3e59-9367-013a3659f025"]}],"mendeley":{"formattedCitation":"(Nguyen et al., 2015)","plainTextFormattedCitation":"(Nguyen et al., 2015)","previouslyFormattedCitation":"(Nguyen et al., 2015)"},"properties":{"noteIndex":0},"schema":"https://github.com/citation-style-language/schema/raw/master/csl-citation.json"}</w:instrText>
      </w:r>
      <w:r w:rsidR="001F04AD" w:rsidRPr="005C7427">
        <w:rPr>
          <w:bCs/>
        </w:rPr>
        <w:fldChar w:fldCharType="separate"/>
      </w:r>
      <w:r w:rsidR="00F77119" w:rsidRPr="005C7427">
        <w:rPr>
          <w:bCs/>
          <w:noProof/>
        </w:rPr>
        <w:t>(Nguyen et al., 2015)</w:t>
      </w:r>
      <w:r w:rsidR="001F04AD" w:rsidRPr="005C7427">
        <w:rPr>
          <w:bCs/>
        </w:rPr>
        <w:fldChar w:fldCharType="end"/>
      </w:r>
      <w:r w:rsidR="00F716D0" w:rsidRPr="005C7427">
        <w:rPr>
          <w:bCs/>
        </w:rPr>
        <w:t>, the hardness of butter</w:t>
      </w:r>
      <w:r w:rsidR="009A03D3" w:rsidRPr="005C7427">
        <w:rPr>
          <w:bCs/>
        </w:rPr>
        <w:t xml:space="preserve"> </w:t>
      </w:r>
      <w:r w:rsidR="00E671AB" w:rsidRPr="005C7427">
        <w:rPr>
          <w:bCs/>
        </w:rPr>
        <w:fldChar w:fldCharType="begin" w:fldLock="1"/>
      </w:r>
      <w:r w:rsidR="00924625" w:rsidRPr="005C7427">
        <w:rPr>
          <w:bCs/>
        </w:rPr>
        <w:instrText>ADDIN CSL_CITATION {"citationItems":[{"id":"ITEM-1","itemData":{"DOI":"10.1111/1541-4337.12022","ISSN":"1541-4337","abstract":"Butter and other milk fat-based products are valuable products for the dairy industry due to their unique taste, their textural characteristics, and nutritional value. However, an increased consumer demand for low-fat-based products increases the need for an increased essential understanding of the effective factors governing the structure of milk fat-based products. Today, 2 manufacturing techniques are available: the churning method and the emulsification method. The first is typically used for production of butter with a globular structure, which has become increasingly popular to obtain low-fat-based products, typically without presence of milk fat globules. The microstructure of milk fat-based products is strongly related to their structural rheology, hence applications. Structural behavior is not determined by one single parameter, but by the interactions between many. This complexity is reviewed here. Parameters such as thermal treatment of cream prior to butter making, water content, and chemical composition influence not only crystal polymorphism, but also the number and sizes of fat crystals. The number of crystal-crystal interactions formed within the products is related to product hardness. During storage, however, postcrystallization increases the solid fat content and strengthens the fat crystal network. The fat crystal network is strengthened by the formation of more and stronger crystal-crystal interactions due to mechanically interlinking of fat crystals, which occurs during crystal growth. Postcrystallization is directly linked to chemical composition. The initially observed microstructural difference causing different rheological behavior will disappear during storage due to postcrystallization and formation of more crystal-crystal interactions. © 2013 Institute of Food Technologists®.","author":[{"dropping-particle":"","family":"Rønholt","given":"Stine","non-dropping-particle":"","parse-names":false,"suffix":""},{"dropping-particle":"","family":"Mortensen","given":"Kell","non-dropping-particle":"","parse-names":false,"suffix":""},{"dropping-particle":"","family":"Knudsen","given":"Jes C.","non-dropping-particle":"","parse-names":false,"suffix":""}],"container-title":"Comprehensive Reviews in Food Science and Food Safety","id":"ITEM-1","issue":"5","issued":{"date-parts":[["2013","9","1"]]},"page":"468-482","publisher":"John Wiley &amp; Sons, Ltd","title":"The Effective Factors on the Structure of Butter and Other Milk Fat-Based Products","type":"article-journal","volume":"12"},"uris":["http://www.mendeley.com/documents/?uuid=10b836d9-0c9f-3e8b-98dc-15a696e477d1"]}],"mendeley":{"formattedCitation":"(Rønholt et al., 2013)","plainTextFormattedCitation":"(Rønholt et al., 2013)","previouslyFormattedCitation":"(Rønholt et al., 2013)"},"properties":{"noteIndex":0},"schema":"https://github.com/citation-style-language/schema/raw/master/csl-citation.json"}</w:instrText>
      </w:r>
      <w:r w:rsidR="00E671AB" w:rsidRPr="005C7427">
        <w:rPr>
          <w:bCs/>
        </w:rPr>
        <w:fldChar w:fldCharType="separate"/>
      </w:r>
      <w:r w:rsidR="00F77119" w:rsidRPr="005C7427">
        <w:rPr>
          <w:bCs/>
          <w:noProof/>
        </w:rPr>
        <w:t>(Rønholt et al., 2013)</w:t>
      </w:r>
      <w:r w:rsidR="00E671AB" w:rsidRPr="005C7427">
        <w:rPr>
          <w:bCs/>
        </w:rPr>
        <w:fldChar w:fldCharType="end"/>
      </w:r>
      <w:r w:rsidR="00D5546F" w:rsidRPr="005C7427">
        <w:rPr>
          <w:bCs/>
        </w:rPr>
        <w:t xml:space="preserve"> </w:t>
      </w:r>
      <w:r w:rsidR="00AE3848" w:rsidRPr="005C7427">
        <w:rPr>
          <w:bCs/>
        </w:rPr>
        <w:t>and</w:t>
      </w:r>
      <w:r w:rsidR="00F01CDA" w:rsidRPr="005C7427">
        <w:rPr>
          <w:bCs/>
        </w:rPr>
        <w:t xml:space="preserve"> </w:t>
      </w:r>
      <w:r w:rsidR="00AD47F1" w:rsidRPr="005C7427">
        <w:rPr>
          <w:bCs/>
        </w:rPr>
        <w:t xml:space="preserve">the </w:t>
      </w:r>
      <w:r w:rsidR="0043415B" w:rsidRPr="005C7427">
        <w:rPr>
          <w:bCs/>
        </w:rPr>
        <w:t>bloom formation</w:t>
      </w:r>
      <w:r w:rsidR="00F01CDA" w:rsidRPr="005C7427">
        <w:rPr>
          <w:bCs/>
        </w:rPr>
        <w:t xml:space="preserve"> </w:t>
      </w:r>
      <w:r w:rsidR="00BA6E44" w:rsidRPr="005C7427">
        <w:rPr>
          <w:bCs/>
        </w:rPr>
        <w:t xml:space="preserve">in </w:t>
      </w:r>
      <w:r w:rsidR="00F01CDA" w:rsidRPr="005C7427">
        <w:rPr>
          <w:bCs/>
        </w:rPr>
        <w:t>confectionary</w:t>
      </w:r>
      <w:r w:rsidR="009A1BB6" w:rsidRPr="005C7427">
        <w:rPr>
          <w:bCs/>
        </w:rPr>
        <w:t xml:space="preserve"> products</w:t>
      </w:r>
      <w:r w:rsidR="009A03D3" w:rsidRPr="005C7427">
        <w:rPr>
          <w:bCs/>
        </w:rPr>
        <w:t xml:space="preserve"> </w:t>
      </w:r>
      <w:r w:rsidR="000F0680" w:rsidRPr="005C7427">
        <w:rPr>
          <w:bCs/>
        </w:rPr>
        <w:fldChar w:fldCharType="begin" w:fldLock="1"/>
      </w:r>
      <w:r w:rsidR="00432FBB" w:rsidRPr="005C7427">
        <w:rPr>
          <w:bCs/>
        </w:rPr>
        <w:instrText>ADDIN CSL_CITATION {"citationItems":[{"id":"ITEM-1","itemData":{"DOI":"10.3168/JDS.S0022-0302(01)74482-7","ISSN":"0022-0302","PMID":"11233017","abstract":"The objectives of this study were to provide a better understanding of the effects of triacylglycerol (TAG) and non-TAG components (minor lipids) of milk fat on phase and crystallization behavior of binary mixtures of palm kernel oil (PKO) and the physical properties of corresponding compound coatings. Binary mixtures of a fractionated PKO with the different milk fats were examined for melting profiles, crystallization kinetics, and crystalline microstructures, and polymorphic changes during storage. Compound coatings were made with equivalent binary fat mixtures and measured for hardness and bloom formation. Milk fat and milk fat fractions affected crystallization rates of fractionated PKO, depending on the melting point of the fat. High-melting components resulted in more rapid crystallization, whereas the original milk fat and low-melting components inhibited crystallization. The crystal structure (e.g., number, size, shape) of the PKO crystals was influenced significantly by the addition of milk fat fractions and was influenced by the presence or absence of the minor lipids in milk fat. Milk fat and milk fat fractions had a softening effect on fractionated PKO, which was apparent in the binary mixtures as well as the compound coatings. In general, as the solid fat content (at 25°C) of the binary mixtures increased, the hardness of the respective coatings increased. This also was related to an increased rate of bloom formation during storage.","author":[{"dropping-particle":"","family":"Schmelzer","given":"J. M.","non-dropping-particle":"","parse-names":false,"suffix":""},{"dropping-particle":"","family":"Hartel","given":"R. W.","non-dropping-particle":"","parse-names":false,"suffix":""}],"container-title":"Journal of Dairy Science","id":"ITEM-1","issue":"2","issued":{"date-parts":[["2001","2","1"]]},"page":"332-344","publisher":"Elsevier","title":"Interactions of Milk Fat and Milk Fat Fractions with Confectionery Fats","type":"article-journal","volume":"84"},"uris":["http://www.mendeley.com/documents/?uuid=85bcc6b8-75bb-3998-b63b-a45fc1a85bd0"]}],"mendeley":{"formattedCitation":"(Schmelzer &amp; Hartel, 2001)","plainTextFormattedCitation":"(Schmelzer &amp; Hartel, 2001)","previouslyFormattedCitation":"(Schmelzer &amp; Hartel, 2001)"},"properties":{"noteIndex":0},"schema":"https://github.com/citation-style-language/schema/raw/master/csl-citation.json"}</w:instrText>
      </w:r>
      <w:r w:rsidR="000F0680" w:rsidRPr="005C7427">
        <w:rPr>
          <w:bCs/>
        </w:rPr>
        <w:fldChar w:fldCharType="separate"/>
      </w:r>
      <w:r w:rsidR="009B1ACB" w:rsidRPr="005C7427">
        <w:rPr>
          <w:bCs/>
          <w:noProof/>
        </w:rPr>
        <w:t>(Schmelzer &amp; Hartel, 2001)</w:t>
      </w:r>
      <w:r w:rsidR="000F0680" w:rsidRPr="005C7427">
        <w:rPr>
          <w:bCs/>
        </w:rPr>
        <w:fldChar w:fldCharType="end"/>
      </w:r>
      <w:r w:rsidRPr="005C7427">
        <w:rPr>
          <w:bCs/>
        </w:rPr>
        <w:t>. However, the</w:t>
      </w:r>
      <w:r w:rsidR="00A66DB2" w:rsidRPr="005C7427">
        <w:rPr>
          <w:bCs/>
        </w:rPr>
        <w:t xml:space="preserve"> crystallisation behaviour of </w:t>
      </w:r>
      <w:r w:rsidRPr="005C7427">
        <w:rPr>
          <w:bCs/>
        </w:rPr>
        <w:t>milk</w:t>
      </w:r>
      <w:r w:rsidR="00A66DB2" w:rsidRPr="005C7427">
        <w:rPr>
          <w:bCs/>
        </w:rPr>
        <w:t xml:space="preserve"> fat is </w:t>
      </w:r>
      <w:r w:rsidR="00E35806" w:rsidRPr="005C7427">
        <w:rPr>
          <w:bCs/>
        </w:rPr>
        <w:t xml:space="preserve">still </w:t>
      </w:r>
      <w:r w:rsidRPr="005C7427">
        <w:rPr>
          <w:bCs/>
        </w:rPr>
        <w:t xml:space="preserve">far from being </w:t>
      </w:r>
      <w:r w:rsidR="00EF647B" w:rsidRPr="005C7427">
        <w:rPr>
          <w:bCs/>
        </w:rPr>
        <w:t xml:space="preserve">fully </w:t>
      </w:r>
      <w:r w:rsidRPr="005C7427">
        <w:rPr>
          <w:bCs/>
        </w:rPr>
        <w:t xml:space="preserve">understood. The </w:t>
      </w:r>
      <w:r w:rsidR="004C202A" w:rsidRPr="005C7427">
        <w:rPr>
          <w:bCs/>
        </w:rPr>
        <w:t>main</w:t>
      </w:r>
      <w:r w:rsidRPr="005C7427">
        <w:rPr>
          <w:bCs/>
        </w:rPr>
        <w:t xml:space="preserve"> reason </w:t>
      </w:r>
      <w:r w:rsidR="00174850" w:rsidRPr="005C7427">
        <w:rPr>
          <w:bCs/>
        </w:rPr>
        <w:t>lies in its</w:t>
      </w:r>
      <w:r w:rsidRPr="005C7427">
        <w:rPr>
          <w:bCs/>
        </w:rPr>
        <w:t xml:space="preserve"> very large </w:t>
      </w:r>
      <w:r w:rsidR="00D03762" w:rsidRPr="005C7427">
        <w:rPr>
          <w:bCs/>
        </w:rPr>
        <w:t xml:space="preserve">variety </w:t>
      </w:r>
      <w:r w:rsidRPr="005C7427">
        <w:rPr>
          <w:bCs/>
        </w:rPr>
        <w:t xml:space="preserve">of </w:t>
      </w:r>
      <w:r w:rsidR="004C202A" w:rsidRPr="005C7427">
        <w:rPr>
          <w:bCs/>
        </w:rPr>
        <w:t>triacylglycerol</w:t>
      </w:r>
      <w:r w:rsidR="00D067D7" w:rsidRPr="005C7427">
        <w:rPr>
          <w:bCs/>
        </w:rPr>
        <w:t>s</w:t>
      </w:r>
      <w:r w:rsidR="00DB0D40" w:rsidRPr="005C7427">
        <w:rPr>
          <w:bCs/>
        </w:rPr>
        <w:t xml:space="preserve"> (TAG</w:t>
      </w:r>
      <w:r w:rsidR="00C308B1" w:rsidRPr="005C7427">
        <w:rPr>
          <w:bCs/>
        </w:rPr>
        <w:t>s</w:t>
      </w:r>
      <w:r w:rsidR="00DB0D40" w:rsidRPr="005C7427">
        <w:rPr>
          <w:bCs/>
        </w:rPr>
        <w:t>)</w:t>
      </w:r>
      <w:r w:rsidR="00D03762" w:rsidRPr="005C7427">
        <w:rPr>
          <w:bCs/>
        </w:rPr>
        <w:t>,</w:t>
      </w:r>
      <w:r w:rsidR="008F18A4" w:rsidRPr="005C7427">
        <w:rPr>
          <w:bCs/>
        </w:rPr>
        <w:t xml:space="preserve"> with more than 200 species</w:t>
      </w:r>
      <w:r w:rsidRPr="005C7427">
        <w:rPr>
          <w:bCs/>
        </w:rPr>
        <w:t xml:space="preserve"> amount</w:t>
      </w:r>
      <w:r w:rsidR="000A7FF9" w:rsidRPr="005C7427">
        <w:rPr>
          <w:bCs/>
        </w:rPr>
        <w:t>ing</w:t>
      </w:r>
      <w:r w:rsidRPr="005C7427">
        <w:rPr>
          <w:bCs/>
        </w:rPr>
        <w:t xml:space="preserve"> to &gt;98</w:t>
      </w:r>
      <w:r w:rsidRPr="005C7427">
        <w:t>% of total milk fat composition</w:t>
      </w:r>
      <w:r w:rsidR="009A03D3" w:rsidRPr="005C7427">
        <w:t xml:space="preserve"> </w:t>
      </w:r>
      <w:r w:rsidR="00E73A11" w:rsidRPr="005C7427">
        <w:fldChar w:fldCharType="begin" w:fldLock="1"/>
      </w:r>
      <w:r w:rsidR="00EC0259">
        <w:instrText>ADDIN CSL_CITATION {"citationItems":[{"id":"ITEM-1","itemData":{"DOI":"10.3168/jds.S0022-0302(93)77518-9","ISSN":"00220302","PMID":"8345123","abstract":"Triacylglycerols from bovine milk fat were fractionated by reversed-phase liquid chromatography. The fatty acid and triacylglycerol compositions of each fraction were determined by capillary gas chromatography. These data were used to determine the accurate proportions of 223 individual molecular species of even-numbered triacylglycerols, accounting for 80% of total triacylglycerols (all percentages are expressed as moles per 100 mol). The three major triacylglycerols were butyroylpalmitoylacyl-glycerols, namely butyroylpalmitoyl-oleoylglycerol (4.2%), butyroyldipalm-itoylglycerol (3.2%), and butyroyl-myristoylpalmitoglycerols (3.1%)-Twenty-two triacylglycerols (&gt;1%) contained at least two of the four major long-chain fatty acids (C14:0, C16:0, C18:0, and C18:1). Among them were eight butyroyldiacylglycerols, the proportions of which reached 19% in total but only 12% when calculated on the basis of a random distribution of the fatty acids in the triacylglycerol molecules. More generally, most of the triacylglycerols that are composed of a short-chain fatty acid (C4:0 or C6:0) and two fatty acids in the range of C12 to C18 are preferentially synthesized by the mammary gland; their proportions (36% in total) were higher than the corresponding random values (24% in total). Conversely, the total amounts of simple (.4%) and mixed (2.9%) saturated long-chain (C14:0 to C18:0) triacylglycerols were much lower than those expected from random calculation (1.9 and 6.1%, respectively). © 1993, American Dairy Science Association. All rights reserved.","author":[{"dropping-particle":"","family":"Gresti","given":"J.","non-dropping-particle":"","parse-names":false,"suffix":""},{"dropping-particle":"","family":"Bugaut","given":"M.","non-dropping-particle":"","parse-names":false,"suffix":""},{"dropping-particle":"","family":"Maniongui","given":"C.","non-dropping-particle":"","parse-names":false,"suffix":""},{"dropping-particle":"","family":"Bezard","given":"J.","non-dropping-particle":"","parse-names":false,"suffix":""}],"container-title":"Journal of Dairy Science","id":"ITEM-1","issue":"7","issued":{"date-parts":[["1993"]]},"page":"1850-1869","title":"Composition of Molecular Species of Triacylglycerols in Bovine Milk Fat","type":"article-journal","volume":"76"},"uris":["http://www.mendeley.com/documents/?uuid=2257ee8e-3c43-40f9-ac0a-8d72861c63a9"]},{"id":"ITEM-2","itemData":{"PMID":"1779072","abstract":"Bovine milk contains about 3.5 to 5% total lipid, existing as emulsified globules 2 to 4 μm in diameter and coated with a membrane derived from the secreting cell. In homogenized milk, the coat is mostly casein. About 98% or more of the lipid is triacylglycerol, which is found in the globule. Phospholipids are about .5 to 1% of total lipids, and sterols are .2 to .5%. These are mostly located in the globule membrane. Cholesterol is the major sterol at 10 to 20 mg/dl. Data are presented on the membrane and the emulsion. Bovine milk contains substantial quantities of C4:0 to C10:0, about 2% each of C18:2 and trans-C18:1, almost no other long-chain polyunsaturated fatty acids. The fatty acid composition is not altered by ordinary changes in diet. The triacylglycerol structure is unique, with much of the C4:0 to C10:0 at sn-3. The effects of milk cholesterol and fatty acids on human blood cholesterol levels and nonnutritive roles of some microlipids are discussed. © 1991, American Dairy Science Association. All rights reserved.","author":[{"dropping-particle":"","family":"Jensen","given":"Robert G.","non-dropping-particle":"","parse-names":false,"suffix":""},{"dropping-particle":"","family":"Ferris","given":"Ann M.","non-dropping-particle":"","parse-names":false,"suffix":""},{"dropping-particle":"","family":"Lammi-Keefe","given":"Carol J.","non-dropping-particle":"","parse-names":false,"suffix":""}],"container-title":"Journal of Dairy Science","id":"ITEM-2","issue":"9","issued":{"date-parts":[["1991","9","1"]]},"page":"3228-3243","publisher":"Elsevier","title":"The Composition of Milk Fat","type":"article-journal","volume":"74"},"uris":["http://www.mendeley.com/documents/?uuid=cb07b4e4-9813-42e9-b18d-b5a765104ee9"]}],"mendeley":{"formattedCitation":"(Gresti et al., 1993; Jensen et al., 1991)","plainTextFormattedCitation":"(Gresti et al., 1993; Jensen et al., 1991)","previouslyFormattedCitation":"(Gresti et al., 1993; Jensen et al., 1991)"},"properties":{"noteIndex":0},"schema":"https://github.com/citation-style-language/schema/raw/master/csl-citation.json"}</w:instrText>
      </w:r>
      <w:r w:rsidR="00E73A11" w:rsidRPr="005C7427">
        <w:fldChar w:fldCharType="separate"/>
      </w:r>
      <w:r w:rsidR="00F77119" w:rsidRPr="005C7427">
        <w:rPr>
          <w:noProof/>
        </w:rPr>
        <w:t>(Gresti et al., 1993; Jensen et al., 1991)</w:t>
      </w:r>
      <w:r w:rsidR="00E73A11" w:rsidRPr="005C7427">
        <w:fldChar w:fldCharType="end"/>
      </w:r>
      <w:r w:rsidRPr="005C7427">
        <w:t xml:space="preserve">. </w:t>
      </w:r>
      <w:r w:rsidR="00DC75C5" w:rsidRPr="005C7427">
        <w:t>Adding</w:t>
      </w:r>
      <w:r w:rsidR="00944F60" w:rsidRPr="005C7427">
        <w:t xml:space="preserve"> to this complexity, t</w:t>
      </w:r>
      <w:r w:rsidRPr="005C7427">
        <w:t>he composition of milk fat TAG</w:t>
      </w:r>
      <w:r w:rsidR="00D03762" w:rsidRPr="005C7427">
        <w:t>s</w:t>
      </w:r>
      <w:r w:rsidRPr="005C7427">
        <w:t xml:space="preserve"> </w:t>
      </w:r>
      <w:r w:rsidR="00D03762" w:rsidRPr="005C7427">
        <w:t>can greatly vary du</w:t>
      </w:r>
      <w:r w:rsidR="00AD47F1" w:rsidRPr="005C7427">
        <w:t>e</w:t>
      </w:r>
      <w:r w:rsidR="00D03762" w:rsidRPr="005C7427">
        <w:t xml:space="preserve"> to</w:t>
      </w:r>
      <w:r w:rsidRPr="005C7427">
        <w:t xml:space="preserve"> </w:t>
      </w:r>
      <w:r w:rsidR="004C202A" w:rsidRPr="005C7427">
        <w:t xml:space="preserve">many factors such as </w:t>
      </w:r>
      <w:r w:rsidRPr="005C7427">
        <w:t>milking species</w:t>
      </w:r>
      <w:r w:rsidR="009A03D3" w:rsidRPr="005C7427">
        <w:t xml:space="preserve"> </w:t>
      </w:r>
      <w:r w:rsidR="00612D0A" w:rsidRPr="005C7427">
        <w:fldChar w:fldCharType="begin" w:fldLock="1"/>
      </w:r>
      <w:r w:rsidR="00432FBB" w:rsidRPr="005C7427">
        <w:instrText>ADDIN CSL_CITATION {"citationItems":[{"id":"ITEM-1","itemData":{"DOI":"10.15567/mljekarstvo.2015.0401","abstract":"Milk, an essential source of offspring nourishment, varies in it’s composition and properties significantly across species. In human nutrition, fresh milk and dairy products are valuable sources of protein, fat and energy, and are an important part of daily meals. Most of the world’s milk produc- tion (85 %) comes from cows followed by buffaloes, goats, ewes, mares and donkeys. However milk related food allergies in infants may be a reason for health problems and may cause a decrease in milk. The objective of this paper was to give an overview of the overall composition of milk and fat from different species in comparison to women milk. Regarding the overall milk composition remarkable differences in energy content, fat, lactose, protein and ash of the various milks were found, but also some similarities among milk from ruminants and non-ruminants were detected. The structures of fat globule membranes were similar among non-ruminants and women milk, while the milk fat glob- ule structure in ruminants differed significantly. The size of fat globules was significantly different between species and highly correlated to the milk fat content, regardless of the specie. The amount of triacylglycerols was notably higher, while the amount of free fatty acids and phospholipids was notably lower in milk from ruminants and women compared to milk from mares and donkeys. The triacylglycerol structure in women and non-ruminantsˈ was similar. The percentage of saturated and monounsaturated fatty acids was lower, while the unsaturated fatty acid content was higher in milk from non-ruminants, with a remarkably higher percentage of C-18:2 and C-18:3. The cholesterol content was similar in women and ruminantsˈ milk, but lower in that of non-ruminants. This review indicates that milk from non-ruminants could be more suitable for human nourishment than milk from ruminants. Key","author":[{"dropping-particle":"","family":"Gantner","given":"Vesna","non-dropping-particle":"","parse-names":false,"suffix":""},{"dropping-particle":"","family":"Mijić","given":"Pero","non-dropping-particle":"","parse-names":false,"suffix":""},{"dropping-particle":"","family":"Baban","given":"Mirjana","non-dropping-particle":"","parse-names":false,"suffix":""},{"dropping-particle":"","family":"Škrtić","given":"Zoran","non-dropping-particle":"","parse-names":false,"suffix":""},{"dropping-particle":"","family":"Turalija","given":"Alka","non-dropping-particle":"","parse-names":false,"suffix":""}],"container-title":"Mljekarstvo","id":"ITEM-1","issue":"4","issued":{"date-parts":[["2015"]]},"page":"223-231","title":"The overall and fat composition of milk of various species","type":"article-journal","volume":"65"},"uris":["http://www.mendeley.com/documents/?uuid=af95537f-534d-4770-9505-7f1dc6eb8dd6"]},{"id":"ITEM-2","itemData":{"DOI":"10.1021/acs.cgd.0c01543","ISSN":"15287505","abstract":"A full comprehension of milk fat crystallization is important for the structural development of dairy products such as butter, ice cream, and cheese. The influence of triacylglycerol (TAG) composition on the dynamic of milk fat crystallization and the nanostructure of the formed crystals was investigated using two chemically different types of milk fat, namely buffalo and cow milk fats (BMF; CMF). The TAG composition was determined using liquid chromatography and mass spectrophotometry (LCMS), whereas differential scanning calorimetry (DSC), small- and wide-angle X-ray scattering (SAXS and WAXS), and polarized light microscopy (PLM) were used to characterize the crystallization behavior of the two milk fats. A total of 37 TAG species were identified in both BMF and CMF, but in different proportions. In particular, BMF was found to have a higher amount of low-molecular-weight TAGs in comparison to CMF. This difference in chemical composition explains the different kinetics of polymorphic transformation in the two samples. Specifically, it clarifies the delay in the nucleation of the β′-polymorph in BMF in comparison to CMF. BMF also showed a higher nucleation rate due to its higher proportion of saturated TAGs and higher melting range. Finally, this work presents a novel interpretation of the mechanism of formation of the β-polymorph (53 Å), which has recently become the subject of a vivid debate in milk fat crystallization studies.","author":[{"dropping-particle":"","family":"Pratama","given":"Yoga","non-dropping-particle":"","parse-names":false,"suffix":""},{"dropping-particle":"","family":"Simone","given":"Elena","non-dropping-particle":"","parse-names":false,"suffix":""},{"dropping-particle":"","family":"Rappolt","given":"Michael","non-dropping-particle":"","parse-names":false,"suffix":""}],"container-title":"Crystal Growth and Design","id":"ITEM-2","issue":"4","issued":{"date-parts":[["2021","4","7"]]},"page":"2113-2127","publisher":"American Chemical Society","title":"The Unique Crystallization Behavior of Buffalo Milk Fat","type":"article-journal","volume":"21"},"uris":["http://www.mendeley.com/documents/?uuid=e572cc1c-0d07-405e-b115-3a1e2fe96bf6"]},{"id":"ITEM-3","itemData":{"DOI":"10.1007/s13594-011-0029-2","ISBN":"1958-5586","ISSN":"1958-5586","abstract":"The aim of this review is to update the knowledge regarding the composition and properties of buffalo milk (BM). Buffalo milk has higher levels of fat, lactose, protein, ash and Ca, and vitamins A and C and lower levels of vitamin E riboflavin and cholesterol; an absence of carotene; and the presence of the blue-green pigment (biliverdin) as well as a bioactive pentasaccharide and gangliosides not present in cow milk (CM). The fat globules of BM are larger but are less stable and contained less membrane materials than that of CM. Buffalo milk fat has slightly higher levels of saturated fatty acids and has quantitative differences in the distribution of triglycerides and physical properties in comparison to CM. The casein micelles of BM are larger and richer in minerals and can be disrupted by alkali at higher pH values than that of CM. The primary structures of all BM proteins have been established. High homologies have been found between the proteins of BM and CM, but BM α s1- casein and α s2-casein have lower levels of phosphorylation. The activities of several enzymes in BM are presented and discussed. The viscosity and curd tension of BM are higher; rennet coagulation is faster, and heat stability is lower than that of CM. The available published data gives a better understanding of BM, but more studies are required on some aspects to give a clearer picture on the detailed composition and properties of BM. © 2011 INRA and Springer Science+Business Media B.V.","author":[{"dropping-particle":"","family":"Abd El-Salam","given":"Mohamed H.","non-dropping-particle":"","parse-names":false,"suffix":""},{"dropping-particle":"","family":"El-Shibiny","given":"Safinaz","non-dropping-particle":"","parse-names":false,"suffix":""}],"container-title":"Dairy Science &amp; Technology","id":"ITEM-3","issue":"6","issued":{"date-parts":[["2011","11","16"]]},"page":"663-699","publisher":"Springer-Verlag","title":"A comprehensive review on the composition and properties of buffalo milk","type":"article-journal","volume":"91"},"uris":["http://www.mendeley.com/documents/?uuid=5bd59388-e10f-4efe-ad75-8713f79b6d93"]},{"id":"ITEM-4","itemData":{"DOI":"10.1016/j.idairyj.2011.07.001","ISSN":"09586946","abstract":"Gas chromatography and differential scanning calorimetry (DSC) were used to differentiate the fats of cow, goat, sheep, water buffalo, donkey, horse and camel milk (n = 20 for each species). Principal component analysis of triacylglycerol (TAG) composition allowed classification into groups according to species; profiles from species of greater genetic similarity were more alike. According to TAG profiles, cow, water buffalo, sheep and goat milk fat were grouped together, as were horse and donkey milk fat, whereas camel milk fat was in a third group. DSC was used to study the melting of milk fat. Similarities were apparent from melting data of cow, water buffalo, sheep and goat milk fat, while clear distinctions could again be made between these milk fats and horse and camel milk fat. Correlating TAG and DSC data highlighted that predominantly the higher molecular weight TAGs (C40 and greater) determined the DSC melting profiles for the various species. © 2011 Elsevier Ltd.","author":[{"dropping-particle":"","family":"Smiddy","given":"Mary A.","non-dropping-particle":"","parse-names":false,"suffix":""},{"dropping-particle":"","family":"Huppertz","given":"Thom","non-dropping-particle":"","parse-names":false,"suffix":""},{"dropping-particle":"","family":"Ruth","given":"Saskia M.","non-dropping-particle":"van","parse-names":false,"suffix":""}],"container-title":"International Dairy Journal","id":"ITEM-4","issue":"2","issued":{"date-parts":[["2012","6","1"]]},"page":"64-69","publisher":"Elsevier","title":"Triacylglycerol and melting profiles of milk fat from several species","type":"article-journal","volume":"24"},"uris":["http://www.mendeley.com/documents/?uuid=a2d320f1-e435-3e47-9275-4a9929214b69"]}],"mendeley":{"formattedCitation":"(Abd El-Salam &amp; El-Shibiny, 2011; Gantner et al., 2015; Pratama et al., 2021; Smiddy et al., 2012)","plainTextFormattedCitation":"(Abd El-Salam &amp; El-Shibiny, 2011; Gantner et al., 2015; Pratama et al., 2021; Smiddy et al., 2012)","previouslyFormattedCitation":"(Abd El-Salam &amp; El-Shibiny, 2011; Gantner et al., 2015; Pratama et al., 2021; Smiddy et al., 2012)"},"properties":{"noteIndex":0},"schema":"https://github.com/citation-style-language/schema/raw/master/csl-citation.json"}</w:instrText>
      </w:r>
      <w:r w:rsidR="00612D0A" w:rsidRPr="005C7427">
        <w:fldChar w:fldCharType="separate"/>
      </w:r>
      <w:r w:rsidR="009B1ACB" w:rsidRPr="005C7427">
        <w:rPr>
          <w:noProof/>
        </w:rPr>
        <w:t>(Abd El-Salam &amp; El-Shibiny, 2011; Gantner et al., 2015; Pratama et al., 2021; Smiddy et al., 2012)</w:t>
      </w:r>
      <w:r w:rsidR="00612D0A" w:rsidRPr="005C7427">
        <w:fldChar w:fldCharType="end"/>
      </w:r>
      <w:r w:rsidRPr="005C7427">
        <w:t>,</w:t>
      </w:r>
      <w:r w:rsidR="004C202A" w:rsidRPr="005C7427">
        <w:t xml:space="preserve"> </w:t>
      </w:r>
      <w:r w:rsidR="00DB1965" w:rsidRPr="005C7427">
        <w:t xml:space="preserve">animal </w:t>
      </w:r>
      <w:r w:rsidR="004C202A" w:rsidRPr="005C7427">
        <w:t>breed</w:t>
      </w:r>
      <w:r w:rsidR="009A03D3" w:rsidRPr="005C7427">
        <w:t xml:space="preserve"> </w:t>
      </w:r>
      <w:r w:rsidR="00C01A43" w:rsidRPr="005C7427">
        <w:fldChar w:fldCharType="begin" w:fldLock="1"/>
      </w:r>
      <w:r w:rsidR="00924625" w:rsidRPr="005C7427">
        <w:instrText>ADDIN CSL_CITATION {"citationItems":[{"id":"ITEM-1","itemData":{"DOI":"10.3168/JDS.2009-3018","ISSN":"0022-0302","PMID":"21257071","abstract":"Milk fatty acid (FA) composition was compared among 4 cattle breeds in the Netherlands: Dutch Friesian (DF; 47 animals/3 farms), Meuse-Rhine-Yssel (MRY; 52/3), Groningen White Headed (GWH; 45/3), and Jersey (JER; 46/3). Each cow was sampled once between December 2008 and March 2009 during the indoor housing season, and samples were analyzed using gas chromatography. Significant breed differences were found for all traits including fat and protein contents, 13 major individual FA, 9 groups of FA, and 5 indices. The saturated fatty acid proportion, which is supposed to be unfavorable for human health, was smaller for GWH (68.9%) compared with DF (74.1%), MRY (72.3%), and JER (74.3%) breeds. The proportion of conjugated linoleic acid and the unsaturation index, which are associated positively with human health, were both highest for GWH. Differences in milk fat composition can be used in strategies to breed for milk with a FA profile more favorable for human health. Our results support the relevance of safeguarding the local Dutch breeds. © 2011 American Dairy Science Association.","author":[{"dropping-particle":"","family":"Maurice-Van Eijndhoven","given":"M. H.T.","non-dropping-particle":"","parse-names":false,"suffix":""},{"dropping-particle":"","family":"Hiemstra","given":"S. J.","non-dropping-particle":"","parse-names":false,"suffix":""},{"dropping-particle":"","family":"Calus","given":"M. P.L.","non-dropping-particle":"","parse-names":false,"suffix":""}],"container-title":"Journal of Dairy Science","id":"ITEM-1","issue":"2","issued":{"date-parts":[["2011","2","1"]]},"page":"1021-1025","publisher":"Elsevier","title":"Short communication: Milk fat composition of 4 cattle breeds in the Netherlands","type":"article-journal","volume":"94"},"uris":["http://www.mendeley.com/documents/?uuid=f78d22ba-1084-3c80-84be-6cb235454934"]},{"id":"ITEM-2","itemData":{"DOI":"10.3168/JDS.S0022-0302(06)72534-6","ISSN":"0022-0302","PMID":"17106116","abstract":"The aim of this research was to study the potential for selection of cows with a higher nutritional quality of milk fat by studying the differences in fatty acid profiles within and across the following breeds: Dual Purpose Belgian Blue, Holstein-Friesian, Jersey, Montbeliarde, and non-Holstein Meuse-Rhine-Yssel type Red and White. Six hundred milk samples from 275 animals were taken from 7 herds. Several types of fatty acids in milk and milk fat were quantified using mid-infrared spectrometry and previously obtained calibration equations. Statistical analyses were made using a mixed linear model with a random animal effect. The variance components were estimated by using REML. Results showed breed differences for the fatty acid profile. The repeatability estimate obtained in the present study may suggest the existence of moderate additive genetic variance for the fatty acid profile within each breed. Results also indicated variation for each analyzed milk component in the whole cow population studied. Genetic improvement of the nutritional quality of milk fat based on fatty acid profiles might be possible, and further research and development are warranted. © American Dairy Science Association, 2006.","author":[{"dropping-particle":"","family":"Soyeurt","given":"H.","non-dropping-particle":"","parse-names":false,"suffix":""},{"dropping-particle":"","family":"Dardenne","given":"P.","non-dropping-particle":"","parse-names":false,"suffix":""},{"dropping-particle":"","family":"Gillon","given":"A.","non-dropping-particle":"","parse-names":false,"suffix":""},{"dropping-particle":"","family":"Croquet","given":"C.","non-dropping-particle":"","parse-names":false,"suffix":""},{"dropping-particle":"","family":"Vanderick","given":"S.","non-dropping-particle":"","parse-names":false,"suffix":""},{"dropping-particle":"","family":"Mayeres","given":"P.","non-dropping-particle":"","parse-names":false,"suffix":""},{"dropping-particle":"","family":"Bertozzi","given":"C.","non-dropping-particle":"","parse-names":false,"suffix":""},{"dropping-particle":"","family":"Gengler","given":"N.","non-dropping-particle":"","parse-names":false,"suffix":""}],"container-title":"Journal of Dairy Science","id":"ITEM-2","issue":"12","issued":{"date-parts":[["2006","12","1"]]},"page":"4858-4865","publisher":"Elsevier","title":"Variation in Fatty Acid Contents of Milk and Milk Fat Within and Across Breeds","type":"article-journal","volume":"89"},"uris":["http://www.mendeley.com/documents/?uuid=f13df570-58b9-391f-b6b0-e3f33c426c97"]}],"mendeley":{"formattedCitation":"(Maurice-Van Eijndhoven et al., 2011; Soyeurt et al., 2006)","plainTextFormattedCitation":"(Maurice-Van Eijndhoven et al., 2011; Soyeurt et al., 2006)","previouslyFormattedCitation":"(Maurice-Van Eijndhoven et al., 2011; Soyeurt et al., 2006)"},"properties":{"noteIndex":0},"schema":"https://github.com/citation-style-language/schema/raw/master/csl-citation.json"}</w:instrText>
      </w:r>
      <w:r w:rsidR="00C01A43" w:rsidRPr="005C7427">
        <w:fldChar w:fldCharType="separate"/>
      </w:r>
      <w:r w:rsidR="00F77119" w:rsidRPr="005C7427">
        <w:rPr>
          <w:noProof/>
        </w:rPr>
        <w:t>(Maurice-Van Eijndhoven et al., 2011; Soyeurt et al., 2006)</w:t>
      </w:r>
      <w:r w:rsidR="00C01A43" w:rsidRPr="005C7427">
        <w:fldChar w:fldCharType="end"/>
      </w:r>
      <w:r w:rsidR="004C202A" w:rsidRPr="005C7427">
        <w:t>,</w:t>
      </w:r>
      <w:r w:rsidRPr="005C7427">
        <w:t xml:space="preserve"> </w:t>
      </w:r>
      <w:r w:rsidR="00DB1965" w:rsidRPr="005C7427">
        <w:t xml:space="preserve">type of </w:t>
      </w:r>
      <w:r w:rsidRPr="005C7427">
        <w:t>feed</w:t>
      </w:r>
      <w:r w:rsidR="009A03D3" w:rsidRPr="005C7427">
        <w:t xml:space="preserve"> </w:t>
      </w:r>
      <w:r w:rsidR="00C01A43" w:rsidRPr="005C7427">
        <w:fldChar w:fldCharType="begin" w:fldLock="1"/>
      </w:r>
      <w:r w:rsidR="00924625" w:rsidRPr="005C7427">
        <w:instrText>ADDIN CSL_CITATION {"citationItems":[{"id":"ITEM-1","itemData":{"DOI":"10.3168/JDS.S0022-0302(91)78510-X","ISSN":"0022-0302","PMID":"1779073","abstract":"Researchers attending the Wisconsin Milk Board 1988 Milk Fat Roundtable indicated that the ideal nutritional milk fat would contain 10% polyunsaturated fatty acids, 8% saturated fatty acids, and 82% monounsaturated fatty acids. This cannot be accomplished by modifying diets of lactating cows. Monounsaturated fatty acid (C18:1) content can be increased by 50 to 80% and may approach 50% of milk fatty acids by feeding lipids rich in 18-carbon fatty acids. Because of ruminal hydrogenation and intestinal and mammary desaturase activity, degree of unsaturation of dietary 18-carbon fatty acids is not critical in influencing milk fat C18:1. Feeding low roughage diets increases the proportion of C18:1 in milk fat, and effects of feeding low roughage diets and lipid may be additive. Palmitic acid (C16:0) content of milk fat can be reduced by 20 to 40% unless the supplemented lipid is rich in C16:0. Milk fat alteration is dependent on the level of lipid supplementation. Limited evidence indicates frequency of lipid feeding and physical form of oil (free oil vs. oilseed), and heat treatment of oilseeds has relatively little influence on modification of milk fat. Significant changes in milk fat composition can be achieved on farm via nutritional modifications. © 1991, American Dairy Science Association. All rights reserved.","author":[{"dropping-particle":"","family":"Grummer","given":"Ric R.","non-dropping-particle":"","parse-names":false,"suffix":""}],"container-title":"Journal of Dairy Science","id":"ITEM-1","issue":"9","issued":{"date-parts":[["1991","9","1"]]},"page":"3244-3257","publisher":"Elsevier","title":"Effect of Feed on the Composition of Milk Fat","type":"article-journal","volume":"74"},"uris":["http://www.mendeley.com/documents/?uuid=6b5fc30e-0821-3d72-b97e-9dad028635f0"]},{"id":"ITEM-2","itemData":{"DOI":"10.3168/JDS.S0022-0302(93)77508-6","ISSN":"0022-0302","PMID":"8326036","abstract":"Genetic selection for increased milk fat percentage leads to increased proportions of short-chain fatty acids in milk fat and decreased proportions of long-chain fatty acids. Milk fat composition is strongly influenced by stage of lactation; proportion of short chains (de novo synthesis) is low initially and increases until at least 8 to 10 wk into lactation. Milk fat composition is changed more by the amount and composition of dietary fat than any other dietary component. Seasonal and regional differences in milk fat composition are measurable, most likely because of local differences in feed supplies. Milk fat composition can be modified readily by changing the feeding regimen. The most significant changes in milk fat quality relate to rheological (melting) properties, which influence numerous aspects of character and quality of manufactured dairy products. Dietary fat fed to change milk fat composition may also influence contents of protein, urea, citrate, and soluble calcium in milk and influence oxidative stability and flavor. It is important for both dairy nutritionists and dairy food chemists to understand the consequences of feeding programs on milk quality. © 1993, American Dairy Science Association. All rights reserved.","author":[{"dropping-particle":"","family":"Palmquist","given":"D. L.","non-dropping-particle":"","parse-names":false,"suffix":""},{"dropping-particle":"","family":"Denise Beaulieu","given":"A.","non-dropping-particle":"","parse-names":false,"suffix":""},{"dropping-particle":"","family":"Barbano","given":"D. M.","non-dropping-particle":"","parse-names":false,"suffix":""}],"container-title":"Journal of Dairy Science","id":"ITEM-2","issue":"6","issued":{"date-parts":[["1993","6","1"]]},"page":"1753-1771","publisher":"Elsevier","title":"Feed and Animal Factors Influencing Milk Fat Composition","type":"article-journal","volume":"76"},"uris":["http://www.mendeley.com/documents/?uuid=b2d18d59-085a-3f30-80fc-c51835671fe6"]}],"mendeley":{"formattedCitation":"(Grummer, 1991; Palmquist et al., 1993)","plainTextFormattedCitation":"(Grummer, 1991; Palmquist et al., 1993)","previouslyFormattedCitation":"(Grummer, 1991; Palmquist et al., 1993)"},"properties":{"noteIndex":0},"schema":"https://github.com/citation-style-language/schema/raw/master/csl-citation.json"}</w:instrText>
      </w:r>
      <w:r w:rsidR="00C01A43" w:rsidRPr="005C7427">
        <w:fldChar w:fldCharType="separate"/>
      </w:r>
      <w:r w:rsidR="00F77119" w:rsidRPr="005C7427">
        <w:rPr>
          <w:noProof/>
        </w:rPr>
        <w:t>(Grummer, 1991; Palmquist et al., 1993)</w:t>
      </w:r>
      <w:r w:rsidR="00C01A43" w:rsidRPr="005C7427">
        <w:fldChar w:fldCharType="end"/>
      </w:r>
      <w:r w:rsidRPr="005C7427">
        <w:t xml:space="preserve">, </w:t>
      </w:r>
      <w:r w:rsidR="004C202A" w:rsidRPr="005C7427">
        <w:t>season</w:t>
      </w:r>
      <w:r w:rsidR="009A03D3" w:rsidRPr="005C7427">
        <w:t xml:space="preserve"> </w:t>
      </w:r>
      <w:r w:rsidR="00C01A43" w:rsidRPr="005C7427">
        <w:fldChar w:fldCharType="begin" w:fldLock="1"/>
      </w:r>
      <w:r w:rsidR="00924625" w:rsidRPr="005C7427">
        <w:instrText>ADDIN CSL_CITATION {"citationItems":[{"id":"ITEM-1","itemData":{"DOI":"10.3168/jds.2013-7858","ISSN":"15253198","PMID":"24856988","abstract":"Dairy bulk tank milk was sampled during 1. yr from 2 conventional (C1 and C2) and 1 organic dairy (O1) for studying the seasonal variation as well as the variation between dairies in the composition and properties of milk fat. The composition of fatty acids (FA) as well as triglycerides (TAG) in milk fat was analyzed, and the melting properties of milk fat were analyzed by use of differential scanning calorimetry. The main differences in fat content and composition of FA in milk fat between dairies included a higher fat content, greater proportion of C18:0, and smaller proportion of C16:0 in milk from dairy C2, which could be associated with a higher frequency of Jersey herds supplying milk to this dairy. The organic milk was characterized by a higher proportion of C18:3n-3, C18:2 cis-9,. trans-11, C6 to C14, a lower proportion of C18:1 cis-9, and a higher melting point of the low-melting fraction. The TAG composition showed a greater proportion of C24 to C38 TAG in milk fat from dairy O1 and a greater proportion of C52 to C54 TAG in milk fat from dairy C2, which was in accordance with the differences in FA composition. Melting point of the low-melting fraction was higher for milk fat from dairy O1 compared with dairies C1 and C2, whereas no differences between dairies were observed with respect to melting points of the medium- and high-melting fractions. The seasonal variation in FA composition was most pronounced for dairy O1 although similar patterns were observed for all dairies. During the summer, the content of C18:0 and C18:1 cis-9 in milk fat was greater, whereas the content of C14:0 and C16:0 was lower. In addition, the content of C18:2 cis-9,. trans-11 and C18:1 trans-11 increased in late summer for dairy O1. The differential scanning calorimetry thermograms of individual milk fat samples could be divided into 3 groups by principal component analysis. For dairy O1, summer samples belonged to group 1, spring and autumn samples to group 2, and winter samples to group 3. For dairy C1 winter samples (group 2), were separated from other samples (group 1), and for dairy C2 all samples were in group 1. Individual melting points were related to FA composition, and the melting point of the low-melting fraction was positively correlated to the content of C14:0 and C16:0 in milk fat and negatively correlated to the content of C18:1 cis-9 and C18:0. © 2014 American Dairy Science Association.","author":[{"dropping-particle":"","family":"Larsen","given":"M. K.","non-dropping-particle":"","parse-names":false,"suffix":""},{"dropping-particle":"","family":"Andersen","given":"K. K.","non-dropping-particle":"","parse-names":false,"suffix":""},{"dropping-particle":"","family":"Kaufmann","given":"N.","non-dropping-particle":"","parse-names":false,"suffix":""},{"dropping-particle":"","family":"Wiking","given":"L.","non-dropping-particle":"","parse-names":false,"suffix":""}],"container-title":"Journal of Dairy Science","id":"ITEM-1","issue":"8","issued":{"date-parts":[["2014","8","1"]]},"page":"4703-4712","publisher":"Elsevier Inc.","title":"Seasonal variation in the composition and melting behavior of milk fat","type":"article-journal","volume":"97"},"uris":["http://www.mendeley.com/documents/?uuid=6038f4ca-89d8-39b3-a2e5-7b46c430a9ec"]},{"id":"ITEM-2","itemData":{"DOI":"10.1002/ejlt.201700291","ISSN":"14387697","abstract":"Bovine milk fat (MF) is considered to be one of the most complex fats, as it can consist of 400 FA which are non-randomly esterified into the TAG molecule. This study aims to determine specific differences on MF TAG profile between summer and winter cow's milk, and to study the feasibility of TAG fragmentation on non-chemically hydrogenated MF using MALDI-TOF/TOF MS with post source decay. The most notable discrimination between summer and winter MF is seen in polyunsaturated TAG, which are more abundant in summer. The feasibility of MF TAG fragmentation in non-chemically hydrogenated TAG is assessed using bulk MF and TAG previously separated according to degree of unsaturation. This last approach shows to be the most suitable. We show that sample concentration and abundance ratio with neighboring TAG affects TAG fragmentation. Non-chemically hydrogenated MF TAG has not been previously fragmented. Furthermore, this is the first time that the conditions affecting TAG fragmentation in MF are reported. Practical Application: TAG constitute the fundamental unit of fat crystals. Hence, fat crystal network is affected by variations in TAG profile. Understanding the variability of MF TAG profile between seasons may help to explain differences on crystallization behavior seen through the year in industrial processes. Moreover, TAG fragmentation allows determination of FA composition of individual TAG. This information is needed when studying the mechanism of FA acylation into TAG. For instance, when studying the effect of genetic variation of diacylglycerol acyl transferase isomer one in cows. The reported technique increases the capacity of MALDI-TOF MS in lipidomic analysis. This study aims to determine specific differences in milk-fat triacylglycerol (TAG) profiles between summer and winter cow's milk, and to study the feasibility of TAG fragmentation on non-chemically hydrogenated milk fat using MALDI-TOF/TOF MS with post source decay.","author":[{"dropping-particle":"","family":"Tzompa-Sosa","given":"Daylan A.","non-dropping-particle":"","parse-names":false,"suffix":""},{"dropping-particle":"","family":"Meurs","given":"Pim P.","non-dropping-particle":"","parse-names":false,"suffix":""},{"dropping-particle":"","family":"Valenberg","given":"Hein J. F.","non-dropping-particle":"van","parse-names":false,"suffix":""}],"container-title":"European Journal of Lipid Science and Technology","id":"ITEM-2","issue":"3","issued":{"date-parts":[["2018","3","1"]]},"page":"1700291","publisher":"Wiley-VCH Verlag","title":"Triacylglycerol Profile of Summer and Winter Bovine Milk Fat and the Feasibility of Triacylglycerol Fragmentation","type":"article-journal","volume":"120"},"uris":["http://www.mendeley.com/documents/?uuid=d81749be-dd7c-3d4f-ac62-43bd74724c1a"]},{"id":"ITEM-3","itemData":{"DOI":"10.1016/J.JFCA.2010.10.004","ISSN":"0889-1575","abstract":"Water buffalo Mozzarella di Bufala Campana, a protected designation of origin (PDO) cheese that complies with European Union legislation, has shown potential nutritional value for its conjugated linoleic acid (CLA) content. In the current study, triacylglycerols (TAGs) and fatty acids (FAs) in commercial samples of Mozzarella di Bufala Campana were characterized over a 1-year period. The distribution of TAGs represented by CN, where N equals the number of carbon atoms, ranged between N=24 and N=56. The TAG and FA pattern in Mozzarella di Bufala Campana was similar to the pattern of the parent milk and the bovine counterparts. The data acquired over four seasons showed a significant difference between winter-spring and summer-autumn water buffalo milk fat composition. Using high-resolution gas chromatography, a cis9-trans11 C18:2 isomer was found to represent approximately 80% of the total CLA fraction.","author":[{"dropping-particle":"","family":"Romano","given":"Raffaele","non-dropping-particle":"","parse-names":false,"suffix":""},{"dropping-particle":"","family":"Giordano","given":"Anella","non-dropping-particle":"","parse-names":false,"suffix":""},{"dropping-particle":"","family":"Chianese","given":"Lina","non-dropping-particle":"","parse-names":false,"suffix":""},{"dropping-particle":"","family":"Addeo","given":"Francesco","non-dropping-particle":"","parse-names":false,"suffix":""},{"dropping-particle":"","family":"Musso","given":"Salvatore Spagna","non-dropping-particle":"","parse-names":false,"suffix":""}],"container-title":"Journal of Food Composition and Analysis","id":"ITEM-3","issue":"2","issued":{"date-parts":[["2011","3","1"]]},"page":"244-249","publisher":"Academic Press","title":"Triacylglycerols, fatty acids and conjugated linoleic acids in Italian Mozzarella di Bufala Campana cheese","type":"article-journal","volume":"24"},"uris":["http://www.mendeley.com/documents/?uuid=58bef287-805b-3404-9557-92163772bf06"]}],"mendeley":{"formattedCitation":"(Larsen et al., 2014; Romano et al., 2011; Tzompa-Sosa et al., 2018)","plainTextFormattedCitation":"(Larsen et al., 2014; Romano et al., 2011; Tzompa-Sosa et al., 2018)","previouslyFormattedCitation":"(Larsen et al., 2014; Romano et al., 2011; Tzompa-Sosa et al., 2018)"},"properties":{"noteIndex":0},"schema":"https://github.com/citation-style-language/schema/raw/master/csl-citation.json"}</w:instrText>
      </w:r>
      <w:r w:rsidR="00C01A43" w:rsidRPr="005C7427">
        <w:fldChar w:fldCharType="separate"/>
      </w:r>
      <w:r w:rsidR="00F77119" w:rsidRPr="005C7427">
        <w:rPr>
          <w:noProof/>
        </w:rPr>
        <w:t>(Larsen et al., 2014; Romano et al., 2011; Tzompa-Sosa et al., 2018)</w:t>
      </w:r>
      <w:r w:rsidR="00C01A43" w:rsidRPr="005C7427">
        <w:fldChar w:fldCharType="end"/>
      </w:r>
      <w:r w:rsidR="004C202A" w:rsidRPr="005C7427">
        <w:t>, and geographical factors</w:t>
      </w:r>
      <w:r w:rsidR="009A03D3" w:rsidRPr="005C7427">
        <w:t xml:space="preserve"> </w:t>
      </w:r>
      <w:r w:rsidR="00DB1965" w:rsidRPr="005C7427">
        <w:fldChar w:fldCharType="begin" w:fldLock="1"/>
      </w:r>
      <w:r w:rsidR="00924625" w:rsidRPr="005C7427">
        <w:instrText>ADDIN CSL_CITATION {"citationItems":[{"id":"ITEM-1","itemData":{"DOI":"10.3168/jds.S0022-0302(01)74688-7","ISSN":"00220302","PMID":"11768079","abstract":"Seasonal and regional variability in milk fat composition causes differences in crystallization behavior, which can, for example, result in variability in fractionation efficiency and physical properties of butter. However, the specific compositional causes of variability in milk fat crystallization behavior are still only poorly understood. In this work, the seasonal and regional variations in composition of anhydrous milk fat were analyzed and related to crystallization behavior. Although there were no clear-cut trends in chemical composition (triacylglycerol, fatty acid, and minor lipid profiles) among the milk fats, significant differences in crystallization behavior were observed. For anhydrous milk fat samples made from sweet cream and obtained from the same milk supply through a period of 14 mo, no significant trends in either composition or crystallization behavior were observed. This suggests that seasonal variability of milk fat may be reduced by current feeding strategies in the United States. More detailed examination of the triacylglycerol profiles led to the conclusion that the relative contents of certain triacylglycerol combinations correlated well with crystallization behavior. In particular, the ratio of higher-melting to lower-melting triacylglycerols could be used to predict crystallization behavior. Higher ratios of higher-melting triacylglycerols led to higher crystallization rate.","author":[{"dropping-particle":"","family":"Shi","given":"Y.","non-dropping-particle":"","parse-names":false,"suffix":""},{"dropping-particle":"","family":"Smith","given":"C. M.","non-dropping-particle":"","parse-names":false,"suffix":""},{"dropping-particle":"","family":"Hartel","given":"R. W.","non-dropping-particle":"","parse-names":false,"suffix":""}],"container-title":"Journal of Dairy Science","id":"ITEM-1","issue":"11","issued":{"date-parts":[["2001","11","1"]]},"page":"2392-2401","publisher":"American Dairy Science Association","title":"Compositional effects on milk fat crystallization","type":"article-journal","volume":"84"},"uris":["http://www.mendeley.com/documents/?uuid=10c851cf-a20f-3370-990e-150df2990cd3"]}],"mendeley":{"formattedCitation":"(Shi et al., 2001)","plainTextFormattedCitation":"(Shi et al., 2001)","previouslyFormattedCitation":"(Shi et al., 2001)"},"properties":{"noteIndex":0},"schema":"https://github.com/citation-style-language/schema/raw/master/csl-citation.json"}</w:instrText>
      </w:r>
      <w:r w:rsidR="00DB1965" w:rsidRPr="005C7427">
        <w:fldChar w:fldCharType="separate"/>
      </w:r>
      <w:r w:rsidR="00F77119" w:rsidRPr="005C7427">
        <w:rPr>
          <w:noProof/>
        </w:rPr>
        <w:t>(Shi et al., 2001)</w:t>
      </w:r>
      <w:r w:rsidR="00DB1965" w:rsidRPr="005C7427">
        <w:fldChar w:fldCharType="end"/>
      </w:r>
      <w:r w:rsidR="004C202A" w:rsidRPr="005C7427">
        <w:t xml:space="preserve">. </w:t>
      </w:r>
      <w:r w:rsidR="00944F60" w:rsidRPr="005C7427">
        <w:t>M</w:t>
      </w:r>
      <w:r w:rsidR="004C202A" w:rsidRPr="005C7427">
        <w:t>ilk fat also do</w:t>
      </w:r>
      <w:r w:rsidR="00935391" w:rsidRPr="005C7427">
        <w:t>es</w:t>
      </w:r>
      <w:r w:rsidR="004C202A" w:rsidRPr="005C7427">
        <w:t xml:space="preserve"> not have</w:t>
      </w:r>
      <w:r w:rsidRPr="005C7427">
        <w:rPr>
          <w:bCs/>
        </w:rPr>
        <w:t xml:space="preserve"> any </w:t>
      </w:r>
      <w:r w:rsidR="00E3601A" w:rsidRPr="005C7427">
        <w:rPr>
          <w:bCs/>
        </w:rPr>
        <w:t xml:space="preserve">particular </w:t>
      </w:r>
      <w:r w:rsidRPr="005C7427">
        <w:rPr>
          <w:bCs/>
        </w:rPr>
        <w:t xml:space="preserve">dominant </w:t>
      </w:r>
      <w:r w:rsidR="004C202A" w:rsidRPr="005C7427">
        <w:rPr>
          <w:bCs/>
        </w:rPr>
        <w:t xml:space="preserve">TAG </w:t>
      </w:r>
      <w:r w:rsidRPr="005C7427">
        <w:rPr>
          <w:bCs/>
        </w:rPr>
        <w:t>species</w:t>
      </w:r>
      <w:r w:rsidR="00944F60" w:rsidRPr="005C7427">
        <w:rPr>
          <w:bCs/>
        </w:rPr>
        <w:t xml:space="preserve"> as compared to</w:t>
      </w:r>
      <w:r w:rsidRPr="005C7427">
        <w:rPr>
          <w:bCs/>
        </w:rPr>
        <w:t xml:space="preserve"> other important fat commodit</w:t>
      </w:r>
      <w:r w:rsidR="00AD47F1" w:rsidRPr="005C7427">
        <w:rPr>
          <w:bCs/>
        </w:rPr>
        <w:t>ies</w:t>
      </w:r>
      <w:r w:rsidRPr="005C7427">
        <w:rPr>
          <w:bCs/>
        </w:rPr>
        <w:t xml:space="preserve">, </w:t>
      </w:r>
      <w:r w:rsidR="00D03762" w:rsidRPr="005C7427">
        <w:rPr>
          <w:bCs/>
        </w:rPr>
        <w:t>such as</w:t>
      </w:r>
      <w:r w:rsidR="00B85F60" w:rsidRPr="005C7427">
        <w:rPr>
          <w:bCs/>
        </w:rPr>
        <w:t xml:space="preserve"> </w:t>
      </w:r>
      <w:r w:rsidRPr="005C7427">
        <w:rPr>
          <w:bCs/>
        </w:rPr>
        <w:t>cocoa butter</w:t>
      </w:r>
      <w:r w:rsidR="00944F60" w:rsidRPr="005C7427">
        <w:rPr>
          <w:bCs/>
        </w:rPr>
        <w:t xml:space="preserve"> </w:t>
      </w:r>
      <w:r w:rsidR="00951760" w:rsidRPr="005C7427">
        <w:rPr>
          <w:bCs/>
        </w:rPr>
        <w:t>and pal</w:t>
      </w:r>
      <w:r w:rsidR="00937F72" w:rsidRPr="005C7427">
        <w:rPr>
          <w:bCs/>
        </w:rPr>
        <w:t>m oil/fat</w:t>
      </w:r>
      <w:r w:rsidRPr="005C7427">
        <w:rPr>
          <w:bCs/>
        </w:rPr>
        <w:t xml:space="preserve">. </w:t>
      </w:r>
      <w:r w:rsidR="006527DE" w:rsidRPr="005C7427">
        <w:rPr>
          <w:bCs/>
        </w:rPr>
        <w:t>For instance, c</w:t>
      </w:r>
      <w:r w:rsidR="004C202A" w:rsidRPr="005C7427">
        <w:rPr>
          <w:bCs/>
        </w:rPr>
        <w:t xml:space="preserve">ocoa butter </w:t>
      </w:r>
      <w:r w:rsidRPr="005C7427">
        <w:rPr>
          <w:bCs/>
        </w:rPr>
        <w:t xml:space="preserve">has </w:t>
      </w:r>
      <w:r w:rsidR="001E2A51" w:rsidRPr="005C7427">
        <w:rPr>
          <w:bCs/>
        </w:rPr>
        <w:t>three</w:t>
      </w:r>
      <w:r w:rsidRPr="005C7427">
        <w:rPr>
          <w:bCs/>
        </w:rPr>
        <w:t xml:space="preserve"> dominant </w:t>
      </w:r>
      <w:r w:rsidR="00F01CDA" w:rsidRPr="005C7427">
        <w:rPr>
          <w:bCs/>
        </w:rPr>
        <w:t>triacylglycerols</w:t>
      </w:r>
      <w:r w:rsidR="00F677CD" w:rsidRPr="005C7427">
        <w:rPr>
          <w:bCs/>
        </w:rPr>
        <w:t>, namely POP, POS and SOS</w:t>
      </w:r>
      <w:r w:rsidR="00F0118F" w:rsidRPr="005C7427">
        <w:rPr>
          <w:bCs/>
        </w:rPr>
        <w:t xml:space="preserve"> (note: P-</w:t>
      </w:r>
      <w:r w:rsidR="004F6F9E" w:rsidRPr="005C7427">
        <w:rPr>
          <w:bCs/>
        </w:rPr>
        <w:t>palmitic</w:t>
      </w:r>
      <w:r w:rsidR="00F0118F" w:rsidRPr="005C7427">
        <w:rPr>
          <w:bCs/>
        </w:rPr>
        <w:t>, O-oleic, S-stearic)</w:t>
      </w:r>
      <w:r w:rsidRPr="005C7427">
        <w:rPr>
          <w:bCs/>
        </w:rPr>
        <w:t xml:space="preserve"> </w:t>
      </w:r>
      <w:r w:rsidR="00944F60" w:rsidRPr="005C7427">
        <w:rPr>
          <w:bCs/>
        </w:rPr>
        <w:t xml:space="preserve">that account for about 80% of </w:t>
      </w:r>
      <w:r w:rsidR="00F01CDA" w:rsidRPr="005C7427">
        <w:rPr>
          <w:bCs/>
        </w:rPr>
        <w:t>its</w:t>
      </w:r>
      <w:r w:rsidR="00944F60" w:rsidRPr="005C7427">
        <w:rPr>
          <w:bCs/>
        </w:rPr>
        <w:t xml:space="preserve"> total composition</w:t>
      </w:r>
      <w:r w:rsidR="006527DE" w:rsidRPr="005C7427">
        <w:rPr>
          <w:bCs/>
        </w:rPr>
        <w:t>, which</w:t>
      </w:r>
      <w:r w:rsidR="00944F60" w:rsidRPr="005C7427">
        <w:rPr>
          <w:bCs/>
        </w:rPr>
        <w:t xml:space="preserve"> </w:t>
      </w:r>
      <w:r w:rsidR="006527DE" w:rsidRPr="005C7427">
        <w:rPr>
          <w:bCs/>
        </w:rPr>
        <w:t>are</w:t>
      </w:r>
      <w:r w:rsidRPr="005C7427">
        <w:rPr>
          <w:bCs/>
        </w:rPr>
        <w:t xml:space="preserve"> the main drivers </w:t>
      </w:r>
      <w:r w:rsidR="006527DE" w:rsidRPr="005C7427">
        <w:rPr>
          <w:bCs/>
        </w:rPr>
        <w:t>of</w:t>
      </w:r>
      <w:r w:rsidRPr="005C7427">
        <w:rPr>
          <w:bCs/>
        </w:rPr>
        <w:t xml:space="preserve"> crystallisation</w:t>
      </w:r>
      <w:r w:rsidR="009A03D3" w:rsidRPr="005C7427">
        <w:rPr>
          <w:bCs/>
        </w:rPr>
        <w:t xml:space="preserve"> </w:t>
      </w:r>
      <w:r w:rsidR="000F18FB" w:rsidRPr="005C7427">
        <w:rPr>
          <w:bCs/>
        </w:rPr>
        <w:fldChar w:fldCharType="begin" w:fldLock="1"/>
      </w:r>
      <w:r w:rsidR="00C41104">
        <w:rPr>
          <w:bCs/>
        </w:rPr>
        <w:instrText>ADDIN CSL_CITATION {"citationItems":[{"id":"ITEM-1","itemData":{"DOI":"10.1007/s11746-998-0245-y","ISSN":"0003021X","abstract":"The polymorphism and phase transitions of cocoa butter (CB) have been reexamined separately by differential scanning calorimetry (DSC) and X-ray diffraction as a function of temperature (XRDT) at scanning rates between 0.1 to 5°C/min and 0.1 to 2°C/min, respectively. A new instrument, which allowed simultaneous DSC and XRDT recordings from the same sample by taking advantage of the high-energy flux of a synchrotron, was employed for characterization of the intermediate phase transitions. These techniques allowed us to confirm the existence of the six polymorphic forms of CB (called I to VI) by in situ characterization of their formation in the DSC + XRDT sample holder. A detailed study of Form I structure led us to propose a liquid-crystal organization in which some of the chains displayed sharp long-spacing lines (d001 = 52.6 ± 0.5 Å) and a β′ organization (4.19 and 3.77 Å), while the others remained unordered with broad scattering (maxima at about 112 and 36.5 Å). The organization of this liquid crystalline phase is compared to that of fat and oil liquids. This liquid crystalline phase progressively transformed on heating into a more stable phase (Form II, α type, d001 = 48.5 ± 0.5 Å and short-spacing at 4.22 Å). Form III was only observed in a sharp temperature domain through its specific short-spacings. The existence of the six species has been essentially related to the crystallization of monounsaturated triacylglycerols (TAG), while trisaturated species were found partly solid-soluble in these six polymorphic forms. An insoluble fraction crystallized independently of the polymorphism of the monounsaturated TAG in a separate phase with long-spacings that were either of the α (49.6 ± 0.5 Å) or β (44.2 ± 0.5 Å) form. In mixture with Form V, this fraction melts and solubilizes in the liquid phase at 37.5°C. Isolation of these high-melting crystals shows a melting point of about 50°C. High-performance liquid chromatography analysis of this fraction confirmed an increase from 3.0 to 11.3% of saturated TAG and their association with part of the 1,3-stearoyl-2-oleoylglycerol preferentially to 1-palmitoyl-2-oleoyl-3-stearoylglycerol and (1,3-palmitoyl-2-oleoylglycerol).","author":[{"dropping-particle":"","family":"Loisel","given":"C","non-dropping-particle":"","parse-names":false,"suffix":""},{"dropping-particle":"","family":"Keller","given":"G","non-dropping-particle":"","parse-names":false,"suffix":""},{"dropping-particle":"","family":"Lecq","given":"G","non-dropping-particle":"","parse-names":false,"suffix":""},{"dropping-particle":"","family":"Bourgaux","given":"C","non-dropping-particle":"","parse-names":false,"suffix":""},{"dropping-particle":"","family":"Ollivon","given":"M","non-dropping-particle":"","parse-names":false,"suffix":""}],"container-title":"Journal of the American Oil Chemists' Society","id":"ITEM-1","issue":"4","issued":{"date-parts":[["1998"]]},"page":"425-439","title":"Phase transitions and polymorphism of cocoa butter","type":"article-journal","volume":"75"},"uris":["http://www.mendeley.com/documents/?uuid=e4fa8b5d-1b36-3e9e-a8d7-d170330c7b02"]}],"mendeley":{"formattedCitation":"(Loisel et al., 1998)","plainTextFormattedCitation":"(Loisel et al., 1998)","previouslyFormattedCitation":"(Loisel et al., 1998)"},"properties":{"noteIndex":0},"schema":"https://github.com/citation-style-language/schema/raw/master/csl-citation.json"}</w:instrText>
      </w:r>
      <w:r w:rsidR="000F18FB" w:rsidRPr="005C7427">
        <w:rPr>
          <w:bCs/>
        </w:rPr>
        <w:fldChar w:fldCharType="separate"/>
      </w:r>
      <w:r w:rsidR="00F77119" w:rsidRPr="005C7427">
        <w:rPr>
          <w:bCs/>
          <w:noProof/>
        </w:rPr>
        <w:t>(Loisel et al., 1998)</w:t>
      </w:r>
      <w:r w:rsidR="000F18FB" w:rsidRPr="005C7427">
        <w:rPr>
          <w:bCs/>
        </w:rPr>
        <w:fldChar w:fldCharType="end"/>
      </w:r>
      <w:r w:rsidRPr="005C7427">
        <w:rPr>
          <w:bCs/>
        </w:rPr>
        <w:t>.</w:t>
      </w:r>
      <w:r w:rsidR="00937F72" w:rsidRPr="005C7427">
        <w:rPr>
          <w:bCs/>
        </w:rPr>
        <w:t xml:space="preserve"> Whereas</w:t>
      </w:r>
      <w:r w:rsidR="00E84050" w:rsidRPr="005C7427">
        <w:rPr>
          <w:bCs/>
        </w:rPr>
        <w:t xml:space="preserve"> in palm oil, </w:t>
      </w:r>
      <w:r w:rsidR="003C5EF4" w:rsidRPr="005C7427">
        <w:rPr>
          <w:bCs/>
        </w:rPr>
        <w:t xml:space="preserve">there are </w:t>
      </w:r>
      <w:r w:rsidR="006527DE" w:rsidRPr="005C7427">
        <w:rPr>
          <w:bCs/>
        </w:rPr>
        <w:t xml:space="preserve">only </w:t>
      </w:r>
      <w:r w:rsidR="003C5EF4" w:rsidRPr="005C7427">
        <w:rPr>
          <w:bCs/>
        </w:rPr>
        <w:t xml:space="preserve">two dominant TAGs, </w:t>
      </w:r>
      <w:r w:rsidR="006527DE" w:rsidRPr="005C7427">
        <w:rPr>
          <w:bCs/>
        </w:rPr>
        <w:t xml:space="preserve">namely </w:t>
      </w:r>
      <w:r w:rsidR="003C5EF4" w:rsidRPr="005C7427">
        <w:rPr>
          <w:bCs/>
        </w:rPr>
        <w:t>POP (28%) and POO (24%)</w:t>
      </w:r>
      <w:r w:rsidR="009A03D3" w:rsidRPr="005C7427">
        <w:rPr>
          <w:bCs/>
        </w:rPr>
        <w:t xml:space="preserve"> </w:t>
      </w:r>
      <w:r w:rsidR="007A1D20" w:rsidRPr="005C7427">
        <w:rPr>
          <w:bCs/>
        </w:rPr>
        <w:fldChar w:fldCharType="begin" w:fldLock="1"/>
      </w:r>
      <w:r w:rsidR="00924625" w:rsidRPr="005C7427">
        <w:rPr>
          <w:bCs/>
        </w:rPr>
        <w:instrText>ADDIN CSL_CITATION {"citationItems":[{"id":"ITEM-1","itemData":{"abstract":"Palm oil is one of the most traded oils in the world oils and fats market for food applications. This has led to many studies on aspects such as nutritional, food design and formulation, and its crystallisation behaviour. Palm oil crystallisation behaviour has important implications in the manufacture of food products such as margarines and shortenings where physical properties depend largely on the fat crystals. This article reviews the effects of chemical composition (fatty acid and mono-, di-and tri-acylglycerol composition), crystallisation conditions and the presence of additives on the crystallisation of palm oil. In addition, the crystallisation kinetics, thermal properties, polymorphism and recrystallisation of palm oil will also be discussed.","author":[{"dropping-particle":"","family":"Omar","given":"Zaliha","non-dropping-particle":"","parse-names":false,"suffix":""},{"dropping-particle":"","family":"Hishamuddin","given":"Elina","non-dropping-particle":"","parse-names":false,"suffix":""},{"dropping-particle":"","family":"Sahri","given":"Miskandar Mat","non-dropping-particle":"","parse-names":false,"suffix":""},{"dropping-particle":"","family":"Fauzi","given":"Siti Hazirah Mohamad","non-dropping-particle":"","parse-names":false,"suffix":""},{"dropping-particle":"","family":"Dian","given":"Noor Lida Habi Mat","non-dropping-particle":"","parse-names":false,"suffix":""},{"dropping-particle":"","family":"Ramli","given":"Muhammad Roddy","non-dropping-particle":"","parse-names":false,"suffix":""},{"dropping-particle":"","family":"Rashid","given":"Norizzah Abd","non-dropping-particle":"","parse-names":false,"suffix":""}],"container-title":"Journal of Oil Palm Research","id":"ITEM-1","issue":"2","issued":{"date-parts":[["2015"]]},"page":"97-106","title":"Palm Oil Crystallisation: A Review","type":"article-journal","volume":"27"},"uris":["http://www.mendeley.com/documents/?uuid=b1fcbbdd-909c-3869-adc7-14675a2abd59"]}],"mendeley":{"formattedCitation":"(Omar et al., 2015)","plainTextFormattedCitation":"(Omar et al., 2015)","previouslyFormattedCitation":"(Omar et al., 2015)"},"properties":{"noteIndex":0},"schema":"https://github.com/citation-style-language/schema/raw/master/csl-citation.json"}</w:instrText>
      </w:r>
      <w:r w:rsidR="007A1D20" w:rsidRPr="005C7427">
        <w:rPr>
          <w:bCs/>
        </w:rPr>
        <w:fldChar w:fldCharType="separate"/>
      </w:r>
      <w:r w:rsidR="00F77119" w:rsidRPr="005C7427">
        <w:rPr>
          <w:bCs/>
          <w:noProof/>
        </w:rPr>
        <w:t>(Omar et al., 2015)</w:t>
      </w:r>
      <w:r w:rsidR="007A1D20" w:rsidRPr="005C7427">
        <w:rPr>
          <w:bCs/>
        </w:rPr>
        <w:fldChar w:fldCharType="end"/>
      </w:r>
      <w:r w:rsidR="00B85F60" w:rsidRPr="005C7427">
        <w:rPr>
          <w:bCs/>
        </w:rPr>
        <w:t>.</w:t>
      </w:r>
    </w:p>
    <w:p w14:paraId="0DFF6B09" w14:textId="1397F9FD" w:rsidR="00CD4D1D" w:rsidRPr="005C7427" w:rsidRDefault="009A1BB6" w:rsidP="00962C46">
      <w:pPr>
        <w:spacing w:line="312" w:lineRule="auto"/>
        <w:jc w:val="both"/>
        <w:rPr>
          <w:bCs/>
        </w:rPr>
      </w:pPr>
      <w:r w:rsidRPr="005C7427">
        <w:rPr>
          <w:bCs/>
        </w:rPr>
        <w:t>Due to the complex TAG</w:t>
      </w:r>
      <w:r w:rsidR="00D03762" w:rsidRPr="005C7427">
        <w:rPr>
          <w:bCs/>
        </w:rPr>
        <w:t>s</w:t>
      </w:r>
      <w:r w:rsidRPr="005C7427">
        <w:rPr>
          <w:bCs/>
        </w:rPr>
        <w:t xml:space="preserve"> composition, milk fat typically shows </w:t>
      </w:r>
      <w:r w:rsidR="005C7543" w:rsidRPr="005C7427">
        <w:rPr>
          <w:bCs/>
        </w:rPr>
        <w:t>three</w:t>
      </w:r>
      <w:r w:rsidRPr="005C7427">
        <w:rPr>
          <w:bCs/>
        </w:rPr>
        <w:t xml:space="preserve"> broad endothermic peaks on differential scanning calorimetry</w:t>
      </w:r>
      <w:r w:rsidR="002262D1" w:rsidRPr="005C7427">
        <w:rPr>
          <w:bCs/>
        </w:rPr>
        <w:t xml:space="preserve"> (DSC)</w:t>
      </w:r>
      <w:r w:rsidRPr="005C7427">
        <w:rPr>
          <w:bCs/>
        </w:rPr>
        <w:t xml:space="preserve"> measurements</w:t>
      </w:r>
      <w:r w:rsidR="009A03D3" w:rsidRPr="005C7427">
        <w:rPr>
          <w:bCs/>
        </w:rPr>
        <w:t xml:space="preserve"> </w:t>
      </w:r>
      <w:r w:rsidR="003B2C9A" w:rsidRPr="005C7427">
        <w:rPr>
          <w:bCs/>
        </w:rPr>
        <w:fldChar w:fldCharType="begin" w:fldLock="1"/>
      </w:r>
      <w:r w:rsidR="005403F3">
        <w:rPr>
          <w:bCs/>
        </w:rPr>
        <w:instrText>ADDIN CSL_CITATION {"citationItems":[{"id":"ITEM-1","itemData":{"DOI":"10.1007/s11746-999-0201-5","ISBN":"0003-021X","ISSN":"0003021X","abstract":"The crystallization behavior of milk fat was investigated by varying the cooling rate and by isothermal solidification at various temperatures while monitoring the formation of crystals by differential scanning calorimetry (DSC) and X-ray powder diffraction (XRD). Three different polymorphic crystal forms were observed in milk fat: γ, α, and β′. The β-form, occasionally observed in previous studies, was not found. The kind of polymorph formed during crystallization of milk fat from its melted state was dependent on the cooling rate and the final temperature. Moreover, transitions between the different polymorphic forms were shown to occur upon storing or heating the milk fat. The characteristic DSC heating curve of milk fat is interpreted on the basis of the XRD measurements, and appears to be a combined effect of selective crystallization of triglycerides and polymorphism.","author":[{"dropping-particle":"Ten","family":"Grotenhuis","given":"E.","non-dropping-particle":"","parse-names":false,"suffix":""},{"dropping-particle":"","family":"Aken","given":"G. A.","non-dropping-particle":"Van","parse-names":false,"suffix":""},{"dropping-particle":"","family":"Malssen","given":"K. F.","non-dropping-particle":"Van","parse-names":false,"suffix":""},{"dropping-particle":"","family":"Schenk","given":"H.","non-dropping-particle":"","parse-names":false,"suffix":""}],"container-title":"Journal of the American Oil Chemists' Society","id":"ITEM-1","issue":"9","issued":{"date-parts":[["1999"]]},"page":"1031-1039","title":"Polymorphism of milk fat studied by differential scanning calorimetry and real-time X-ray powder diffraction","type":"article-journal","volume":"76"},"uris":["http://www.mendeley.com/documents/?uuid=533a9933-e591-449d-93dc-36f303ffa735"]},{"id":"ITEM-2","itemData":{"DOI":"10.1007/S10973-013-3087-2/TABLES/3","ISSN":"13886150","abstract":"The aim of this study was to test selected factors, such as sample preparation and measurement procedure, potentially influencing repeatability of DSC analysis of milk fat melting and crystallization. The study investigated the effect of such factors as scanning rate, type of sample pans, method of butter dehydration, and final temperature in the cooling experiment. Based on recorded results, it was observed that cooling rate has a considerable effect on temperature, enthalpy, and height of peaks in the process of milk fat crystallization, as well as peak height and enthalpy in the melting process. By contrast, in the melting process no significant differences were observed in all measured temperatures in the range of heating rate of 2-20 C min-1 (p &gt; 0.05). No statistically significant effect on thermodynamic parameters was found for sample pan type, the applied butter dehydration method and various final cooling temperatures (-60, -50, and -40 C) either in the melting or crystallization processes. Only temperature of the second peak (T c2) in the crystallization process constituted an exception in this respect, with significant differences (p ≤ 0.05) being recorded depending on the applied pan and dehydration method. With regard to the dehydration method, for the extraction and centrifugation methods the first peak forming during crystallization was characterized by high instability, manifested by various peak shape. Generally, it was found that the analysis of the melting and crystallization processes in milk fat, despite its complex composition, is characterized by high repeatability. Mean values of RSD calculated from all the experiments were very low, i.e., 1.8 % for the temperature in the melting process and 1.5 % in crystallization, 0.9 % for melting enthalpy, and 3.2 % for crystallization enthalpy, whereas for peak heights in melting it was 2.9 % and for crystallization it was 9.3 %, respectively. © 2013 The Author(s).","author":[{"dropping-particle":"","family":"Tomaszewska-Gras","given":"Jolanta","non-dropping-particle":"","parse-names":false,"suffix":""}],"container-title":"Journal of Thermal Analysis and Calorimetry","id":"ITEM-2","issue":"1","issued":{"date-parts":[["2013","7","20"]]},"page":"199-208","publisher":"Springer","title":"Melting and crystallization DSC profiles of milk fat depending on selected factors","type":"article-journal","volume":"113"},"uris":["http://www.mendeley.com/documents/?uuid=a93d547e-4b31-317f-b01e-ba8ebc87fc41"]}],"mendeley":{"formattedCitation":"(Grotenhuis et al., 1999; Tomaszewska-Gras, 2013)","plainTextFormattedCitation":"(Grotenhuis et al., 1999; Tomaszewska-Gras, 2013)","previouslyFormattedCitation":"(Grotenhuis et al., 1999; Tomaszewska-Gras, 2013)"},"properties":{"noteIndex":0},"schema":"https://github.com/citation-style-language/schema/raw/master/csl-citation.json"}</w:instrText>
      </w:r>
      <w:r w:rsidR="003B2C9A" w:rsidRPr="005C7427">
        <w:rPr>
          <w:bCs/>
        </w:rPr>
        <w:fldChar w:fldCharType="separate"/>
      </w:r>
      <w:r w:rsidR="00F77119" w:rsidRPr="005C7427">
        <w:rPr>
          <w:bCs/>
          <w:noProof/>
        </w:rPr>
        <w:t>(Grotenhuis et al., 1999; Tomaszewska-Gras, 2013)</w:t>
      </w:r>
      <w:r w:rsidR="003B2C9A" w:rsidRPr="005C7427">
        <w:rPr>
          <w:bCs/>
        </w:rPr>
        <w:fldChar w:fldCharType="end"/>
      </w:r>
      <w:r w:rsidRPr="005C7427">
        <w:rPr>
          <w:bCs/>
        </w:rPr>
        <w:t>. This le</w:t>
      </w:r>
      <w:r w:rsidR="00AD47F1" w:rsidRPr="005C7427">
        <w:rPr>
          <w:bCs/>
        </w:rPr>
        <w:t>d</w:t>
      </w:r>
      <w:r w:rsidRPr="005C7427">
        <w:rPr>
          <w:bCs/>
        </w:rPr>
        <w:t xml:space="preserve"> to </w:t>
      </w:r>
      <w:r w:rsidR="00D03762" w:rsidRPr="005C7427">
        <w:rPr>
          <w:bCs/>
        </w:rPr>
        <w:t xml:space="preserve">the </w:t>
      </w:r>
      <w:r w:rsidR="006527DE" w:rsidRPr="005C7427">
        <w:rPr>
          <w:bCs/>
        </w:rPr>
        <w:t xml:space="preserve">notion </w:t>
      </w:r>
      <w:r w:rsidRPr="005C7427">
        <w:rPr>
          <w:bCs/>
        </w:rPr>
        <w:t>that milk fat consist</w:t>
      </w:r>
      <w:r w:rsidR="00AD47F1" w:rsidRPr="005C7427">
        <w:rPr>
          <w:bCs/>
        </w:rPr>
        <w:t>s</w:t>
      </w:r>
      <w:r w:rsidRPr="005C7427">
        <w:rPr>
          <w:bCs/>
        </w:rPr>
        <w:t xml:space="preserve"> of three separate </w:t>
      </w:r>
      <w:r w:rsidR="00427862" w:rsidRPr="005C7427">
        <w:rPr>
          <w:bCs/>
        </w:rPr>
        <w:t>TAG groups</w:t>
      </w:r>
      <w:r w:rsidR="001E3678" w:rsidRPr="005C7427">
        <w:rPr>
          <w:bCs/>
        </w:rPr>
        <w:t xml:space="preserve"> </w:t>
      </w:r>
      <w:r w:rsidR="00AB05A5" w:rsidRPr="005C7427">
        <w:rPr>
          <w:bCs/>
        </w:rPr>
        <w:t xml:space="preserve">based on their melting </w:t>
      </w:r>
      <w:r w:rsidR="00C65A96" w:rsidRPr="005C7427">
        <w:rPr>
          <w:bCs/>
        </w:rPr>
        <w:t>point</w:t>
      </w:r>
      <w:r w:rsidR="00D03762" w:rsidRPr="005C7427">
        <w:rPr>
          <w:bCs/>
        </w:rPr>
        <w:t>,</w:t>
      </w:r>
      <w:r w:rsidR="00890A5F" w:rsidRPr="005C7427">
        <w:rPr>
          <w:bCs/>
        </w:rPr>
        <w:t xml:space="preserve"> which</w:t>
      </w:r>
      <w:r w:rsidR="00D03762" w:rsidRPr="005C7427">
        <w:rPr>
          <w:bCs/>
        </w:rPr>
        <w:t xml:space="preserve"> </w:t>
      </w:r>
      <w:r w:rsidR="00AD47F1" w:rsidRPr="005C7427">
        <w:rPr>
          <w:bCs/>
        </w:rPr>
        <w:t>are commonly</w:t>
      </w:r>
      <w:r w:rsidRPr="005C7427">
        <w:rPr>
          <w:bCs/>
        </w:rPr>
        <w:t xml:space="preserve"> named high</w:t>
      </w:r>
      <w:r w:rsidR="00CD4D1D" w:rsidRPr="005C7427">
        <w:rPr>
          <w:bCs/>
        </w:rPr>
        <w:t xml:space="preserve">, </w:t>
      </w:r>
      <w:r w:rsidRPr="005C7427">
        <w:rPr>
          <w:bCs/>
        </w:rPr>
        <w:t>medium and low melting fractions</w:t>
      </w:r>
      <w:r w:rsidR="00AB05A5" w:rsidRPr="005C7427">
        <w:rPr>
          <w:bCs/>
        </w:rPr>
        <w:t xml:space="preserve"> (HMF, MMF, LMF)</w:t>
      </w:r>
      <w:r w:rsidR="009A03D3" w:rsidRPr="005C7427">
        <w:rPr>
          <w:bCs/>
        </w:rPr>
        <w:t xml:space="preserve"> </w:t>
      </w:r>
      <w:r w:rsidR="00952F1D" w:rsidRPr="005C7427">
        <w:rPr>
          <w:bCs/>
        </w:rPr>
        <w:fldChar w:fldCharType="begin" w:fldLock="1"/>
      </w:r>
      <w:r w:rsidR="005403F3">
        <w:rPr>
          <w:bCs/>
        </w:rPr>
        <w:instrText>ADDIN CSL_CITATION {"citationItems":[{"id":"ITEM-1","itemData":{"abstract":"Milk fat was separated into 3 fractions, low melting fraction (LMF), middle melting fraction (MMF) and high melting fraction (HMF) in yields of 70, 24 and 6% resp. by crystallization from acetone. These fractions, milk fat and fully hardened milk fat were studied by differential scanning calorimetry and X-ray diffractometry. The melting curve of milk fat showed 3 peaks, which were shown to be related to the 3 fractions. Both MMF and HMF showed polymorphism. MMF crystallized at 3-5 deg C in the alpha -2 form. The alpha form transformed into a mixture of beta '-2 and beta '-3 forms after 7 days at 30 deg C and finally stabilized in a single beta '-2 form on storage at 30 deg C in the presence of LMF. The HMF also showed alpha and beta '-2 forms. The beta '-2 form was very stable and did not change on storage at 40 deg C for 31 days. It could be transformed to a beta form on storage at 40 deg C only in the presence of LMF. Milk fat showed less marked polymorphism than the individual fractions and easily transformed to, or crystallized as, a mixture of beta ' and beta forms. It was concluded that the phase behaviour and polymorphism of milk fat can be understood as the sum of the phase behaviour and polymorphism of 3 groups of glycerides, which behave approx. as independent solid solutions. Although the solid fat content of milk fat was dependent on its HMF content, the effect of HMF was no greater than expected for a high melting fat. Addition of a given percentage of HMF raised the solid fat content by the same % at 10-25 deg C and slightly less at 0 and 30 deg C. The melting curve of fully hardened milk fat showed clear evidence for polymorphism. After tempering at 40 deg C a simple, 2-peak melting curve was obtained. The fat crystallized as an alpha form at 3-5 deg C, which transformed to a stable beta ' + beta mixture on tempering at 40 deg C.","author":[{"dropping-particle":"","family":"Timms","given":"R. E.","non-dropping-particle":"","parse-names":false,"suffix":""}],"container-title":"The Australian Journal of Dairy Technology","id":"ITEM-1","issued":{"date-parts":[["1980"]]},"page":"47-52","title":"The phase behaviour and polymorphism of milk fat, milf fat fractions and fully hardened milk fat.","type":"article-journal","volume":"35"},"uris":["http://www.mendeley.com/documents/?uuid=87bd1418-607f-47e6-ab62-00a33f79147c"]},{"id":"ITEM-2","itemData":{"DOI":"10.1007/BF02564225","ISSN":"0003021X","abstract":"Although anhydrous milk fat (AMF) has excellent properties, its variable physicochemical properties and its lack of functionality restrict its uses in the food industry. A technology involving dry fractionation of AMF has been developed, and its attributes include selectivity, reliability and general application. Combining two simple and reliable technologies, i.e., multi-step fractionation and blending, it is possible to overcome functionality problems and the seasonal variations of AMF. © 1993 American Oil Chemists' Society.","author":[{"dropping-particle":"","family":"Deffense","given":"E.","non-dropping-particle":"","parse-names":false,"suffix":""}],"container-title":"Journal of the American Oil Chemists' Society","id":"ITEM-2","issue":"12","issued":{"date-parts":[["1993","12","1"]]},"page":"1193-1201","publisher":"Springer-Verlag","title":"Milk fat fractionation today: A review","type":"article-journal","volume":"70"},"uris":["http://www.mendeley.com/documents/?uuid=88faceae-ff4c-4c71-aa05-115beb499d7e"]},{"id":"ITEM-3","itemData":{"DOI":"10.1007/s11746-999-0201-5","ISBN":"0003-021X","ISSN":"0003021X","abstract":"The crystallization behavior of milk fat was investigated by varying the cooling rate and by isothermal solidification at various temperatures while monitoring the formation of crystals by differential scanning calorimetry (DSC) and X-ray powder diffraction (XRD). Three different polymorphic crystal forms were observed in milk fat: γ, α, and β′. The β-form, occasionally observed in previous studies, was not found. The kind of polymorph formed during crystallization of milk fat from its melted state was dependent on the cooling rate and the final temperature. Moreover, transitions between the different polymorphic forms were shown to occur upon storing or heating the milk fat. The characteristic DSC heating curve of milk fat is interpreted on the basis of the XRD measurements, and appears to be a combined effect of selective crystallization of triglycerides and polymorphism.","author":[{"dropping-particle":"Ten","family":"Grotenhuis","given":"E.","non-dropping-particle":"","parse-names":false,"suffix":""},{"dropping-particle":"","family":"Aken","given":"G. A.","non-dropping-particle":"Van","parse-names":false,"suffix":""},{"dropping-particle":"","family":"Malssen","given":"K. F.","non-dropping-particle":"Van","parse-names":false,"suffix":""},{"dropping-particle":"","family":"Schenk","given":"H.","non-dropping-particle":"","parse-names":false,"suffix":""}],"container-title":"Journal of the American Oil Chemists' Society","id":"ITEM-3","issue":"9","issued":{"date-parts":[["1999"]]},"page":"1031-1039","title":"Polymorphism of milk fat studied by differential scanning calorimetry and real-time X-ray powder diffraction","type":"article-journal","volume":"76"},"uris":["http://www.mendeley.com/documents/?uuid=533a9933-e591-449d-93dc-36f303ffa735"]},{"id":"ITEM-4","itemData":{"DOI":"10.3168/jds.S0022-0302(01)74688-7","ISSN":"00220302","PMID":"11768079","abstract":"Seasonal and regional variability in milk fat composition causes differences in crystallization behavior, which can, for example, result in variability in fractionation efficiency and physical properties of butter. However, the specific compositional causes of variability in milk fat crystallization behavior are still only poorly understood. In this work, the seasonal and regional variations in composition of anhydrous milk fat were analyzed and related to crystallization behavior. Although there were no clear-cut trends in chemical composition (triacylglycerol, fatty acid, and minor lipid profiles) among the milk fats, significant differences in crystallization behavior were observed. For anhydrous milk fat samples made from sweet cream and obtained from the same milk supply through a period of 14 mo, no significant trends in either composition or crystallization behavior were observed. This suggests that seasonal variability of milk fat may be reduced by current feeding strategies in the United States. More detailed examination of the triacylglycerol profiles led to the conclusion that the relative contents of certain triacylglycerol combinations correlated well with crystallization behavior. In particular, the ratio of higher-melting to lower-melting triacylglycerols could be used to predict crystallization behavior. Higher ratios of higher-melting triacylglycerols led to higher crystallization rate.","author":[{"dropping-particle":"","family":"Shi","given":"Y.","non-dropping-particle":"","parse-names":false,"suffix":""},{"dropping-particle":"","family":"Smith","given":"C. M.","non-dropping-particle":"","parse-names":false,"suffix":""},{"dropping-particle":"","family":"Hartel","given":"R. W.","non-dropping-particle":"","parse-names":false,"suffix":""}],"container-title":"Journal of Dairy Science","id":"ITEM-4","issue":"11","issued":{"date-parts":[["2001","11","1"]]},"page":"2392-2401","publisher":"American Dairy Science Association","title":"Compositional effects on milk fat crystallization","type":"article-journal","volume":"84"},"uris":["http://www.mendeley.com/documents/?uuid=10c851cf-a20f-3370-990e-150df2990cd3"]}],"mendeley":{"formattedCitation":"(Deffense, 1993; Grotenhuis et al., 1999; Shi et al., 2001; Timms, 1980)","plainTextFormattedCitation":"(Deffense, 1993; Grotenhuis et al., 1999; Shi et al., 2001; Timms, 1980)","previouslyFormattedCitation":"(Deffense, 1993; Grotenhuis et al., 1999; Shi et al., 2001; Timms, 1980)"},"properties":{"noteIndex":0},"schema":"https://github.com/citation-style-language/schema/raw/master/csl-citation.json"}</w:instrText>
      </w:r>
      <w:r w:rsidR="00952F1D" w:rsidRPr="005C7427">
        <w:rPr>
          <w:bCs/>
        </w:rPr>
        <w:fldChar w:fldCharType="separate"/>
      </w:r>
      <w:r w:rsidR="00F77119" w:rsidRPr="005C7427">
        <w:rPr>
          <w:bCs/>
          <w:noProof/>
        </w:rPr>
        <w:t>(Deffense, 1993; Grotenhuis et al., 1999; Shi et al., 2001; Timms, 1980)</w:t>
      </w:r>
      <w:r w:rsidR="00952F1D" w:rsidRPr="005C7427">
        <w:rPr>
          <w:bCs/>
        </w:rPr>
        <w:fldChar w:fldCharType="end"/>
      </w:r>
      <w:r w:rsidR="008B5933" w:rsidRPr="005C7427">
        <w:rPr>
          <w:bCs/>
        </w:rPr>
        <w:t>.</w:t>
      </w:r>
      <w:r w:rsidRPr="005C7427">
        <w:rPr>
          <w:bCs/>
        </w:rPr>
        <w:t xml:space="preserve"> </w:t>
      </w:r>
      <w:r w:rsidR="00CF38E3" w:rsidRPr="005C7427">
        <w:rPr>
          <w:bCs/>
        </w:rPr>
        <w:t>Even though</w:t>
      </w:r>
      <w:r w:rsidR="005E622E" w:rsidRPr="005C7427">
        <w:rPr>
          <w:bCs/>
        </w:rPr>
        <w:t xml:space="preserve"> </w:t>
      </w:r>
      <w:r w:rsidR="00AD47F1" w:rsidRPr="005C7427">
        <w:rPr>
          <w:bCs/>
        </w:rPr>
        <w:t>this interpretation</w:t>
      </w:r>
      <w:r w:rsidR="005E622E" w:rsidRPr="005C7427">
        <w:rPr>
          <w:bCs/>
        </w:rPr>
        <w:t xml:space="preserve"> </w:t>
      </w:r>
      <w:r w:rsidR="00AD47F1" w:rsidRPr="005C7427">
        <w:rPr>
          <w:bCs/>
        </w:rPr>
        <w:t>is</w:t>
      </w:r>
      <w:r w:rsidR="005E622E" w:rsidRPr="005C7427">
        <w:rPr>
          <w:bCs/>
        </w:rPr>
        <w:t xml:space="preserve"> </w:t>
      </w:r>
      <w:r w:rsidR="00AD47F1" w:rsidRPr="005C7427">
        <w:rPr>
          <w:bCs/>
        </w:rPr>
        <w:t>broadly</w:t>
      </w:r>
      <w:r w:rsidR="00C6354C" w:rsidRPr="005C7427">
        <w:rPr>
          <w:bCs/>
        </w:rPr>
        <w:t xml:space="preserve"> accepted</w:t>
      </w:r>
      <w:r w:rsidR="00CD4D1D" w:rsidRPr="005C7427">
        <w:rPr>
          <w:bCs/>
        </w:rPr>
        <w:t xml:space="preserve">, there is no standardized definition </w:t>
      </w:r>
      <w:r w:rsidR="001005C5" w:rsidRPr="005C7427">
        <w:rPr>
          <w:bCs/>
        </w:rPr>
        <w:t>for</w:t>
      </w:r>
      <w:r w:rsidR="00CD4D1D" w:rsidRPr="005C7427">
        <w:rPr>
          <w:bCs/>
        </w:rPr>
        <w:t xml:space="preserve"> these</w:t>
      </w:r>
      <w:r w:rsidR="005D6DB5" w:rsidRPr="005C7427">
        <w:rPr>
          <w:bCs/>
        </w:rPr>
        <w:t xml:space="preserve"> </w:t>
      </w:r>
      <w:r w:rsidR="00AD47F1" w:rsidRPr="005C7427">
        <w:rPr>
          <w:bCs/>
        </w:rPr>
        <w:t xml:space="preserve">three </w:t>
      </w:r>
      <w:r w:rsidR="005D6DB5" w:rsidRPr="005C7427">
        <w:rPr>
          <w:bCs/>
        </w:rPr>
        <w:t>fractions</w:t>
      </w:r>
      <w:r w:rsidR="00AD47F1" w:rsidRPr="005C7427">
        <w:rPr>
          <w:bCs/>
        </w:rPr>
        <w:t>,</w:t>
      </w:r>
      <w:r w:rsidR="005D6DB5" w:rsidRPr="005C7427">
        <w:rPr>
          <w:bCs/>
        </w:rPr>
        <w:t xml:space="preserve"> as the endothermic peak positions</w:t>
      </w:r>
      <w:r w:rsidR="00D03762" w:rsidRPr="005C7427">
        <w:rPr>
          <w:bCs/>
        </w:rPr>
        <w:t xml:space="preserve"> and relative areas</w:t>
      </w:r>
      <w:r w:rsidR="005D6DB5" w:rsidRPr="005C7427">
        <w:rPr>
          <w:bCs/>
        </w:rPr>
        <w:t xml:space="preserve"> are largely influenced by </w:t>
      </w:r>
      <w:r w:rsidR="007235B5" w:rsidRPr="005C7427">
        <w:rPr>
          <w:bCs/>
        </w:rPr>
        <w:t>the ther</w:t>
      </w:r>
      <w:r w:rsidR="00973114" w:rsidRPr="005C7427">
        <w:rPr>
          <w:bCs/>
        </w:rPr>
        <w:t xml:space="preserve">mal </w:t>
      </w:r>
      <w:r w:rsidR="00A233BB" w:rsidRPr="005C7427">
        <w:rPr>
          <w:bCs/>
        </w:rPr>
        <w:t>history</w:t>
      </w:r>
      <w:r w:rsidR="00973114" w:rsidRPr="005C7427">
        <w:rPr>
          <w:bCs/>
        </w:rPr>
        <w:t xml:space="preserve"> of the sample before applying the heating scan</w:t>
      </w:r>
      <w:r w:rsidR="000C274C" w:rsidRPr="005C7427">
        <w:rPr>
          <w:bCs/>
        </w:rPr>
        <w:t xml:space="preserve">. </w:t>
      </w:r>
      <w:r w:rsidR="009711F3" w:rsidRPr="005C7427">
        <w:rPr>
          <w:bCs/>
        </w:rPr>
        <w:t>In fact, using different cooling rates can promote the formation of different fat polymorphs, with different melting points</w:t>
      </w:r>
      <w:r w:rsidR="009A03D3" w:rsidRPr="005C7427">
        <w:rPr>
          <w:bCs/>
        </w:rPr>
        <w:t xml:space="preserve"> </w:t>
      </w:r>
      <w:r w:rsidR="005D6DB5" w:rsidRPr="005C7427">
        <w:rPr>
          <w:bCs/>
        </w:rPr>
        <w:fldChar w:fldCharType="begin" w:fldLock="1"/>
      </w:r>
      <w:r w:rsidR="00924625" w:rsidRPr="005C7427">
        <w:rPr>
          <w:bCs/>
        </w:rPr>
        <w:instrText>ADDIN CSL_CITATION {"citationItems":[{"id":"ITEM-1","itemData":{"DOI":"10.1007/S10973-013-3087-2/TABLES/3","ISSN":"13886150","abstract":"The aim of this study was to test selected factors, such as sample preparation and measurement procedure, potentially influencing repeatability of DSC analysis of milk fat melting and crystallization. The study investigated the effect of such factors as scanning rate, type of sample pans, method of butter dehydration, and final temperature in the cooling experiment. Based on recorded results, it was observed that cooling rate has a considerable effect on temperature, enthalpy, and height of peaks in the process of milk fat crystallization, as well as peak height and enthalpy in the melting process. By contrast, in the melting process no significant differences were observed in all measured temperatures in the range of heating rate of 2-20 C min-1 (p &gt; 0.05). No statistically significant effect on thermodynamic parameters was found for sample pan type, the applied butter dehydration method and various final cooling temperatures (-60, -50, and -40 C) either in the melting or crystallization processes. Only temperature of the second peak (T c2) in the crystallization process constituted an exception in this respect, with significant differences (p ≤ 0.05) being recorded depending on the applied pan and dehydration method. With regard to the dehydration method, for the extraction and centrifugation methods the first peak forming during crystallization was characterized by high instability, manifested by various peak shape. Generally, it was found that the analysis of the melting and crystallization processes in milk fat, despite its complex composition, is characterized by high repeatability. Mean values of RSD calculated from all the experiments were very low, i.e., 1.8 % for the temperature in the melting process and 1.5 % in crystallization, 0.9 % for melting enthalpy, and 3.2 % for crystallization enthalpy, whereas for peak heights in melting it was 2.9 % and for crystallization it was 9.3 %, respectively. © 2013 The Author(s).","author":[{"dropping-particle":"","family":"Tomaszewska-Gras","given":"Jolanta","non-dropping-particle":"","parse-names":false,"suffix":""}],"container-title":"Journal of Thermal Analysis and Calorimetry","id":"ITEM-1","issue":"1","issued":{"date-parts":[["2013","7","20"]]},"page":"199-208","publisher":"Springer","title":"Melting and crystallization DSC profiles of milk fat depending on selected factors","type":"article-journal","volume":"113"},"uris":["http://www.mendeley.com/documents/?uuid=a93d547e-4b31-317f-b01e-ba8ebc87fc41"]}],"mendeley":{"formattedCitation":"(Tomaszewska-Gras, 2013)","plainTextFormattedCitation":"(Tomaszewska-Gras, 2013)","previouslyFormattedCitation":"(Tomaszewska-Gras, 2013)"},"properties":{"noteIndex":0},"schema":"https://github.com/citation-style-language/schema/raw/master/csl-citation.json"}</w:instrText>
      </w:r>
      <w:r w:rsidR="005D6DB5" w:rsidRPr="005C7427">
        <w:rPr>
          <w:bCs/>
        </w:rPr>
        <w:fldChar w:fldCharType="separate"/>
      </w:r>
      <w:r w:rsidR="00F77119" w:rsidRPr="005C7427">
        <w:rPr>
          <w:bCs/>
          <w:noProof/>
        </w:rPr>
        <w:t>(Tomaszewska-Gras, 2013)</w:t>
      </w:r>
      <w:r w:rsidR="005D6DB5" w:rsidRPr="005C7427">
        <w:rPr>
          <w:bCs/>
        </w:rPr>
        <w:fldChar w:fldCharType="end"/>
      </w:r>
      <w:r w:rsidR="009711F3" w:rsidRPr="005C7427">
        <w:rPr>
          <w:bCs/>
        </w:rPr>
        <w:t xml:space="preserve">. </w:t>
      </w:r>
      <w:r w:rsidR="00716713" w:rsidRPr="005C7427">
        <w:rPr>
          <w:bCs/>
        </w:rPr>
        <w:t>Nonetheless, researchers</w:t>
      </w:r>
      <w:r w:rsidR="00E16B36" w:rsidRPr="005C7427">
        <w:rPr>
          <w:bCs/>
        </w:rPr>
        <w:t xml:space="preserve"> </w:t>
      </w:r>
      <w:r w:rsidR="00D03762" w:rsidRPr="005C7427">
        <w:rPr>
          <w:bCs/>
        </w:rPr>
        <w:t xml:space="preserve">have </w:t>
      </w:r>
      <w:r w:rsidR="00E16B36" w:rsidRPr="005C7427">
        <w:rPr>
          <w:bCs/>
        </w:rPr>
        <w:t>attempt</w:t>
      </w:r>
      <w:r w:rsidR="00D03762" w:rsidRPr="005C7427">
        <w:rPr>
          <w:bCs/>
        </w:rPr>
        <w:t>ed</w:t>
      </w:r>
      <w:r w:rsidR="0076090A" w:rsidRPr="005C7427">
        <w:rPr>
          <w:bCs/>
        </w:rPr>
        <w:t xml:space="preserve"> to separate these fractions</w:t>
      </w:r>
      <w:r w:rsidR="00896C3F" w:rsidRPr="005C7427">
        <w:rPr>
          <w:bCs/>
        </w:rPr>
        <w:t xml:space="preserve"> </w:t>
      </w:r>
      <w:r w:rsidR="004D6418" w:rsidRPr="005C7427">
        <w:rPr>
          <w:bCs/>
        </w:rPr>
        <w:t>according to their melting range</w:t>
      </w:r>
      <w:r w:rsidR="00A233BB" w:rsidRPr="005C7427">
        <w:rPr>
          <w:bCs/>
        </w:rPr>
        <w:t>s</w:t>
      </w:r>
      <w:r w:rsidR="00716713" w:rsidRPr="005C7427">
        <w:rPr>
          <w:bCs/>
        </w:rPr>
        <w:t xml:space="preserve">. Several </w:t>
      </w:r>
      <w:r w:rsidR="006B4C7D" w:rsidRPr="005C7427">
        <w:rPr>
          <w:bCs/>
        </w:rPr>
        <w:t>fractionation techniques including</w:t>
      </w:r>
      <w:r w:rsidR="00716713" w:rsidRPr="005C7427">
        <w:rPr>
          <w:bCs/>
        </w:rPr>
        <w:t xml:space="preserve"> dry </w:t>
      </w:r>
      <w:r w:rsidR="006B4C7D" w:rsidRPr="005C7427">
        <w:rPr>
          <w:bCs/>
        </w:rPr>
        <w:t>and</w:t>
      </w:r>
      <w:r w:rsidR="00716713" w:rsidRPr="005C7427">
        <w:rPr>
          <w:bCs/>
        </w:rPr>
        <w:t xml:space="preserve"> solvent method</w:t>
      </w:r>
      <w:r w:rsidR="006B4C7D" w:rsidRPr="005C7427">
        <w:rPr>
          <w:bCs/>
        </w:rPr>
        <w:t>s</w:t>
      </w:r>
      <w:r w:rsidR="00716713" w:rsidRPr="005C7427">
        <w:rPr>
          <w:bCs/>
        </w:rPr>
        <w:t xml:space="preserve"> with </w:t>
      </w:r>
      <w:r w:rsidR="006B4C7D" w:rsidRPr="005C7427">
        <w:rPr>
          <w:bCs/>
        </w:rPr>
        <w:t>at least two steps of crystallisation</w:t>
      </w:r>
      <w:r w:rsidR="00716713" w:rsidRPr="005C7427">
        <w:rPr>
          <w:bCs/>
        </w:rPr>
        <w:t xml:space="preserve"> </w:t>
      </w:r>
      <w:r w:rsidR="006B4C7D" w:rsidRPr="005C7427">
        <w:rPr>
          <w:bCs/>
        </w:rPr>
        <w:t>have been</w:t>
      </w:r>
      <w:r w:rsidR="00546CF1" w:rsidRPr="005C7427">
        <w:rPr>
          <w:bCs/>
        </w:rPr>
        <w:t xml:space="preserve"> put forward</w:t>
      </w:r>
      <w:r w:rsidR="009A03D3" w:rsidRPr="005C7427">
        <w:rPr>
          <w:bCs/>
        </w:rPr>
        <w:t xml:space="preserve"> </w:t>
      </w:r>
      <w:r w:rsidR="006B4C7D" w:rsidRPr="005C7427">
        <w:rPr>
          <w:bCs/>
        </w:rPr>
        <w:fldChar w:fldCharType="begin" w:fldLock="1"/>
      </w:r>
      <w:r w:rsidR="00EC0259">
        <w:rPr>
          <w:bCs/>
        </w:rPr>
        <w:instrText>ADDIN CSL_CITATION {"citationItems":[{"id":"ITEM-1","itemData":{"DOI":"10.1007/BF02564225","ISSN":"0003021X","abstract":"Although anhydrous milk fat (AMF) has excellent properties, its variable physicochemical properties and its lack of functionality restrict its uses in the food industry. A technology involving dry fractionation of AMF has been developed, and its attributes include selectivity, reliability and general application. Combining two simple and reliable technologies, i.e., multi-step fractionation and blending, it is possible to overcome functionality problems and the seasonal variations of AMF. © 1993 American Oil Chemists' Society.","author":[{"dropping-particle":"","family":"Deffense","given":"E.","non-dropping-particle":"","parse-names":false,"suffix":""}],"container-title":"Journal of the American Oil Chemists' Society","id":"ITEM-1","issue":"12","issued":{"date-parts":[["1993","12","1"]]},"page":"1193-1201","publisher":"Springer-Verlag","title":"Milk fat fractionation today: A review","type":"article-journal","volume":"70"},"uris":["http://www.mendeley.com/documents/?uuid=88faceae-ff4c-4c71-aa05-115beb499d7e"]},{"id":"ITEM-2","itemData":{"DOI":"10.3168/jds.S0022-0302(03)73654-6","ISSN":"00220302","abstract":"Fractionation of milk fat by short-path distillation changes the chemical composition and physical properties of the resulting fractions. Increases in distillation temperature from 125 to 250°C increased distillate yield from 0.3 to 42.7% (wt/wt). The distillate was enriched in short- and medium-chain fatty acids and low molecular weight acylglycerols, while the retentate was enriched in long-chain saturated and unsaturated fatty acids as well as high molecular weight acylglyerols. As distillation temperature increased, dropping points of the distillate increased. Relative to native milk fat, the solid fat content (SFC) vs. temperature melting profile of the distillate was depressed and that of the retentate was augmented, which correlated with the saturated long-chain fatty acid content in the fractions. Retentate crystallization parameters obtained by fitting the Avrami model to SFC - time data, did not change as a function of distillation temperature, but varied as a function of the degree of undercooling. Changes in microstructure observed by polarized light microscopy also appeared to be solely a function of the degree of undercooling, with no observable differences between retentates obtained at the different distillation temperatures. In addition, no changes in the retentate's free energy of nucleation (ΔGc) as a function of distillation temperature were found. The compressive storage modulus of the crystallized retentate increased as a function of increasing distillation temperature.","author":[{"dropping-particle":"","family":"Campos","given":"R. J.","non-dropping-particle":"","parse-names":false,"suffix":""},{"dropping-particle":"","family":"Litwinenko","given":"J. W.","non-dropping-particle":"","parse-names":false,"suffix":""},{"dropping-particle":"","family":"Marangoni","given":"A. G.","non-dropping-particle":"","parse-names":false,"suffix":""}],"container-title":"Journal of Dairy Science","id":"ITEM-2","issue":"3","issued":{"date-parts":[["2003"]]},"page":"735-745","publisher":"American Dairy Science Association","title":"Fractionation of milk fat by short-path distillation","type":"article-journal","volume":"86"},"uris":["http://www.mendeley.com/documents/?uuid=296ff129-03af-342c-856f-ae738ccfc25c"]},{"id":"ITEM-3","itemData":{"DOI":"10.1016/J.JFCA.2010.10.004","ISSN":"0889-1575","abstract":"Water buffalo Mozzarella di Bufala Campana, a protected designation of origin (PDO) cheese that complies with European Union legislation, has shown potential nutritional value for its conjugated linoleic acid (CLA) content. In the current study, triacylglycerols (TAGs) and fatty acids (FAs) in commercial samples of Mozzarella di Bufala Campana were characterized over a 1-year period. The distribution of TAGs represented by CN, where N equals the number of carbon atoms, ranged between N=24 and N=56. The TAG and FA pattern in Mozzarella di Bufala Campana was similar to the pattern of the parent milk and the bovine counterparts. The data acquired over four seasons showed a significant difference between winter-spring and summer-autumn water buffalo milk fat composition. Using high-resolution gas chromatography, a cis9-trans11 C18:2 isomer was found to represent approximately 80% of the total CLA fraction.","author":[{"dropping-particle":"","family":"Romano","given":"Raffaele","non-dropping-particle":"","parse-names":false,"suffix":""},{"dropping-particle":"","family":"Giordano","given":"Anella","non-dropping-particle":"","parse-names":false,"suffix":""},{"dropping-particle":"","family":"Chianese","given":"Lina","non-dropping-particle":"","parse-names":false,"suffix":""},{"dropping-particle":"","family":"Addeo","given":"Francesco","non-dropping-particle":"","parse-names":false,"suffix":""},{"dropping-particle":"","family":"Musso","given":"Salvatore Spagna","non-dropping-particle":"","parse-names":false,"suffix":""}],"container-title":"Journal of Food Composition and Analysis","id":"ITEM-3","issue":"2","issued":{"date-parts":[["2011","3","1"]]},"page":"244-249","publisher":"Academic Press","title":"Triacylglycerols, fatty acids and conjugated linoleic acids in Italian Mozzarella di Bufala Campana cheese","type":"article-journal","volume":"24"},"uris":["http://www.mendeley.com/documents/?uuid=58bef287-805b-3404-9557-92163772bf06"]},{"id":"ITEM-4","itemData":{"abstract":"Milk fat was separated into 3 fractions, low melting fraction (LMF), middle melting fraction (MMF) and high melting fraction (HMF) in yields of 70, 24 and 6% resp. by crystallization from acetone. These fractions, milk fat and fully hardened milk fat were studied by differential scanning calorimetry and X-ray diffractometry. The melting curve of milk fat showed 3 peaks, which were shown to be related to the 3 fractions. Both MMF and HMF showed polymorphism. MMF crystallized at 3-5 deg C in the alpha -2 form. The alpha form transformed into a mixture of beta '-2 and beta '-3 forms after 7 days at 30 deg C and finally stabilized in a single beta '-2 form on storage at 30 deg C in the presence of LMF. The HMF also showed alpha and beta '-2 forms. The beta '-2 form was very stable and did not change on storage at 40 deg C for 31 days. It could be transformed to a beta form on storage at 40 deg C only in the presence of LMF. Milk fat showed less marked polymorphism than the individual fractions and easily transformed to, or crystallized as, a mixture of beta ' and beta forms. It was concluded that the phase behaviour and polymorphism of milk fat can be understood as the sum of the phase behaviour and polymorphism of 3 groups of glycerides, which behave approx. as independent solid solutions. Although the solid fat content of milk fat was dependent on its HMF content, the effect of HMF was no greater than expected for a high melting fat. Addition of a given percentage of HMF raised the solid fat content by the same % at 10-25 deg C and slightly less at 0 and 30 deg C. The melting curve of fully hardened milk fat showed clear evidence for polymorphism. After tempering at 40 deg C a simple, 2-peak melting curve was obtained. The fat crystallized as an alpha form at 3-5 deg C, which transformed to a stable beta ' + beta mixture on tempering at 40 deg C.","author":[{"dropping-particle":"","family":"Timms","given":"R. E.","non-dropping-particle":"","parse-names":false,"suffix":""}],"container-title":"The Australian Journal of Dairy Technology","id":"ITEM-4","issued":{"date-parts":[["1980"]]},"page":"47-52","title":"The phase behaviour and polymorphism of milk fat, milf fat fractions and fully hardened milk fat.","type":"article-journal","volume":"35"},"uris":["http://www.mendeley.com/documents/?uuid=87bd1418-607f-47e6-ab62-00a33f79147c"]}],"mendeley":{"formattedCitation":"(Campos et al., 2003; Deffense, 1993; Romano et al., 2011; Timms, 1980)","plainTextFormattedCitation":"(Campos et al., 2003; Deffense, 1993; Romano et al., 2011; Timms, 1980)","previouslyFormattedCitation":"(Campos et al., 2003; Deffense, 1993; Romano et al., 2011; Timms, 1980)"},"properties":{"noteIndex":0},"schema":"https://github.com/citation-style-language/schema/raw/master/csl-citation.json"}</w:instrText>
      </w:r>
      <w:r w:rsidR="006B4C7D" w:rsidRPr="005C7427">
        <w:rPr>
          <w:bCs/>
        </w:rPr>
        <w:fldChar w:fldCharType="separate"/>
      </w:r>
      <w:r w:rsidR="00F77119" w:rsidRPr="005C7427">
        <w:rPr>
          <w:bCs/>
          <w:noProof/>
        </w:rPr>
        <w:t>(Campos et al., 2003; Deffense, 1993; Romano et al., 2011; Timms, 1980)</w:t>
      </w:r>
      <w:r w:rsidR="006B4C7D" w:rsidRPr="005C7427">
        <w:rPr>
          <w:bCs/>
        </w:rPr>
        <w:fldChar w:fldCharType="end"/>
      </w:r>
      <w:r w:rsidR="006B4C7D" w:rsidRPr="005C7427">
        <w:rPr>
          <w:bCs/>
        </w:rPr>
        <w:t>.</w:t>
      </w:r>
    </w:p>
    <w:p w14:paraId="5E072C81" w14:textId="0B886FFD" w:rsidR="00177860" w:rsidRPr="005C7427" w:rsidRDefault="00957E7F" w:rsidP="00962C46">
      <w:pPr>
        <w:spacing w:line="312" w:lineRule="auto"/>
        <w:jc w:val="both"/>
        <w:rPr>
          <w:bCs/>
        </w:rPr>
      </w:pPr>
      <w:r w:rsidRPr="005C7427">
        <w:rPr>
          <w:bCs/>
          <w:i/>
          <w:iCs/>
        </w:rPr>
        <w:t>I</w:t>
      </w:r>
      <w:r w:rsidR="00D46452" w:rsidRPr="005C7427">
        <w:rPr>
          <w:bCs/>
          <w:i/>
          <w:iCs/>
        </w:rPr>
        <w:t>n-situ</w:t>
      </w:r>
      <w:r w:rsidR="00D46452" w:rsidRPr="005C7427">
        <w:rPr>
          <w:bCs/>
        </w:rPr>
        <w:t xml:space="preserve"> </w:t>
      </w:r>
      <w:r w:rsidR="006D654A" w:rsidRPr="005C7427">
        <w:rPr>
          <w:bCs/>
        </w:rPr>
        <w:t xml:space="preserve">combined </w:t>
      </w:r>
      <w:r w:rsidR="0064641B" w:rsidRPr="005C7427">
        <w:rPr>
          <w:bCs/>
        </w:rPr>
        <w:t>DSC-</w:t>
      </w:r>
      <w:r w:rsidR="006D654A" w:rsidRPr="005C7427">
        <w:rPr>
          <w:bCs/>
        </w:rPr>
        <w:t>SAXS</w:t>
      </w:r>
      <w:r w:rsidR="009A1BB6" w:rsidRPr="005C7427">
        <w:rPr>
          <w:bCs/>
        </w:rPr>
        <w:t xml:space="preserve"> stud</w:t>
      </w:r>
      <w:r w:rsidRPr="005C7427">
        <w:rPr>
          <w:bCs/>
        </w:rPr>
        <w:t>ies</w:t>
      </w:r>
      <w:r w:rsidR="009A1BB6" w:rsidRPr="005C7427">
        <w:rPr>
          <w:bCs/>
        </w:rPr>
        <w:t xml:space="preserve"> </w:t>
      </w:r>
      <w:r w:rsidRPr="005C7427">
        <w:rPr>
          <w:bCs/>
        </w:rPr>
        <w:t>have shown</w:t>
      </w:r>
      <w:r w:rsidR="009A1BB6" w:rsidRPr="005C7427">
        <w:rPr>
          <w:bCs/>
        </w:rPr>
        <w:t xml:space="preserve"> </w:t>
      </w:r>
      <w:r w:rsidR="002262D1" w:rsidRPr="005C7427">
        <w:rPr>
          <w:bCs/>
        </w:rPr>
        <w:t>that</w:t>
      </w:r>
      <w:r w:rsidR="003F215C" w:rsidRPr="005C7427">
        <w:rPr>
          <w:bCs/>
        </w:rPr>
        <w:t xml:space="preserve"> </w:t>
      </w:r>
      <w:r w:rsidR="0064641B" w:rsidRPr="005C7427">
        <w:rPr>
          <w:bCs/>
        </w:rPr>
        <w:t xml:space="preserve">the typical endothermic pattern </w:t>
      </w:r>
      <w:r w:rsidR="00134A35" w:rsidRPr="005C7427">
        <w:rPr>
          <w:bCs/>
        </w:rPr>
        <w:t xml:space="preserve">is also </w:t>
      </w:r>
      <w:r w:rsidR="005C527D" w:rsidRPr="005C7427">
        <w:rPr>
          <w:bCs/>
        </w:rPr>
        <w:t>influenced by</w:t>
      </w:r>
      <w:r w:rsidR="002262D1" w:rsidRPr="005C7427">
        <w:rPr>
          <w:bCs/>
        </w:rPr>
        <w:t xml:space="preserve"> polymorphic change</w:t>
      </w:r>
      <w:r w:rsidR="00CC450C" w:rsidRPr="005C7427">
        <w:rPr>
          <w:bCs/>
        </w:rPr>
        <w:t>s</w:t>
      </w:r>
      <w:r w:rsidR="002262D1" w:rsidRPr="005C7427">
        <w:rPr>
          <w:bCs/>
        </w:rPr>
        <w:t xml:space="preserve"> </w:t>
      </w:r>
      <w:r w:rsidR="00106CA3" w:rsidRPr="005C7427">
        <w:rPr>
          <w:bCs/>
        </w:rPr>
        <w:t xml:space="preserve">that </w:t>
      </w:r>
      <w:r w:rsidR="00CC450C" w:rsidRPr="005C7427">
        <w:rPr>
          <w:bCs/>
        </w:rPr>
        <w:t xml:space="preserve">might </w:t>
      </w:r>
      <w:r w:rsidR="002262D1" w:rsidRPr="005C7427">
        <w:rPr>
          <w:bCs/>
        </w:rPr>
        <w:t xml:space="preserve">occur during </w:t>
      </w:r>
      <w:r w:rsidR="00106CA3" w:rsidRPr="005C7427">
        <w:rPr>
          <w:bCs/>
        </w:rPr>
        <w:t xml:space="preserve">DSC </w:t>
      </w:r>
      <w:r w:rsidR="002262D1" w:rsidRPr="005C7427">
        <w:rPr>
          <w:bCs/>
        </w:rPr>
        <w:t>heating</w:t>
      </w:r>
      <w:r w:rsidR="00106CA3" w:rsidRPr="005C7427">
        <w:rPr>
          <w:bCs/>
        </w:rPr>
        <w:t xml:space="preserve"> </w:t>
      </w:r>
      <w:r w:rsidR="00CC450C" w:rsidRPr="005C7427">
        <w:rPr>
          <w:bCs/>
        </w:rPr>
        <w:t>scans</w:t>
      </w:r>
      <w:r w:rsidR="002262D1" w:rsidRPr="005C7427">
        <w:rPr>
          <w:bCs/>
        </w:rPr>
        <w:t>.</w:t>
      </w:r>
      <w:r w:rsidR="00A87CE2" w:rsidRPr="005C7427">
        <w:rPr>
          <w:bCs/>
        </w:rPr>
        <w:t xml:space="preserve"> </w:t>
      </w:r>
      <w:r w:rsidR="0013335C" w:rsidRPr="005C7427">
        <w:rPr>
          <w:bCs/>
        </w:rPr>
        <w:t xml:space="preserve">The </w:t>
      </w:r>
      <w:r w:rsidR="00163191" w:rsidRPr="005C7427">
        <w:rPr>
          <w:bCs/>
        </w:rPr>
        <w:t>local minimum</w:t>
      </w:r>
      <w:r w:rsidR="0013335C" w:rsidRPr="005C7427">
        <w:rPr>
          <w:bCs/>
        </w:rPr>
        <w:t xml:space="preserve"> separating the </w:t>
      </w:r>
      <w:r w:rsidR="007A29D2" w:rsidRPr="005C7427">
        <w:rPr>
          <w:bCs/>
        </w:rPr>
        <w:t>first</w:t>
      </w:r>
      <w:r w:rsidR="0013335C" w:rsidRPr="005C7427">
        <w:rPr>
          <w:bCs/>
        </w:rPr>
        <w:t xml:space="preserve"> and </w:t>
      </w:r>
      <w:r w:rsidR="007A29D2" w:rsidRPr="005C7427">
        <w:rPr>
          <w:bCs/>
        </w:rPr>
        <w:t>second</w:t>
      </w:r>
      <w:r w:rsidR="0013335C" w:rsidRPr="005C7427">
        <w:rPr>
          <w:bCs/>
        </w:rPr>
        <w:t xml:space="preserve"> endothermic peak</w:t>
      </w:r>
      <w:r w:rsidR="006D01CD" w:rsidRPr="005C7427">
        <w:rPr>
          <w:bCs/>
        </w:rPr>
        <w:t xml:space="preserve"> </w:t>
      </w:r>
      <w:r w:rsidR="006527DE" w:rsidRPr="005C7427">
        <w:rPr>
          <w:bCs/>
        </w:rPr>
        <w:t xml:space="preserve">is </w:t>
      </w:r>
      <w:r w:rsidR="00163191" w:rsidRPr="005C7427">
        <w:rPr>
          <w:bCs/>
        </w:rPr>
        <w:t xml:space="preserve">actually </w:t>
      </w:r>
      <w:r w:rsidR="00C65E18" w:rsidRPr="005C7427">
        <w:rPr>
          <w:bCs/>
        </w:rPr>
        <w:t xml:space="preserve">influenced by </w:t>
      </w:r>
      <w:r w:rsidRPr="005C7427">
        <w:rPr>
          <w:bCs/>
        </w:rPr>
        <w:t xml:space="preserve">an </w:t>
      </w:r>
      <w:r w:rsidR="00A87CE2" w:rsidRPr="005C7427">
        <w:rPr>
          <w:bCs/>
        </w:rPr>
        <w:t xml:space="preserve">exothermic dip that corresponds to the polymorphic </w:t>
      </w:r>
      <w:r w:rsidR="00546CF1" w:rsidRPr="005C7427">
        <w:rPr>
          <w:bCs/>
        </w:rPr>
        <w:t xml:space="preserve">transformation </w:t>
      </w:r>
      <w:r w:rsidR="00A87CE2" w:rsidRPr="005C7427">
        <w:rPr>
          <w:bCs/>
        </w:rPr>
        <w:t xml:space="preserve">from </w:t>
      </w:r>
      <w:r w:rsidR="00546CF1" w:rsidRPr="005C7427">
        <w:rPr>
          <w:bCs/>
        </w:rPr>
        <w:t xml:space="preserve">the </w:t>
      </w:r>
      <w:r w:rsidR="00A87CE2" w:rsidRPr="005C7427">
        <w:rPr>
          <w:rFonts w:cstheme="minorHAnsi"/>
          <w:bCs/>
        </w:rPr>
        <w:t>α</w:t>
      </w:r>
      <w:r w:rsidR="00A87CE2" w:rsidRPr="005C7427">
        <w:rPr>
          <w:bCs/>
        </w:rPr>
        <w:t xml:space="preserve"> to </w:t>
      </w:r>
      <w:r w:rsidR="00A87CE2" w:rsidRPr="005C7427">
        <w:rPr>
          <w:rFonts w:cstheme="minorHAnsi"/>
          <w:bCs/>
        </w:rPr>
        <w:t>β</w:t>
      </w:r>
      <w:r w:rsidR="00A87CE2" w:rsidRPr="005C7427">
        <w:rPr>
          <w:bCs/>
        </w:rPr>
        <w:t>’</w:t>
      </w:r>
      <w:r w:rsidR="006A0DAB" w:rsidRPr="005C7427">
        <w:rPr>
          <w:bCs/>
        </w:rPr>
        <w:t xml:space="preserve"> </w:t>
      </w:r>
      <w:r w:rsidR="00546CF1" w:rsidRPr="005C7427">
        <w:rPr>
          <w:bCs/>
        </w:rPr>
        <w:t>polymorph</w:t>
      </w:r>
      <w:r w:rsidR="009A03D3" w:rsidRPr="005C7427">
        <w:rPr>
          <w:bCs/>
        </w:rPr>
        <w:t xml:space="preserve"> </w:t>
      </w:r>
      <w:r w:rsidR="008E42FD" w:rsidRPr="005C7427">
        <w:rPr>
          <w:bCs/>
        </w:rPr>
        <w:fldChar w:fldCharType="begin" w:fldLock="1"/>
      </w:r>
      <w:r w:rsidR="00924625" w:rsidRPr="005C7427">
        <w:rPr>
          <w:bCs/>
        </w:rPr>
        <w:instrText>ADDIN CSL_CITATION {"citationItems":[{"id":"ITEM-1","itemData":{"DOI":"10.3168/jds.S0022-0302(01)74531-6","ISSN":"00220302","abstract":"The thermal and structural behavior of anhydrous milk fat (AMF) was studied by a technique that allowed simultaneous time-resolved synchrotron X-ray diffraction as a function of temperature (XRDT) and high sensitivity differential scanning calorimetry (DSC) to be carried out in the same apparatus from the same sample. In this paper (the first of a series), the less stable crystalline structures made by triacylglycerols (TG) of bulk AMF after its liquid quenching down to -8°C are addressed. The coexistence of two lamellar structures characterized by sharp long spacing reflections corresponding to well-defined 3L (70 Å) and 2L (47 Å) longitudinal stackings but broad short spacing lines related to poorly ordered hexagonal (α) lateral packing is shown for the first time. The bilayered structure was very unstable, since it disappeared during a 20-min isothermal recording. Simultaneous DSC and X-ray monitoring of AMF heating in the range -8, +5°C at a rate of 2°C/min allows the same sample to be followed on the evolution of these unstable forms to more stable varieties. The 3L stacking transforms into a new 2L crystalline structure characterized by broad LS reflections corresponding to a ill-defined 2L (37 Å) longitudinal stacking but a more compact orthorhombic (β') lateral packing. A delimitation of the domains of existence of the crystalline structures resulted from the comparison of detailed analysis of the evolutions of positions, intensities, and widths of X-ray peaks as a function of temperature to microcalorimetry recording.","author":[{"dropping-particle":"","family":"Lopez","given":"C.","non-dropping-particle":"","parse-names":false,"suffix":""},{"dropping-particle":"","family":"Lavigne","given":"F.","non-dropping-particle":"","parse-names":false,"suffix":""},{"dropping-particle":"","family":"Lesieur","given":"P.","non-dropping-particle":"","parse-names":false,"suffix":""},{"dropping-particle":"","family":"Bourgaux","given":"C.","non-dropping-particle":"","parse-names":false,"suffix":""},{"dropping-particle":"","family":"Ollivon","given":"M.","non-dropping-particle":"","parse-names":false,"suffix":""}],"container-title":"Journal of Dairy Science","id":"ITEM-1","issue":"4","issued":{"date-parts":[["2001","4","1"]]},"page":"756-766","publisher":"American Dairy Science Association","title":"Thermal and structural behavior of milk fat. 1. Unstable species of anhydrous milk fat","type":"article-journal","volume":"84"},"uris":["http://www.mendeley.com/documents/?uuid=78797aa3-f7a3-3ca7-bda1-09666a0ce5ab"]},{"id":"ITEM-2","itemData":{"DOI":"10.3168/jds.S0022-0302(05)72713-2","ISSN":"00220302","PMID":"15653516","abstract":"The crystallization behavior of anhydrous milk fat has been examined with a new instrument coupling time-resolved synchrotron x-ray diffraction as a function of temperature (XRDT) at both small and wide angles and high-sensitivity differential scanning calorimetry. Crystallizations were monitored at cooling rates of 3 and 1°C/ min from 60 to -10°C to determine the triacylglycerol organizations formed. Simultaneous thermal analysis permitted the correlation of the formation/melting of the different crystalline species monitored by XRDT to the thermal events recorded by differential scanning calorimetry. At intermediate cooling rates, milk fat triacylglycerols sequentially crystallize in 3 different lamellar structures with double-chain length of 46 and 38.5 Å and a triple-chain length of 72 Å stackings of α type, which are correlated to 2 exothermic peaks at 17.2 and 13.7°C, respectively. A time-dependent slow sub-α ↔ α reversible transition is observed at -10°C. Subsequent heating at 2°C/min has shown numerous structural rearrangements of the α varieties into a single β′ form before final melting. This polymorphic evolution on heating, as well as the final melting point observed (</w:instrText>
      </w:r>
      <w:r w:rsidR="00924625" w:rsidRPr="005C7427">
        <w:rPr>
          <w:rFonts w:ascii="Cambria Math" w:hAnsi="Cambria Math" w:cs="Cambria Math"/>
          <w:bCs/>
        </w:rPr>
        <w:instrText>∼</w:instrText>
      </w:r>
      <w:r w:rsidR="00924625" w:rsidRPr="005C7427">
        <w:rPr>
          <w:bCs/>
        </w:rPr>
        <w:instrText>39</w:instrText>
      </w:r>
      <w:r w:rsidR="00924625" w:rsidRPr="005C7427">
        <w:rPr>
          <w:rFonts w:ascii="Calibri" w:hAnsi="Calibri" w:cs="Calibri"/>
          <w:bCs/>
        </w:rPr>
        <w:instrText>°</w:instrText>
      </w:r>
      <w:r w:rsidR="00924625" w:rsidRPr="005C7427">
        <w:rPr>
          <w:bCs/>
        </w:rPr>
        <w:instrText>C), confirmed that cooling at 3</w:instrText>
      </w:r>
      <w:r w:rsidR="00924625" w:rsidRPr="005C7427">
        <w:rPr>
          <w:rFonts w:ascii="Calibri" w:hAnsi="Calibri" w:cs="Calibri"/>
          <w:bCs/>
        </w:rPr>
        <w:instrText>°</w:instrText>
      </w:r>
      <w:r w:rsidR="00924625" w:rsidRPr="005C7427">
        <w:rPr>
          <w:bCs/>
        </w:rPr>
        <w:instrText>C/min leads to the formation of crystalline varieties that are not at equilibrium. An overall comparison of the thermal and structural properties of the crystalline species formed as a function of the cooling rate and stabilization time is presented. The influence on crystal size of the cooling rates applied in situ using temperature- controlled polarized microscopy is also determined for comparison. © American Dairy Science Association, 2005.","author":[{"dropping-particle":"","family":"Lopez","given":"C.","non-dropping-particle":"","parse-names":false,"suffix":""},{"dropping-particle":"","family":"Lesieur","given":"P.","non-dropping-particle":"","parse-names":false,"suffix":""},{"dropping-particle":"","family":"Bourgaux","given":"C.","non-dropping-particle":"","parse-names":false,"suffix":""},{"dropping-particle":"","family":"Ollivon","given":"M.","non-dropping-particle":"","parse-names":false,"suffix":""}],"container-title":"Journal of Dairy Science","id":"ITEM-2","issue":"2","issued":{"date-parts":[["2005","2","1"]]},"page":"511-526","publisher":"Elsevier","title":"Thermal and structural behavior of anhydrous milk fat. 3. Influence of cooling rate","type":"article-journal","volume":"88"},"uris":["http://www.mendeley.com/documents/?uuid=7df84c8f-9dbc-3417-b7f3-eadf65941759"]}],"mendeley":{"formattedCitation":"(C. Lopez et al., 2001, 2005)","plainTextFormattedCitation":"(C. Lopez et al., 2001, 2005)","previouslyFormattedCitation":"(C. Lopez et al., 2001, 2005)"},"properties":{"noteIndex":0},"schema":"https://github.com/citation-style-language/schema/raw/master/csl-citation.json"}</w:instrText>
      </w:r>
      <w:r w:rsidR="008E42FD" w:rsidRPr="005C7427">
        <w:rPr>
          <w:bCs/>
        </w:rPr>
        <w:fldChar w:fldCharType="separate"/>
      </w:r>
      <w:r w:rsidR="00F77119" w:rsidRPr="005C7427">
        <w:rPr>
          <w:bCs/>
          <w:noProof/>
        </w:rPr>
        <w:t>(C. Lopez et al., 2001, 2005)</w:t>
      </w:r>
      <w:r w:rsidR="008E42FD" w:rsidRPr="005C7427">
        <w:rPr>
          <w:bCs/>
        </w:rPr>
        <w:fldChar w:fldCharType="end"/>
      </w:r>
      <w:r w:rsidR="00A87CE2" w:rsidRPr="005C7427">
        <w:rPr>
          <w:bCs/>
        </w:rPr>
        <w:t>.</w:t>
      </w:r>
      <w:r w:rsidR="002262D1" w:rsidRPr="005C7427">
        <w:rPr>
          <w:bCs/>
        </w:rPr>
        <w:t xml:space="preserve"> </w:t>
      </w:r>
      <w:r w:rsidR="004F1203" w:rsidRPr="005C7427">
        <w:rPr>
          <w:bCs/>
        </w:rPr>
        <w:t>Hav</w:t>
      </w:r>
      <w:r w:rsidR="00363472" w:rsidRPr="005C7427">
        <w:rPr>
          <w:bCs/>
        </w:rPr>
        <w:t>ing pointed this out</w:t>
      </w:r>
      <w:r w:rsidR="002262D1" w:rsidRPr="005C7427">
        <w:rPr>
          <w:bCs/>
        </w:rPr>
        <w:t xml:space="preserve">, </w:t>
      </w:r>
      <w:r w:rsidR="000304F9" w:rsidRPr="005C7427">
        <w:rPr>
          <w:bCs/>
        </w:rPr>
        <w:t xml:space="preserve">it is </w:t>
      </w:r>
      <w:r w:rsidR="003D105D" w:rsidRPr="005C7427">
        <w:rPr>
          <w:bCs/>
        </w:rPr>
        <w:t xml:space="preserve">more </w:t>
      </w:r>
      <w:r w:rsidR="00B64027" w:rsidRPr="005C7427">
        <w:rPr>
          <w:bCs/>
        </w:rPr>
        <w:t>accurate</w:t>
      </w:r>
      <w:r w:rsidR="000304F9" w:rsidRPr="005C7427">
        <w:rPr>
          <w:bCs/>
        </w:rPr>
        <w:t xml:space="preserve"> to </w:t>
      </w:r>
      <w:r w:rsidR="0026604E" w:rsidRPr="005C7427">
        <w:rPr>
          <w:bCs/>
        </w:rPr>
        <w:t xml:space="preserve">view </w:t>
      </w:r>
      <w:r w:rsidR="002262D1" w:rsidRPr="005C7427">
        <w:rPr>
          <w:bCs/>
        </w:rPr>
        <w:t xml:space="preserve">the typical </w:t>
      </w:r>
      <w:r w:rsidR="00B00995" w:rsidRPr="005C7427">
        <w:rPr>
          <w:bCs/>
        </w:rPr>
        <w:t>three</w:t>
      </w:r>
      <w:r w:rsidR="002262D1" w:rsidRPr="005C7427">
        <w:rPr>
          <w:bCs/>
        </w:rPr>
        <w:t xml:space="preserve"> </w:t>
      </w:r>
      <w:r w:rsidR="0026604E" w:rsidRPr="005C7427">
        <w:rPr>
          <w:bCs/>
        </w:rPr>
        <w:t xml:space="preserve">endothermic </w:t>
      </w:r>
      <w:r w:rsidR="002262D1" w:rsidRPr="005C7427">
        <w:rPr>
          <w:bCs/>
        </w:rPr>
        <w:t xml:space="preserve">peaks </w:t>
      </w:r>
      <w:r w:rsidR="001E3AD6" w:rsidRPr="005C7427">
        <w:rPr>
          <w:bCs/>
        </w:rPr>
        <w:t>as</w:t>
      </w:r>
      <w:r w:rsidR="002262D1" w:rsidRPr="005C7427">
        <w:rPr>
          <w:bCs/>
        </w:rPr>
        <w:t xml:space="preserve"> </w:t>
      </w:r>
      <w:r w:rsidR="00932B1B" w:rsidRPr="005C7427">
        <w:rPr>
          <w:bCs/>
        </w:rPr>
        <w:t>superimposed events</w:t>
      </w:r>
      <w:r w:rsidR="002262D1" w:rsidRPr="005C7427">
        <w:rPr>
          <w:bCs/>
        </w:rPr>
        <w:t xml:space="preserve"> of </w:t>
      </w:r>
      <w:r w:rsidR="001E3AD6" w:rsidRPr="005C7427">
        <w:rPr>
          <w:bCs/>
        </w:rPr>
        <w:lastRenderedPageBreak/>
        <w:t xml:space="preserve">(1) </w:t>
      </w:r>
      <w:r w:rsidR="002262D1" w:rsidRPr="005C7427">
        <w:rPr>
          <w:bCs/>
        </w:rPr>
        <w:t xml:space="preserve">melting </w:t>
      </w:r>
      <w:r w:rsidR="00D03762" w:rsidRPr="005C7427">
        <w:rPr>
          <w:bCs/>
        </w:rPr>
        <w:t xml:space="preserve">of the different </w:t>
      </w:r>
      <w:r w:rsidR="002262D1" w:rsidRPr="005C7427">
        <w:rPr>
          <w:bCs/>
        </w:rPr>
        <w:t xml:space="preserve">TAG groups </w:t>
      </w:r>
      <w:r w:rsidR="00985327" w:rsidRPr="005C7427">
        <w:rPr>
          <w:bCs/>
        </w:rPr>
        <w:t>and (2)</w:t>
      </w:r>
      <w:r w:rsidR="002262D1" w:rsidRPr="005C7427">
        <w:rPr>
          <w:bCs/>
        </w:rPr>
        <w:t xml:space="preserve"> </w:t>
      </w:r>
      <w:r w:rsidR="005C6E29" w:rsidRPr="005C7427">
        <w:rPr>
          <w:bCs/>
        </w:rPr>
        <w:t xml:space="preserve">polymorphic </w:t>
      </w:r>
      <w:r w:rsidR="00510203" w:rsidRPr="005C7427">
        <w:rPr>
          <w:bCs/>
        </w:rPr>
        <w:t>transformations</w:t>
      </w:r>
      <w:r w:rsidR="00AC11A2" w:rsidRPr="005C7427">
        <w:rPr>
          <w:bCs/>
        </w:rPr>
        <w:t>,</w:t>
      </w:r>
      <w:r w:rsidR="00FF0CB3" w:rsidRPr="005C7427">
        <w:rPr>
          <w:bCs/>
        </w:rPr>
        <w:t xml:space="preserve"> </w:t>
      </w:r>
      <w:r w:rsidR="005C6E29" w:rsidRPr="005C7427">
        <w:rPr>
          <w:bCs/>
        </w:rPr>
        <w:t>includ</w:t>
      </w:r>
      <w:r w:rsidR="00FF0CB3" w:rsidRPr="005C7427">
        <w:rPr>
          <w:bCs/>
        </w:rPr>
        <w:t>ing</w:t>
      </w:r>
      <w:r w:rsidR="005C6E29" w:rsidRPr="005C7427">
        <w:rPr>
          <w:bCs/>
        </w:rPr>
        <w:t xml:space="preserve"> </w:t>
      </w:r>
      <w:r w:rsidR="002262D1" w:rsidRPr="005C7427">
        <w:rPr>
          <w:bCs/>
        </w:rPr>
        <w:t xml:space="preserve">the </w:t>
      </w:r>
      <w:r w:rsidR="00985327" w:rsidRPr="005C7427">
        <w:rPr>
          <w:bCs/>
        </w:rPr>
        <w:t xml:space="preserve">melting of </w:t>
      </w:r>
      <w:r w:rsidR="002262D1" w:rsidRPr="005C7427">
        <w:rPr>
          <w:bCs/>
        </w:rPr>
        <w:t xml:space="preserve">metastable </w:t>
      </w:r>
      <w:r w:rsidR="00510203" w:rsidRPr="005C7427">
        <w:rPr>
          <w:bCs/>
        </w:rPr>
        <w:t xml:space="preserve">structures </w:t>
      </w:r>
      <w:r w:rsidR="00546CF1" w:rsidRPr="005C7427">
        <w:rPr>
          <w:bCs/>
        </w:rPr>
        <w:t xml:space="preserve">and </w:t>
      </w:r>
      <w:r w:rsidR="00D03762" w:rsidRPr="005C7427">
        <w:rPr>
          <w:bCs/>
        </w:rPr>
        <w:t>re</w:t>
      </w:r>
      <w:r w:rsidR="002262D1" w:rsidRPr="005C7427">
        <w:rPr>
          <w:bCs/>
        </w:rPr>
        <w:t>crystallis</w:t>
      </w:r>
      <w:r w:rsidR="00E2637A" w:rsidRPr="005C7427">
        <w:rPr>
          <w:bCs/>
        </w:rPr>
        <w:t>ation of more stable crystals</w:t>
      </w:r>
      <w:r w:rsidR="002262D1" w:rsidRPr="005C7427">
        <w:rPr>
          <w:bCs/>
        </w:rPr>
        <w:t xml:space="preserve"> </w:t>
      </w:r>
      <w:r w:rsidR="006527DE" w:rsidRPr="005C7427">
        <w:rPr>
          <w:bCs/>
        </w:rPr>
        <w:t xml:space="preserve">followed by </w:t>
      </w:r>
      <w:r w:rsidR="00D03762" w:rsidRPr="005C7427">
        <w:rPr>
          <w:bCs/>
        </w:rPr>
        <w:t>their</w:t>
      </w:r>
      <w:r w:rsidR="002262D1" w:rsidRPr="005C7427">
        <w:rPr>
          <w:bCs/>
        </w:rPr>
        <w:t xml:space="preserve"> </w:t>
      </w:r>
      <w:r w:rsidR="00546CF1" w:rsidRPr="005C7427">
        <w:rPr>
          <w:bCs/>
        </w:rPr>
        <w:t xml:space="preserve">subsequent </w:t>
      </w:r>
      <w:r w:rsidR="002262D1" w:rsidRPr="005C7427">
        <w:rPr>
          <w:bCs/>
        </w:rPr>
        <w:t>final melting</w:t>
      </w:r>
      <w:r w:rsidR="00E5540A" w:rsidRPr="005C7427">
        <w:rPr>
          <w:bCs/>
        </w:rPr>
        <w:t>.</w:t>
      </w:r>
      <w:r w:rsidR="00D05EDF" w:rsidRPr="005C7427">
        <w:rPr>
          <w:bCs/>
        </w:rPr>
        <w:t xml:space="preserve"> </w:t>
      </w:r>
      <w:r w:rsidR="00D97271" w:rsidRPr="005C7427">
        <w:rPr>
          <w:bCs/>
        </w:rPr>
        <w:t xml:space="preserve">Consequently, </w:t>
      </w:r>
      <w:r w:rsidR="00510203" w:rsidRPr="005C7427">
        <w:rPr>
          <w:bCs/>
        </w:rPr>
        <w:t xml:space="preserve">a </w:t>
      </w:r>
      <w:r w:rsidR="00D97271" w:rsidRPr="005C7427">
        <w:rPr>
          <w:bCs/>
        </w:rPr>
        <w:t xml:space="preserve">quantification of </w:t>
      </w:r>
      <w:r w:rsidR="00510203" w:rsidRPr="005C7427">
        <w:rPr>
          <w:bCs/>
        </w:rPr>
        <w:t xml:space="preserve">the composition of different </w:t>
      </w:r>
      <w:r w:rsidR="006042DE" w:rsidRPr="005C7427">
        <w:rPr>
          <w:bCs/>
        </w:rPr>
        <w:t>milk fat fraction</w:t>
      </w:r>
      <w:r w:rsidR="00B14CE4" w:rsidRPr="005C7427">
        <w:rPr>
          <w:bCs/>
        </w:rPr>
        <w:t>s</w:t>
      </w:r>
      <w:r w:rsidR="00510203" w:rsidRPr="005C7427">
        <w:rPr>
          <w:bCs/>
        </w:rPr>
        <w:t xml:space="preserve"> </w:t>
      </w:r>
      <w:r w:rsidR="006042DE" w:rsidRPr="005C7427">
        <w:rPr>
          <w:bCs/>
        </w:rPr>
        <w:t xml:space="preserve">using DSC </w:t>
      </w:r>
      <w:r w:rsidR="006527DE" w:rsidRPr="005C7427">
        <w:rPr>
          <w:bCs/>
        </w:rPr>
        <w:t xml:space="preserve">alone </w:t>
      </w:r>
      <w:r w:rsidR="00793210" w:rsidRPr="005C7427">
        <w:rPr>
          <w:bCs/>
        </w:rPr>
        <w:t>cannot be</w:t>
      </w:r>
      <w:r w:rsidR="00B14CE4" w:rsidRPr="005C7427">
        <w:rPr>
          <w:bCs/>
        </w:rPr>
        <w:t xml:space="preserve"> accurate.</w:t>
      </w:r>
    </w:p>
    <w:p w14:paraId="28857D9F" w14:textId="5F3C0C9A" w:rsidR="00052CBE" w:rsidRPr="005C7427" w:rsidRDefault="00E26A5A" w:rsidP="00962C46">
      <w:pPr>
        <w:spacing w:line="312" w:lineRule="auto"/>
        <w:jc w:val="both"/>
        <w:rPr>
          <w:rFonts w:cstheme="minorHAnsi"/>
          <w:bCs/>
        </w:rPr>
      </w:pPr>
      <w:r w:rsidRPr="005C7427">
        <w:rPr>
          <w:bCs/>
        </w:rPr>
        <w:t xml:space="preserve">Having </w:t>
      </w:r>
      <w:r w:rsidR="006527DE" w:rsidRPr="005C7427">
        <w:rPr>
          <w:bCs/>
        </w:rPr>
        <w:t xml:space="preserve">reviewed </w:t>
      </w:r>
      <w:r w:rsidR="00050342" w:rsidRPr="005C7427">
        <w:rPr>
          <w:bCs/>
        </w:rPr>
        <w:t xml:space="preserve">the </w:t>
      </w:r>
      <w:r w:rsidR="005B0365" w:rsidRPr="005C7427">
        <w:rPr>
          <w:bCs/>
        </w:rPr>
        <w:t>existing studies on milk fat fraction</w:t>
      </w:r>
      <w:r w:rsidR="00432DAE" w:rsidRPr="005C7427">
        <w:rPr>
          <w:bCs/>
        </w:rPr>
        <w:t>ation</w:t>
      </w:r>
      <w:r w:rsidR="00EB638F" w:rsidRPr="005C7427">
        <w:rPr>
          <w:bCs/>
        </w:rPr>
        <w:t>,</w:t>
      </w:r>
      <w:r w:rsidR="00C254B8" w:rsidRPr="005C7427">
        <w:rPr>
          <w:bCs/>
        </w:rPr>
        <w:t xml:space="preserve"> many </w:t>
      </w:r>
      <w:r w:rsidR="00D03762" w:rsidRPr="005C7427">
        <w:rPr>
          <w:bCs/>
        </w:rPr>
        <w:t xml:space="preserve">researchers </w:t>
      </w:r>
      <w:r w:rsidR="00C254B8" w:rsidRPr="005C7427">
        <w:rPr>
          <w:bCs/>
        </w:rPr>
        <w:t>focus</w:t>
      </w:r>
      <w:r w:rsidR="00510203" w:rsidRPr="005C7427">
        <w:rPr>
          <w:bCs/>
        </w:rPr>
        <w:t>ed</w:t>
      </w:r>
      <w:r w:rsidR="00C254B8" w:rsidRPr="005C7427">
        <w:rPr>
          <w:bCs/>
        </w:rPr>
        <w:t xml:space="preserve"> on</w:t>
      </w:r>
      <w:r w:rsidR="00D03762" w:rsidRPr="005C7427">
        <w:rPr>
          <w:bCs/>
        </w:rPr>
        <w:t xml:space="preserve"> understanding and testing</w:t>
      </w:r>
      <w:r w:rsidR="00C254B8" w:rsidRPr="005C7427">
        <w:rPr>
          <w:bCs/>
        </w:rPr>
        <w:t xml:space="preserve"> </w:t>
      </w:r>
      <w:r w:rsidR="0005666F" w:rsidRPr="005C7427">
        <w:rPr>
          <w:bCs/>
        </w:rPr>
        <w:t>the different properties o</w:t>
      </w:r>
      <w:r w:rsidR="00D03762" w:rsidRPr="005C7427">
        <w:rPr>
          <w:bCs/>
        </w:rPr>
        <w:t>f each</w:t>
      </w:r>
      <w:r w:rsidR="0005666F" w:rsidRPr="005C7427">
        <w:rPr>
          <w:bCs/>
        </w:rPr>
        <w:t xml:space="preserve"> fraction</w:t>
      </w:r>
      <w:r w:rsidR="00D03762" w:rsidRPr="005C7427">
        <w:rPr>
          <w:bCs/>
        </w:rPr>
        <w:t>, with the purpose of using them as ingredients for different</w:t>
      </w:r>
      <w:r w:rsidR="00F77B02" w:rsidRPr="005C7427">
        <w:rPr>
          <w:bCs/>
        </w:rPr>
        <w:t xml:space="preserve"> food systems.</w:t>
      </w:r>
      <w:r w:rsidR="00EB638F" w:rsidRPr="005C7427">
        <w:rPr>
          <w:bCs/>
        </w:rPr>
        <w:t xml:space="preserve"> </w:t>
      </w:r>
      <w:r w:rsidR="00E51649" w:rsidRPr="005C7427">
        <w:rPr>
          <w:bCs/>
        </w:rPr>
        <w:t>I</w:t>
      </w:r>
      <w:r w:rsidR="00EB638F" w:rsidRPr="005C7427">
        <w:rPr>
          <w:bCs/>
        </w:rPr>
        <w:t>ndeed</w:t>
      </w:r>
      <w:r w:rsidR="00E51649" w:rsidRPr="005C7427">
        <w:rPr>
          <w:bCs/>
        </w:rPr>
        <w:t xml:space="preserve">, </w:t>
      </w:r>
      <w:r w:rsidR="0026615B" w:rsidRPr="005C7427">
        <w:rPr>
          <w:bCs/>
        </w:rPr>
        <w:t>different physical properties,</w:t>
      </w:r>
      <w:r w:rsidR="00E51649" w:rsidRPr="005C7427">
        <w:rPr>
          <w:bCs/>
        </w:rPr>
        <w:t xml:space="preserve"> </w:t>
      </w:r>
      <w:r w:rsidR="00555625" w:rsidRPr="005C7427">
        <w:rPr>
          <w:bCs/>
        </w:rPr>
        <w:t>such as</w:t>
      </w:r>
      <w:r w:rsidR="00B5506B" w:rsidRPr="005C7427">
        <w:rPr>
          <w:bCs/>
        </w:rPr>
        <w:t xml:space="preserve"> melting</w:t>
      </w:r>
      <w:r w:rsidR="0026615B" w:rsidRPr="005C7427">
        <w:rPr>
          <w:bCs/>
        </w:rPr>
        <w:t xml:space="preserve"> range</w:t>
      </w:r>
      <w:r w:rsidR="00B5506B" w:rsidRPr="005C7427">
        <w:rPr>
          <w:bCs/>
        </w:rPr>
        <w:t xml:space="preserve">, rheology and mechanical properties </w:t>
      </w:r>
      <w:r w:rsidR="00E51649" w:rsidRPr="005C7427">
        <w:rPr>
          <w:bCs/>
        </w:rPr>
        <w:t>are</w:t>
      </w:r>
      <w:r w:rsidR="0026615B" w:rsidRPr="005C7427">
        <w:rPr>
          <w:bCs/>
        </w:rPr>
        <w:t xml:space="preserve"> a</w:t>
      </w:r>
      <w:r w:rsidR="00E51649" w:rsidRPr="005C7427">
        <w:rPr>
          <w:bCs/>
        </w:rPr>
        <w:t xml:space="preserve"> </w:t>
      </w:r>
      <w:r w:rsidR="002D1EC5" w:rsidRPr="005C7427">
        <w:rPr>
          <w:bCs/>
        </w:rPr>
        <w:t>direct consequence of TAG composition</w:t>
      </w:r>
      <w:r w:rsidR="0056204A" w:rsidRPr="005C7427">
        <w:rPr>
          <w:bCs/>
        </w:rPr>
        <w:t>al</w:t>
      </w:r>
      <w:r w:rsidR="00D003F3" w:rsidRPr="005C7427">
        <w:rPr>
          <w:bCs/>
        </w:rPr>
        <w:t xml:space="preserve"> change</w:t>
      </w:r>
      <w:r w:rsidR="0026615B" w:rsidRPr="005C7427">
        <w:rPr>
          <w:bCs/>
        </w:rPr>
        <w:t>s</w:t>
      </w:r>
      <w:r w:rsidR="00D003F3" w:rsidRPr="005C7427">
        <w:rPr>
          <w:bCs/>
        </w:rPr>
        <w:t xml:space="preserve"> after</w:t>
      </w:r>
      <w:r w:rsidR="002D1EC5" w:rsidRPr="005C7427">
        <w:rPr>
          <w:bCs/>
        </w:rPr>
        <w:t xml:space="preserve"> </w:t>
      </w:r>
      <w:r w:rsidR="00D003F3" w:rsidRPr="005C7427">
        <w:rPr>
          <w:bCs/>
        </w:rPr>
        <w:t>fractionation</w:t>
      </w:r>
      <w:r w:rsidR="002D1EC5" w:rsidRPr="005C7427">
        <w:rPr>
          <w:bCs/>
        </w:rPr>
        <w:t>.</w:t>
      </w:r>
      <w:r w:rsidR="00EB638F" w:rsidRPr="005C7427">
        <w:rPr>
          <w:bCs/>
        </w:rPr>
        <w:t xml:space="preserve"> </w:t>
      </w:r>
      <w:r w:rsidR="00612B66" w:rsidRPr="005C7427">
        <w:rPr>
          <w:bCs/>
        </w:rPr>
        <w:t xml:space="preserve">However, </w:t>
      </w:r>
      <w:r w:rsidR="0070413D" w:rsidRPr="005C7427">
        <w:rPr>
          <w:bCs/>
        </w:rPr>
        <w:t>a more</w:t>
      </w:r>
      <w:r w:rsidR="008E25AE" w:rsidRPr="005C7427">
        <w:rPr>
          <w:bCs/>
        </w:rPr>
        <w:t xml:space="preserve"> fundamental question </w:t>
      </w:r>
      <w:r w:rsidR="004D4A25" w:rsidRPr="005C7427">
        <w:rPr>
          <w:bCs/>
        </w:rPr>
        <w:t xml:space="preserve">needs </w:t>
      </w:r>
      <w:r w:rsidR="00964438" w:rsidRPr="005C7427">
        <w:rPr>
          <w:bCs/>
        </w:rPr>
        <w:t>to be</w:t>
      </w:r>
      <w:r w:rsidR="000413D5" w:rsidRPr="005C7427">
        <w:rPr>
          <w:bCs/>
        </w:rPr>
        <w:t xml:space="preserve"> addressed</w:t>
      </w:r>
      <w:r w:rsidR="000B5C2F" w:rsidRPr="005C7427">
        <w:rPr>
          <w:bCs/>
        </w:rPr>
        <w:t>. That is</w:t>
      </w:r>
      <w:r w:rsidR="00232970" w:rsidRPr="005C7427">
        <w:rPr>
          <w:bCs/>
        </w:rPr>
        <w:t>,</w:t>
      </w:r>
      <w:r w:rsidR="000B5C2F" w:rsidRPr="005C7427">
        <w:rPr>
          <w:bCs/>
        </w:rPr>
        <w:t xml:space="preserve"> how </w:t>
      </w:r>
      <w:r w:rsidR="003742A6" w:rsidRPr="005C7427">
        <w:rPr>
          <w:bCs/>
        </w:rPr>
        <w:t>varying</w:t>
      </w:r>
      <w:r w:rsidR="00EB638F" w:rsidRPr="005C7427">
        <w:rPr>
          <w:bCs/>
        </w:rPr>
        <w:t xml:space="preserve"> </w:t>
      </w:r>
      <w:r w:rsidR="00742DE1" w:rsidRPr="005C7427">
        <w:rPr>
          <w:bCs/>
        </w:rPr>
        <w:t>TAG</w:t>
      </w:r>
      <w:r w:rsidR="008C5E9E" w:rsidRPr="005C7427">
        <w:rPr>
          <w:bCs/>
        </w:rPr>
        <w:t xml:space="preserve">s </w:t>
      </w:r>
      <w:r w:rsidR="00EB638F" w:rsidRPr="005C7427">
        <w:rPr>
          <w:bCs/>
        </w:rPr>
        <w:t xml:space="preserve">composition </w:t>
      </w:r>
      <w:r w:rsidR="000B5C2F" w:rsidRPr="005C7427">
        <w:rPr>
          <w:bCs/>
        </w:rPr>
        <w:t>affect</w:t>
      </w:r>
      <w:r w:rsidR="003742A6" w:rsidRPr="005C7427">
        <w:rPr>
          <w:bCs/>
        </w:rPr>
        <w:t xml:space="preserve"> the phase </w:t>
      </w:r>
      <w:r w:rsidR="000E50BB" w:rsidRPr="005C7427">
        <w:rPr>
          <w:bCs/>
        </w:rPr>
        <w:t xml:space="preserve">and crystallisation </w:t>
      </w:r>
      <w:r w:rsidR="003742A6" w:rsidRPr="005C7427">
        <w:rPr>
          <w:bCs/>
        </w:rPr>
        <w:t>behaviour</w:t>
      </w:r>
      <w:r w:rsidR="00EB638F" w:rsidRPr="005C7427">
        <w:rPr>
          <w:bCs/>
        </w:rPr>
        <w:t xml:space="preserve"> </w:t>
      </w:r>
      <w:r w:rsidR="000E50BB" w:rsidRPr="005C7427">
        <w:rPr>
          <w:bCs/>
        </w:rPr>
        <w:t xml:space="preserve">of </w:t>
      </w:r>
      <w:r w:rsidR="00EB638F" w:rsidRPr="005C7427">
        <w:rPr>
          <w:bCs/>
        </w:rPr>
        <w:t>milk fat</w:t>
      </w:r>
      <w:r w:rsidR="004674A4" w:rsidRPr="005C7427">
        <w:rPr>
          <w:bCs/>
        </w:rPr>
        <w:t>.</w:t>
      </w:r>
      <w:r w:rsidR="00540D71" w:rsidRPr="005C7427">
        <w:rPr>
          <w:bCs/>
        </w:rPr>
        <w:t xml:space="preserve"> </w:t>
      </w:r>
      <w:r w:rsidR="0026615B" w:rsidRPr="005C7427">
        <w:rPr>
          <w:bCs/>
        </w:rPr>
        <w:t xml:space="preserve">The effect of TAGs composition on polymorphism </w:t>
      </w:r>
      <w:r w:rsidR="008F46B6" w:rsidRPr="005C7427">
        <w:rPr>
          <w:bCs/>
        </w:rPr>
        <w:t xml:space="preserve">is </w:t>
      </w:r>
      <w:r w:rsidR="00021979" w:rsidRPr="005C7427">
        <w:rPr>
          <w:bCs/>
        </w:rPr>
        <w:t>crucial</w:t>
      </w:r>
      <w:r w:rsidR="008F46B6" w:rsidRPr="005C7427">
        <w:rPr>
          <w:bCs/>
        </w:rPr>
        <w:t>, as different polymorphs of the same compound may present very different physical properties</w:t>
      </w:r>
      <w:r w:rsidR="006D654A" w:rsidRPr="005C7427">
        <w:rPr>
          <w:bCs/>
        </w:rPr>
        <w:t>;</w:t>
      </w:r>
      <w:r w:rsidR="008F46B6" w:rsidRPr="005C7427">
        <w:rPr>
          <w:bCs/>
        </w:rPr>
        <w:t xml:space="preserve"> </w:t>
      </w:r>
      <w:r w:rsidR="006D654A" w:rsidRPr="005C7427">
        <w:rPr>
          <w:bCs/>
        </w:rPr>
        <w:t>secondly, t</w:t>
      </w:r>
      <w:r w:rsidR="008F46B6" w:rsidRPr="005C7427">
        <w:rPr>
          <w:bCs/>
        </w:rPr>
        <w:t>he TAGs composition can also affect the kinetics of crystallization and polymorphic transformations</w:t>
      </w:r>
      <w:r w:rsidR="006D654A" w:rsidRPr="005C7427">
        <w:rPr>
          <w:bCs/>
        </w:rPr>
        <w:t xml:space="preserve">. Both aspects are </w:t>
      </w:r>
      <w:r w:rsidR="008F46B6" w:rsidRPr="005C7427">
        <w:rPr>
          <w:bCs/>
        </w:rPr>
        <w:t xml:space="preserve">important </w:t>
      </w:r>
      <w:r w:rsidR="00F64C8B" w:rsidRPr="005C7427">
        <w:rPr>
          <w:bCs/>
        </w:rPr>
        <w:t xml:space="preserve">for the design of manufacturing processes as well as for the stability of the final food material. </w:t>
      </w:r>
      <w:r w:rsidR="000E7A35" w:rsidRPr="005C7427">
        <w:rPr>
          <w:bCs/>
        </w:rPr>
        <w:t>As an example, a</w:t>
      </w:r>
      <w:r w:rsidR="0026615B" w:rsidRPr="005C7427">
        <w:rPr>
          <w:bCs/>
        </w:rPr>
        <w:t xml:space="preserve"> recent</w:t>
      </w:r>
      <w:r w:rsidR="00540D71" w:rsidRPr="005C7427">
        <w:rPr>
          <w:bCs/>
        </w:rPr>
        <w:t xml:space="preserve"> </w:t>
      </w:r>
      <w:r w:rsidR="00BA1E1E" w:rsidRPr="005C7427">
        <w:rPr>
          <w:bCs/>
        </w:rPr>
        <w:t>study</w:t>
      </w:r>
      <w:r w:rsidR="00EA33AD" w:rsidRPr="005C7427">
        <w:rPr>
          <w:bCs/>
        </w:rPr>
        <w:t xml:space="preserve"> </w:t>
      </w:r>
      <w:r w:rsidR="00721CD6" w:rsidRPr="005C7427">
        <w:rPr>
          <w:bCs/>
        </w:rPr>
        <w:fldChar w:fldCharType="begin" w:fldLock="1"/>
      </w:r>
      <w:r w:rsidR="00924625" w:rsidRPr="005C7427">
        <w:rPr>
          <w:bCs/>
        </w:rPr>
        <w:instrText>ADDIN CSL_CITATION {"citationItems":[{"id":"ITEM-1","itemData":{"DOI":"10.1016/j.chemphyslip.2006.06.002","ISSN":"00093084","PMID":"16860787","abstract":"The chemical composition and crystallisation properties of milk fat and its primary fractions, obtained by dry fractionation at 21 °C, were investigated. The solid fraction (stearin) and the liquid fraction (olein) displayed a different triacylglycerol (TG) composition. Stearin fraction was enriched in long-chain fatty acids, whereas olein fraction was enriched in short-chain and unsaturated fatty acids. Crystallisation properties of milk fat, and both the stearin and olein fractions were studied on cooling at |dT/dt| = 1 °C min-1 by differential scanning calorimetry and time-resolved synchrotron X-ray diffraction (XRD) at small and wide angles. Two main types of crystals corresponding to double chain length structures were characterised in the stearin fraction: α 2L1 (47.5 Å) and β′ 2L2 (41.7 Å). A triple chain length structure was formed in the olein fraction: α 3L (72.1 Å). Crystallisaton of milk fat showed the formation of two 2L (47.3 and 41.6 Å) and one 3L (72.1 Å) lamellar structures with an hexagonal packing (α form). A schematic representation of the 3L packing of olein fraction was proposed to explain how a wide diversity of TG can accommodate to form a lamellar structure with a thickness of 72 Å. Furthermore, the sharpness of the small-angle XRD lines associated to the α form was explained by the formation of liquid crystals of smectic type. © 2006 Elsevier Ireland Ltd. All rights reserved.","author":[{"dropping-particle":"","family":"Lopez","given":"Christelle","non-dropping-particle":"","parse-names":false,"suffix":""},{"dropping-particle":"","family":"Bourgaux","given":"Claudie","non-dropping-particle":"","parse-names":false,"suffix":""},{"dropping-particle":"","family":"Lesieur","given":"Pierre","non-dropping-particle":"","parse-names":false,"suffix":""},{"dropping-particle":"","family":"Riaublanc","given":"Alain","non-dropping-particle":"","parse-names":false,"suffix":""},{"dropping-particle":"","family":"Ollivon","given":"Michel","non-dropping-particle":"","parse-names":false,"suffix":""}],"container-title":"Chemistry and Physics of Lipids","id":"ITEM-1","issue":"1","issued":{"date-parts":[["2006","10","1"]]},"page":"17-33","publisher":"Elsevier","title":"Milk fat and primary fractions obtained by dry fractionation. 1. Chemical composition and crystallisation properties","type":"article-journal","volume":"144"},"uris":["http://www.mendeley.com/documents/?uuid=e33462b4-3cf9-4ec8-83d0-fc0c7c7108ca"]}],"mendeley":{"formattedCitation":"(Christelle Lopez et al., 2006)","plainTextFormattedCitation":"(Christelle Lopez et al., 2006)","previouslyFormattedCitation":"(Christelle Lopez et al., 2006)"},"properties":{"noteIndex":0},"schema":"https://github.com/citation-style-language/schema/raw/master/csl-citation.json"}</w:instrText>
      </w:r>
      <w:r w:rsidR="00721CD6" w:rsidRPr="005C7427">
        <w:rPr>
          <w:bCs/>
        </w:rPr>
        <w:fldChar w:fldCharType="separate"/>
      </w:r>
      <w:r w:rsidR="00F77119" w:rsidRPr="005C7427">
        <w:rPr>
          <w:bCs/>
          <w:noProof/>
        </w:rPr>
        <w:t>(Christelle Lopez et al., 2006)</w:t>
      </w:r>
      <w:r w:rsidR="00721CD6" w:rsidRPr="005C7427">
        <w:rPr>
          <w:bCs/>
        </w:rPr>
        <w:fldChar w:fldCharType="end"/>
      </w:r>
      <w:r w:rsidR="00A6568E" w:rsidRPr="005C7427">
        <w:rPr>
          <w:bCs/>
        </w:rPr>
        <w:t xml:space="preserve"> show</w:t>
      </w:r>
      <w:r w:rsidR="0026615B" w:rsidRPr="005C7427">
        <w:rPr>
          <w:bCs/>
        </w:rPr>
        <w:t xml:space="preserve">ed that a one-step dry fractionation at 21 </w:t>
      </w:r>
      <w:r w:rsidR="0026615B" w:rsidRPr="005C7427">
        <w:rPr>
          <w:rFonts w:cstheme="minorHAnsi"/>
          <w:bCs/>
        </w:rPr>
        <w:t>°</w:t>
      </w:r>
      <w:r w:rsidR="0026615B" w:rsidRPr="005C7427">
        <w:rPr>
          <w:bCs/>
        </w:rPr>
        <w:t>C generated a high melting</w:t>
      </w:r>
      <w:r w:rsidR="00F83062" w:rsidRPr="005C7427">
        <w:rPr>
          <w:bCs/>
        </w:rPr>
        <w:t xml:space="preserve"> </w:t>
      </w:r>
      <w:r w:rsidR="00B5713E" w:rsidRPr="005C7427">
        <w:rPr>
          <w:bCs/>
        </w:rPr>
        <w:t>solid fraction</w:t>
      </w:r>
      <w:r w:rsidR="004E532A" w:rsidRPr="005C7427">
        <w:rPr>
          <w:bCs/>
        </w:rPr>
        <w:t xml:space="preserve"> </w:t>
      </w:r>
      <w:r w:rsidR="0026615B" w:rsidRPr="005C7427">
        <w:rPr>
          <w:bCs/>
        </w:rPr>
        <w:t>with</w:t>
      </w:r>
      <w:r w:rsidR="00C43C3B" w:rsidRPr="005C7427">
        <w:rPr>
          <w:bCs/>
        </w:rPr>
        <w:t xml:space="preserve"> </w:t>
      </w:r>
      <w:r w:rsidR="005307AD" w:rsidRPr="005C7427">
        <w:rPr>
          <w:bCs/>
        </w:rPr>
        <w:t xml:space="preserve">the </w:t>
      </w:r>
      <w:r w:rsidR="00C43C3B" w:rsidRPr="005C7427">
        <w:rPr>
          <w:bCs/>
        </w:rPr>
        <w:t xml:space="preserve">tendency to crystallise into </w:t>
      </w:r>
      <w:r w:rsidR="005307AD" w:rsidRPr="005C7427">
        <w:rPr>
          <w:bCs/>
        </w:rPr>
        <w:t xml:space="preserve">the </w:t>
      </w:r>
      <w:r w:rsidR="00C43C3B" w:rsidRPr="005C7427">
        <w:rPr>
          <w:rFonts w:cstheme="minorHAnsi"/>
          <w:bCs/>
        </w:rPr>
        <w:t>β</w:t>
      </w:r>
      <w:r w:rsidR="00C43C3B" w:rsidRPr="005C7427">
        <w:rPr>
          <w:bCs/>
        </w:rPr>
        <w:t xml:space="preserve">’ </w:t>
      </w:r>
      <w:r w:rsidR="005307AD" w:rsidRPr="005C7427">
        <w:rPr>
          <w:bCs/>
        </w:rPr>
        <w:t xml:space="preserve">phase, </w:t>
      </w:r>
      <w:r w:rsidR="00C43C3B" w:rsidRPr="005C7427">
        <w:rPr>
          <w:bCs/>
        </w:rPr>
        <w:t xml:space="preserve">whereas the </w:t>
      </w:r>
      <w:r w:rsidR="0026615B" w:rsidRPr="005C7427">
        <w:rPr>
          <w:bCs/>
        </w:rPr>
        <w:t xml:space="preserve">low melting </w:t>
      </w:r>
      <w:r w:rsidR="00851316" w:rsidRPr="005C7427">
        <w:rPr>
          <w:bCs/>
        </w:rPr>
        <w:t>liquid fraction</w:t>
      </w:r>
      <w:r w:rsidR="00CC0839" w:rsidRPr="005C7427">
        <w:rPr>
          <w:bCs/>
        </w:rPr>
        <w:t xml:space="preserve"> </w:t>
      </w:r>
      <w:r w:rsidR="0026615B" w:rsidRPr="005C7427">
        <w:rPr>
          <w:bCs/>
        </w:rPr>
        <w:t xml:space="preserve">remained </w:t>
      </w:r>
      <w:r w:rsidR="00851316" w:rsidRPr="005C7427">
        <w:rPr>
          <w:bCs/>
        </w:rPr>
        <w:t xml:space="preserve">in </w:t>
      </w:r>
      <w:r w:rsidR="005307AD" w:rsidRPr="005C7427">
        <w:rPr>
          <w:bCs/>
        </w:rPr>
        <w:t xml:space="preserve">the </w:t>
      </w:r>
      <w:r w:rsidR="00851316" w:rsidRPr="005C7427">
        <w:rPr>
          <w:rFonts w:cstheme="minorHAnsi"/>
          <w:bCs/>
        </w:rPr>
        <w:t>α form</w:t>
      </w:r>
      <w:r w:rsidR="006527DE" w:rsidRPr="005C7427">
        <w:rPr>
          <w:rFonts w:cstheme="minorHAnsi"/>
          <w:bCs/>
        </w:rPr>
        <w:t>,</w:t>
      </w:r>
      <w:r w:rsidR="009600C2" w:rsidRPr="005C7427">
        <w:rPr>
          <w:rFonts w:cstheme="minorHAnsi"/>
          <w:bCs/>
        </w:rPr>
        <w:t xml:space="preserve"> </w:t>
      </w:r>
      <w:r w:rsidR="00F64C8B" w:rsidRPr="005C7427">
        <w:rPr>
          <w:rFonts w:cstheme="minorHAnsi"/>
          <w:bCs/>
        </w:rPr>
        <w:t xml:space="preserve">when a </w:t>
      </w:r>
      <w:r w:rsidR="006527DE" w:rsidRPr="005C7427">
        <w:rPr>
          <w:rFonts w:cstheme="minorHAnsi"/>
          <w:bCs/>
        </w:rPr>
        <w:t xml:space="preserve">cooling </w:t>
      </w:r>
      <w:r w:rsidR="00F64C8B" w:rsidRPr="005C7427">
        <w:rPr>
          <w:rFonts w:cstheme="minorHAnsi"/>
          <w:bCs/>
        </w:rPr>
        <w:t>rate</w:t>
      </w:r>
      <w:r w:rsidR="009600C2" w:rsidRPr="005C7427">
        <w:rPr>
          <w:rFonts w:cstheme="minorHAnsi"/>
          <w:bCs/>
        </w:rPr>
        <w:t xml:space="preserve"> </w:t>
      </w:r>
      <w:r w:rsidR="00D03762" w:rsidRPr="005C7427">
        <w:rPr>
          <w:rFonts w:cstheme="minorHAnsi"/>
          <w:bCs/>
        </w:rPr>
        <w:t>-</w:t>
      </w:r>
      <w:r w:rsidR="009600C2" w:rsidRPr="005C7427">
        <w:rPr>
          <w:rFonts w:cstheme="minorHAnsi"/>
          <w:bCs/>
        </w:rPr>
        <w:t>1 °C/min</w:t>
      </w:r>
      <w:r w:rsidR="00F64C8B" w:rsidRPr="005C7427">
        <w:rPr>
          <w:rFonts w:cstheme="minorHAnsi"/>
          <w:bCs/>
        </w:rPr>
        <w:t xml:space="preserve"> </w:t>
      </w:r>
      <w:r w:rsidR="0026615B" w:rsidRPr="005C7427">
        <w:rPr>
          <w:rFonts w:cstheme="minorHAnsi"/>
          <w:bCs/>
        </w:rPr>
        <w:t xml:space="preserve">was </w:t>
      </w:r>
      <w:r w:rsidR="00F64C8B" w:rsidRPr="005C7427">
        <w:rPr>
          <w:rFonts w:cstheme="minorHAnsi"/>
          <w:bCs/>
        </w:rPr>
        <w:t>applied</w:t>
      </w:r>
      <w:r w:rsidR="00851316" w:rsidRPr="005C7427">
        <w:rPr>
          <w:rFonts w:cstheme="minorHAnsi"/>
          <w:bCs/>
        </w:rPr>
        <w:t>.</w:t>
      </w:r>
    </w:p>
    <w:p w14:paraId="4BC45475" w14:textId="77777777" w:rsidR="009D3D0F" w:rsidRPr="005C7427" w:rsidRDefault="009D3D0F" w:rsidP="009D3D0F">
      <w:pPr>
        <w:spacing w:line="312" w:lineRule="auto"/>
        <w:jc w:val="both"/>
        <w:rPr>
          <w:bCs/>
        </w:rPr>
      </w:pPr>
      <w:r w:rsidRPr="005C7427">
        <w:rPr>
          <w:bCs/>
        </w:rPr>
        <w:t>Further attempts to elucidate the effect of varying milk fat TAGs composition on the physical properties of the resulting material have been carried out by mixing milk fat (H, M, L) melting fractions in different proportions</w:t>
      </w:r>
      <w:r>
        <w:rPr>
          <w:bCs/>
        </w:rPr>
        <w:t xml:space="preserve"> </w:t>
      </w:r>
      <w:r w:rsidRPr="00021C14">
        <w:rPr>
          <w:bCs/>
          <w:highlight w:val="yellow"/>
        </w:rPr>
        <w:t>and its effects to the phase behaviour</w:t>
      </w:r>
      <w:r>
        <w:rPr>
          <w:bCs/>
        </w:rPr>
        <w:t xml:space="preserve"> </w:t>
      </w:r>
      <w:r>
        <w:rPr>
          <w:bCs/>
        </w:rPr>
        <w:fldChar w:fldCharType="begin" w:fldLock="1"/>
      </w:r>
      <w:r>
        <w:rPr>
          <w:bCs/>
        </w:rPr>
        <w:instrText>ADDIN CSL_CITATION {"citationItems":[{"id":"ITEM-1","itemData":{"DOI":"10.1021/jf9801668","ISSN":"00218561","abstract":"Milk fat was sequentially crystallized from ethyl acetate into three major components - a high melting fraction (HMF), a middle melting fraction (MMF), and a low melting fraction (LMF) - in 12%, 34%, and 54% (w/w) yields, respectively. The phase behavior of mixtures of HMF, MMF, and LMF was studied using solid fat content vs temperature data. Binary and ternary phase diagrams of mixtures of the three components were constructed. Binary HMF-MMF mixtures displayed monotectic solution behavior, forming a solid solution, whereas both LMF-HMF and LMF- MMF binaries formed partial solid solutions. The LMF fraction interacted more strongly with MMF than with HMF. Ternary phase diagrams showed the complex interaction between the three components simultaneously. On average, monotectic solution behavior was observed in mixtures of the three fractions at temperatures between 0 and 15°C and above 30°C. A eutectic was observed between a MMF-HMF solid solution and LMF at 0°C. At temperatures corresponding to the melting range of MMF (15°C &lt; T &lt; 30°C), complex solution behavior was observed, with strong interactions between MMF and LMF.","author":[{"dropping-particle":"","family":"Marangoni","given":"Alejandro G.","non-dropping-particle":"","parse-names":false,"suffix":""},{"dropping-particle":"","family":"Lencki","given":"Robert W.","non-dropping-particle":"","parse-names":false,"suffix":""}],"container-title":"Journal of Agricultural and Food Chemistry","id":"ITEM-1","issue":"10","issued":{"date-parts":[["1998"]]},"page":"3879-3884","publisher":"American Chemical Society","title":"Ternary Phase Behavior of Milk Fat Fractions","type":"article-journal","volume":"46"},"uris":["http://www.mendeley.com/documents/?uuid=d475ea9d-23eb-3d43-8143-e06dbfc6ac2f"]}],"mendeley":{"formattedCitation":"(Marangoni &amp; Lencki, 1998)","plainTextFormattedCitation":"(Marangoni &amp; Lencki, 1998)","previouslyFormattedCitation":"(Marangoni &amp; Lencki, 1998)"},"properties":{"noteIndex":0},"schema":"https://github.com/citation-style-language/schema/raw/master/csl-citation.json"}</w:instrText>
      </w:r>
      <w:r>
        <w:rPr>
          <w:bCs/>
        </w:rPr>
        <w:fldChar w:fldCharType="separate"/>
      </w:r>
      <w:r w:rsidRPr="002149F1">
        <w:rPr>
          <w:bCs/>
          <w:noProof/>
        </w:rPr>
        <w:t>(Marangoni &amp; Lencki, 1998)</w:t>
      </w:r>
      <w:r>
        <w:rPr>
          <w:bCs/>
        </w:rPr>
        <w:fldChar w:fldCharType="end"/>
      </w:r>
      <w:r>
        <w:rPr>
          <w:bCs/>
        </w:rPr>
        <w:t xml:space="preserve">, </w:t>
      </w:r>
      <w:r w:rsidRPr="00021C14">
        <w:rPr>
          <w:bCs/>
          <w:highlight w:val="yellow"/>
        </w:rPr>
        <w:t>the polymorphic transformations kinetics</w:t>
      </w:r>
      <w:r>
        <w:rPr>
          <w:bCs/>
        </w:rPr>
        <w:t xml:space="preserve"> </w:t>
      </w:r>
      <w:r>
        <w:rPr>
          <w:bCs/>
        </w:rPr>
        <w:fldChar w:fldCharType="begin" w:fldLock="1"/>
      </w:r>
      <w:r>
        <w:rPr>
          <w:bCs/>
        </w:rPr>
        <w:instrText>ADDIN CSL_CITATION {"citationItems":[{"id":"ITEM-1","itemData":{"DOI":"10.1021/jf0600814","ISSN":"00218561","abstract":"The kinetics of crystallization of high-melting fraction (HMF) and a mixture of 40% HMF and 60% low-melting fraction (LMF) of milk fat were studied at 5°C by time-resolved in-situ synchrotron X-ray diffraction. HMF crystallized in the α polymorph, had a longer lifetime than the ones previously reported in pure milk fat, and was almost completely solid. The HMF/LMF mixture crystallized initially in the α form and transformed into the β′ polymorph, with a solid fat content much lower than that of HMF. The polymorphic change was therefore attributed to a delayed sudden formation of β′ mixed crystals from the uncrystallized melt. These findings are important for the food industry and as fundamental knowledge to improve our understanding of the origin of the macroscopic physical properties of solid milk fat fractions used in many manufacturing processes. © 2006 American Chemical Society.","author":[{"dropping-particle":"","family":"Cisneros","given":"Andrea","non-dropping-particle":"","parse-names":false,"suffix":""},{"dropping-particle":"","family":"Mazzanti","given":"Gianfranco","non-dropping-particle":"","parse-names":false,"suffix":""},{"dropping-particle":"","family":"Campos","given":"Rodrigo","non-dropping-particle":"","parse-names":false,"suffix":""},{"dropping-particle":"","family":"Marangoni","given":"Alejandro G.","non-dropping-particle":"","parse-names":false,"suffix":""}],"container-title":"Journal of Agricultural and Food Chemistry","id":"ITEM-1","issue":"16","issued":{"date-parts":[["2006","8","9"]]},"page":"6030-6033","publisher":"American Chemical Society","title":"Polymorphic transformation in mixtures of high- and low-melting fractions of milk fat","type":"article-journal","volume":"54"},"uris":["http://www.mendeley.com/documents/?uuid=81536db8-33f3-30eb-8409-a7dc45da6bbe"]}],"mendeley":{"formattedCitation":"(Cisneros et al., 2006)","plainTextFormattedCitation":"(Cisneros et al., 2006)","previouslyFormattedCitation":"(Cisneros et al., 2006)"},"properties":{"noteIndex":0},"schema":"https://github.com/citation-style-language/schema/raw/master/csl-citation.json"}</w:instrText>
      </w:r>
      <w:r>
        <w:rPr>
          <w:bCs/>
        </w:rPr>
        <w:fldChar w:fldCharType="separate"/>
      </w:r>
      <w:r w:rsidRPr="002149F1">
        <w:rPr>
          <w:bCs/>
          <w:noProof/>
        </w:rPr>
        <w:t>(Cisneros et al., 2006)</w:t>
      </w:r>
      <w:r>
        <w:rPr>
          <w:bCs/>
        </w:rPr>
        <w:fldChar w:fldCharType="end"/>
      </w:r>
      <w:r>
        <w:rPr>
          <w:bCs/>
        </w:rPr>
        <w:t xml:space="preserve"> </w:t>
      </w:r>
      <w:r w:rsidRPr="00021C14">
        <w:rPr>
          <w:bCs/>
          <w:highlight w:val="yellow"/>
        </w:rPr>
        <w:t>and the formed microstructure</w:t>
      </w:r>
      <w:r>
        <w:rPr>
          <w:bCs/>
        </w:rPr>
        <w:t xml:space="preserve"> </w:t>
      </w:r>
      <w:r>
        <w:rPr>
          <w:bCs/>
        </w:rPr>
        <w:fldChar w:fldCharType="begin" w:fldLock="1"/>
      </w:r>
      <w:r>
        <w:rPr>
          <w:bCs/>
        </w:rPr>
        <w:instrText>ADDIN CSL_CITATION {"citationItems":[{"id":"ITEM-1","itemData":{"DOI":"10.1039/c6ra07114g","ISSN":"20462069","abstract":"In this study, the microstructure and crystallization kinetics of binary and ternary mixtures of milk fat fractions during isothermal crystallization at 5, 15, and 20 °C were characterized using polarized light microscopy and the Avrami model. Results showed that for both binary and ternary mixtures, high concentrations of the high-melting fraction result in the formation of rod or needle-like crystals (i.e., one-dimensional growth and low values of Avrami index, n) while at relatively higher concentrations of the middle-melting and low-melting fractions, multi-dimensional crystal growth is favored (i.e., higher n values). On the effect of temperature, for binary mixtures, it was found that at high undercooling conditions (5 °C) one dimensional growth is favored while for ternary mixtures, increasing the crystallization temperature (i.e., decreasing supersaturation) from 15 to 20 °C results in large differences in crystal structure. Mechanisms for the observed behavior are also suggested.","author":[{"dropping-particle":"","family":"Ramel","given":"Pere R.","non-dropping-particle":"","parse-names":false,"suffix":""},{"dropping-particle":"","family":"Marangoni","given":"Alejandro G.","non-dropping-particle":"","parse-names":false,"suffix":""}],"container-title":"RSC Advances","id":"ITEM-1","issue":"47","issued":{"date-parts":[["2016","4","22"]]},"page":"41189-41194","publisher":"Royal Society of Chemistry","title":"Engineering the microstructure of milk fat by blending binary and ternary mixtures of its fractions","type":"article-journal","volume":"6"},"uris":["http://www.mendeley.com/documents/?uuid=8be3b9df-ece7-4c00-9eed-6b39439e7b22"]}],"mendeley":{"formattedCitation":"(Ramel &amp; Marangoni, 2016)","plainTextFormattedCitation":"(Ramel &amp; Marangoni, 2016)","previouslyFormattedCitation":"(Ramel &amp; Marangoni, 2016)"},"properties":{"noteIndex":0},"schema":"https://github.com/citation-style-language/schema/raw/master/csl-citation.json"}</w:instrText>
      </w:r>
      <w:r>
        <w:rPr>
          <w:bCs/>
        </w:rPr>
        <w:fldChar w:fldCharType="separate"/>
      </w:r>
      <w:r w:rsidRPr="002149F1">
        <w:rPr>
          <w:bCs/>
          <w:noProof/>
        </w:rPr>
        <w:t>(Ramel &amp; Marangoni, 2016)</w:t>
      </w:r>
      <w:r>
        <w:rPr>
          <w:bCs/>
        </w:rPr>
        <w:fldChar w:fldCharType="end"/>
      </w:r>
      <w:r w:rsidRPr="005C7427">
        <w:rPr>
          <w:bCs/>
        </w:rPr>
        <w:t xml:space="preserve">. It is worth mentioning that the effect of TAGs composition on the crystallization behaviour of milk fat has also been demonstrated by our recent study. Cow and buffalo milk fat, which have different ratios of the HMF, MMF and LMF exhibited different kinetics in the formation of the </w:t>
      </w:r>
      <w:r w:rsidRPr="005C7427">
        <w:rPr>
          <w:rFonts w:cstheme="minorHAnsi"/>
          <w:bCs/>
        </w:rPr>
        <w:t>β</w:t>
      </w:r>
      <w:r w:rsidRPr="005C7427">
        <w:rPr>
          <w:bCs/>
        </w:rPr>
        <w:t xml:space="preserve">’ crystals at the slow cooling rate of -0.5 </w:t>
      </w:r>
      <w:r w:rsidRPr="005C7427">
        <w:rPr>
          <w:rFonts w:cstheme="minorHAnsi"/>
          <w:bCs/>
        </w:rPr>
        <w:t>°</w:t>
      </w:r>
      <w:r w:rsidRPr="005C7427">
        <w:rPr>
          <w:bCs/>
        </w:rPr>
        <w:t xml:space="preserve">C/min </w:t>
      </w:r>
      <w:r w:rsidRPr="005C7427">
        <w:rPr>
          <w:bCs/>
        </w:rPr>
        <w:fldChar w:fldCharType="begin" w:fldLock="1"/>
      </w:r>
      <w:r w:rsidRPr="005C7427">
        <w:rPr>
          <w:bCs/>
        </w:rPr>
        <w:instrText>ADDIN CSL_CITATION {"citationItems":[{"id":"ITEM-1","itemData":{"DOI":"10.1021/acs.cgd.0c01543","ISSN":"15287505","abstract":"A full comprehension of milk fat crystallization is important for the structural development of dairy products such as butter, ice cream, and cheese. The influence of triacylglycerol (TAG) composition on the dynamic of milk fat crystallization and the nanostructure of the formed crystals was investigated using two chemically different types of milk fat, namely buffalo and cow milk fats (BMF; CMF). The TAG composition was determined using liquid chromatography and mass spectrophotometry (LCMS), whereas differential scanning calorimetry (DSC), small- and wide-angle X-ray scattering (SAXS and WAXS), and polarized light microscopy (PLM) were used to characterize the crystallization behavior of the two milk fats. A total of 37 TAG species were identified in both BMF and CMF, but in different proportions. In particular, BMF was found to have a higher amount of low-molecular-weight TAGs in comparison to CMF. This difference in chemical composition explains the different kinetics of polymorphic transformation in the two samples. Specifically, it clarifies the delay in the nucleation of the β′-polymorph in BMF in comparison to CMF. BMF also showed a higher nucleation rate due to its higher proportion of saturated TAGs and higher melting range. Finally, this work presents a novel interpretation of the mechanism of formation of the β-polymorph (53 Å), which has recently become the subject of a vivid debate in milk fat crystallization studies.","author":[{"dropping-particle":"","family":"Pratama","given":"Yoga","non-dropping-particle":"","parse-names":false,"suffix":""},{"dropping-particle":"","family":"Simone","given":"Elena","non-dropping-particle":"","parse-names":false,"suffix":""},{"dropping-particle":"","family":"Rappolt","given":"Michael","non-dropping-particle":"","parse-names":false,"suffix":""}],"container-title":"Crystal Growth and Design","id":"ITEM-1","issue":"4","issued":{"date-parts":[["2021","4","7"]]},"page":"2113-2127","publisher":"American Chemical Society","title":"The Unique Crystallization Behavior of Buffalo Milk Fat","type":"article-journal","volume":"21"},"uris":["http://www.mendeley.com/documents/?uuid=e572cc1c-0d07-405e-b115-3a1e2fe96bf6"]}],"mendeley":{"formattedCitation":"(Pratama et al., 2021)","plainTextFormattedCitation":"(Pratama et al., 2021)","previouslyFormattedCitation":"(Pratama et al., 2021)"},"properties":{"noteIndex":0},"schema":"https://github.com/citation-style-language/schema/raw/master/csl-citation.json"}</w:instrText>
      </w:r>
      <w:r w:rsidRPr="005C7427">
        <w:rPr>
          <w:bCs/>
        </w:rPr>
        <w:fldChar w:fldCharType="separate"/>
      </w:r>
      <w:r w:rsidRPr="005C7427">
        <w:rPr>
          <w:bCs/>
          <w:noProof/>
        </w:rPr>
        <w:t>(Pratama et al., 2021)</w:t>
      </w:r>
      <w:r w:rsidRPr="005C7427">
        <w:rPr>
          <w:bCs/>
        </w:rPr>
        <w:fldChar w:fldCharType="end"/>
      </w:r>
      <w:r w:rsidRPr="005C7427">
        <w:rPr>
          <w:bCs/>
        </w:rPr>
        <w:t xml:space="preserve">. The buffalo milk fat, which has higher HMF and LMF proportion compared to cow milk fat, showed a slower </w:t>
      </w:r>
      <w:r w:rsidRPr="005C7427">
        <w:rPr>
          <w:rFonts w:cstheme="minorHAnsi"/>
          <w:bCs/>
        </w:rPr>
        <w:t>β</w:t>
      </w:r>
      <w:r w:rsidRPr="005C7427">
        <w:rPr>
          <w:bCs/>
        </w:rPr>
        <w:t>’ formation.</w:t>
      </w:r>
    </w:p>
    <w:p w14:paraId="14D463C4" w14:textId="3CD49E5B" w:rsidR="009F3A76" w:rsidRPr="005C7427" w:rsidRDefault="00F64C8B" w:rsidP="00962C46">
      <w:pPr>
        <w:spacing w:line="312" w:lineRule="auto"/>
        <w:jc w:val="both"/>
        <w:rPr>
          <w:bCs/>
        </w:rPr>
      </w:pPr>
      <w:r w:rsidRPr="005C7427">
        <w:rPr>
          <w:bCs/>
        </w:rPr>
        <w:t xml:space="preserve">Despite the wide literature on milk fat </w:t>
      </w:r>
      <w:r w:rsidR="00E00ABF" w:rsidRPr="005C7427">
        <w:rPr>
          <w:bCs/>
        </w:rPr>
        <w:t xml:space="preserve">and milk fat fractions </w:t>
      </w:r>
      <w:r w:rsidRPr="005C7427">
        <w:rPr>
          <w:bCs/>
        </w:rPr>
        <w:t>crystalli</w:t>
      </w:r>
      <w:r w:rsidR="00956E8B" w:rsidRPr="005C7427">
        <w:rPr>
          <w:bCs/>
        </w:rPr>
        <w:t>s</w:t>
      </w:r>
      <w:r w:rsidRPr="005C7427">
        <w:rPr>
          <w:bCs/>
        </w:rPr>
        <w:t>ation</w:t>
      </w:r>
      <w:r w:rsidR="006031A0" w:rsidRPr="005C7427">
        <w:rPr>
          <w:bCs/>
        </w:rPr>
        <w:t xml:space="preserve">, </w:t>
      </w:r>
      <w:r w:rsidR="00992024" w:rsidRPr="005C7427">
        <w:rPr>
          <w:bCs/>
        </w:rPr>
        <w:t xml:space="preserve">the </w:t>
      </w:r>
      <w:r w:rsidR="00BB2EBB" w:rsidRPr="005C7427">
        <w:rPr>
          <w:bCs/>
        </w:rPr>
        <w:t xml:space="preserve">concrete </w:t>
      </w:r>
      <w:r w:rsidR="00992024" w:rsidRPr="005C7427">
        <w:rPr>
          <w:bCs/>
        </w:rPr>
        <w:t>role of</w:t>
      </w:r>
      <w:r w:rsidRPr="005C7427">
        <w:rPr>
          <w:bCs/>
        </w:rPr>
        <w:t xml:space="preserve"> the</w:t>
      </w:r>
      <w:r w:rsidR="00011D9B" w:rsidRPr="005C7427">
        <w:rPr>
          <w:bCs/>
        </w:rPr>
        <w:t xml:space="preserve"> </w:t>
      </w:r>
      <w:r w:rsidR="00992024" w:rsidRPr="005C7427">
        <w:rPr>
          <w:bCs/>
        </w:rPr>
        <w:t>TAGs composition in milk</w:t>
      </w:r>
      <w:r w:rsidR="005F4541" w:rsidRPr="005C7427">
        <w:rPr>
          <w:bCs/>
        </w:rPr>
        <w:t xml:space="preserve"> fat</w:t>
      </w:r>
      <w:r w:rsidR="00992024" w:rsidRPr="005C7427">
        <w:rPr>
          <w:bCs/>
        </w:rPr>
        <w:t xml:space="preserve"> crystallisation remains unclear</w:t>
      </w:r>
      <w:r w:rsidR="00224CF1" w:rsidRPr="005C7427">
        <w:rPr>
          <w:bCs/>
        </w:rPr>
        <w:t>.</w:t>
      </w:r>
      <w:r w:rsidR="00487F48" w:rsidRPr="005C7427">
        <w:rPr>
          <w:bCs/>
        </w:rPr>
        <w:t xml:space="preserve"> </w:t>
      </w:r>
      <w:r w:rsidR="00BB2EBB" w:rsidRPr="005C7427">
        <w:rPr>
          <w:bCs/>
        </w:rPr>
        <w:t>W</w:t>
      </w:r>
      <w:r w:rsidR="009F2BE0" w:rsidRPr="005C7427">
        <w:rPr>
          <w:bCs/>
        </w:rPr>
        <w:t xml:space="preserve">e </w:t>
      </w:r>
      <w:r w:rsidR="00BD09A9" w:rsidRPr="005C7427">
        <w:rPr>
          <w:bCs/>
        </w:rPr>
        <w:t xml:space="preserve">argue that using </w:t>
      </w:r>
      <w:r w:rsidR="00BB2EBB" w:rsidRPr="005C7427">
        <w:rPr>
          <w:bCs/>
        </w:rPr>
        <w:t xml:space="preserve">the </w:t>
      </w:r>
      <w:r w:rsidR="00032242" w:rsidRPr="005C7427">
        <w:rPr>
          <w:bCs/>
        </w:rPr>
        <w:t>HMF, MMF and LMF</w:t>
      </w:r>
      <w:r w:rsidR="006A0511" w:rsidRPr="005C7427">
        <w:rPr>
          <w:bCs/>
        </w:rPr>
        <w:t xml:space="preserve"> </w:t>
      </w:r>
      <w:r w:rsidR="00BB2EBB" w:rsidRPr="005C7427">
        <w:rPr>
          <w:bCs/>
        </w:rPr>
        <w:t>fractions and their ratios</w:t>
      </w:r>
      <w:r w:rsidR="007D3BCB" w:rsidRPr="005C7427">
        <w:rPr>
          <w:bCs/>
        </w:rPr>
        <w:t xml:space="preserve"> </w:t>
      </w:r>
      <w:r w:rsidR="00BB2EBB" w:rsidRPr="005C7427">
        <w:rPr>
          <w:bCs/>
        </w:rPr>
        <w:t xml:space="preserve">as sole argumentative basis for explaining </w:t>
      </w:r>
      <w:r w:rsidR="007D3BCB" w:rsidRPr="005C7427">
        <w:rPr>
          <w:bCs/>
        </w:rPr>
        <w:t xml:space="preserve">the </w:t>
      </w:r>
      <w:r w:rsidR="007A7317" w:rsidRPr="005C7427">
        <w:rPr>
          <w:bCs/>
        </w:rPr>
        <w:t xml:space="preserve">crystallisation </w:t>
      </w:r>
      <w:r w:rsidR="005A1069" w:rsidRPr="005C7427">
        <w:rPr>
          <w:bCs/>
        </w:rPr>
        <w:t>behaviour of milk fat</w:t>
      </w:r>
      <w:r w:rsidR="00FD6437" w:rsidRPr="005C7427">
        <w:rPr>
          <w:bCs/>
        </w:rPr>
        <w:t xml:space="preserve"> is not sufficient</w:t>
      </w:r>
      <w:r w:rsidR="005A1069" w:rsidRPr="005C7427">
        <w:rPr>
          <w:bCs/>
        </w:rPr>
        <w:t>. Th</w:t>
      </w:r>
      <w:r w:rsidR="004D5EDA" w:rsidRPr="005C7427">
        <w:rPr>
          <w:bCs/>
        </w:rPr>
        <w:t>is is supported by two reasons:</w:t>
      </w:r>
      <w:r w:rsidR="009D5DAC" w:rsidRPr="005C7427">
        <w:rPr>
          <w:bCs/>
        </w:rPr>
        <w:t xml:space="preserve"> (1) </w:t>
      </w:r>
      <w:r w:rsidR="00E00ABF" w:rsidRPr="005C7427">
        <w:rPr>
          <w:bCs/>
        </w:rPr>
        <w:t>as</w:t>
      </w:r>
      <w:r w:rsidR="009D5DAC" w:rsidRPr="005C7427">
        <w:rPr>
          <w:bCs/>
        </w:rPr>
        <w:t xml:space="preserve"> </w:t>
      </w:r>
      <w:r w:rsidR="00D769C2" w:rsidRPr="005C7427">
        <w:rPr>
          <w:bCs/>
        </w:rPr>
        <w:t>a</w:t>
      </w:r>
      <w:r w:rsidR="00B65F20" w:rsidRPr="005C7427">
        <w:rPr>
          <w:bCs/>
        </w:rPr>
        <w:t>bove</w:t>
      </w:r>
      <w:r w:rsidR="00D769C2" w:rsidRPr="005C7427">
        <w:rPr>
          <w:bCs/>
        </w:rPr>
        <w:t>mentioned</w:t>
      </w:r>
      <w:r w:rsidR="009D5DAC" w:rsidRPr="005C7427">
        <w:rPr>
          <w:bCs/>
        </w:rPr>
        <w:t>, there is no clear cut definition for the</w:t>
      </w:r>
      <w:r w:rsidR="00B50F69" w:rsidRPr="005C7427">
        <w:rPr>
          <w:bCs/>
        </w:rPr>
        <w:t xml:space="preserve">se </w:t>
      </w:r>
      <w:r w:rsidR="009D5DAC" w:rsidRPr="005C7427">
        <w:rPr>
          <w:bCs/>
        </w:rPr>
        <w:t>fraction</w:t>
      </w:r>
      <w:r w:rsidR="00B50F69" w:rsidRPr="005C7427">
        <w:rPr>
          <w:bCs/>
        </w:rPr>
        <w:t>s</w:t>
      </w:r>
      <w:r w:rsidR="00637136" w:rsidRPr="005C7427">
        <w:rPr>
          <w:bCs/>
        </w:rPr>
        <w:t xml:space="preserve"> and</w:t>
      </w:r>
      <w:r w:rsidR="00B50F69" w:rsidRPr="005C7427">
        <w:rPr>
          <w:bCs/>
        </w:rPr>
        <w:t xml:space="preserve"> how to quantify</w:t>
      </w:r>
      <w:r w:rsidR="00637136" w:rsidRPr="005C7427">
        <w:rPr>
          <w:bCs/>
        </w:rPr>
        <w:t xml:space="preserve"> </w:t>
      </w:r>
      <w:r w:rsidR="004D5EDA" w:rsidRPr="005C7427">
        <w:rPr>
          <w:bCs/>
        </w:rPr>
        <w:t>them</w:t>
      </w:r>
      <w:r w:rsidR="00D769C2" w:rsidRPr="005C7427">
        <w:rPr>
          <w:bCs/>
        </w:rPr>
        <w:t xml:space="preserve">. </w:t>
      </w:r>
      <w:r w:rsidR="00A0152F" w:rsidRPr="005C7427">
        <w:rPr>
          <w:bCs/>
        </w:rPr>
        <w:t>Researchers</w:t>
      </w:r>
      <w:r w:rsidR="00D769C2" w:rsidRPr="005C7427">
        <w:rPr>
          <w:bCs/>
        </w:rPr>
        <w:t xml:space="preserve"> have come up with different </w:t>
      </w:r>
      <w:r w:rsidR="004310D4" w:rsidRPr="005C7427">
        <w:rPr>
          <w:bCs/>
        </w:rPr>
        <w:t xml:space="preserve">fractionation </w:t>
      </w:r>
      <w:r w:rsidR="00D769C2" w:rsidRPr="005C7427">
        <w:rPr>
          <w:bCs/>
        </w:rPr>
        <w:t>method</w:t>
      </w:r>
      <w:r w:rsidR="004310D4" w:rsidRPr="005C7427">
        <w:rPr>
          <w:bCs/>
        </w:rPr>
        <w:t>s</w:t>
      </w:r>
      <w:r w:rsidR="00FD6437" w:rsidRPr="005C7427">
        <w:rPr>
          <w:bCs/>
        </w:rPr>
        <w:t>,</w:t>
      </w:r>
      <w:r w:rsidR="004310D4" w:rsidRPr="005C7427">
        <w:rPr>
          <w:bCs/>
        </w:rPr>
        <w:t xml:space="preserve"> </w:t>
      </w:r>
      <w:r w:rsidR="008601F3" w:rsidRPr="005C7427">
        <w:rPr>
          <w:bCs/>
        </w:rPr>
        <w:t xml:space="preserve">which </w:t>
      </w:r>
      <w:r w:rsidR="004310D4" w:rsidRPr="005C7427">
        <w:rPr>
          <w:bCs/>
        </w:rPr>
        <w:t>result in different TAG</w:t>
      </w:r>
      <w:r w:rsidR="00FD6437" w:rsidRPr="005C7427">
        <w:rPr>
          <w:bCs/>
        </w:rPr>
        <w:t>s</w:t>
      </w:r>
      <w:r w:rsidR="004310D4" w:rsidRPr="005C7427">
        <w:rPr>
          <w:bCs/>
        </w:rPr>
        <w:t xml:space="preserve"> composition</w:t>
      </w:r>
      <w:r w:rsidR="00F32051" w:rsidRPr="005C7427">
        <w:rPr>
          <w:bCs/>
        </w:rPr>
        <w:t>;</w:t>
      </w:r>
      <w:r w:rsidR="004D3F34" w:rsidRPr="005C7427">
        <w:rPr>
          <w:bCs/>
        </w:rPr>
        <w:t xml:space="preserve"> (2) </w:t>
      </w:r>
      <w:r w:rsidR="00F32051" w:rsidRPr="005C7427">
        <w:rPr>
          <w:bCs/>
        </w:rPr>
        <w:t>f</w:t>
      </w:r>
      <w:r w:rsidR="004D3F34" w:rsidRPr="005C7427">
        <w:rPr>
          <w:bCs/>
        </w:rPr>
        <w:t xml:space="preserve">ractionation </w:t>
      </w:r>
      <w:r w:rsidR="00197C28" w:rsidRPr="005C7427">
        <w:rPr>
          <w:bCs/>
        </w:rPr>
        <w:t xml:space="preserve">cannot </w:t>
      </w:r>
      <w:r w:rsidR="00096A94" w:rsidRPr="005C7427">
        <w:rPr>
          <w:bCs/>
        </w:rPr>
        <w:t>perfectly separate the different melting groups</w:t>
      </w:r>
      <w:r w:rsidR="00653848" w:rsidRPr="005C7427">
        <w:rPr>
          <w:bCs/>
        </w:rPr>
        <w:t>. F</w:t>
      </w:r>
      <w:r w:rsidR="00051080" w:rsidRPr="005C7427">
        <w:rPr>
          <w:bCs/>
        </w:rPr>
        <w:t>or instance</w:t>
      </w:r>
      <w:r w:rsidR="00FB684A" w:rsidRPr="005C7427">
        <w:rPr>
          <w:bCs/>
        </w:rPr>
        <w:t>,</w:t>
      </w:r>
      <w:r w:rsidR="00900C95" w:rsidRPr="005C7427">
        <w:rPr>
          <w:bCs/>
        </w:rPr>
        <w:t xml:space="preserve"> </w:t>
      </w:r>
      <w:r w:rsidR="000B3C7D" w:rsidRPr="005C7427">
        <w:rPr>
          <w:bCs/>
        </w:rPr>
        <w:t xml:space="preserve">TAGs that belong to </w:t>
      </w:r>
      <w:r w:rsidR="00EB57E3" w:rsidRPr="005C7427">
        <w:rPr>
          <w:bCs/>
        </w:rPr>
        <w:t xml:space="preserve">the </w:t>
      </w:r>
      <w:r w:rsidR="00434DC5" w:rsidRPr="005C7427">
        <w:rPr>
          <w:bCs/>
        </w:rPr>
        <w:t xml:space="preserve">HMF </w:t>
      </w:r>
      <w:r w:rsidR="00E925F4" w:rsidRPr="005C7427">
        <w:rPr>
          <w:bCs/>
        </w:rPr>
        <w:t xml:space="preserve">(fully saturated </w:t>
      </w:r>
      <w:r w:rsidR="009B7AF9" w:rsidRPr="005C7427">
        <w:rPr>
          <w:bCs/>
        </w:rPr>
        <w:t>TAGs)</w:t>
      </w:r>
      <w:r w:rsidR="000B3C7D" w:rsidRPr="005C7427">
        <w:rPr>
          <w:bCs/>
        </w:rPr>
        <w:t xml:space="preserve"> are </w:t>
      </w:r>
      <w:r w:rsidR="00F32051" w:rsidRPr="005C7427">
        <w:rPr>
          <w:bCs/>
        </w:rPr>
        <w:t xml:space="preserve">also </w:t>
      </w:r>
      <w:r w:rsidR="000B3C7D" w:rsidRPr="005C7427">
        <w:rPr>
          <w:bCs/>
        </w:rPr>
        <w:t>observed in</w:t>
      </w:r>
      <w:r w:rsidR="00E925F4" w:rsidRPr="005C7427">
        <w:rPr>
          <w:bCs/>
        </w:rPr>
        <w:t xml:space="preserve"> </w:t>
      </w:r>
      <w:r w:rsidR="00EB57E3" w:rsidRPr="005C7427">
        <w:rPr>
          <w:bCs/>
        </w:rPr>
        <w:t xml:space="preserve">the </w:t>
      </w:r>
      <w:r w:rsidR="00E925F4" w:rsidRPr="005C7427">
        <w:rPr>
          <w:bCs/>
        </w:rPr>
        <w:t xml:space="preserve">low melting fraction and </w:t>
      </w:r>
      <w:r w:rsidR="00E925F4" w:rsidRPr="005C7427">
        <w:rPr>
          <w:bCs/>
          <w:i/>
          <w:iCs/>
        </w:rPr>
        <w:t>vice versa</w:t>
      </w:r>
      <w:r w:rsidR="00667760" w:rsidRPr="005C7427">
        <w:rPr>
          <w:bCs/>
          <w:i/>
          <w:iCs/>
        </w:rPr>
        <w:t xml:space="preserve"> </w:t>
      </w:r>
      <w:r w:rsidR="00EC3838" w:rsidRPr="005C7427">
        <w:rPr>
          <w:bCs/>
        </w:rPr>
        <w:fldChar w:fldCharType="begin" w:fldLock="1"/>
      </w:r>
      <w:r w:rsidR="002D3D96">
        <w:rPr>
          <w:bCs/>
        </w:rPr>
        <w:instrText>ADDIN CSL_CITATION {"citationItems":[{"id":"ITEM-1","itemData":{"DOI":"10.1007/BF02517966","ISSN":"0003021X","abstract":"Anhydrous milk fat (AMF) was fractionated by a two-stage dry fractionation process to produce three fractions: high melting (HMF), middle melting (MMF), and low melting (LMF). The HMF (m.p. 42°C) exhibited a broad melting range similar to a plastic fat. The MMF (m.p. 33°C) resembled the original AMF (m.p. 31°C), but with slightly higher solid fat content. The LMF (m.p. 16°C) was liquid at ambient temperature. Differences in the thermal properties of these fractions were attributed to the triacylglycerols (TAG) and their fatty acid composition. Saturated TAG with carbon numbers of 36-54 were concentrated in the HMF; whereas unsaturated TAG of carbon number 36-54 predominated in the LMF. Likewise, the longchain saturated fatty acids were significantly higher and the long-chain unsaturated fatty acids were significantly lower in the HMF fraction. Binary blends of milk-fat fractions with a range of melting profiles were produced by mixing HMF with AMF, MMF, or LMF. Laboratory-prepared fractions were similar to commercially available fractions.","author":[{"dropping-particle":"","family":"Dimick","given":"P. S.","non-dropping-particle":"","parse-names":false,"suffix":""},{"dropping-particle":"","family":"Reddy","given":"S. Yella","non-dropping-particle":"","parse-names":false,"suffix":""},{"dropping-particle":"","family":"Ziegler","given":"G. R.","non-dropping-particle":"","parse-names":false,"suffix":""}],"container-title":"Journal of the American Oil Chemists' Society","id":"ITEM-1","issue":"12","issued":{"date-parts":[["1996"]]},"page":"1647-1652","publisher":"American Oil Chemists' Society","title":"Chemical and thermal characteristics of milk-fat fractions isolated by a melt crystallization","type":"article-journal","volume":"73"},"uris":["http://www.mendeley.com/documents/?uuid=3f96541b-3e16-3b04-8052-a824d07c8820"]},{"id":"ITEM-2","itemData":{"DOI":"10.1016/j.chemphyslip.2006.06.002","ISSN":"00093084","PMID":"16860787","abstract":"The chemical composition and crystallisation properties of milk fat and its primary fractions, obtained by dry fractionation at 21 °C, were investigated. The solid fraction (stearin) and the liquid fraction (olein) displayed a different triacylglycerol (TG) composition. Stearin fraction was enriched in long-chain fatty acids, whereas olein fraction was enriched in short-chain and unsaturated fatty acids. Crystallisation properties of milk fat, and both the stearin and olein fractions were studied on cooling at |dT/dt| = 1 °C min-1 by differential scanning calorimetry and time-resolved synchrotron X-ray diffraction (XRD) at small and wide angles. Two main types of crystals corresponding to double chain length structures were characterised in the stearin fraction: α 2L1 (47.5 Å) and β′ 2L2 (41.7 Å). A triple chain length structure was formed in the olein fraction: α 3L (72.1 Å). Crystallisaton of milk fat showed the formation of two 2L (47.3 and 41.6 Å) and one 3L (72.1 Å) lamellar structures with an hexagonal packing (α form). A schematic representation of the 3L packing of olein fraction was proposed to explain how a wide diversity of TG can accommodate to form a lamellar structure with a thickness of 72 Å. Furthermore, the sharpness of the small-angle XRD lines associated to the α form was explained by the formation of liquid crystals of smectic type. © 2006 Elsevier Ireland Ltd. All rights reserved.","author":[{"dropping-particle":"","family":"Lopez","given":"Christelle","non-dropping-particle":"","parse-names":false,"suffix":""},{"dropping-particle":"","family":"Bourgaux","given":"Claudie","non-dropping-particle":"","parse-names":false,"suffix":""},{"dropping-particle":"","family":"Lesieur","given":"Pierre","non-dropping-particle":"","parse-names":false,"suffix":""},{"dropping-particle":"","family":"Riaublanc","given":"Alain","non-dropping-particle":"","parse-names":false,"suffix":""},{"dropping-particle":"","family":"Ollivon","given":"Michel","non-dropping-particle":"","parse-names":false,"suffix":""}],"container-title":"Chemistry and Physics of Lipids","id":"ITEM-2","issue":"1","issued":{"date-parts":[["2006","10","1"]]},"page":"17-33","publisher":"Elsevier","title":"Milk fat and primary fractions obtained by dry fractionation. 1. Chemical composition and crystallisation properties","type":"article-journal","volume":"144"},"uris":["http://www.mendeley.com/documents/?uuid=e33462b4-3cf9-4ec8-83d0-fc0c7c7108ca"]},{"id":"ITEM-3","itemData":{"DOI":"10.1007/s11746-999-0146-8","ISSN":"0003021X","abstract":"Milk fat was fractionated by solvent (acetone) fractionation and dry fractionation. Based on their fatty acid and acyl-carbon profiles, the fractions could be divided into three main groups: high-melting triglycerides (HMT), middle-melting triglycerides (MMT), and low-melting triglycerides (LMT). HMT fractions were enriched in long-chain fatty acids, and reduced in short-chain fatty acids and unsaturated fatty acids. The MMT fractions were enriched in long-chain fatty acids, and reduced in unsaturated fatty acids. The LMT fractions were reduced in long-chain fatty acids, and enriched in short-chain fatty acids and unsaturated fatty acids. Crystallization of these fractions was studied by differential scanning calorimetry and X-ray diffraction techniques. In this study, the stable crystal form appeared to be the β′-form for all fractions. At sufficiently low temperature (different for each fraction), the β′-form is preceded by crystallization in the metastable α-form. An important difference between the fractions is the rate of crystallization in the β′-form, which proceeds at a much lower rate for the lower-melting fat fractions than for the higher-melting fat fractions. This may be due to the much lower affinity for crystallization of the lower-melting fractions, due to the less favorable molecular geometry for packing in the β′-crystal lattice.","author":[{"dropping-particle":"","family":"Aken","given":"C. A.","non-dropping-particle":"Van","parse-names":false,"suffix":""},{"dropping-particle":"","family":"Grotenhuis","given":"E.","non-dropping-particle":"Ten","parse-names":false,"suffix":""},{"dropping-particle":"","family":"Langevelde","given":"A. J.","non-dropping-particle":"Van","parse-names":false,"suffix":""},{"dropping-particle":"","family":"Schenk","given":"H.","non-dropping-particle":"","parse-names":false,"suffix":""}],"container-title":"Journal of the American Oil Chemists' Society","id":"ITEM-3","issue":"11","issued":{"date-parts":[["1999"]]},"page":"1323-1331","publisher":"American Oil Chemists' Soc","title":"Composition and crystallization of milk fat fractions","type":"article-journal","volume":"76"},"uris":["http://www.mendeley.com/documents/?uuid=9bf4b42f-8ad2-3b83-bf39-23785042de8f"]}],"mendeley":{"formattedCitation":"(Dimick et al., 1996; Christelle Lopez et al., 2006; Van Aken et al., 1999)","plainTextFormattedCitation":"(Dimick et al., 1996; Christelle Lopez et al., 2006; Van Aken et al., 1999)","previouslyFormattedCitation":"(Dimick et al., 1996; Christelle Lopez et al., 2006; Van Aken et al., 1999)"},"properties":{"noteIndex":0},"schema":"https://github.com/citation-style-language/schema/raw/master/csl-citation.json"}</w:instrText>
      </w:r>
      <w:r w:rsidR="00EC3838" w:rsidRPr="005C7427">
        <w:rPr>
          <w:bCs/>
        </w:rPr>
        <w:fldChar w:fldCharType="separate"/>
      </w:r>
      <w:r w:rsidR="005403F3" w:rsidRPr="005403F3">
        <w:rPr>
          <w:bCs/>
          <w:noProof/>
        </w:rPr>
        <w:t>(Dimick et al., 1996; Christelle Lopez et al., 2006; Van Aken et al., 1999)</w:t>
      </w:r>
      <w:r w:rsidR="00EC3838" w:rsidRPr="005C7427">
        <w:rPr>
          <w:bCs/>
        </w:rPr>
        <w:fldChar w:fldCharType="end"/>
      </w:r>
      <w:r w:rsidR="00CC1160" w:rsidRPr="005C7427">
        <w:rPr>
          <w:bCs/>
        </w:rPr>
        <w:t xml:space="preserve">. This inclusion </w:t>
      </w:r>
      <w:r w:rsidR="00D43227" w:rsidRPr="005C7427">
        <w:rPr>
          <w:bCs/>
        </w:rPr>
        <w:t>is likely due to</w:t>
      </w:r>
      <w:r w:rsidR="009A21A7" w:rsidRPr="005C7427">
        <w:rPr>
          <w:bCs/>
        </w:rPr>
        <w:t xml:space="preserve"> co-crystallisation</w:t>
      </w:r>
      <w:r w:rsidR="006F1BA5" w:rsidRPr="005C7427">
        <w:rPr>
          <w:bCs/>
        </w:rPr>
        <w:t xml:space="preserve"> during fractionation,</w:t>
      </w:r>
      <w:r w:rsidR="009E2BFB" w:rsidRPr="005C7427">
        <w:rPr>
          <w:bCs/>
        </w:rPr>
        <w:t xml:space="preserve"> </w:t>
      </w:r>
      <w:r w:rsidR="00685C20" w:rsidRPr="005C7427">
        <w:rPr>
          <w:bCs/>
        </w:rPr>
        <w:t>which results</w:t>
      </w:r>
      <w:r w:rsidR="00860F5F" w:rsidRPr="005C7427">
        <w:rPr>
          <w:bCs/>
        </w:rPr>
        <w:t xml:space="preserve"> in</w:t>
      </w:r>
      <w:r w:rsidR="009E2BFB" w:rsidRPr="005C7427">
        <w:rPr>
          <w:bCs/>
        </w:rPr>
        <w:t xml:space="preserve"> mixed crystals</w:t>
      </w:r>
      <w:r w:rsidR="00667760" w:rsidRPr="005C7427">
        <w:rPr>
          <w:bCs/>
        </w:rPr>
        <w:t xml:space="preserve"> </w:t>
      </w:r>
      <w:r w:rsidR="001F763D" w:rsidRPr="005C7427">
        <w:rPr>
          <w:bCs/>
        </w:rPr>
        <w:fldChar w:fldCharType="begin" w:fldLock="1"/>
      </w:r>
      <w:r w:rsidR="00924625" w:rsidRPr="005C7427">
        <w:rPr>
          <w:bCs/>
        </w:rPr>
        <w:instrText>ADDIN CSL_CITATION {"citationItems":[{"id":"ITEM-1","itemData":{"DOI":"10.1007/BF02564225","ISSN":"0003021X","abstract":"Although anhydrous milk fat (AMF) has excellent properties, its variable physicochemical properties and its lack of functionality restrict its uses in the food industry. A technology involving dry fractionation of AMF has been developed, and its attributes include selectivity, reliability and general application. Combining two simple and reliable technologies, i.e., multi-step fractionation and blending, it is possible to overcome functionality problems and the seasonal variations of AMF. © 1993 American Oil Chemists' Society.","author":[{"dropping-particle":"","family":"Deffense","given":"E.","non-dropping-particle":"","parse-names":false,"suffix":""}],"container-title":"Journal of the American Oil Chemists' Society","id":"ITEM-1","issue":"12","issued":{"date-parts":[["1993","12","1"]]},"page":"1193-1201","publisher":"Springer-Verlag","title":"Milk fat fractionation today: A review","type":"article-journal","volume":"70"},"uris":["http://www.mendeley.com/documents/?uuid=88faceae-ff4c-4c71-aa05-115beb499d7e"]}],"mendeley":{"formattedCitation":"(Deffense, 1993)","plainTextFormattedCitation":"(Deffense, 1993)","previouslyFormattedCitation":"(Deffense, 1993)"},"properties":{"noteIndex":0},"schema":"https://github.com/citation-style-language/schema/raw/master/csl-citation.json"}</w:instrText>
      </w:r>
      <w:r w:rsidR="001F763D" w:rsidRPr="005C7427">
        <w:rPr>
          <w:bCs/>
        </w:rPr>
        <w:fldChar w:fldCharType="separate"/>
      </w:r>
      <w:r w:rsidR="00F77119" w:rsidRPr="005C7427">
        <w:rPr>
          <w:bCs/>
          <w:noProof/>
        </w:rPr>
        <w:t>(Deffense, 1993)</w:t>
      </w:r>
      <w:r w:rsidR="001F763D" w:rsidRPr="005C7427">
        <w:rPr>
          <w:bCs/>
        </w:rPr>
        <w:fldChar w:fldCharType="end"/>
      </w:r>
      <w:r w:rsidR="006F1BA5" w:rsidRPr="005C7427">
        <w:rPr>
          <w:bCs/>
        </w:rPr>
        <w:t xml:space="preserve">, </w:t>
      </w:r>
      <w:r w:rsidR="00EF6CB7" w:rsidRPr="005C7427">
        <w:rPr>
          <w:bCs/>
        </w:rPr>
        <w:t>as well as</w:t>
      </w:r>
      <w:r w:rsidR="002A2AA4" w:rsidRPr="005C7427">
        <w:rPr>
          <w:bCs/>
        </w:rPr>
        <w:t xml:space="preserve"> the</w:t>
      </w:r>
      <w:r w:rsidR="006F1BA5" w:rsidRPr="005C7427">
        <w:rPr>
          <w:bCs/>
        </w:rPr>
        <w:t xml:space="preserve"> physical</w:t>
      </w:r>
      <w:r w:rsidR="00E03383" w:rsidRPr="005C7427">
        <w:rPr>
          <w:bCs/>
        </w:rPr>
        <w:t xml:space="preserve"> entrapment </w:t>
      </w:r>
      <w:r w:rsidR="00E954DD" w:rsidRPr="005C7427">
        <w:rPr>
          <w:bCs/>
        </w:rPr>
        <w:t xml:space="preserve">of </w:t>
      </w:r>
      <w:r w:rsidR="005156EE" w:rsidRPr="005C7427">
        <w:rPr>
          <w:bCs/>
        </w:rPr>
        <w:t>low melting TAG</w:t>
      </w:r>
      <w:r w:rsidR="004D5EDA" w:rsidRPr="005C7427">
        <w:rPr>
          <w:bCs/>
        </w:rPr>
        <w:t>s</w:t>
      </w:r>
      <w:r w:rsidR="005156EE" w:rsidRPr="005C7427">
        <w:rPr>
          <w:bCs/>
        </w:rPr>
        <w:t xml:space="preserve"> inside the </w:t>
      </w:r>
      <w:r w:rsidR="002A2AA4" w:rsidRPr="005C7427">
        <w:rPr>
          <w:bCs/>
        </w:rPr>
        <w:t>crysta</w:t>
      </w:r>
      <w:r w:rsidR="006F1BA5" w:rsidRPr="005C7427">
        <w:rPr>
          <w:bCs/>
        </w:rPr>
        <w:t xml:space="preserve">lline network developed </w:t>
      </w:r>
      <w:r w:rsidR="00AE1CB7" w:rsidRPr="005C7427">
        <w:rPr>
          <w:bCs/>
        </w:rPr>
        <w:t>during</w:t>
      </w:r>
      <w:r w:rsidR="006F1BA5" w:rsidRPr="005C7427">
        <w:rPr>
          <w:bCs/>
        </w:rPr>
        <w:t xml:space="preserve"> </w:t>
      </w:r>
      <w:r w:rsidR="00AE1CB7" w:rsidRPr="005C7427">
        <w:rPr>
          <w:bCs/>
        </w:rPr>
        <w:t>crystallisation</w:t>
      </w:r>
      <w:r w:rsidR="007300AC" w:rsidRPr="005C7427">
        <w:rPr>
          <w:bCs/>
        </w:rPr>
        <w:t xml:space="preserve"> </w:t>
      </w:r>
      <w:r w:rsidR="00AE1CB7" w:rsidRPr="005C7427">
        <w:rPr>
          <w:bCs/>
        </w:rPr>
        <w:fldChar w:fldCharType="begin" w:fldLock="1"/>
      </w:r>
      <w:r w:rsidR="002D3D96">
        <w:rPr>
          <w:bCs/>
        </w:rPr>
        <w:instrText>ADDIN CSL_CITATION {"citationItems":[{"id":"ITEM-1","itemData":{"DOI":"10.1007/s11746-999-0224-y","ISSN":"0003021X","abstract":"Gas-liquid chromatography and high-performance liquid chromatography (HPLC) were used to determine fatty acids and triglyceride (TG) compositions of crude palm oil (CPO), refined, bleached, and deodorized (RBD) palm oil, RBD palm olein, and RBD palm stearin, while their thermal profiles were analyzed by differential scanning calorimeter (DSC). The HPLC chromatograms showed that the TG composition of CPO and RBD palm oil were quite similar. The results showed that CPO, RBD palm oil, RBD olein, and superolein consist mainly of monosaturated and disaturated TG while RBD palm stearin consists mainly of disaturated and trisaturated TG. In DSC cool-ing thermograms the peaks of triunsaturated, monosaturated and disaturated TG were found at the range of -48.62 to -60.36, -25.89 to -29.19, and -11.22 to -1.69°C, respectively, while trisaturated TG were found between 13.72 and 27.64°C. The heating thermograms of CPO indicated the presence of polymorphs β2′, α, β1′, and β1. The peak of CPO was found at 4.78°C. However, after refining, the peak shifted to 6.25°C and became smaller but more apparent as indicated by RBD palm oil thermograms. The heating and cooling thermograms of the RBD palm stearin were characterized by a sharp, high-melting point (high-T) peak temperature and a short and wide low-melting point (low-T) peak temperature, indicating the presence of occluded olein. However, for RBD palm olein, there was only an exothermic low-T peak temperature. The DSC thermograms expressed the thermal behavior of various palm oil and its products quite well, and the profiles can be used as guidelines for fractionation of CPO or RBD palm oil.","author":[{"dropping-particle":"","family":"Che Man","given":"Y. B.","non-dropping-particle":"","parse-names":false,"suffix":""},{"dropping-particle":"","family":"Haryati","given":"T.","non-dropping-particle":"","parse-names":false,"suffix":""},{"dropping-particle":"","family":"Ghazali","given":"H. M.","non-dropping-particle":"","parse-names":false,"suffix":""},{"dropping-particle":"","family":"Asbi","given":"B. A.","non-dropping-particle":"","parse-names":false,"suffix":""}],"container-title":"Journal of the American Oil Chemists' Society","id":"ITEM-1","issue":"2","issued":{"date-parts":[["1999"]]},"page":"237-242","title":"Composition and Thermal Profile of Crude Palm Oil and Its Products","type":"article-journal","volume":"76"},"uris":["http://www.mendeley.com/documents/?uuid=01a63d18-5535-4852-870b-3d5826890672"]}],"mendeley":{"formattedCitation":"(Che Man et al., 1999)","plainTextFormattedCitation":"(Che Man et al., 1999)","previouslyFormattedCitation":"(Che Man et al., 1999)"},"properties":{"noteIndex":0},"schema":"https://github.com/citation-style-language/schema/raw/master/csl-citation.json"}</w:instrText>
      </w:r>
      <w:r w:rsidR="00AE1CB7" w:rsidRPr="005C7427">
        <w:rPr>
          <w:bCs/>
        </w:rPr>
        <w:fldChar w:fldCharType="separate"/>
      </w:r>
      <w:r w:rsidR="00F77119" w:rsidRPr="005C7427">
        <w:rPr>
          <w:bCs/>
          <w:noProof/>
        </w:rPr>
        <w:t>(Che Man et al., 1999)</w:t>
      </w:r>
      <w:r w:rsidR="00AE1CB7" w:rsidRPr="005C7427">
        <w:rPr>
          <w:bCs/>
        </w:rPr>
        <w:fldChar w:fldCharType="end"/>
      </w:r>
      <w:r w:rsidR="002A2AA4" w:rsidRPr="005C7427">
        <w:rPr>
          <w:bCs/>
        </w:rPr>
        <w:t>.</w:t>
      </w:r>
    </w:p>
    <w:p w14:paraId="2D419917" w14:textId="32B487E4" w:rsidR="001B218D" w:rsidRPr="005C7427" w:rsidRDefault="001F0221" w:rsidP="00962C46">
      <w:pPr>
        <w:spacing w:line="312" w:lineRule="auto"/>
        <w:jc w:val="both"/>
        <w:rPr>
          <w:rFonts w:cstheme="minorHAnsi"/>
        </w:rPr>
      </w:pPr>
      <w:r w:rsidRPr="005C7427">
        <w:rPr>
          <w:bCs/>
        </w:rPr>
        <w:lastRenderedPageBreak/>
        <w:t>With</w:t>
      </w:r>
      <w:r w:rsidR="00E1005C" w:rsidRPr="005C7427">
        <w:rPr>
          <w:bCs/>
        </w:rPr>
        <w:t xml:space="preserve"> the </w:t>
      </w:r>
      <w:r w:rsidR="00DA08AB" w:rsidRPr="005C7427">
        <w:rPr>
          <w:bCs/>
        </w:rPr>
        <w:t>limitation</w:t>
      </w:r>
      <w:r w:rsidR="004D5EDA" w:rsidRPr="005C7427">
        <w:rPr>
          <w:bCs/>
        </w:rPr>
        <w:t>s</w:t>
      </w:r>
      <w:r w:rsidR="00DA08AB" w:rsidRPr="005C7427">
        <w:rPr>
          <w:bCs/>
        </w:rPr>
        <w:t xml:space="preserve"> of the </w:t>
      </w:r>
      <w:r w:rsidR="00420BFE" w:rsidRPr="005C7427">
        <w:rPr>
          <w:bCs/>
        </w:rPr>
        <w:t>HMF, MMF and LMF</w:t>
      </w:r>
      <w:r w:rsidR="00172DC4" w:rsidRPr="005C7427">
        <w:rPr>
          <w:bCs/>
        </w:rPr>
        <w:t xml:space="preserve"> </w:t>
      </w:r>
      <w:r w:rsidR="00B53F53" w:rsidRPr="005C7427">
        <w:rPr>
          <w:bCs/>
        </w:rPr>
        <w:t>framework</w:t>
      </w:r>
      <w:r w:rsidR="00080FA1" w:rsidRPr="005C7427">
        <w:rPr>
          <w:bCs/>
        </w:rPr>
        <w:t xml:space="preserve"> to explain the </w:t>
      </w:r>
      <w:r w:rsidR="00685FF3" w:rsidRPr="005C7427">
        <w:rPr>
          <w:bCs/>
        </w:rPr>
        <w:t>milk fat crystallisation behaviour</w:t>
      </w:r>
      <w:r w:rsidR="00C11E30" w:rsidRPr="005C7427">
        <w:rPr>
          <w:bCs/>
        </w:rPr>
        <w:t xml:space="preserve"> being put </w:t>
      </w:r>
      <w:r w:rsidR="004D5EDA" w:rsidRPr="005C7427">
        <w:rPr>
          <w:bCs/>
        </w:rPr>
        <w:t>forward</w:t>
      </w:r>
      <w:r w:rsidR="00F12980" w:rsidRPr="005C7427">
        <w:rPr>
          <w:bCs/>
        </w:rPr>
        <w:t>, we propose</w:t>
      </w:r>
      <w:r w:rsidR="00ED7985" w:rsidRPr="005C7427">
        <w:rPr>
          <w:bCs/>
        </w:rPr>
        <w:t xml:space="preserve"> </w:t>
      </w:r>
      <w:r w:rsidR="002D375B" w:rsidRPr="005C7427">
        <w:rPr>
          <w:bCs/>
        </w:rPr>
        <w:t>in the current study</w:t>
      </w:r>
      <w:r w:rsidR="00FD6437" w:rsidRPr="005C7427">
        <w:rPr>
          <w:bCs/>
        </w:rPr>
        <w:t xml:space="preserve"> to elucidate</w:t>
      </w:r>
      <w:r w:rsidR="00C87F2A" w:rsidRPr="005C7427">
        <w:rPr>
          <w:bCs/>
        </w:rPr>
        <w:t xml:space="preserve"> </w:t>
      </w:r>
      <w:r w:rsidR="004C0E36" w:rsidRPr="005C7427">
        <w:rPr>
          <w:bCs/>
        </w:rPr>
        <w:t>the role of TAGs in milk fat crystallisation</w:t>
      </w:r>
      <w:r w:rsidR="008C0B7C" w:rsidRPr="005C7427">
        <w:rPr>
          <w:bCs/>
        </w:rPr>
        <w:t xml:space="preserve"> by </w:t>
      </w:r>
      <w:r w:rsidR="00E03383" w:rsidRPr="005C7427">
        <w:rPr>
          <w:bCs/>
        </w:rPr>
        <w:t xml:space="preserve">grouping </w:t>
      </w:r>
      <w:r w:rsidR="002D0071" w:rsidRPr="005C7427">
        <w:rPr>
          <w:bCs/>
        </w:rPr>
        <w:t>them by</w:t>
      </w:r>
      <w:r w:rsidR="00840028" w:rsidRPr="005C7427">
        <w:rPr>
          <w:bCs/>
        </w:rPr>
        <w:t xml:space="preserve"> </w:t>
      </w:r>
      <w:r w:rsidR="00C77156" w:rsidRPr="005C7427">
        <w:rPr>
          <w:bCs/>
        </w:rPr>
        <w:t>their</w:t>
      </w:r>
      <w:r w:rsidR="00622C05" w:rsidRPr="005C7427">
        <w:rPr>
          <w:bCs/>
        </w:rPr>
        <w:t xml:space="preserve"> </w:t>
      </w:r>
      <w:r w:rsidR="003B3B7D" w:rsidRPr="005C7427">
        <w:rPr>
          <w:bCs/>
        </w:rPr>
        <w:t xml:space="preserve">molecular </w:t>
      </w:r>
      <w:r w:rsidR="00EE4C78" w:rsidRPr="005C7427">
        <w:rPr>
          <w:bCs/>
        </w:rPr>
        <w:t>properties</w:t>
      </w:r>
      <w:r w:rsidR="0096640C" w:rsidRPr="005C7427">
        <w:rPr>
          <w:bCs/>
        </w:rPr>
        <w:t>, such as chain length</w:t>
      </w:r>
      <w:r w:rsidR="008C686E" w:rsidRPr="005C7427">
        <w:rPr>
          <w:bCs/>
        </w:rPr>
        <w:t xml:space="preserve"> and saturation</w:t>
      </w:r>
      <w:r w:rsidR="00E03383" w:rsidRPr="005C7427">
        <w:rPr>
          <w:bCs/>
        </w:rPr>
        <w:t xml:space="preserve"> level</w:t>
      </w:r>
      <w:r w:rsidR="008C686E" w:rsidRPr="005C7427">
        <w:rPr>
          <w:bCs/>
        </w:rPr>
        <w:t xml:space="preserve">. </w:t>
      </w:r>
      <w:r w:rsidR="00715DB2" w:rsidRPr="005C7427">
        <w:rPr>
          <w:bCs/>
        </w:rPr>
        <w:t>This app</w:t>
      </w:r>
      <w:r w:rsidR="00D16A51" w:rsidRPr="005C7427">
        <w:rPr>
          <w:bCs/>
        </w:rPr>
        <w:t xml:space="preserve">roach is motivated by </w:t>
      </w:r>
      <w:r w:rsidR="009F54CC" w:rsidRPr="005C7427">
        <w:rPr>
          <w:bCs/>
        </w:rPr>
        <w:t xml:space="preserve">findings from </w:t>
      </w:r>
      <w:r w:rsidR="009F54CC" w:rsidRPr="005C7427">
        <w:rPr>
          <w:rFonts w:cstheme="minorHAnsi"/>
        </w:rPr>
        <w:t>previous studies</w:t>
      </w:r>
      <w:r w:rsidR="00924625" w:rsidRPr="005C7427">
        <w:rPr>
          <w:rFonts w:cstheme="minorHAnsi"/>
        </w:rPr>
        <w:t xml:space="preserve"> </w:t>
      </w:r>
      <w:r w:rsidR="009F54CC" w:rsidRPr="005C7427">
        <w:rPr>
          <w:rFonts w:cstheme="minorHAnsi"/>
        </w:rPr>
        <w:fldChar w:fldCharType="begin" w:fldLock="1"/>
      </w:r>
      <w:r w:rsidR="00924625" w:rsidRPr="005C7427">
        <w:rPr>
          <w:rFonts w:cstheme="minorHAnsi"/>
        </w:rPr>
        <w:instrText>ADDIN CSL_CITATION {"citationItems":[{"id":"ITEM-1","itemData":{"DOI":"10.1016/j.chemphyslip.2006.06.002","ISSN":"00093084","PMID":"16860787","abstract":"The chemical composition and crystallisation properties of milk fat and its primary fractions, obtained by dry fractionation at 21 °C, were investigated. The solid fraction (stearin) and the liquid fraction (olein) displayed a different triacylglycerol (TG) composition. Stearin fraction was enriched in long-chain fatty acids, whereas olein fraction was enriched in short-chain and unsaturated fatty acids. Crystallisation properties of milk fat, and both the stearin and olein fractions were studied on cooling at |dT/dt| = 1 °C min-1 by differential scanning calorimetry and time-resolved synchrotron X-ray diffraction (XRD) at small and wide angles. Two main types of crystals corresponding to double chain length structures were characterised in the stearin fraction: α 2L1 (47.5 Å) and β′ 2L2 (41.7 Å). A triple chain length structure was formed in the olein fraction: α 3L (72.1 Å). Crystallisaton of milk fat showed the formation of two 2L (47.3 and 41.6 Å) and one 3L (72.1 Å) lamellar structures with an hexagonal packing (α form). A schematic representation of the 3L packing of olein fraction was proposed to explain how a wide diversity of TG can accommodate to form a lamellar structure with a thickness of 72 Å. Furthermore, the sharpness of the small-angle XRD lines associated to the α form was explained by the formation of liquid crystals of smectic type. © 2006 Elsevier Ireland Ltd. All rights reserved.","author":[{"dropping-particle":"","family":"Lopez","given":"Christelle","non-dropping-particle":"","parse-names":false,"suffix":""},{"dropping-particle":"","family":"Bourgaux","given":"Claudie","non-dropping-particle":"","parse-names":false,"suffix":""},{"dropping-particle":"","family":"Lesieur","given":"Pierre","non-dropping-particle":"","parse-names":false,"suffix":""},{"dropping-particle":"","family":"Riaublanc","given":"Alain","non-dropping-particle":"","parse-names":false,"suffix":""},{"dropping-particle":"","family":"Ollivon","given":"Michel","non-dropping-particle":"","parse-names":false,"suffix":""}],"container-title":"Chemistry and Physics of Lipids","id":"ITEM-1","issue":"1","issued":{"date-parts":[["2006","10","1"]]},"page":"17-33","publisher":"Elsevier","title":"Milk fat and primary fractions obtained by dry fractionation. 1. Chemical composition and crystallisation properties","type":"article-journal","volume":"144"},"uris":["http://www.mendeley.com/documents/?uuid=e33462b4-3cf9-4ec8-83d0-fc0c7c7108ca"]},{"id":"ITEM-2","itemData":{"DOI":"10.1021/acs.cgd.0c01543","ISSN":"15287505","abstract":"A full comprehension of milk fat crystallization is important for the structural development of dairy products such as butter, ice cream, and cheese. The influence of triacylglycerol (TAG) composition on the dynamic of milk fat crystallization and the nanostructure of the formed crystals was investigated using two chemically different types of milk fat, namely buffalo and cow milk fats (BMF; CMF). The TAG composition was determined using liquid chromatography and mass spectrophotometry (LCMS), whereas differential scanning calorimetry (DSC), small- and wide-angle X-ray scattering (SAXS and WAXS), and polarized light microscopy (PLM) were used to characterize the crystallization behavior of the two milk fats. A total of 37 TAG species were identified in both BMF and CMF, but in different proportions. In particular, BMF was found to have a higher amount of low-molecular-weight TAGs in comparison to CMF. This difference in chemical composition explains the different kinetics of polymorphic transformation in the two samples. Specifically, it clarifies the delay in the nucleation of the β′-polymorph in BMF in comparison to CMF. BMF also showed a higher nucleation rate due to its higher proportion of saturated TAGs and higher melting range. Finally, this work presents a novel interpretation of the mechanism of formation of the β-polymorph (53 Å), which has recently become the subject of a vivid debate in milk fat crystallization studies.","author":[{"dropping-particle":"","family":"Pratama","given":"Yoga","non-dropping-particle":"","parse-names":false,"suffix":""},{"dropping-particle":"","family":"Simone","given":"Elena","non-dropping-particle":"","parse-names":false,"suffix":""},{"dropping-particle":"","family":"Rappolt","given":"Michael","non-dropping-particle":"","parse-names":false,"suffix":""}],"container-title":"Crystal Growth and Design","id":"ITEM-2","issue":"4","issued":{"date-parts":[["2021","4","7"]]},"page":"2113-2127","publisher":"American Chemical Society","title":"The Unique Crystallization Behavior of Buffalo Milk Fat","type":"article-journal","volume":"21"},"uris":["http://www.mendeley.com/documents/?uuid=e572cc1c-0d07-405e-b115-3a1e2fe96bf6"]},{"id":"ITEM-3","itemData":{"DOI":"10.1021/acs.cgd.2c00713","ISSN":"15287505","abstract":"Milk fat has more than 200 triacylglycerols (TAGs), which play a pivotal role in its crystallization behavior. Asymmetrical TAGs containing short butyryl chains contribute to a significant portion of milk fat TAGs. This work aims to elucidate the crystallization behavior of asymmetrical milk fat TAGs by employing the pure compound of 1-butyryl 2-stearoyl 3-palmitoyl-glycerol (BuSP). The structural evolution of BuSP after being cooled down to 20 °C from the melt is evaluated by small- and wide-angle X-ray scattering (SAXS and WAXS) and differential scanning calorimetry (DSC). The temporal structural observation shows that BuSP crystallizes into the α-form with short and long spacings of 4.10 and 56.9 Å, respectively, during the first hour of isothermal hold at 20 °C. The polymorphic transformation of the α to β′ phase occurred after 4 h of isothermal hold, and the β′- to α-form fraction ratio was about 70:30 at the end of the isothermal experiment (18 h). Pure β′-form X-ray patterns are obtained from the BuSP powder with short spacings of 4.33, 4.14, and 3.80 Å, while the long spacing of 51.2 Å depicts a three-chain-length lamellar structure with a tilt angle of 32°. Corresponding DSC measurements display that BuSP crystallizes from the melt at 29.1 °C, whereas the melting of α- and β′-forms was recorded at 30.3 and 47.8 °C, respectively. In the absence of the β-form, the β′-polymorph is the most stable observed form in BuSP. This work exemplarily explains the crystallization behavior of asymmetrical milk fat TAGs and thus provides new insights into their role in overall milk fat crystallization.","author":[{"dropping-particle":"","family":"Pratama","given":"Yoga","non-dropping-particle":"","parse-names":false,"suffix":""},{"dropping-particle":"","family":"Burholt","given":"Sam","non-dropping-particle":"","parse-names":false,"suffix":""},{"dropping-particle":"","family":"Baker","given":"Daniel L.","non-dropping-particle":"","parse-names":false,"suffix":""},{"dropping-particle":"","family":"Sadeghpour","given":"Amin","non-dropping-particle":"","parse-names":false,"suffix":""},{"dropping-particle":"","family":"Simone","given":"Elena","non-dropping-particle":"","parse-names":false,"suffix":""},{"dropping-particle":"","family":"Rappolt","given":"Michael","non-dropping-particle":"","parse-names":false,"suffix":""}],"container-title":"Crystal Growth and Design","id":"ITEM-3","issue":"10","issued":{"date-parts":[["2022","9","13"]]},"page":"6120-6130","publisher":"American Chemical Society","title":"Polymorphism of a Highly Asymmetrical Triacylglycerol in Milk Fat: 1-Butyryl 2-Stearoyl 3-Palmitoyl-glycerol","type":"article-journal","volume":"22"},"uris":["http://www.mendeley.com/documents/?uuid=cdea360f-339c-3c41-9729-2cfde52e888e"]}],"mendeley":{"formattedCitation":"(Christelle Lopez et al., 2006; Pratama et al., 2021, 2022)","plainTextFormattedCitation":"(Christelle Lopez et al., 2006; Pratama et al., 2021, 2022)","previouslyFormattedCitation":"(Christelle Lopez et al., 2006; Pratama et al., 2021, 2022)"},"properties":{"noteIndex":0},"schema":"https://github.com/citation-style-language/schema/raw/master/csl-citation.json"}</w:instrText>
      </w:r>
      <w:r w:rsidR="009F54CC" w:rsidRPr="005C7427">
        <w:rPr>
          <w:rFonts w:cstheme="minorHAnsi"/>
        </w:rPr>
        <w:fldChar w:fldCharType="separate"/>
      </w:r>
      <w:r w:rsidR="00F77119" w:rsidRPr="005C7427">
        <w:rPr>
          <w:rFonts w:cstheme="minorHAnsi"/>
          <w:noProof/>
        </w:rPr>
        <w:t>(Christelle Lopez et al., 2006; Pratama et al., 2021, 2022)</w:t>
      </w:r>
      <w:r w:rsidR="009F54CC" w:rsidRPr="005C7427">
        <w:rPr>
          <w:rFonts w:cstheme="minorHAnsi"/>
        </w:rPr>
        <w:fldChar w:fldCharType="end"/>
      </w:r>
      <w:r w:rsidR="009F54CC" w:rsidRPr="005C7427">
        <w:rPr>
          <w:rFonts w:cstheme="minorHAnsi"/>
        </w:rPr>
        <w:t xml:space="preserve"> on the </w:t>
      </w:r>
      <w:r w:rsidR="00404CCD" w:rsidRPr="005C7427">
        <w:rPr>
          <w:rFonts w:cstheme="minorHAnsi"/>
        </w:rPr>
        <w:t>crystallization of</w:t>
      </w:r>
      <w:r w:rsidR="009F54CC" w:rsidRPr="005C7427">
        <w:rPr>
          <w:rFonts w:cstheme="minorHAnsi"/>
        </w:rPr>
        <w:t xml:space="preserve"> milk fat</w:t>
      </w:r>
      <w:r w:rsidR="00F516D0" w:rsidRPr="005C7427">
        <w:rPr>
          <w:rFonts w:cstheme="minorHAnsi"/>
        </w:rPr>
        <w:t xml:space="preserve"> and</w:t>
      </w:r>
      <w:r w:rsidR="003B3B7D" w:rsidRPr="005C7427">
        <w:rPr>
          <w:rFonts w:cstheme="minorHAnsi"/>
        </w:rPr>
        <w:t xml:space="preserve"> how the different forming TAGs distribute in the existing polymorphs</w:t>
      </w:r>
      <w:r w:rsidR="004D5EDA" w:rsidRPr="005C7427">
        <w:rPr>
          <w:rFonts w:cstheme="minorHAnsi"/>
        </w:rPr>
        <w:t>,</w:t>
      </w:r>
      <w:r w:rsidR="003B3B7D" w:rsidRPr="005C7427">
        <w:rPr>
          <w:rFonts w:cstheme="minorHAnsi"/>
        </w:rPr>
        <w:t xml:space="preserve"> depending on their molecular structure</w:t>
      </w:r>
      <w:r w:rsidR="009F54CC" w:rsidRPr="005C7427">
        <w:rPr>
          <w:rFonts w:cstheme="minorHAnsi"/>
        </w:rPr>
        <w:t>.</w:t>
      </w:r>
      <w:r w:rsidR="003B3B7D" w:rsidRPr="005C7427">
        <w:rPr>
          <w:rFonts w:cstheme="minorHAnsi"/>
        </w:rPr>
        <w:t xml:space="preserve"> It is possible to identify what TAGs are prevalent in a specific solid phase by </w:t>
      </w:r>
      <w:r w:rsidR="0097121E" w:rsidRPr="005C7427">
        <w:rPr>
          <w:rFonts w:cstheme="minorHAnsi"/>
        </w:rPr>
        <w:t>determining not only their lattice spacing, but also their underlying</w:t>
      </w:r>
      <w:r w:rsidR="00825693" w:rsidRPr="005C7427">
        <w:rPr>
          <w:rFonts w:cstheme="minorHAnsi"/>
        </w:rPr>
        <w:t xml:space="preserve"> </w:t>
      </w:r>
      <w:r w:rsidR="00562A0C" w:rsidRPr="005C7427">
        <w:rPr>
          <w:rFonts w:cstheme="minorHAnsi"/>
        </w:rPr>
        <w:t>electron density profile.</w:t>
      </w:r>
      <w:r w:rsidR="00D31C1D" w:rsidRPr="005C7427">
        <w:rPr>
          <w:bCs/>
        </w:rPr>
        <w:t xml:space="preserve"> </w:t>
      </w:r>
      <w:r w:rsidR="0097121E" w:rsidRPr="005C7427">
        <w:rPr>
          <w:bCs/>
        </w:rPr>
        <w:t>Subsequently, this allows also to estimate</w:t>
      </w:r>
      <w:r w:rsidR="00EB5A29" w:rsidRPr="005C7427">
        <w:rPr>
          <w:bCs/>
        </w:rPr>
        <w:t xml:space="preserve"> the</w:t>
      </w:r>
      <w:r w:rsidR="0097121E" w:rsidRPr="005C7427">
        <w:rPr>
          <w:bCs/>
        </w:rPr>
        <w:t xml:space="preserve"> hydrocarbon chain tilt as well as the packing density – i.e., the area per chain</w:t>
      </w:r>
      <w:r w:rsidR="00AA7CD3" w:rsidRPr="005C7427">
        <w:rPr>
          <w:bCs/>
        </w:rPr>
        <w:t xml:space="preserve"> –</w:t>
      </w:r>
      <w:r w:rsidR="0097121E" w:rsidRPr="005C7427">
        <w:rPr>
          <w:bCs/>
        </w:rPr>
        <w:t xml:space="preserve"> </w:t>
      </w:r>
      <w:r w:rsidR="00EB5A29" w:rsidRPr="005C7427">
        <w:rPr>
          <w:bCs/>
        </w:rPr>
        <w:t xml:space="preserve">of </w:t>
      </w:r>
      <w:r w:rsidR="0097121E" w:rsidRPr="005C7427">
        <w:rPr>
          <w:bCs/>
        </w:rPr>
        <w:t>the different polymorphs</w:t>
      </w:r>
      <w:r w:rsidR="00924625" w:rsidRPr="005C7427">
        <w:rPr>
          <w:bCs/>
        </w:rPr>
        <w:t xml:space="preserve"> </w:t>
      </w:r>
      <w:r w:rsidR="00616FF1" w:rsidRPr="005C7427">
        <w:rPr>
          <w:rFonts w:cstheme="minorHAnsi"/>
        </w:rPr>
        <w:fldChar w:fldCharType="begin" w:fldLock="1"/>
      </w:r>
      <w:r w:rsidR="00924625" w:rsidRPr="005C7427">
        <w:rPr>
          <w:rFonts w:cstheme="minorHAnsi"/>
        </w:rPr>
        <w:instrText>ADDIN CSL_CITATION {"citationItems":[{"id":"ITEM-1","itemData":{"DOI":"10.1021/acs.cgd.2c00713","ISSN":"15287505","abstract":"Milk fat has more than 200 triacylglycerols (TAGs), which play a pivotal role in its crystallization behavior. Asymmetrical TAGs containing short butyryl chains contribute to a significant portion of milk fat TAGs. This work aims to elucidate the crystallization behavior of asymmetrical milk fat TAGs by employing the pure compound of 1-butyryl 2-stearoyl 3-palmitoyl-glycerol (BuSP). The structural evolution of BuSP after being cooled down to 20 °C from the melt is evaluated by small- and wide-angle X-ray scattering (SAXS and WAXS) and differential scanning calorimetry (DSC). The temporal structural observation shows that BuSP crystallizes into the α-form with short and long spacings of 4.10 and 56.9 Å, respectively, during the first hour of isothermal hold at 20 °C. The polymorphic transformation of the α to β′ phase occurred after 4 h of isothermal hold, and the β′- to α-form fraction ratio was about 70:30 at the end of the isothermal experiment (18 h). Pure β′-form X-ray patterns are obtained from the BuSP powder with short spacings of 4.33, 4.14, and 3.80 Å, while the long spacing of 51.2 Å depicts a three-chain-length lamellar structure with a tilt angle of 32°. Corresponding DSC measurements display that BuSP crystallizes from the melt at 29.1 °C, whereas the melting of α- and β′-forms was recorded at 30.3 and 47.8 °C, respectively. In the absence of the β-form, the β′-polymorph is the most stable observed form in BuSP. This work exemplarily explains the crystallization behavior of asymmetrical milk fat TAGs and thus provides new insights into their role in overall milk fat crystallization.","author":[{"dropping-particle":"","family":"Pratama","given":"Yoga","non-dropping-particle":"","parse-names":false,"suffix":""},{"dropping-particle":"","family":"Burholt","given":"Sam","non-dropping-particle":"","parse-names":false,"suffix":""},{"dropping-particle":"","family":"Baker","given":"Daniel L.","non-dropping-particle":"","parse-names":false,"suffix":""},{"dropping-particle":"","family":"Sadeghpour","given":"Amin","non-dropping-particle":"","parse-names":false,"suffix":""},{"dropping-particle":"","family":"Simone","given":"Elena","non-dropping-particle":"","parse-names":false,"suffix":""},{"dropping-particle":"","family":"Rappolt","given":"Michael","non-dropping-particle":"","parse-names":false,"suffix":""}],"container-title":"Crystal Growth and Design","id":"ITEM-1","issue":"10","issued":{"date-parts":[["2022","9","13"]]},"page":"6120-6130","publisher":"American Chemical Society","title":"Polymorphism of a Highly Asymmetrical Triacylglycerol in Milk Fat: 1-Butyryl 2-Stearoyl 3-Palmitoyl-glycerol","type":"article-journal","volume":"22"},"uris":["http://www.mendeley.com/documents/?uuid=cdea360f-339c-3c41-9729-2cfde52e888e"]}],"mendeley":{"formattedCitation":"(Pratama et al., 2022)","plainTextFormattedCitation":"(Pratama et al., 2022)","previouslyFormattedCitation":"(Pratama et al., 2022)"},"properties":{"noteIndex":0},"schema":"https://github.com/citation-style-language/schema/raw/master/csl-citation.json"}</w:instrText>
      </w:r>
      <w:r w:rsidR="00616FF1" w:rsidRPr="005C7427">
        <w:rPr>
          <w:rFonts w:cstheme="minorHAnsi"/>
        </w:rPr>
        <w:fldChar w:fldCharType="separate"/>
      </w:r>
      <w:r w:rsidR="00F77119" w:rsidRPr="005C7427">
        <w:rPr>
          <w:rFonts w:cstheme="minorHAnsi"/>
          <w:noProof/>
        </w:rPr>
        <w:t>(Pratama et al., 2022)</w:t>
      </w:r>
      <w:r w:rsidR="00616FF1" w:rsidRPr="005C7427">
        <w:rPr>
          <w:rFonts w:cstheme="minorHAnsi"/>
        </w:rPr>
        <w:fldChar w:fldCharType="end"/>
      </w:r>
      <w:r w:rsidR="001A1A29" w:rsidRPr="005C7427">
        <w:rPr>
          <w:rFonts w:cstheme="minorHAnsi"/>
        </w:rPr>
        <w:t>.</w:t>
      </w:r>
    </w:p>
    <w:p w14:paraId="27D0FE4D" w14:textId="2F523A3F" w:rsidR="00D97094" w:rsidRPr="005C7427" w:rsidRDefault="00AE6851" w:rsidP="00962C46">
      <w:pPr>
        <w:spacing w:line="312" w:lineRule="auto"/>
        <w:jc w:val="both"/>
        <w:rPr>
          <w:rFonts w:cstheme="minorHAnsi"/>
        </w:rPr>
      </w:pPr>
      <w:r w:rsidRPr="005C7427">
        <w:rPr>
          <w:rFonts w:cstheme="minorHAnsi"/>
        </w:rPr>
        <w:t xml:space="preserve">The four different </w:t>
      </w:r>
      <w:r w:rsidR="00427862" w:rsidRPr="005C7427">
        <w:rPr>
          <w:rFonts w:cstheme="minorHAnsi"/>
        </w:rPr>
        <w:t>TAG groups</w:t>
      </w:r>
      <w:r w:rsidRPr="005C7427">
        <w:rPr>
          <w:rFonts w:cstheme="minorHAnsi"/>
        </w:rPr>
        <w:t>,</w:t>
      </w:r>
      <w:r w:rsidR="00773A96" w:rsidRPr="005C7427">
        <w:rPr>
          <w:rFonts w:cstheme="minorHAnsi"/>
        </w:rPr>
        <w:t xml:space="preserve"> containing </w:t>
      </w:r>
      <w:r w:rsidR="003B0A77" w:rsidRPr="005C7427">
        <w:t>(</w:t>
      </w:r>
      <w:proofErr w:type="spellStart"/>
      <w:r w:rsidR="003B0A77" w:rsidRPr="005C7427">
        <w:t>i</w:t>
      </w:r>
      <w:proofErr w:type="spellEnd"/>
      <w:r w:rsidR="003B0A77" w:rsidRPr="005C7427">
        <w:t>) fully saturated long chain FAs</w:t>
      </w:r>
      <w:r w:rsidR="00ED5F7B" w:rsidRPr="005C7427">
        <w:t>,</w:t>
      </w:r>
      <w:r w:rsidR="003B0A77" w:rsidRPr="005C7427">
        <w:t xml:space="preserve"> (ii) single unsaturated long-chain FA </w:t>
      </w:r>
      <w:r w:rsidR="00ED5F7B" w:rsidRPr="005C7427">
        <w:t xml:space="preserve">and </w:t>
      </w:r>
      <w:r w:rsidR="003B0A77" w:rsidRPr="005C7427">
        <w:t>(iii) multi unsaturated long-chain FAs as well as (iv)</w:t>
      </w:r>
      <w:r w:rsidR="00EB57E3" w:rsidRPr="005C7427">
        <w:t xml:space="preserve"> </w:t>
      </w:r>
      <w:r w:rsidR="003B0A77" w:rsidRPr="005C7427">
        <w:t>short-chain FAs</w:t>
      </w:r>
      <w:r w:rsidR="00F527A8" w:rsidRPr="005C7427">
        <w:t>,</w:t>
      </w:r>
      <w:r w:rsidR="003B0A77" w:rsidRPr="005C7427" w:rsidDel="003B0A77">
        <w:rPr>
          <w:rFonts w:cstheme="minorHAnsi"/>
        </w:rPr>
        <w:t xml:space="preserve"> </w:t>
      </w:r>
      <w:r w:rsidRPr="005C7427">
        <w:rPr>
          <w:rFonts w:cstheme="minorHAnsi"/>
        </w:rPr>
        <w:t xml:space="preserve">have been identified as dominant </w:t>
      </w:r>
      <w:r w:rsidR="00773A96" w:rsidRPr="005C7427">
        <w:rPr>
          <w:rFonts w:cstheme="minorHAnsi"/>
        </w:rPr>
        <w:t xml:space="preserve">types of </w:t>
      </w:r>
      <w:r w:rsidRPr="005C7427">
        <w:rPr>
          <w:rFonts w:cstheme="minorHAnsi"/>
        </w:rPr>
        <w:t>TAG</w:t>
      </w:r>
      <w:r w:rsidR="00773A96" w:rsidRPr="005C7427">
        <w:rPr>
          <w:rFonts w:cstheme="minorHAnsi"/>
        </w:rPr>
        <w:t xml:space="preserve">s </w:t>
      </w:r>
      <w:r w:rsidRPr="005C7427">
        <w:rPr>
          <w:rFonts w:cstheme="minorHAnsi"/>
        </w:rPr>
        <w:t xml:space="preserve">in </w:t>
      </w:r>
      <w:r w:rsidR="00773A96" w:rsidRPr="005C7427">
        <w:rPr>
          <w:rFonts w:cstheme="minorHAnsi"/>
        </w:rPr>
        <w:t>three</w:t>
      </w:r>
      <w:r w:rsidRPr="005C7427">
        <w:rPr>
          <w:rFonts w:cstheme="minorHAnsi"/>
        </w:rPr>
        <w:t xml:space="preserve"> different polymorphs</w:t>
      </w:r>
      <w:r w:rsidR="00773A96" w:rsidRPr="005C7427">
        <w:rPr>
          <w:rFonts w:cstheme="minorHAnsi"/>
        </w:rPr>
        <w:t xml:space="preserve"> and the molten TAG fraction, respectively</w:t>
      </w:r>
      <w:r w:rsidRPr="005C7427">
        <w:rPr>
          <w:rFonts w:cstheme="minorHAnsi"/>
        </w:rPr>
        <w:t>. First</w:t>
      </w:r>
      <w:r w:rsidR="003B3B7D" w:rsidRPr="005C7427">
        <w:rPr>
          <w:rFonts w:cstheme="minorHAnsi"/>
        </w:rPr>
        <w:t>, p</w:t>
      </w:r>
      <w:r w:rsidR="00B5052C" w:rsidRPr="005C7427">
        <w:rPr>
          <w:rFonts w:cstheme="minorHAnsi"/>
        </w:rPr>
        <w:t>revious studies suggest that</w:t>
      </w:r>
      <w:r w:rsidR="001A1A29" w:rsidRPr="005C7427">
        <w:rPr>
          <w:rFonts w:cstheme="minorHAnsi"/>
        </w:rPr>
        <w:t xml:space="preserve"> 2L</w:t>
      </w:r>
      <w:r w:rsidR="004E6E8D" w:rsidRPr="005C7427">
        <w:rPr>
          <w:rFonts w:cstheme="minorHAnsi"/>
        </w:rPr>
        <w:t>-</w:t>
      </w:r>
      <w:r w:rsidR="001A1A29" w:rsidRPr="005C7427">
        <w:rPr>
          <w:rFonts w:cstheme="minorHAnsi"/>
        </w:rPr>
        <w:t xml:space="preserve">α crystals with lamellar stacking distance </w:t>
      </w:r>
      <w:r w:rsidR="003B3B7D" w:rsidRPr="005C7427">
        <w:rPr>
          <w:rFonts w:cstheme="minorHAnsi"/>
        </w:rPr>
        <w:t xml:space="preserve">of about </w:t>
      </w:r>
      <w:r w:rsidR="001A1A29" w:rsidRPr="005C7427">
        <w:rPr>
          <w:rFonts w:cstheme="minorHAnsi"/>
        </w:rPr>
        <w:t xml:space="preserve">47-48 Å are likely to be </w:t>
      </w:r>
      <w:r w:rsidR="00773A96" w:rsidRPr="005C7427">
        <w:rPr>
          <w:rFonts w:cstheme="minorHAnsi"/>
        </w:rPr>
        <w:t xml:space="preserve">dominantly </w:t>
      </w:r>
      <w:r w:rsidR="001A1A29" w:rsidRPr="005C7427">
        <w:rPr>
          <w:rFonts w:cstheme="minorHAnsi"/>
        </w:rPr>
        <w:t xml:space="preserve">composed </w:t>
      </w:r>
      <w:r w:rsidR="00EB5A29" w:rsidRPr="005C7427">
        <w:rPr>
          <w:rFonts w:cstheme="minorHAnsi"/>
        </w:rPr>
        <w:t xml:space="preserve">of </w:t>
      </w:r>
      <w:r w:rsidR="001A1A29" w:rsidRPr="005C7427">
        <w:rPr>
          <w:rFonts w:cstheme="minorHAnsi"/>
        </w:rPr>
        <w:t>fully saturated TAGs</w:t>
      </w:r>
      <w:r w:rsidR="003B3B7D" w:rsidRPr="005C7427">
        <w:rPr>
          <w:rFonts w:cstheme="minorHAnsi"/>
        </w:rPr>
        <w:t>,</w:t>
      </w:r>
      <w:r w:rsidR="00D9241F" w:rsidRPr="005C7427">
        <w:rPr>
          <w:rFonts w:cstheme="minorHAnsi"/>
        </w:rPr>
        <w:t xml:space="preserve"> such as </w:t>
      </w:r>
      <w:r w:rsidR="00E221DA" w:rsidRPr="005C7427">
        <w:rPr>
          <w:rFonts w:cstheme="minorHAnsi"/>
        </w:rPr>
        <w:t>PPP and PPS</w:t>
      </w:r>
      <w:r w:rsidR="00924625" w:rsidRPr="005C7427">
        <w:rPr>
          <w:rFonts w:cstheme="minorHAnsi"/>
        </w:rPr>
        <w:t xml:space="preserve"> </w:t>
      </w:r>
      <w:r w:rsidR="00187D50" w:rsidRPr="005C7427">
        <w:rPr>
          <w:rFonts w:cstheme="minorHAnsi"/>
        </w:rPr>
        <w:fldChar w:fldCharType="begin" w:fldLock="1"/>
      </w:r>
      <w:r w:rsidR="00924625" w:rsidRPr="005C7427">
        <w:rPr>
          <w:rFonts w:cstheme="minorHAnsi"/>
        </w:rPr>
        <w:instrText>ADDIN CSL_CITATION {"citationItems":[{"id":"ITEM-1","itemData":{"DOI":"10.1016/j.chemphyslip.2006.06.002","ISSN":"00093084","PMID":"16860787","abstract":"The chemical composition and crystallisation properties of milk fat and its primary fractions, obtained by dry fractionation at 21 °C, were investigated. The solid fraction (stearin) and the liquid fraction (olein) displayed a different triacylglycerol (TG) composition. Stearin fraction was enriched in long-chain fatty acids, whereas olein fraction was enriched in short-chain and unsaturated fatty acids. Crystallisation properties of milk fat, and both the stearin and olein fractions were studied on cooling at |dT/dt| = 1 °C min-1 by differential scanning calorimetry and time-resolved synchrotron X-ray diffraction (XRD) at small and wide angles. Two main types of crystals corresponding to double chain length structures were characterised in the stearin fraction: α 2L1 (47.5 Å) and β′ 2L2 (41.7 Å). A triple chain length structure was formed in the olein fraction: α 3L (72.1 Å). Crystallisaton of milk fat showed the formation of two 2L (47.3 and 41.6 Å) and one 3L (72.1 Å) lamellar structures with an hexagonal packing (α form). A schematic representation of the 3L packing of olein fraction was proposed to explain how a wide diversity of TG can accommodate to form a lamellar structure with a thickness of 72 Å. Furthermore, the sharpness of the small-angle XRD lines associated to the α form was explained by the formation of liquid crystals of smectic type. © 2006 Elsevier Ireland Ltd. All rights reserved.","author":[{"dropping-particle":"","family":"Lopez","given":"Christelle","non-dropping-particle":"","parse-names":false,"suffix":""},{"dropping-particle":"","family":"Bourgaux","given":"Claudie","non-dropping-particle":"","parse-names":false,"suffix":""},{"dropping-particle":"","family":"Lesieur","given":"Pierre","non-dropping-particle":"","parse-names":false,"suffix":""},{"dropping-particle":"","family":"Riaublanc","given":"Alain","non-dropping-particle":"","parse-names":false,"suffix":""},{"dropping-particle":"","family":"Ollivon","given":"Michel","non-dropping-particle":"","parse-names":false,"suffix":""}],"container-title":"Chemistry and Physics of Lipids","id":"ITEM-1","issue":"1","issued":{"date-parts":[["2006","10","1"]]},"page":"17-33","publisher":"Elsevier","title":"Milk fat and primary fractions obtained by dry fractionation. 1. Chemical composition and crystallisation properties","type":"article-journal","volume":"144"},"uris":["http://www.mendeley.com/documents/?uuid=e33462b4-3cf9-4ec8-83d0-fc0c7c7108ca"]},{"id":"ITEM-2","itemData":{"DOI":"10.1021/acs.cgd.0c01543","ISSN":"15287505","abstract":"A full comprehension of milk fat crystallization is important for the structural development of dairy products such as butter, ice cream, and cheese. The influence of triacylglycerol (TAG) composition on the dynamic of milk fat crystallization and the nanostructure of the formed crystals was investigated using two chemically different types of milk fat, namely buffalo and cow milk fats (BMF; CMF). The TAG composition was determined using liquid chromatography and mass spectrophotometry (LCMS), whereas differential scanning calorimetry (DSC), small- and wide-angle X-ray scattering (SAXS and WAXS), and polarized light microscopy (PLM) were used to characterize the crystallization behavior of the two milk fats. A total of 37 TAG species were identified in both BMF and CMF, but in different proportions. In particular, BMF was found to have a higher amount of low-molecular-weight TAGs in comparison to CMF. This difference in chemical composition explains the different kinetics of polymorphic transformation in the two samples. Specifically, it clarifies the delay in the nucleation of the β′-polymorph in BMF in comparison to CMF. BMF also showed a higher nucleation rate due to its higher proportion of saturated TAGs and higher melting range. Finally, this work presents a novel interpretation of the mechanism of formation of the β-polymorph (53 Å), which has recently become the subject of a vivid debate in milk fat crystallization studies.","author":[{"dropping-particle":"","family":"Pratama","given":"Yoga","non-dropping-particle":"","parse-names":false,"suffix":""},{"dropping-particle":"","family":"Simone","given":"Elena","non-dropping-particle":"","parse-names":false,"suffix":""},{"dropping-particle":"","family":"Rappolt","given":"Michael","non-dropping-particle":"","parse-names":false,"suffix":""}],"container-title":"Crystal Growth and Design","id":"ITEM-2","issue":"4","issued":{"date-parts":[["2021","4","7"]]},"page":"2113-2127","publisher":"American Chemical Society","title":"The Unique Crystallization Behavior of Buffalo Milk Fat","type":"article-journal","volume":"21"},"uris":["http://www.mendeley.com/documents/?uuid=e572cc1c-0d07-405e-b115-3a1e2fe96bf6"]}],"mendeley":{"formattedCitation":"(Christelle Lopez et al., 2006; Pratama et al., 2021)","plainTextFormattedCitation":"(Christelle Lopez et al., 2006; Pratama et al., 2021)","previouslyFormattedCitation":"(Christelle Lopez et al., 2006; Pratama et al., 2021)"},"properties":{"noteIndex":0},"schema":"https://github.com/citation-style-language/schema/raw/master/csl-citation.json"}</w:instrText>
      </w:r>
      <w:r w:rsidR="00187D50" w:rsidRPr="005C7427">
        <w:rPr>
          <w:rFonts w:cstheme="minorHAnsi"/>
        </w:rPr>
        <w:fldChar w:fldCharType="separate"/>
      </w:r>
      <w:r w:rsidR="00F77119" w:rsidRPr="005C7427">
        <w:rPr>
          <w:rFonts w:cstheme="minorHAnsi"/>
          <w:noProof/>
        </w:rPr>
        <w:t>(Christelle Lopez et al., 2006; Pratama et al., 2021)</w:t>
      </w:r>
      <w:r w:rsidR="00187D50" w:rsidRPr="005C7427">
        <w:rPr>
          <w:rFonts w:cstheme="minorHAnsi"/>
        </w:rPr>
        <w:fldChar w:fldCharType="end"/>
      </w:r>
      <w:r w:rsidR="001A1A29" w:rsidRPr="005C7427">
        <w:rPr>
          <w:rFonts w:cstheme="minorHAnsi"/>
        </w:rPr>
        <w:t xml:space="preserve">. </w:t>
      </w:r>
      <w:r w:rsidRPr="005C7427">
        <w:rPr>
          <w:rFonts w:cstheme="minorHAnsi"/>
        </w:rPr>
        <w:t>Second</w:t>
      </w:r>
      <w:r w:rsidR="001A1A29" w:rsidRPr="005C7427">
        <w:rPr>
          <w:rFonts w:cstheme="minorHAnsi"/>
        </w:rPr>
        <w:t xml:space="preserve">, 3L-α crystals with </w:t>
      </w:r>
      <w:r w:rsidR="001A1A29" w:rsidRPr="005C7427">
        <w:rPr>
          <w:rFonts w:cstheme="minorHAnsi"/>
          <w:i/>
          <w:iCs/>
        </w:rPr>
        <w:t>d</w:t>
      </w:r>
      <w:r w:rsidR="001A1A29" w:rsidRPr="005C7427">
        <w:rPr>
          <w:rFonts w:cstheme="minorHAnsi"/>
        </w:rPr>
        <w:t>-spacing of 71-73 Å are predicted to be rich in TAGs containing both saturated and unsaturated fatty acids</w:t>
      </w:r>
      <w:r w:rsidR="001D4E7E" w:rsidRPr="005C7427">
        <w:rPr>
          <w:rFonts w:cstheme="minorHAnsi"/>
        </w:rPr>
        <w:t xml:space="preserve"> such as </w:t>
      </w:r>
      <w:r w:rsidR="007F2031" w:rsidRPr="005C7427">
        <w:rPr>
          <w:rFonts w:cstheme="minorHAnsi"/>
        </w:rPr>
        <w:t>PMO and POO (note: M-myristic)</w:t>
      </w:r>
      <w:r w:rsidR="002C7665" w:rsidRPr="005C7427">
        <w:rPr>
          <w:rFonts w:cstheme="minorHAnsi"/>
        </w:rPr>
        <w:t xml:space="preserve"> </w:t>
      </w:r>
      <w:r w:rsidR="007F2031" w:rsidRPr="005C7427">
        <w:rPr>
          <w:rFonts w:cstheme="minorHAnsi"/>
        </w:rPr>
        <w:fldChar w:fldCharType="begin" w:fldLock="1"/>
      </w:r>
      <w:r w:rsidR="00924625" w:rsidRPr="005C7427">
        <w:rPr>
          <w:rFonts w:cstheme="minorHAnsi"/>
        </w:rPr>
        <w:instrText>ADDIN CSL_CITATION {"citationItems":[{"id":"ITEM-1","itemData":{"DOI":"10.1021/acs.cgd.0c01543","ISSN":"15287505","abstract":"A full comprehension of milk fat crystallization is important for the structural development of dairy products such as butter, ice cream, and cheese. The influence of triacylglycerol (TAG) composition on the dynamic of milk fat crystallization and the nanostructure of the formed crystals was investigated using two chemically different types of milk fat, namely buffalo and cow milk fats (BMF; CMF). The TAG composition was determined using liquid chromatography and mass spectrophotometry (LCMS), whereas differential scanning calorimetry (DSC), small- and wide-angle X-ray scattering (SAXS and WAXS), and polarized light microscopy (PLM) were used to characterize the crystallization behavior of the two milk fats. A total of 37 TAG species were identified in both BMF and CMF, but in different proportions. In particular, BMF was found to have a higher amount of low-molecular-weight TAGs in comparison to CMF. This difference in chemical composition explains the different kinetics of polymorphic transformation in the two samples. Specifically, it clarifies the delay in the nucleation of the β′-polymorph in BMF in comparison to CMF. BMF also showed a higher nucleation rate due to its higher proportion of saturated TAGs and higher melting range. Finally, this work presents a novel interpretation of the mechanism of formation of the β-polymorph (53 Å), which has recently become the subject of a vivid debate in milk fat crystallization studies.","author":[{"dropping-particle":"","family":"Pratama","given":"Yoga","non-dropping-particle":"","parse-names":false,"suffix":""},{"dropping-particle":"","family":"Simone","given":"Elena","non-dropping-particle":"","parse-names":false,"suffix":""},{"dropping-particle":"","family":"Rappolt","given":"Michael","non-dropping-particle":"","parse-names":false,"suffix":""}],"container-title":"Crystal Growth and Design","id":"ITEM-1","issue":"4","issued":{"date-parts":[["2021","4","7"]]},"page":"2113-2127","publisher":"American Chemical Society","title":"The Unique Crystallization Behavior of Buffalo Milk Fat","type":"article-journal","volume":"21"},"uris":["http://www.mendeley.com/documents/?uuid=e572cc1c-0d07-405e-b115-3a1e2fe96bf6"]}],"mendeley":{"formattedCitation":"(Pratama et al., 2021)","plainTextFormattedCitation":"(Pratama et al., 2021)","previouslyFormattedCitation":"(Pratama et al., 2021)"},"properties":{"noteIndex":0},"schema":"https://github.com/citation-style-language/schema/raw/master/csl-citation.json"}</w:instrText>
      </w:r>
      <w:r w:rsidR="007F2031" w:rsidRPr="005C7427">
        <w:rPr>
          <w:rFonts w:cstheme="minorHAnsi"/>
        </w:rPr>
        <w:fldChar w:fldCharType="separate"/>
      </w:r>
      <w:r w:rsidR="00F77119" w:rsidRPr="005C7427">
        <w:rPr>
          <w:rFonts w:cstheme="minorHAnsi"/>
          <w:noProof/>
        </w:rPr>
        <w:t>(Pratama et al., 2021)</w:t>
      </w:r>
      <w:r w:rsidR="007F2031" w:rsidRPr="005C7427">
        <w:rPr>
          <w:rFonts w:cstheme="minorHAnsi"/>
        </w:rPr>
        <w:fldChar w:fldCharType="end"/>
      </w:r>
      <w:r w:rsidR="001A1A29" w:rsidRPr="005C7427">
        <w:rPr>
          <w:rFonts w:cstheme="minorHAnsi"/>
        </w:rPr>
        <w:t>.</w:t>
      </w:r>
      <w:r w:rsidR="006A2E9F" w:rsidRPr="005C7427">
        <w:rPr>
          <w:rFonts w:cstheme="minorHAnsi"/>
        </w:rPr>
        <w:t xml:space="preserve"> </w:t>
      </w:r>
      <w:r w:rsidR="00773A96" w:rsidRPr="005C7427">
        <w:rPr>
          <w:rFonts w:cstheme="minorHAnsi"/>
        </w:rPr>
        <w:t>Third</w:t>
      </w:r>
      <w:r w:rsidR="00C27259" w:rsidRPr="005C7427">
        <w:rPr>
          <w:rFonts w:cstheme="minorHAnsi"/>
        </w:rPr>
        <w:t xml:space="preserve">, </w:t>
      </w:r>
      <w:r w:rsidR="0068751B" w:rsidRPr="005C7427">
        <w:rPr>
          <w:rFonts w:cstheme="minorHAnsi"/>
        </w:rPr>
        <w:t xml:space="preserve">a 3L structure with </w:t>
      </w:r>
      <w:r w:rsidR="0068751B" w:rsidRPr="005C7427">
        <w:rPr>
          <w:rFonts w:cstheme="minorHAnsi"/>
          <w:i/>
          <w:iCs/>
        </w:rPr>
        <w:t>d</w:t>
      </w:r>
      <w:r w:rsidR="0068751B" w:rsidRPr="005C7427">
        <w:rPr>
          <w:rFonts w:cstheme="minorHAnsi"/>
        </w:rPr>
        <w:t>-spacing of 53-54 Å</w:t>
      </w:r>
      <w:r w:rsidR="00826B14" w:rsidRPr="005C7427">
        <w:rPr>
          <w:rFonts w:cstheme="minorHAnsi"/>
        </w:rPr>
        <w:t xml:space="preserve"> is composed mainly by asymmetrical TAGs containing short chain C4 to C6 fatty acids</w:t>
      </w:r>
      <w:r w:rsidR="00027D18" w:rsidRPr="005C7427">
        <w:rPr>
          <w:rFonts w:cstheme="minorHAnsi"/>
        </w:rPr>
        <w:t xml:space="preserve"> such as </w:t>
      </w:r>
      <w:proofErr w:type="spellStart"/>
      <w:r w:rsidR="00027D18" w:rsidRPr="005C7427">
        <w:rPr>
          <w:rFonts w:cstheme="minorHAnsi"/>
        </w:rPr>
        <w:t>BuPS</w:t>
      </w:r>
      <w:proofErr w:type="spellEnd"/>
      <w:r w:rsidR="00027D18" w:rsidRPr="005C7427">
        <w:rPr>
          <w:rFonts w:cstheme="minorHAnsi"/>
        </w:rPr>
        <w:t xml:space="preserve"> and </w:t>
      </w:r>
      <w:proofErr w:type="spellStart"/>
      <w:r w:rsidR="00027D18" w:rsidRPr="005C7427">
        <w:rPr>
          <w:rFonts w:cstheme="minorHAnsi"/>
        </w:rPr>
        <w:t>BuPO</w:t>
      </w:r>
      <w:proofErr w:type="spellEnd"/>
      <w:r w:rsidR="00027D18" w:rsidRPr="005C7427">
        <w:rPr>
          <w:rFonts w:cstheme="minorHAnsi"/>
        </w:rPr>
        <w:t xml:space="preserve"> (note: Bu-butyric)</w:t>
      </w:r>
      <w:r w:rsidR="002C7665" w:rsidRPr="005C7427">
        <w:rPr>
          <w:rFonts w:cstheme="minorHAnsi"/>
        </w:rPr>
        <w:t xml:space="preserve"> </w:t>
      </w:r>
      <w:r w:rsidR="00266614" w:rsidRPr="005C7427">
        <w:rPr>
          <w:rFonts w:cstheme="minorHAnsi"/>
        </w:rPr>
        <w:fldChar w:fldCharType="begin" w:fldLock="1"/>
      </w:r>
      <w:r w:rsidR="00924625" w:rsidRPr="005C7427">
        <w:rPr>
          <w:rFonts w:cstheme="minorHAnsi"/>
        </w:rPr>
        <w:instrText>ADDIN CSL_CITATION {"citationItems":[{"id":"ITEM-1","itemData":{"DOI":"10.1021/acs.cgd.0c01543","ISSN":"15287505","abstract":"A full comprehension of milk fat crystallization is important for the structural development of dairy products such as butter, ice cream, and cheese. The influence of triacylglycerol (TAG) composition on the dynamic of milk fat crystallization and the nanostructure of the formed crystals was investigated using two chemically different types of milk fat, namely buffalo and cow milk fats (BMF; CMF). The TAG composition was determined using liquid chromatography and mass spectrophotometry (LCMS), whereas differential scanning calorimetry (DSC), small- and wide-angle X-ray scattering (SAXS and WAXS), and polarized light microscopy (PLM) were used to characterize the crystallization behavior of the two milk fats. A total of 37 TAG species were identified in both BMF and CMF, but in different proportions. In particular, BMF was found to have a higher amount of low-molecular-weight TAGs in comparison to CMF. This difference in chemical composition explains the different kinetics of polymorphic transformation in the two samples. Specifically, it clarifies the delay in the nucleation of the β′-polymorph in BMF in comparison to CMF. BMF also showed a higher nucleation rate due to its higher proportion of saturated TAGs and higher melting range. Finally, this work presents a novel interpretation of the mechanism of formation of the β-polymorph (53 Å), which has recently become the subject of a vivid debate in milk fat crystallization studies.","author":[{"dropping-particle":"","family":"Pratama","given":"Yoga","non-dropping-particle":"","parse-names":false,"suffix":""},{"dropping-particle":"","family":"Simone","given":"Elena","non-dropping-particle":"","parse-names":false,"suffix":""},{"dropping-particle":"","family":"Rappolt","given":"Michael","non-dropping-particle":"","parse-names":false,"suffix":""}],"container-title":"Crystal Growth and Design","id":"ITEM-1","issue":"4","issued":{"date-parts":[["2021","4","7"]]},"page":"2113-2127","publisher":"American Chemical Society","title":"The Unique Crystallization Behavior of Buffalo Milk Fat","type":"article-journal","volume":"21"},"uris":["http://www.mendeley.com/documents/?uuid=e572cc1c-0d07-405e-b115-3a1e2fe96bf6"]}],"mendeley":{"formattedCitation":"(Pratama et al., 2021)","plainTextFormattedCitation":"(Pratama et al., 2021)","previouslyFormattedCitation":"(Pratama et al., 2021)"},"properties":{"noteIndex":0},"schema":"https://github.com/citation-style-language/schema/raw/master/csl-citation.json"}</w:instrText>
      </w:r>
      <w:r w:rsidR="00266614" w:rsidRPr="005C7427">
        <w:rPr>
          <w:rFonts w:cstheme="minorHAnsi"/>
        </w:rPr>
        <w:fldChar w:fldCharType="separate"/>
      </w:r>
      <w:r w:rsidR="00F77119" w:rsidRPr="005C7427">
        <w:rPr>
          <w:rFonts w:cstheme="minorHAnsi"/>
          <w:noProof/>
        </w:rPr>
        <w:t>(Pratama et al., 2021)</w:t>
      </w:r>
      <w:r w:rsidR="00266614" w:rsidRPr="005C7427">
        <w:rPr>
          <w:rFonts w:cstheme="minorHAnsi"/>
        </w:rPr>
        <w:fldChar w:fldCharType="end"/>
      </w:r>
      <w:r w:rsidR="00027D18" w:rsidRPr="005C7427">
        <w:rPr>
          <w:rFonts w:cstheme="minorHAnsi"/>
        </w:rPr>
        <w:t>.</w:t>
      </w:r>
      <w:r w:rsidR="00266614" w:rsidRPr="005C7427">
        <w:rPr>
          <w:rFonts w:cstheme="minorHAnsi"/>
        </w:rPr>
        <w:t xml:space="preserve"> The presence of these </w:t>
      </w:r>
      <w:r w:rsidR="00773A96" w:rsidRPr="005C7427">
        <w:rPr>
          <w:rFonts w:cstheme="minorHAnsi"/>
        </w:rPr>
        <w:t xml:space="preserve">types of </w:t>
      </w:r>
      <w:r w:rsidR="00266614" w:rsidRPr="005C7427">
        <w:rPr>
          <w:rFonts w:cstheme="minorHAnsi"/>
        </w:rPr>
        <w:t>TAGs is significant in milk fat</w:t>
      </w:r>
      <w:r w:rsidR="00EB5A29" w:rsidRPr="005C7427">
        <w:rPr>
          <w:rFonts w:cstheme="minorHAnsi"/>
        </w:rPr>
        <w:t>,</w:t>
      </w:r>
      <w:r w:rsidR="00266614" w:rsidRPr="005C7427">
        <w:rPr>
          <w:rFonts w:cstheme="minorHAnsi"/>
        </w:rPr>
        <w:t xml:space="preserve"> and their particular crystallisation behaviour has been reported</w:t>
      </w:r>
      <w:r w:rsidR="002C7665" w:rsidRPr="005C7427">
        <w:rPr>
          <w:rFonts w:cstheme="minorHAnsi"/>
        </w:rPr>
        <w:t xml:space="preserve"> </w:t>
      </w:r>
      <w:r w:rsidR="00266614" w:rsidRPr="005C7427">
        <w:rPr>
          <w:rFonts w:cstheme="minorHAnsi"/>
        </w:rPr>
        <w:fldChar w:fldCharType="begin" w:fldLock="1"/>
      </w:r>
      <w:r w:rsidR="00924625" w:rsidRPr="005C7427">
        <w:rPr>
          <w:rFonts w:cstheme="minorHAnsi"/>
        </w:rPr>
        <w:instrText>ADDIN CSL_CITATION {"citationItems":[{"id":"ITEM-1","itemData":{"DOI":"10.1021/acs.cgd.2c00713","ISSN":"15287505","abstract":"Milk fat has more than 200 triacylglycerols (TAGs), which play a pivotal role in its crystallization behavior. Asymmetrical TAGs containing short butyryl chains contribute to a significant portion of milk fat TAGs. This work aims to elucidate the crystallization behavior of asymmetrical milk fat TAGs by employing the pure compound of 1-butyryl 2-stearoyl 3-palmitoyl-glycerol (BuSP). The structural evolution of BuSP after being cooled down to 20 °C from the melt is evaluated by small- and wide-angle X-ray scattering (SAXS and WAXS) and differential scanning calorimetry (DSC). The temporal structural observation shows that BuSP crystallizes into the α-form with short and long spacings of 4.10 and 56.9 Å, respectively, during the first hour of isothermal hold at 20 °C. The polymorphic transformation of the α to β′ phase occurred after 4 h of isothermal hold, and the β′- to α-form fraction ratio was about 70:30 at the end of the isothermal experiment (18 h). Pure β′-form X-ray patterns are obtained from the BuSP powder with short spacings of 4.33, 4.14, and 3.80 Å, while the long spacing of 51.2 Å depicts a three-chain-length lamellar structure with a tilt angle of 32°. Corresponding DSC measurements display that BuSP crystallizes from the melt at 29.1 °C, whereas the melting of α- and β′-forms was recorded at 30.3 and 47.8 °C, respectively. In the absence of the β-form, the β′-polymorph is the most stable observed form in BuSP. This work exemplarily explains the crystallization behavior of asymmetrical milk fat TAGs and thus provides new insights into their role in overall milk fat crystallization.","author":[{"dropping-particle":"","family":"Pratama","given":"Yoga","non-dropping-particle":"","parse-names":false,"suffix":""},{"dropping-particle":"","family":"Burholt","given":"Sam","non-dropping-particle":"","parse-names":false,"suffix":""},{"dropping-particle":"","family":"Baker","given":"Daniel L.","non-dropping-particle":"","parse-names":false,"suffix":""},{"dropping-particle":"","family":"Sadeghpour","given":"Amin","non-dropping-particle":"","parse-names":false,"suffix":""},{"dropping-particle":"","family":"Simone","given":"Elena","non-dropping-particle":"","parse-names":false,"suffix":""},{"dropping-particle":"","family":"Rappolt","given":"Michael","non-dropping-particle":"","parse-names":false,"suffix":""}],"container-title":"Crystal Growth and Design","id":"ITEM-1","issue":"10","issued":{"date-parts":[["2022","9","13"]]},"page":"6120-6130","publisher":"American Chemical Society","title":"Polymorphism of a Highly Asymmetrical Triacylglycerol in Milk Fat: 1-Butyryl 2-Stearoyl 3-Palmitoyl-glycerol","type":"article-journal","volume":"22"},"uris":["http://www.mendeley.com/documents/?uuid=cdea360f-339c-3c41-9729-2cfde52e888e"]}],"mendeley":{"formattedCitation":"(Pratama et al., 2022)","plainTextFormattedCitation":"(Pratama et al., 2022)","previouslyFormattedCitation":"(Pratama et al., 2022)"},"properties":{"noteIndex":0},"schema":"https://github.com/citation-style-language/schema/raw/master/csl-citation.json"}</w:instrText>
      </w:r>
      <w:r w:rsidR="00266614" w:rsidRPr="005C7427">
        <w:rPr>
          <w:rFonts w:cstheme="minorHAnsi"/>
        </w:rPr>
        <w:fldChar w:fldCharType="separate"/>
      </w:r>
      <w:r w:rsidR="00F77119" w:rsidRPr="005C7427">
        <w:rPr>
          <w:rFonts w:cstheme="minorHAnsi"/>
          <w:noProof/>
        </w:rPr>
        <w:t>(Pratama et al., 2022)</w:t>
      </w:r>
      <w:r w:rsidR="00266614" w:rsidRPr="005C7427">
        <w:rPr>
          <w:rFonts w:cstheme="minorHAnsi"/>
        </w:rPr>
        <w:fldChar w:fldCharType="end"/>
      </w:r>
      <w:r w:rsidR="00266614" w:rsidRPr="005C7427">
        <w:rPr>
          <w:rFonts w:cstheme="minorHAnsi"/>
        </w:rPr>
        <w:t>.</w:t>
      </w:r>
    </w:p>
    <w:p w14:paraId="69D9E9F8" w14:textId="53EA8672" w:rsidR="00814EB1" w:rsidRPr="005C7427" w:rsidRDefault="007F7957" w:rsidP="00962C46">
      <w:pPr>
        <w:spacing w:line="312" w:lineRule="auto"/>
        <w:jc w:val="both"/>
        <w:rPr>
          <w:bCs/>
        </w:rPr>
      </w:pPr>
      <w:r w:rsidRPr="005C7427">
        <w:rPr>
          <w:bCs/>
        </w:rPr>
        <w:t xml:space="preserve">This </w:t>
      </w:r>
      <w:r w:rsidR="00BE0D9E" w:rsidRPr="005C7427">
        <w:rPr>
          <w:bCs/>
        </w:rPr>
        <w:t xml:space="preserve">‘chemical grouping’ of TAGs approach </w:t>
      </w:r>
      <w:r w:rsidRPr="005C7427">
        <w:rPr>
          <w:bCs/>
        </w:rPr>
        <w:t>is particularly suitable for</w:t>
      </w:r>
      <w:r w:rsidR="00DC2782" w:rsidRPr="005C7427">
        <w:rPr>
          <w:bCs/>
        </w:rPr>
        <w:t xml:space="preserve"> dry </w:t>
      </w:r>
      <w:r w:rsidRPr="005C7427">
        <w:rPr>
          <w:bCs/>
        </w:rPr>
        <w:t>fraction</w:t>
      </w:r>
      <w:r w:rsidR="00AC77E6" w:rsidRPr="005C7427">
        <w:rPr>
          <w:bCs/>
        </w:rPr>
        <w:t>ed</w:t>
      </w:r>
      <w:r w:rsidR="00DC2782" w:rsidRPr="005C7427">
        <w:rPr>
          <w:bCs/>
        </w:rPr>
        <w:t xml:space="preserve"> </w:t>
      </w:r>
      <w:r w:rsidR="00E03383" w:rsidRPr="005C7427">
        <w:rPr>
          <w:bCs/>
        </w:rPr>
        <w:t>buffalo milk</w:t>
      </w:r>
      <w:r w:rsidR="00664F4D" w:rsidRPr="005C7427">
        <w:rPr>
          <w:bCs/>
        </w:rPr>
        <w:t xml:space="preserve"> </w:t>
      </w:r>
      <w:r w:rsidR="00E03383" w:rsidRPr="005C7427">
        <w:rPr>
          <w:bCs/>
        </w:rPr>
        <w:t>fat</w:t>
      </w:r>
      <w:r w:rsidR="001877D2" w:rsidRPr="005C7427">
        <w:rPr>
          <w:bCs/>
        </w:rPr>
        <w:t xml:space="preserve">. </w:t>
      </w:r>
      <w:r w:rsidR="005D26F4" w:rsidRPr="005C7427">
        <w:rPr>
          <w:bCs/>
        </w:rPr>
        <w:t>Th</w:t>
      </w:r>
      <w:r w:rsidR="00DC2782" w:rsidRPr="005C7427">
        <w:rPr>
          <w:bCs/>
        </w:rPr>
        <w:t>is type of milk</w:t>
      </w:r>
      <w:r w:rsidR="005D26F4" w:rsidRPr="005C7427">
        <w:rPr>
          <w:bCs/>
        </w:rPr>
        <w:t xml:space="preserve"> fat has high</w:t>
      </w:r>
      <w:r w:rsidR="00942EAA" w:rsidRPr="005C7427">
        <w:rPr>
          <w:bCs/>
        </w:rPr>
        <w:t xml:space="preserve"> quantit</w:t>
      </w:r>
      <w:r w:rsidR="006646F2" w:rsidRPr="005C7427">
        <w:rPr>
          <w:bCs/>
        </w:rPr>
        <w:t>ies</w:t>
      </w:r>
      <w:r w:rsidR="00942EAA" w:rsidRPr="005C7427">
        <w:rPr>
          <w:bCs/>
        </w:rPr>
        <w:t xml:space="preserve"> of </w:t>
      </w:r>
      <w:r w:rsidR="00F010B2" w:rsidRPr="005C7427">
        <w:rPr>
          <w:bCs/>
        </w:rPr>
        <w:t>fully saturated TAGs</w:t>
      </w:r>
      <w:r w:rsidR="00942EAA" w:rsidRPr="005C7427">
        <w:rPr>
          <w:bCs/>
        </w:rPr>
        <w:t xml:space="preserve"> as well as</w:t>
      </w:r>
      <w:r w:rsidR="00F0752D" w:rsidRPr="005C7427">
        <w:rPr>
          <w:bCs/>
        </w:rPr>
        <w:t xml:space="preserve"> short-</w:t>
      </w:r>
      <w:r w:rsidR="00F010B2" w:rsidRPr="005C7427">
        <w:rPr>
          <w:bCs/>
        </w:rPr>
        <w:t>chain</w:t>
      </w:r>
      <w:r w:rsidR="00E86C98" w:rsidRPr="005C7427">
        <w:rPr>
          <w:bCs/>
        </w:rPr>
        <w:t xml:space="preserve"> fatty acids containing</w:t>
      </w:r>
      <w:r w:rsidR="00F010B2" w:rsidRPr="005C7427">
        <w:rPr>
          <w:bCs/>
        </w:rPr>
        <w:t xml:space="preserve"> </w:t>
      </w:r>
      <w:r w:rsidR="00AC77E6" w:rsidRPr="005C7427">
        <w:rPr>
          <w:bCs/>
        </w:rPr>
        <w:t xml:space="preserve">TAGs, when </w:t>
      </w:r>
      <w:r w:rsidR="00245BB4" w:rsidRPr="005C7427">
        <w:rPr>
          <w:bCs/>
        </w:rPr>
        <w:t>compared to cow milk fat</w:t>
      </w:r>
      <w:r w:rsidR="009B1ACB" w:rsidRPr="005C7427">
        <w:rPr>
          <w:bCs/>
        </w:rPr>
        <w:t xml:space="preserve"> </w:t>
      </w:r>
      <w:r w:rsidR="00C06516" w:rsidRPr="005C7427">
        <w:rPr>
          <w:bCs/>
        </w:rPr>
        <w:fldChar w:fldCharType="begin" w:fldLock="1"/>
      </w:r>
      <w:r w:rsidR="00924625" w:rsidRPr="005C7427">
        <w:rPr>
          <w:bCs/>
        </w:rPr>
        <w:instrText>ADDIN CSL_CITATION {"citationItems":[{"id":"ITEM-1","itemData":{"DOI":"10.1021/acs.cgd.0c01543","ISSN":"15287505","abstract":"A full comprehension of milk fat crystallization is important for the structural development of dairy products such as butter, ice cream, and cheese. The influence of triacylglycerol (TAG) composition on the dynamic of milk fat crystallization and the nanostructure of the formed crystals was investigated using two chemically different types of milk fat, namely buffalo and cow milk fats (BMF; CMF). The TAG composition was determined using liquid chromatography and mass spectrophotometry (LCMS), whereas differential scanning calorimetry (DSC), small- and wide-angle X-ray scattering (SAXS and WAXS), and polarized light microscopy (PLM) were used to characterize the crystallization behavior of the two milk fats. A total of 37 TAG species were identified in both BMF and CMF, but in different proportions. In particular, BMF was found to have a higher amount of low-molecular-weight TAGs in comparison to CMF. This difference in chemical composition explains the different kinetics of polymorphic transformation in the two samples. Specifically, it clarifies the delay in the nucleation of the β′-polymorph in BMF in comparison to CMF. BMF also showed a higher nucleation rate due to its higher proportion of saturated TAGs and higher melting range. Finally, this work presents a novel interpretation of the mechanism of formation of the β-polymorph (53 Å), which has recently become the subject of a vivid debate in milk fat crystallization studies.","author":[{"dropping-particle":"","family":"Pratama","given":"Yoga","non-dropping-particle":"","parse-names":false,"suffix":""},{"dropping-particle":"","family":"Simone","given":"Elena","non-dropping-particle":"","parse-names":false,"suffix":""},{"dropping-particle":"","family":"Rappolt","given":"Michael","non-dropping-particle":"","parse-names":false,"suffix":""}],"container-title":"Crystal Growth and Design","id":"ITEM-1","issue":"4","issued":{"date-parts":[["2021","4","7"]]},"page":"2113-2127","publisher":"American Chemical Society","title":"The Unique Crystallization Behavior of Buffalo Milk Fat","type":"article-journal","volume":"21"},"uris":["http://www.mendeley.com/documents/?uuid=e572cc1c-0d07-405e-b115-3a1e2fe96bf6"]}],"mendeley":{"formattedCitation":"(Pratama et al., 2021)","plainTextFormattedCitation":"(Pratama et al., 2021)","previouslyFormattedCitation":"(Pratama et al., 2021)"},"properties":{"noteIndex":0},"schema":"https://github.com/citation-style-language/schema/raw/master/csl-citation.json"}</w:instrText>
      </w:r>
      <w:r w:rsidR="00C06516" w:rsidRPr="005C7427">
        <w:rPr>
          <w:bCs/>
        </w:rPr>
        <w:fldChar w:fldCharType="separate"/>
      </w:r>
      <w:r w:rsidR="00F77119" w:rsidRPr="005C7427">
        <w:rPr>
          <w:bCs/>
          <w:noProof/>
        </w:rPr>
        <w:t>(Pratama et al., 2021)</w:t>
      </w:r>
      <w:r w:rsidR="00C06516" w:rsidRPr="005C7427">
        <w:rPr>
          <w:bCs/>
        </w:rPr>
        <w:fldChar w:fldCharType="end"/>
      </w:r>
      <w:r w:rsidR="00C468FF" w:rsidRPr="005C7427">
        <w:rPr>
          <w:bCs/>
        </w:rPr>
        <w:t xml:space="preserve">. </w:t>
      </w:r>
      <w:r w:rsidR="00EB5A29" w:rsidRPr="005C7427">
        <w:rPr>
          <w:bCs/>
        </w:rPr>
        <w:t xml:space="preserve">Since </w:t>
      </w:r>
      <w:r w:rsidR="00EB57E3" w:rsidRPr="005C7427">
        <w:rPr>
          <w:bCs/>
        </w:rPr>
        <w:t xml:space="preserve">all four groups </w:t>
      </w:r>
      <w:r w:rsidR="00EB5A29" w:rsidRPr="005C7427">
        <w:rPr>
          <w:bCs/>
        </w:rPr>
        <w:t xml:space="preserve">are </w:t>
      </w:r>
      <w:r w:rsidR="004132B0" w:rsidRPr="005C7427">
        <w:rPr>
          <w:bCs/>
        </w:rPr>
        <w:t>given</w:t>
      </w:r>
      <w:r w:rsidR="00DE1C07" w:rsidRPr="005C7427">
        <w:rPr>
          <w:bCs/>
        </w:rPr>
        <w:t xml:space="preserve"> in significant </w:t>
      </w:r>
      <w:r w:rsidR="004132B0" w:rsidRPr="005C7427">
        <w:rPr>
          <w:bCs/>
        </w:rPr>
        <w:t>quantities</w:t>
      </w:r>
      <w:r w:rsidR="006951C0" w:rsidRPr="005C7427">
        <w:rPr>
          <w:bCs/>
        </w:rPr>
        <w:t>,</w:t>
      </w:r>
      <w:r w:rsidR="00163E01" w:rsidRPr="005C7427">
        <w:rPr>
          <w:bCs/>
        </w:rPr>
        <w:t xml:space="preserve"> </w:t>
      </w:r>
      <w:r w:rsidR="00EB5A29" w:rsidRPr="005C7427">
        <w:rPr>
          <w:bCs/>
        </w:rPr>
        <w:t xml:space="preserve">it </w:t>
      </w:r>
      <w:r w:rsidR="00733180" w:rsidRPr="005C7427">
        <w:rPr>
          <w:bCs/>
        </w:rPr>
        <w:t xml:space="preserve">is </w:t>
      </w:r>
      <w:r w:rsidR="00EB5A29" w:rsidRPr="005C7427">
        <w:rPr>
          <w:bCs/>
        </w:rPr>
        <w:t>possible to separate them more effectively</w:t>
      </w:r>
      <w:r w:rsidR="00DF226C" w:rsidRPr="005C7427">
        <w:rPr>
          <w:bCs/>
        </w:rPr>
        <w:t xml:space="preserve"> by fractionation</w:t>
      </w:r>
      <w:r w:rsidR="00455CCB" w:rsidRPr="005C7427">
        <w:rPr>
          <w:bCs/>
        </w:rPr>
        <w:t>, and</w:t>
      </w:r>
      <w:r w:rsidR="00EB5A29" w:rsidRPr="005C7427">
        <w:rPr>
          <w:bCs/>
        </w:rPr>
        <w:t xml:space="preserve"> i</w:t>
      </w:r>
      <w:r w:rsidR="008E516E" w:rsidRPr="005C7427">
        <w:rPr>
          <w:bCs/>
        </w:rPr>
        <w:t>n turn</w:t>
      </w:r>
      <w:r w:rsidR="00B42BB5" w:rsidRPr="005C7427">
        <w:rPr>
          <w:bCs/>
        </w:rPr>
        <w:t>,</w:t>
      </w:r>
      <w:r w:rsidR="005E3644" w:rsidRPr="005C7427">
        <w:rPr>
          <w:bCs/>
        </w:rPr>
        <w:t xml:space="preserve"> </w:t>
      </w:r>
      <w:r w:rsidR="00132E0C" w:rsidRPr="005C7427">
        <w:rPr>
          <w:bCs/>
        </w:rPr>
        <w:t>allows</w:t>
      </w:r>
      <w:r w:rsidR="00B211B1" w:rsidRPr="005C7427">
        <w:rPr>
          <w:bCs/>
        </w:rPr>
        <w:t xml:space="preserve"> </w:t>
      </w:r>
      <w:r w:rsidR="00AC77E6" w:rsidRPr="005C7427">
        <w:rPr>
          <w:bCs/>
        </w:rPr>
        <w:t>a good</w:t>
      </w:r>
      <w:r w:rsidR="00B211B1" w:rsidRPr="005C7427">
        <w:rPr>
          <w:bCs/>
        </w:rPr>
        <w:t xml:space="preserve"> </w:t>
      </w:r>
      <w:r w:rsidR="00F50A36" w:rsidRPr="005C7427">
        <w:rPr>
          <w:bCs/>
        </w:rPr>
        <w:t>evaluation</w:t>
      </w:r>
      <w:r w:rsidR="00B211B1" w:rsidRPr="005C7427">
        <w:rPr>
          <w:bCs/>
        </w:rPr>
        <w:t xml:space="preserve"> </w:t>
      </w:r>
      <w:r w:rsidR="00EB5A29" w:rsidRPr="005C7427">
        <w:rPr>
          <w:bCs/>
        </w:rPr>
        <w:t xml:space="preserve">of </w:t>
      </w:r>
      <w:r w:rsidR="00B211B1" w:rsidRPr="005C7427">
        <w:rPr>
          <w:bCs/>
        </w:rPr>
        <w:t>their role in milk fat crystallisation</w:t>
      </w:r>
      <w:r w:rsidR="00F50A36" w:rsidRPr="005C7427">
        <w:rPr>
          <w:bCs/>
        </w:rPr>
        <w:t xml:space="preserve">. </w:t>
      </w:r>
      <w:r w:rsidR="00B276F0" w:rsidRPr="005C7427">
        <w:rPr>
          <w:bCs/>
        </w:rPr>
        <w:t xml:space="preserve">Nevertheless, </w:t>
      </w:r>
      <w:r w:rsidR="009344CC" w:rsidRPr="005C7427">
        <w:rPr>
          <w:bCs/>
        </w:rPr>
        <w:t xml:space="preserve">the </w:t>
      </w:r>
      <w:r w:rsidR="00EB5A29" w:rsidRPr="005C7427">
        <w:rPr>
          <w:bCs/>
        </w:rPr>
        <w:t xml:space="preserve">presented </w:t>
      </w:r>
      <w:r w:rsidR="009344CC" w:rsidRPr="005C7427">
        <w:rPr>
          <w:bCs/>
        </w:rPr>
        <w:t xml:space="preserve">experimental results are also relevant to </w:t>
      </w:r>
      <w:r w:rsidR="00676B5B" w:rsidRPr="005C7427">
        <w:rPr>
          <w:bCs/>
        </w:rPr>
        <w:t>other fat mixtures with similar</w:t>
      </w:r>
      <w:r w:rsidR="006B5D2F" w:rsidRPr="005C7427">
        <w:rPr>
          <w:bCs/>
        </w:rPr>
        <w:t xml:space="preserve"> TAGs </w:t>
      </w:r>
      <w:r w:rsidR="00AC77E6" w:rsidRPr="005C7427">
        <w:rPr>
          <w:bCs/>
        </w:rPr>
        <w:t>composition</w:t>
      </w:r>
      <w:r w:rsidR="009B1ACB" w:rsidRPr="005C7427">
        <w:rPr>
          <w:bCs/>
        </w:rPr>
        <w:t xml:space="preserve"> </w:t>
      </w:r>
      <w:r w:rsidR="00AC77E6" w:rsidRPr="005C7427">
        <w:rPr>
          <w:bCs/>
        </w:rPr>
        <w:fldChar w:fldCharType="begin" w:fldLock="1"/>
      </w:r>
      <w:r w:rsidR="00924625" w:rsidRPr="005C7427">
        <w:rPr>
          <w:bCs/>
        </w:rPr>
        <w:instrText>ADDIN CSL_CITATION {"citationItems":[{"id":"ITEM-1","itemData":{"DOI":"10.1021/acs.cgd.0c01543","ISSN":"15287505","abstract":"A full comprehension of milk fat crystallization is important for the structural development of dairy products such as butter, ice cream, and cheese. The influence of triacylglycerol (TAG) composition on the dynamic of milk fat crystallization and the nanostructure of the formed crystals was investigated using two chemically different types of milk fat, namely buffalo and cow milk fats (BMF; CMF). The TAG composition was determined using liquid chromatography and mass spectrophotometry (LCMS), whereas differential scanning calorimetry (DSC), small- and wide-angle X-ray scattering (SAXS and WAXS), and polarized light microscopy (PLM) were used to characterize the crystallization behavior of the two milk fats. A total of 37 TAG species were identified in both BMF and CMF, but in different proportions. In particular, BMF was found to have a higher amount of low-molecular-weight TAGs in comparison to CMF. This difference in chemical composition explains the different kinetics of polymorphic transformation in the two samples. Specifically, it clarifies the delay in the nucleation of the β′-polymorph in BMF in comparison to CMF. BMF also showed a higher nucleation rate due to its higher proportion of saturated TAGs and higher melting range. Finally, this work presents a novel interpretation of the mechanism of formation of the β-polymorph (53 Å), which has recently become the subject of a vivid debate in milk fat crystallization studies.","author":[{"dropping-particle":"","family":"Pratama","given":"Yoga","non-dropping-particle":"","parse-names":false,"suffix":""},{"dropping-particle":"","family":"Simone","given":"Elena","non-dropping-particle":"","parse-names":false,"suffix":""},{"dropping-particle":"","family":"Rappolt","given":"Michael","non-dropping-particle":"","parse-names":false,"suffix":""}],"container-title":"Crystal Growth and Design","id":"ITEM-1","issue":"4","issued":{"date-parts":[["2021","4","7"]]},"page":"2113-2127","publisher":"American Chemical Society","title":"The Unique Crystallization Behavior of Buffalo Milk Fat","type":"article-journal","volume":"21"},"uris":["http://www.mendeley.com/documents/?uuid=e572cc1c-0d07-405e-b115-3a1e2fe96bf6"]}],"mendeley":{"formattedCitation":"(Pratama et al., 2021)","plainTextFormattedCitation":"(Pratama et al., 2021)","previouslyFormattedCitation":"(Pratama et al., 2021)"},"properties":{"noteIndex":0},"schema":"https://github.com/citation-style-language/schema/raw/master/csl-citation.json"}</w:instrText>
      </w:r>
      <w:r w:rsidR="00AC77E6" w:rsidRPr="005C7427">
        <w:rPr>
          <w:bCs/>
        </w:rPr>
        <w:fldChar w:fldCharType="separate"/>
      </w:r>
      <w:r w:rsidR="00F77119" w:rsidRPr="005C7427">
        <w:rPr>
          <w:bCs/>
          <w:noProof/>
        </w:rPr>
        <w:t>(Pratama et al., 2021)</w:t>
      </w:r>
      <w:r w:rsidR="00AC77E6" w:rsidRPr="005C7427">
        <w:rPr>
          <w:bCs/>
        </w:rPr>
        <w:fldChar w:fldCharType="end"/>
      </w:r>
      <w:r w:rsidR="006F3CE3" w:rsidRPr="005C7427">
        <w:rPr>
          <w:bCs/>
        </w:rPr>
        <w:t>.</w:t>
      </w:r>
      <w:r w:rsidR="00B51ECE" w:rsidRPr="005C7427">
        <w:rPr>
          <w:bCs/>
        </w:rPr>
        <w:t xml:space="preserve"> </w:t>
      </w:r>
      <w:r w:rsidR="00511136" w:rsidRPr="005C7427">
        <w:rPr>
          <w:bCs/>
        </w:rPr>
        <w:t xml:space="preserve">To the best of our knowledge, </w:t>
      </w:r>
      <w:r w:rsidR="00AC77E6" w:rsidRPr="005C7427">
        <w:rPr>
          <w:bCs/>
        </w:rPr>
        <w:t xml:space="preserve">this work </w:t>
      </w:r>
      <w:r w:rsidR="00A92BC0" w:rsidRPr="005C7427">
        <w:rPr>
          <w:bCs/>
        </w:rPr>
        <w:t xml:space="preserve">is the first to report </w:t>
      </w:r>
      <w:r w:rsidR="00AC77E6" w:rsidRPr="005C7427">
        <w:rPr>
          <w:bCs/>
        </w:rPr>
        <w:t xml:space="preserve">on the </w:t>
      </w:r>
      <w:r w:rsidR="00A92BC0" w:rsidRPr="005C7427">
        <w:rPr>
          <w:bCs/>
        </w:rPr>
        <w:t xml:space="preserve">crystallisation behaviour </w:t>
      </w:r>
      <w:r w:rsidR="00676B5B" w:rsidRPr="005C7427">
        <w:rPr>
          <w:bCs/>
        </w:rPr>
        <w:t>TAGs mixtures obtained by dry fractionation of buffalo milk fat</w:t>
      </w:r>
      <w:r w:rsidR="00AC77E6" w:rsidRPr="005C7427">
        <w:rPr>
          <w:bCs/>
        </w:rPr>
        <w:t>, and ultimately, will have an impact on</w:t>
      </w:r>
      <w:r w:rsidR="0060692B" w:rsidRPr="005C7427">
        <w:rPr>
          <w:bCs/>
        </w:rPr>
        <w:t xml:space="preserve"> </w:t>
      </w:r>
      <w:r w:rsidR="00B06F69" w:rsidRPr="005C7427">
        <w:rPr>
          <w:bCs/>
        </w:rPr>
        <w:t xml:space="preserve">the growing </w:t>
      </w:r>
      <w:r w:rsidR="00AC77E6" w:rsidRPr="005C7427">
        <w:rPr>
          <w:bCs/>
        </w:rPr>
        <w:t xml:space="preserve">use of </w:t>
      </w:r>
      <w:r w:rsidR="00274043" w:rsidRPr="005C7427">
        <w:rPr>
          <w:bCs/>
        </w:rPr>
        <w:t>buffalo milk</w:t>
      </w:r>
      <w:r w:rsidR="00B06F69" w:rsidRPr="005C7427">
        <w:rPr>
          <w:bCs/>
        </w:rPr>
        <w:t xml:space="preserve"> </w:t>
      </w:r>
      <w:r w:rsidR="00AC77E6" w:rsidRPr="005C7427">
        <w:rPr>
          <w:bCs/>
        </w:rPr>
        <w:t xml:space="preserve">in </w:t>
      </w:r>
      <w:r w:rsidR="00B06F69" w:rsidRPr="005C7427">
        <w:rPr>
          <w:bCs/>
        </w:rPr>
        <w:t>industr</w:t>
      </w:r>
      <w:r w:rsidR="00F45758" w:rsidRPr="005C7427">
        <w:rPr>
          <w:bCs/>
        </w:rPr>
        <w:t>y</w:t>
      </w:r>
      <w:r w:rsidR="00676B5B" w:rsidRPr="005C7427">
        <w:rPr>
          <w:bCs/>
        </w:rPr>
        <w:t>,</w:t>
      </w:r>
      <w:r w:rsidR="00B06F69" w:rsidRPr="005C7427">
        <w:rPr>
          <w:bCs/>
        </w:rPr>
        <w:t xml:space="preserve"> </w:t>
      </w:r>
      <w:r w:rsidR="00D14B63" w:rsidRPr="005C7427">
        <w:rPr>
          <w:bCs/>
        </w:rPr>
        <w:t xml:space="preserve">as it </w:t>
      </w:r>
      <w:r w:rsidR="00E8780E" w:rsidRPr="005C7427">
        <w:rPr>
          <w:bCs/>
        </w:rPr>
        <w:t>recently</w:t>
      </w:r>
      <w:r w:rsidR="00B06F69" w:rsidRPr="005C7427">
        <w:rPr>
          <w:bCs/>
        </w:rPr>
        <w:t xml:space="preserve"> </w:t>
      </w:r>
      <w:r w:rsidR="00AC77E6" w:rsidRPr="005C7427">
        <w:rPr>
          <w:bCs/>
        </w:rPr>
        <w:t xml:space="preserve">has </w:t>
      </w:r>
      <w:r w:rsidR="00B06F69" w:rsidRPr="005C7427">
        <w:rPr>
          <w:bCs/>
        </w:rPr>
        <w:t>become the second most produced milk globally</w:t>
      </w:r>
      <w:r w:rsidR="003229FB" w:rsidRPr="005C7427">
        <w:rPr>
          <w:bCs/>
        </w:rPr>
        <w:t xml:space="preserve"> </w:t>
      </w:r>
      <w:r w:rsidR="00F37479" w:rsidRPr="00530715">
        <w:rPr>
          <w:bCs/>
        </w:rPr>
        <w:fldChar w:fldCharType="begin" w:fldLock="1"/>
      </w:r>
      <w:r w:rsidR="00924625" w:rsidRPr="00530715">
        <w:rPr>
          <w:bCs/>
        </w:rPr>
        <w:instrText>ADDIN CSL_CITATION {"citationItems":[{"id":"ITEM-1","itemData":{"URL":"https://www.fao.org/faostat/en/#data/QCL","accessed":{"date-parts":[["2023","1","27"]]},"author":[{"dropping-particle":"","family":"FAO","given":"","non-dropping-particle":"","parse-names":false,"suffix":""}],"id":"ITEM-1","issued":{"date-parts":[["2022"]]},"publisher-place":"Rome","title":"FAOSTAT Statistical Database","type":"webpage"},"uris":["http://www.mendeley.com/documents/?uuid=23131d4b-3d37-479c-938f-66d6a4a93914"]}],"mendeley":{"formattedCitation":"(FAO, 2022)","plainTextFormattedCitation":"(FAO, 2022)","previouslyFormattedCitation":"(FAO, 2022)"},"properties":{"noteIndex":0},"schema":"https://github.com/citation-style-language/schema/raw/master/csl-citation.json"}</w:instrText>
      </w:r>
      <w:r w:rsidR="00F37479" w:rsidRPr="00530715">
        <w:rPr>
          <w:bCs/>
        </w:rPr>
        <w:fldChar w:fldCharType="separate"/>
      </w:r>
      <w:r w:rsidR="00F77119" w:rsidRPr="00530715">
        <w:rPr>
          <w:bCs/>
          <w:noProof/>
        </w:rPr>
        <w:t>(FAO, 2022)</w:t>
      </w:r>
      <w:r w:rsidR="00F37479" w:rsidRPr="00530715">
        <w:rPr>
          <w:bCs/>
        </w:rPr>
        <w:fldChar w:fldCharType="end"/>
      </w:r>
      <w:r w:rsidR="00776F35" w:rsidRPr="00530715">
        <w:rPr>
          <w:bCs/>
        </w:rPr>
        <w:t>.</w:t>
      </w:r>
      <w:r w:rsidR="007A7700" w:rsidRPr="00530715">
        <w:rPr>
          <w:bCs/>
        </w:rPr>
        <w:t xml:space="preserve"> More importantly, the current approach</w:t>
      </w:r>
      <w:r w:rsidR="00BC5541" w:rsidRPr="00530715">
        <w:rPr>
          <w:bCs/>
        </w:rPr>
        <w:t>’s</w:t>
      </w:r>
      <w:r w:rsidR="007A7700" w:rsidRPr="00530715">
        <w:rPr>
          <w:bCs/>
        </w:rPr>
        <w:t xml:space="preserve"> </w:t>
      </w:r>
      <w:r w:rsidR="00BA6CFC" w:rsidRPr="00530715">
        <w:rPr>
          <w:bCs/>
        </w:rPr>
        <w:t>focus</w:t>
      </w:r>
      <w:r w:rsidR="00EC51EE" w:rsidRPr="00530715">
        <w:rPr>
          <w:bCs/>
        </w:rPr>
        <w:t xml:space="preserve"> on</w:t>
      </w:r>
      <w:r w:rsidR="00BA6CFC" w:rsidRPr="00530715">
        <w:rPr>
          <w:bCs/>
        </w:rPr>
        <w:t xml:space="preserve"> TAG chemical structure</w:t>
      </w:r>
      <w:r w:rsidR="00157160" w:rsidRPr="00530715">
        <w:rPr>
          <w:bCs/>
        </w:rPr>
        <w:t>,</w:t>
      </w:r>
      <w:r w:rsidR="007F4426" w:rsidRPr="00530715">
        <w:rPr>
          <w:bCs/>
        </w:rPr>
        <w:t xml:space="preserve"> </w:t>
      </w:r>
      <w:r w:rsidR="008D57C0" w:rsidRPr="00530715">
        <w:rPr>
          <w:bCs/>
        </w:rPr>
        <w:t xml:space="preserve">is universally applicable. </w:t>
      </w:r>
      <w:r w:rsidR="002D16FF" w:rsidRPr="00530715">
        <w:rPr>
          <w:bCs/>
        </w:rPr>
        <w:t xml:space="preserve">For </w:t>
      </w:r>
      <w:r w:rsidR="0055667D" w:rsidRPr="00530715">
        <w:rPr>
          <w:bCs/>
        </w:rPr>
        <w:t>instance</w:t>
      </w:r>
      <w:r w:rsidR="002D16FF" w:rsidRPr="00530715">
        <w:rPr>
          <w:bCs/>
        </w:rPr>
        <w:t xml:space="preserve">, it can be adapted </w:t>
      </w:r>
      <w:r w:rsidR="00B75447" w:rsidRPr="00530715">
        <w:rPr>
          <w:bCs/>
        </w:rPr>
        <w:t>in the endeavours to</w:t>
      </w:r>
      <w:r w:rsidR="006211E0" w:rsidRPr="00530715">
        <w:rPr>
          <w:bCs/>
        </w:rPr>
        <w:t xml:space="preserve"> </w:t>
      </w:r>
      <w:r w:rsidR="00B75447" w:rsidRPr="00530715">
        <w:rPr>
          <w:bCs/>
        </w:rPr>
        <w:t>substitute</w:t>
      </w:r>
      <w:r w:rsidR="006211E0" w:rsidRPr="00530715">
        <w:rPr>
          <w:bCs/>
        </w:rPr>
        <w:t xml:space="preserve"> </w:t>
      </w:r>
      <w:r w:rsidR="00B75447" w:rsidRPr="00530715">
        <w:rPr>
          <w:bCs/>
        </w:rPr>
        <w:t>milk</w:t>
      </w:r>
      <w:r w:rsidR="006211E0" w:rsidRPr="00530715">
        <w:rPr>
          <w:bCs/>
        </w:rPr>
        <w:t xml:space="preserve"> fat with </w:t>
      </w:r>
      <w:r w:rsidR="001B4B9C" w:rsidRPr="00530715">
        <w:rPr>
          <w:bCs/>
        </w:rPr>
        <w:t xml:space="preserve">that of </w:t>
      </w:r>
      <w:r w:rsidR="00777586" w:rsidRPr="00530715">
        <w:rPr>
          <w:bCs/>
        </w:rPr>
        <w:t>plant</w:t>
      </w:r>
      <w:r w:rsidR="001B4B9C" w:rsidRPr="00530715">
        <w:rPr>
          <w:bCs/>
        </w:rPr>
        <w:t>-</w:t>
      </w:r>
      <w:r w:rsidR="00777586" w:rsidRPr="00530715">
        <w:rPr>
          <w:bCs/>
        </w:rPr>
        <w:t xml:space="preserve">based </w:t>
      </w:r>
      <w:r w:rsidR="001B4B9C" w:rsidRPr="00530715">
        <w:rPr>
          <w:bCs/>
        </w:rPr>
        <w:t>origin</w:t>
      </w:r>
      <w:r w:rsidR="006211E0" w:rsidRPr="00530715">
        <w:rPr>
          <w:bCs/>
        </w:rPr>
        <w:t>.</w:t>
      </w:r>
    </w:p>
    <w:p w14:paraId="5A7A8D17" w14:textId="77777777" w:rsidR="007069DA" w:rsidRDefault="007069DA">
      <w:pPr>
        <w:rPr>
          <w:b/>
          <w:sz w:val="24"/>
          <w:szCs w:val="24"/>
        </w:rPr>
      </w:pPr>
      <w:r>
        <w:rPr>
          <w:b/>
          <w:sz w:val="24"/>
          <w:szCs w:val="24"/>
        </w:rPr>
        <w:br w:type="page"/>
      </w:r>
    </w:p>
    <w:p w14:paraId="3338B49D" w14:textId="577FBCCB" w:rsidR="00D01404" w:rsidRPr="005C7427" w:rsidRDefault="00F841E6" w:rsidP="0023211C">
      <w:pPr>
        <w:spacing w:line="312" w:lineRule="auto"/>
        <w:rPr>
          <w:b/>
          <w:sz w:val="24"/>
          <w:szCs w:val="24"/>
        </w:rPr>
      </w:pPr>
      <w:r w:rsidRPr="005C7427">
        <w:rPr>
          <w:b/>
          <w:sz w:val="24"/>
          <w:szCs w:val="24"/>
        </w:rPr>
        <w:lastRenderedPageBreak/>
        <w:t xml:space="preserve">2. </w:t>
      </w:r>
      <w:r w:rsidR="00D01404" w:rsidRPr="005C7427">
        <w:rPr>
          <w:b/>
          <w:sz w:val="24"/>
          <w:szCs w:val="24"/>
        </w:rPr>
        <w:t>Materials and Methods</w:t>
      </w:r>
    </w:p>
    <w:p w14:paraId="2175B5F7" w14:textId="263E1294" w:rsidR="00D01404" w:rsidRPr="005C7427" w:rsidRDefault="00F841E6" w:rsidP="0023211C">
      <w:pPr>
        <w:spacing w:line="312" w:lineRule="auto"/>
        <w:rPr>
          <w:b/>
          <w:bCs/>
        </w:rPr>
      </w:pPr>
      <w:r w:rsidRPr="005C7427">
        <w:rPr>
          <w:b/>
          <w:bCs/>
        </w:rPr>
        <w:t xml:space="preserve">2.1 </w:t>
      </w:r>
      <w:r w:rsidR="00D01404" w:rsidRPr="005C7427">
        <w:rPr>
          <w:b/>
          <w:bCs/>
        </w:rPr>
        <w:t xml:space="preserve">Milk </w:t>
      </w:r>
      <w:r w:rsidR="00FF7A20" w:rsidRPr="005C7427">
        <w:rPr>
          <w:b/>
          <w:bCs/>
        </w:rPr>
        <w:t>F</w:t>
      </w:r>
      <w:r w:rsidR="00D01404" w:rsidRPr="005C7427">
        <w:rPr>
          <w:b/>
          <w:bCs/>
        </w:rPr>
        <w:t xml:space="preserve">at </w:t>
      </w:r>
      <w:r w:rsidR="00FF7A20" w:rsidRPr="005C7427">
        <w:rPr>
          <w:b/>
          <w:bCs/>
        </w:rPr>
        <w:t>P</w:t>
      </w:r>
      <w:r w:rsidR="00D01404" w:rsidRPr="005C7427">
        <w:rPr>
          <w:b/>
          <w:bCs/>
        </w:rPr>
        <w:t xml:space="preserve">reparation and </w:t>
      </w:r>
      <w:r w:rsidR="00FF7A20" w:rsidRPr="005C7427">
        <w:rPr>
          <w:b/>
          <w:bCs/>
        </w:rPr>
        <w:t>F</w:t>
      </w:r>
      <w:r w:rsidR="00D01404" w:rsidRPr="005C7427">
        <w:rPr>
          <w:b/>
          <w:bCs/>
        </w:rPr>
        <w:t>ractionation</w:t>
      </w:r>
    </w:p>
    <w:p w14:paraId="3BD290C9" w14:textId="5811C8EA" w:rsidR="00D01404" w:rsidRPr="005C7427" w:rsidRDefault="00D01404" w:rsidP="0023211C">
      <w:pPr>
        <w:spacing w:line="312" w:lineRule="auto"/>
        <w:jc w:val="both"/>
      </w:pPr>
      <w:r w:rsidRPr="005C7427">
        <w:t xml:space="preserve">Buffalo butter samples with fat content </w:t>
      </w:r>
      <w:r w:rsidRPr="005C7427">
        <w:rPr>
          <w:rFonts w:cstheme="minorHAnsi"/>
        </w:rPr>
        <w:t>≥</w:t>
      </w:r>
      <w:r w:rsidRPr="005C7427">
        <w:t xml:space="preserve"> 82%</w:t>
      </w:r>
      <w:r w:rsidR="00D14B63" w:rsidRPr="005C7427">
        <w:t xml:space="preserve"> in weight</w:t>
      </w:r>
      <w:r w:rsidRPr="005C7427">
        <w:t xml:space="preserve"> were purchased from La Marchesa</w:t>
      </w:r>
      <w:r w:rsidR="00E43C35" w:rsidRPr="005C7427">
        <w:t xml:space="preserve"> (</w:t>
      </w:r>
      <w:proofErr w:type="spellStart"/>
      <w:r w:rsidR="00E43C35" w:rsidRPr="005C7427">
        <w:t>Terevola</w:t>
      </w:r>
      <w:proofErr w:type="spellEnd"/>
      <w:r w:rsidR="00E43C35" w:rsidRPr="005C7427">
        <w:t xml:space="preserve">, </w:t>
      </w:r>
      <w:r w:rsidRPr="005C7427">
        <w:t>Italy</w:t>
      </w:r>
      <w:r w:rsidR="00E43C35" w:rsidRPr="005C7427">
        <w:t>)</w:t>
      </w:r>
      <w:r w:rsidRPr="005C7427">
        <w:t>. Moisture and other milk solids were removed from butter by heat clarification</w:t>
      </w:r>
      <w:r w:rsidR="00051D36" w:rsidRPr="005C7427">
        <w:t>, following the</w:t>
      </w:r>
      <w:r w:rsidRPr="005C7427">
        <w:t xml:space="preserve"> method </w:t>
      </w:r>
      <w:r w:rsidR="00051D36" w:rsidRPr="005C7427">
        <w:t xml:space="preserve">described in </w:t>
      </w:r>
      <w:r w:rsidRPr="005C7427">
        <w:t xml:space="preserve">our previous </w:t>
      </w:r>
      <w:r w:rsidR="00051D36" w:rsidRPr="005C7427">
        <w:t>work</w:t>
      </w:r>
      <w:r w:rsidR="002D37B2" w:rsidRPr="005C7427">
        <w:t xml:space="preserve"> </w:t>
      </w:r>
      <w:r w:rsidR="007350B9" w:rsidRPr="005C7427">
        <w:fldChar w:fldCharType="begin" w:fldLock="1"/>
      </w:r>
      <w:r w:rsidR="00924625" w:rsidRPr="005C7427">
        <w:instrText>ADDIN CSL_CITATION {"citationItems":[{"id":"ITEM-1","itemData":{"DOI":"10.1021/acs.cgd.0c01543","ISSN":"15287505","abstract":"A full comprehension of milk fat crystallization is important for the structural development of dairy products such as butter, ice cream, and cheese. The influence of triacylglycerol (TAG) composition on the dynamic of milk fat crystallization and the nanostructure of the formed crystals was investigated using two chemically different types of milk fat, namely buffalo and cow milk fats (BMF; CMF). The TAG composition was determined using liquid chromatography and mass spectrophotometry (LCMS), whereas differential scanning calorimetry (DSC), small- and wide-angle X-ray scattering (SAXS and WAXS), and polarized light microscopy (PLM) were used to characterize the crystallization behavior of the two milk fats. A total of 37 TAG species were identified in both BMF and CMF, but in different proportions. In particular, BMF was found to have a higher amount of low-molecular-weight TAGs in comparison to CMF. This difference in chemical composition explains the different kinetics of polymorphic transformation in the two samples. Specifically, it clarifies the delay in the nucleation of the β′-polymorph in BMF in comparison to CMF. BMF also showed a higher nucleation rate due to its higher proportion of saturated TAGs and higher melting range. Finally, this work presents a novel interpretation of the mechanism of formation of the β-polymorph (53 Å), which has recently become the subject of a vivid debate in milk fat crystallization studies.","author":[{"dropping-particle":"","family":"Pratama","given":"Yoga","non-dropping-particle":"","parse-names":false,"suffix":""},{"dropping-particle":"","family":"Simone","given":"Elena","non-dropping-particle":"","parse-names":false,"suffix":""},{"dropping-particle":"","family":"Rappolt","given":"Michael","non-dropping-particle":"","parse-names":false,"suffix":""}],"container-title":"Crystal Growth and Design","id":"ITEM-1","issue":"4","issued":{"date-parts":[["2021","4","7"]]},"page":"2113-2127","publisher":"American Chemical Society","title":"The Unique Crystallization Behavior of Buffalo Milk Fat","type":"article-journal","volume":"21"},"uris":["http://www.mendeley.com/documents/?uuid=e572cc1c-0d07-405e-b115-3a1e2fe96bf6"]}],"mendeley":{"formattedCitation":"(Pratama et al., 2021)","plainTextFormattedCitation":"(Pratama et al., 2021)","previouslyFormattedCitation":"(Pratama et al., 2021)"},"properties":{"noteIndex":0},"schema":"https://github.com/citation-style-language/schema/raw/master/csl-citation.json"}</w:instrText>
      </w:r>
      <w:r w:rsidR="007350B9" w:rsidRPr="005C7427">
        <w:fldChar w:fldCharType="separate"/>
      </w:r>
      <w:r w:rsidR="00F77119" w:rsidRPr="005C7427">
        <w:rPr>
          <w:noProof/>
        </w:rPr>
        <w:t>(Pratama et al., 2021)</w:t>
      </w:r>
      <w:r w:rsidR="007350B9" w:rsidRPr="005C7427">
        <w:fldChar w:fldCharType="end"/>
      </w:r>
      <w:r w:rsidRPr="005C7427">
        <w:t>. Briefly, 250 grams of butter w</w:t>
      </w:r>
      <w:r w:rsidR="00E90954" w:rsidRPr="005C7427">
        <w:t>ere</w:t>
      </w:r>
      <w:r w:rsidRPr="005C7427">
        <w:t xml:space="preserve"> heated to 110</w:t>
      </w:r>
      <w:r w:rsidR="00461D82" w:rsidRPr="005C7427">
        <w:t xml:space="preserve"> </w:t>
      </w:r>
      <w:r w:rsidRPr="005C7427">
        <w:rPr>
          <w:rFonts w:cstheme="minorHAnsi"/>
        </w:rPr>
        <w:t>°</w:t>
      </w:r>
      <w:r w:rsidRPr="005C7427">
        <w:t xml:space="preserve">C and kept at this temperature for 20 minutes </w:t>
      </w:r>
      <w:r w:rsidR="0043735D" w:rsidRPr="005C7427">
        <w:t>at</w:t>
      </w:r>
      <w:r w:rsidRPr="005C7427">
        <w:t xml:space="preserve"> </w:t>
      </w:r>
      <w:r w:rsidR="0043735D" w:rsidRPr="005C7427">
        <w:t>100 rpm</w:t>
      </w:r>
      <w:r w:rsidRPr="005C7427">
        <w:t xml:space="preserve"> stirring </w:t>
      </w:r>
      <w:r w:rsidR="00461D82" w:rsidRPr="005C7427">
        <w:t>with</w:t>
      </w:r>
      <w:r w:rsidRPr="005C7427">
        <w:t xml:space="preserve"> a </w:t>
      </w:r>
      <w:r w:rsidR="00461D82" w:rsidRPr="005C7427">
        <w:t xml:space="preserve">magnetic stirrer </w:t>
      </w:r>
      <w:r w:rsidR="00BF787E" w:rsidRPr="005C7427">
        <w:t>(</w:t>
      </w:r>
      <w:r w:rsidR="00461D82" w:rsidRPr="005C7427">
        <w:t xml:space="preserve">IKA RCT Basic, </w:t>
      </w:r>
      <w:r w:rsidR="00600CA4" w:rsidRPr="005C7427">
        <w:t>IKA-Werke GmbH &amp; Co</w:t>
      </w:r>
      <w:r w:rsidR="009F5BEA" w:rsidRPr="005C7427">
        <w:t>,</w:t>
      </w:r>
      <w:r w:rsidR="00600CA4" w:rsidRPr="005C7427">
        <w:t xml:space="preserve"> </w:t>
      </w:r>
      <w:proofErr w:type="spellStart"/>
      <w:r w:rsidR="00BF787E" w:rsidRPr="005C7427">
        <w:t>Staufen</w:t>
      </w:r>
      <w:proofErr w:type="spellEnd"/>
      <w:r w:rsidR="00BF787E" w:rsidRPr="005C7427">
        <w:t>, Germany)</w:t>
      </w:r>
      <w:r w:rsidRPr="005C7427">
        <w:t xml:space="preserve">. The coagulated milk solids were then vacuum filtered with a Buchner funnel </w:t>
      </w:r>
      <w:r w:rsidR="009E28F1" w:rsidRPr="005C7427">
        <w:t>and</w:t>
      </w:r>
      <w:r w:rsidRPr="005C7427">
        <w:t xml:space="preserve"> Whatman No. 1 filter paper. The resulting buffalo milk fat sample contains </w:t>
      </w:r>
      <w:r w:rsidRPr="005C7427">
        <w:rPr>
          <w:rFonts w:cstheme="minorHAnsi"/>
        </w:rPr>
        <w:t>≥</w:t>
      </w:r>
      <w:r w:rsidRPr="005C7427">
        <w:t xml:space="preserve"> 99.5% fat content as confirmed </w:t>
      </w:r>
      <w:r w:rsidR="009810E9" w:rsidRPr="005C7427">
        <w:t xml:space="preserve">by </w:t>
      </w:r>
      <w:r w:rsidR="009C2BCC" w:rsidRPr="005C7427">
        <w:t xml:space="preserve">applying the </w:t>
      </w:r>
      <w:r w:rsidRPr="005C7427">
        <w:t>Soxhlet extraction.</w:t>
      </w:r>
    </w:p>
    <w:p w14:paraId="18093082" w14:textId="5176CA2A" w:rsidR="00D01404" w:rsidRPr="005C7427" w:rsidRDefault="00D01404" w:rsidP="0023211C">
      <w:pPr>
        <w:spacing w:line="312" w:lineRule="auto"/>
        <w:jc w:val="both"/>
        <w:rPr>
          <w:rFonts w:cstheme="minorHAnsi"/>
        </w:rPr>
      </w:pPr>
      <w:r w:rsidRPr="005C7427">
        <w:t>Milk fat fraction samples were obtained from two-step dry fractionation. In the first step, the milk fat sample was brought to melt at 70</w:t>
      </w:r>
      <w:r w:rsidR="009810E9" w:rsidRPr="005C7427">
        <w:t xml:space="preserve"> </w:t>
      </w:r>
      <w:r w:rsidRPr="005C7427">
        <w:rPr>
          <w:rFonts w:cstheme="minorHAnsi"/>
        </w:rPr>
        <w:t>°</w:t>
      </w:r>
      <w:r w:rsidRPr="005C7427">
        <w:t>C for 15 mins</w:t>
      </w:r>
      <w:r w:rsidR="00E90954" w:rsidRPr="005C7427">
        <w:t>,</w:t>
      </w:r>
      <w:r w:rsidRPr="005C7427">
        <w:t xml:space="preserve"> </w:t>
      </w:r>
      <w:r w:rsidR="004509D4" w:rsidRPr="005C7427">
        <w:t>before</w:t>
      </w:r>
      <w:r w:rsidRPr="005C7427">
        <w:t xml:space="preserve"> being transferred into a 100 ml jacketed cylinder connected to a Tamson TLC2 cooling circulator (PM Tamson Instruments, </w:t>
      </w:r>
      <w:proofErr w:type="spellStart"/>
      <w:r w:rsidRPr="005C7427">
        <w:t>Bleiswijk</w:t>
      </w:r>
      <w:proofErr w:type="spellEnd"/>
      <w:r w:rsidRPr="005C7427">
        <w:t xml:space="preserve">, The Netherlands). Crystallisation was then conducted at 35 </w:t>
      </w:r>
      <w:r w:rsidRPr="005C7427">
        <w:rPr>
          <w:rFonts w:cstheme="minorHAnsi"/>
        </w:rPr>
        <w:t>°</w:t>
      </w:r>
      <w:r w:rsidRPr="005C7427">
        <w:t>C for 24</w:t>
      </w:r>
      <w:r w:rsidRPr="005C7427">
        <w:rPr>
          <w:rFonts w:cstheme="minorHAnsi"/>
        </w:rPr>
        <w:t xml:space="preserve"> hours</w:t>
      </w:r>
      <w:r w:rsidR="00E90954" w:rsidRPr="005C7427">
        <w:rPr>
          <w:rFonts w:cstheme="minorHAnsi"/>
        </w:rPr>
        <w:t>,</w:t>
      </w:r>
      <w:r w:rsidRPr="005C7427">
        <w:rPr>
          <w:rFonts w:cstheme="minorHAnsi"/>
        </w:rPr>
        <w:t xml:space="preserve"> under </w:t>
      </w:r>
      <w:r w:rsidR="008B3CF1" w:rsidRPr="005C7427">
        <w:rPr>
          <w:rFonts w:cstheme="minorHAnsi"/>
        </w:rPr>
        <w:t>200 rpm</w:t>
      </w:r>
      <w:r w:rsidRPr="005C7427">
        <w:rPr>
          <w:rFonts w:cstheme="minorHAnsi"/>
        </w:rPr>
        <w:t xml:space="preserve"> stirring</w:t>
      </w:r>
      <w:r w:rsidR="008B3CF1" w:rsidRPr="005C7427">
        <w:rPr>
          <w:rFonts w:cstheme="minorHAnsi"/>
        </w:rPr>
        <w:t xml:space="preserve"> (IKA </w:t>
      </w:r>
      <w:r w:rsidR="0062397A" w:rsidRPr="005C7427">
        <w:rPr>
          <w:rFonts w:cstheme="minorHAnsi"/>
        </w:rPr>
        <w:t>RW 11 Lab Egg overhead stirrer,</w:t>
      </w:r>
      <w:r w:rsidR="0062397A" w:rsidRPr="005C7427">
        <w:t xml:space="preserve"> IKA-Werke GmbH &amp; Co, </w:t>
      </w:r>
      <w:proofErr w:type="spellStart"/>
      <w:r w:rsidR="0062397A" w:rsidRPr="005C7427">
        <w:t>Staufen</w:t>
      </w:r>
      <w:proofErr w:type="spellEnd"/>
      <w:r w:rsidR="0062397A" w:rsidRPr="005C7427">
        <w:t>, Germany</w:t>
      </w:r>
      <w:r w:rsidR="00C87F2A" w:rsidRPr="005C7427">
        <w:t>)</w:t>
      </w:r>
      <w:r w:rsidRPr="005C7427">
        <w:rPr>
          <w:rFonts w:cstheme="minorHAnsi"/>
        </w:rPr>
        <w:t xml:space="preserve">. </w:t>
      </w:r>
      <w:r w:rsidR="00E90954" w:rsidRPr="005C7427">
        <w:rPr>
          <w:rFonts w:cstheme="minorHAnsi"/>
        </w:rPr>
        <w:t>The</w:t>
      </w:r>
      <w:r w:rsidR="006379A0" w:rsidRPr="005C7427">
        <w:rPr>
          <w:rFonts w:cstheme="minorHAnsi"/>
        </w:rPr>
        <w:t xml:space="preserve"> r</w:t>
      </w:r>
      <w:r w:rsidRPr="005C7427">
        <w:rPr>
          <w:rFonts w:cstheme="minorHAnsi"/>
        </w:rPr>
        <w:t xml:space="preserve">esulted slurry was then centrifuged at 10.000 </w:t>
      </w:r>
      <w:r w:rsidR="00216733" w:rsidRPr="005C7427">
        <w:rPr>
          <w:rFonts w:cstheme="minorHAnsi"/>
        </w:rPr>
        <w:t xml:space="preserve">RCF </w:t>
      </w:r>
      <w:r w:rsidRPr="005C7427">
        <w:rPr>
          <w:rFonts w:cstheme="minorHAnsi"/>
        </w:rPr>
        <w:t>for 30 mins at the corresponding crystallisation temperature (35</w:t>
      </w:r>
      <w:r w:rsidR="009810E9" w:rsidRPr="005C7427">
        <w:rPr>
          <w:rFonts w:cstheme="minorHAnsi"/>
        </w:rPr>
        <w:t xml:space="preserve"> </w:t>
      </w:r>
      <w:r w:rsidRPr="005C7427">
        <w:rPr>
          <w:rFonts w:cstheme="minorHAnsi"/>
        </w:rPr>
        <w:t>°</w:t>
      </w:r>
      <w:r w:rsidRPr="005C7427">
        <w:t>C)</w:t>
      </w:r>
      <w:r w:rsidRPr="005C7427">
        <w:rPr>
          <w:rFonts w:cstheme="minorHAnsi"/>
        </w:rPr>
        <w:t xml:space="preserve"> in an Avanti J-30I centrifuge (Beckman Coulter, Indianapolis, United States). The liquid fraction w</w:t>
      </w:r>
      <w:r w:rsidR="00E90954" w:rsidRPr="005C7427">
        <w:rPr>
          <w:rFonts w:cstheme="minorHAnsi"/>
        </w:rPr>
        <w:t>as</w:t>
      </w:r>
      <w:r w:rsidRPr="005C7427">
        <w:rPr>
          <w:rFonts w:cstheme="minorHAnsi"/>
        </w:rPr>
        <w:t xml:space="preserve"> carefully separated </w:t>
      </w:r>
      <w:r w:rsidR="00E90954" w:rsidRPr="005C7427">
        <w:rPr>
          <w:rFonts w:cstheme="minorHAnsi"/>
        </w:rPr>
        <w:t>using</w:t>
      </w:r>
      <w:r w:rsidRPr="005C7427">
        <w:rPr>
          <w:rFonts w:cstheme="minorHAnsi"/>
        </w:rPr>
        <w:t xml:space="preserve"> </w:t>
      </w:r>
      <w:r w:rsidR="00E90954" w:rsidRPr="005C7427">
        <w:rPr>
          <w:rFonts w:cstheme="minorHAnsi"/>
        </w:rPr>
        <w:t xml:space="preserve">a </w:t>
      </w:r>
      <w:r w:rsidRPr="005C7427">
        <w:rPr>
          <w:rFonts w:cstheme="minorHAnsi"/>
        </w:rPr>
        <w:t>pipet</w:t>
      </w:r>
      <w:r w:rsidR="00E90954" w:rsidRPr="005C7427">
        <w:rPr>
          <w:rFonts w:cstheme="minorHAnsi"/>
        </w:rPr>
        <w:t>te</w:t>
      </w:r>
      <w:r w:rsidRPr="005C7427">
        <w:rPr>
          <w:rFonts w:cstheme="minorHAnsi"/>
        </w:rPr>
        <w:t xml:space="preserve">. </w:t>
      </w:r>
      <w:r w:rsidR="00E90954" w:rsidRPr="005C7427">
        <w:rPr>
          <w:rFonts w:cstheme="minorHAnsi"/>
        </w:rPr>
        <w:t>I</w:t>
      </w:r>
      <w:r w:rsidRPr="005C7427">
        <w:rPr>
          <w:rFonts w:cstheme="minorHAnsi"/>
        </w:rPr>
        <w:t xml:space="preserve">n order to </w:t>
      </w:r>
      <w:r w:rsidR="00E90954" w:rsidRPr="005C7427">
        <w:rPr>
          <w:rFonts w:cstheme="minorHAnsi"/>
        </w:rPr>
        <w:t>purify the solid from the residual liquid phase</w:t>
      </w:r>
      <w:r w:rsidRPr="005C7427">
        <w:rPr>
          <w:rFonts w:cstheme="minorHAnsi"/>
        </w:rPr>
        <w:t xml:space="preserve">, the solid fraction in the centrifuge tube was washed with 5 ml petroleum ether (Alfa </w:t>
      </w:r>
      <w:proofErr w:type="spellStart"/>
      <w:r w:rsidRPr="005C7427">
        <w:rPr>
          <w:rFonts w:cstheme="minorHAnsi"/>
        </w:rPr>
        <w:t>Aesar</w:t>
      </w:r>
      <w:proofErr w:type="spellEnd"/>
      <w:r w:rsidRPr="005C7427">
        <w:rPr>
          <w:rFonts w:cstheme="minorHAnsi"/>
        </w:rPr>
        <w:t xml:space="preserve">, </w:t>
      </w:r>
      <w:r w:rsidR="00F7171D" w:rsidRPr="005C7427">
        <w:rPr>
          <w:rFonts w:cstheme="minorHAnsi"/>
        </w:rPr>
        <w:t>Heysham, United Kingdom</w:t>
      </w:r>
      <w:r w:rsidRPr="005C7427">
        <w:rPr>
          <w:rFonts w:cstheme="minorHAnsi"/>
        </w:rPr>
        <w:t>)</w:t>
      </w:r>
      <w:r w:rsidR="009C2BCC" w:rsidRPr="005C7427">
        <w:rPr>
          <w:rFonts w:cstheme="minorHAnsi"/>
        </w:rPr>
        <w:t>,</w:t>
      </w:r>
      <w:r w:rsidRPr="005C7427">
        <w:rPr>
          <w:rFonts w:cstheme="minorHAnsi"/>
        </w:rPr>
        <w:t xml:space="preserve"> followed by</w:t>
      </w:r>
      <w:r w:rsidR="00E90954" w:rsidRPr="005C7427">
        <w:rPr>
          <w:rFonts w:cstheme="minorHAnsi"/>
        </w:rPr>
        <w:t xml:space="preserve"> the same washing with</w:t>
      </w:r>
      <w:r w:rsidRPr="005C7427">
        <w:rPr>
          <w:rFonts w:cstheme="minorHAnsi"/>
        </w:rPr>
        <w:t xml:space="preserve"> 5 ml </w:t>
      </w:r>
      <w:proofErr w:type="spellStart"/>
      <w:r w:rsidRPr="005C7427">
        <w:rPr>
          <w:rFonts w:cstheme="minorHAnsi"/>
        </w:rPr>
        <w:t>isobutanol</w:t>
      </w:r>
      <w:proofErr w:type="spellEnd"/>
      <w:r w:rsidRPr="005C7427">
        <w:rPr>
          <w:rFonts w:cstheme="minorHAnsi"/>
        </w:rPr>
        <w:t xml:space="preserve"> (</w:t>
      </w:r>
      <w:proofErr w:type="spellStart"/>
      <w:r w:rsidRPr="005C7427">
        <w:rPr>
          <w:rFonts w:cstheme="minorHAnsi"/>
        </w:rPr>
        <w:t>Fluorochem</w:t>
      </w:r>
      <w:proofErr w:type="spellEnd"/>
      <w:r w:rsidRPr="005C7427">
        <w:rPr>
          <w:rFonts w:cstheme="minorHAnsi"/>
        </w:rPr>
        <w:t>,</w:t>
      </w:r>
      <w:r w:rsidR="009B5973" w:rsidRPr="005C7427">
        <w:rPr>
          <w:rFonts w:cstheme="minorHAnsi"/>
        </w:rPr>
        <w:t xml:space="preserve"> Hadfield, United Kingdom)</w:t>
      </w:r>
      <w:r w:rsidR="00E90954" w:rsidRPr="005C7427">
        <w:rPr>
          <w:rFonts w:cstheme="minorHAnsi"/>
        </w:rPr>
        <w:t>,</w:t>
      </w:r>
      <w:r w:rsidRPr="005C7427">
        <w:rPr>
          <w:rFonts w:cstheme="minorHAnsi"/>
        </w:rPr>
        <w:t xml:space="preserve"> for three cycles in total</w:t>
      </w:r>
      <w:r w:rsidR="005F3E11" w:rsidRPr="005C7427">
        <w:rPr>
          <w:rFonts w:cstheme="minorHAnsi"/>
        </w:rPr>
        <w:fldChar w:fldCharType="begin" w:fldLock="1"/>
      </w:r>
      <w:r w:rsidR="00924625" w:rsidRPr="005C7427">
        <w:rPr>
          <w:rFonts w:cstheme="minorHAnsi"/>
        </w:rPr>
        <w:instrText>ADDIN CSL_CITATION {"citationItems":[{"id":"ITEM-1","itemData":{"DOI":"10.1016/j.lwt.2020.109490","ISSN":"00236438","abstract":"Dynamic changes in triacylglycerol composition during complete crystallization were investigated by separating crystals from molten cocoa butter (CB) over different lengths of crystallization time. The dynamic crystallization behavior of CB was described by solid fat content (SFC), crystal morphology, and microstructure. The crystallization process was divided into stages, based on the growth mode of crystals: the induction, primary crystallization, and secondary crystallization stages. As crystallization progressed, the relative content of 1,3-dipalmitoyl-2-oleoylglycerol (POP) increased from 12.1% to 29.8%; that of 1,3-distearoyl-2-oleoylglycerol (StOSt) decreased from 37.1% to 20.2%; and that of tristearin (StStSt) decreased from 4.9% to 0.2%. Circular crystals were formed at the induction and primary crystallization stages, and β′-III form and β′-IV form polymorphisms were exhibited. When crystallization entered the secondary crystallization stage, the crystal morphology changed from circular to acicular, and polymorphic transformation from the β′-III form and β′-IV form to the β-form was observed.","author":[{"dropping-particle":"","family":"Yao","given":"Yunping","non-dropping-particle":"","parse-names":false,"suffix":""},{"dropping-particle":"","family":"Liu","given":"Wentao","non-dropping-particle":"","parse-names":false,"suffix":""},{"dropping-particle":"","family":"Zhang","given":"Di","non-dropping-particle":"","parse-names":false,"suffix":""},{"dropping-particle":"","family":"Li","given":"Ruiting","non-dropping-particle":"","parse-names":false,"suffix":""},{"dropping-particle":"","family":"Zhou","given":"Hang","non-dropping-particle":"","parse-names":false,"suffix":""},{"dropping-particle":"","family":"Li","given":"Changmo","non-dropping-particle":"","parse-names":false,"suffix":""},{"dropping-particle":"","family":"Wang","given":"Shuo","non-dropping-particle":"","parse-names":false,"suffix":""}],"container-title":"LWT","id":"ITEM-1","issued":{"date-parts":[["2020","7","1"]]},"page":"109490","publisher":"Academic Press","title":"Dynamic changes in the triacylglycerol composition and crystallization behavior of cocoa butter","type":"article-journal","volume":"129"},"uris":["http://www.mendeley.com/documents/?uuid=36baa8e0-b987-3036-8a7c-080d894a0de7"]}],"mendeley":{"formattedCitation":"(Yao et al., 2020)","plainTextFormattedCitation":"(Yao et al., 2020)","previouslyFormattedCitation":"(Yao et al., 2020)"},"properties":{"noteIndex":0},"schema":"https://github.com/citation-style-language/schema/raw/master/csl-citation.json"}</w:instrText>
      </w:r>
      <w:r w:rsidR="005F3E11" w:rsidRPr="005C7427">
        <w:rPr>
          <w:rFonts w:cstheme="minorHAnsi"/>
        </w:rPr>
        <w:fldChar w:fldCharType="separate"/>
      </w:r>
      <w:r w:rsidR="00F77119" w:rsidRPr="005C7427">
        <w:rPr>
          <w:rFonts w:cstheme="minorHAnsi"/>
          <w:noProof/>
        </w:rPr>
        <w:t>(Yao et al., 2020)</w:t>
      </w:r>
      <w:r w:rsidR="005F3E11" w:rsidRPr="005C7427">
        <w:rPr>
          <w:rFonts w:cstheme="minorHAnsi"/>
        </w:rPr>
        <w:fldChar w:fldCharType="end"/>
      </w:r>
      <w:r w:rsidRPr="005C7427">
        <w:rPr>
          <w:rFonts w:cstheme="minorHAnsi"/>
        </w:rPr>
        <w:t xml:space="preserve">. The tube was then left to dry for 24 hours to remove </w:t>
      </w:r>
      <w:r w:rsidR="00E90954" w:rsidRPr="005C7427">
        <w:rPr>
          <w:rFonts w:cstheme="minorHAnsi"/>
        </w:rPr>
        <w:t>the residual organic solvent</w:t>
      </w:r>
      <w:r w:rsidRPr="005C7427">
        <w:rPr>
          <w:rFonts w:cstheme="minorHAnsi"/>
        </w:rPr>
        <w:t>. The solid fraction from the first crystallisation</w:t>
      </w:r>
      <w:r w:rsidR="00E90954" w:rsidRPr="005C7427">
        <w:rPr>
          <w:rFonts w:cstheme="minorHAnsi"/>
        </w:rPr>
        <w:t xml:space="preserve"> step</w:t>
      </w:r>
      <w:r w:rsidRPr="005C7427">
        <w:rPr>
          <w:rFonts w:cstheme="minorHAnsi"/>
        </w:rPr>
        <w:t xml:space="preserve"> is henceforth called </w:t>
      </w:r>
      <w:r w:rsidR="009810E9" w:rsidRPr="005C7427">
        <w:rPr>
          <w:rFonts w:cstheme="minorHAnsi"/>
        </w:rPr>
        <w:t>the</w:t>
      </w:r>
      <w:r w:rsidRPr="005C7427">
        <w:rPr>
          <w:rFonts w:cstheme="minorHAnsi"/>
        </w:rPr>
        <w:t xml:space="preserve"> </w:t>
      </w:r>
      <w:r w:rsidR="008D2B0A" w:rsidRPr="005C7427">
        <w:rPr>
          <w:rFonts w:cstheme="minorHAnsi"/>
        </w:rPr>
        <w:t>“</w:t>
      </w:r>
      <w:r w:rsidRPr="005C7427">
        <w:rPr>
          <w:rFonts w:cstheme="minorHAnsi"/>
        </w:rPr>
        <w:t>Stearin</w:t>
      </w:r>
      <w:r w:rsidR="008D2B0A" w:rsidRPr="005C7427">
        <w:rPr>
          <w:rFonts w:cstheme="minorHAnsi"/>
        </w:rPr>
        <w:t>”</w:t>
      </w:r>
      <w:r w:rsidR="009810E9" w:rsidRPr="005C7427">
        <w:rPr>
          <w:rFonts w:cstheme="minorHAnsi"/>
        </w:rPr>
        <w:t xml:space="preserve"> fraction</w:t>
      </w:r>
      <w:r w:rsidRPr="005C7427">
        <w:rPr>
          <w:rFonts w:cstheme="minorHAnsi"/>
        </w:rPr>
        <w:t xml:space="preserve">. The second step fractionation used the liquid </w:t>
      </w:r>
      <w:r w:rsidR="0037198C" w:rsidRPr="005C7427">
        <w:rPr>
          <w:rFonts w:cstheme="minorHAnsi"/>
        </w:rPr>
        <w:t>material pipetted</w:t>
      </w:r>
      <w:r w:rsidRPr="005C7427">
        <w:rPr>
          <w:rFonts w:cstheme="minorHAnsi"/>
        </w:rPr>
        <w:t xml:space="preserve"> from the first fractionation</w:t>
      </w:r>
      <w:r w:rsidR="0037198C" w:rsidRPr="005C7427">
        <w:rPr>
          <w:rFonts w:cstheme="minorHAnsi"/>
        </w:rPr>
        <w:t xml:space="preserve"> step</w:t>
      </w:r>
      <w:r w:rsidRPr="005C7427">
        <w:rPr>
          <w:rFonts w:cstheme="minorHAnsi"/>
        </w:rPr>
        <w:t xml:space="preserve">. </w:t>
      </w:r>
      <w:r w:rsidR="0037198C" w:rsidRPr="005C7427">
        <w:rPr>
          <w:rFonts w:cstheme="minorHAnsi"/>
        </w:rPr>
        <w:t>The same</w:t>
      </w:r>
      <w:r w:rsidRPr="005C7427">
        <w:rPr>
          <w:rFonts w:cstheme="minorHAnsi"/>
        </w:rPr>
        <w:t xml:space="preserve"> procedure</w:t>
      </w:r>
      <w:r w:rsidR="0037198C" w:rsidRPr="005C7427">
        <w:rPr>
          <w:rFonts w:cstheme="minorHAnsi"/>
        </w:rPr>
        <w:t xml:space="preserve"> for the first step</w:t>
      </w:r>
      <w:r w:rsidRPr="005C7427">
        <w:rPr>
          <w:rFonts w:cstheme="minorHAnsi"/>
        </w:rPr>
        <w:t xml:space="preserve"> w</w:t>
      </w:r>
      <w:r w:rsidR="0037198C" w:rsidRPr="005C7427">
        <w:rPr>
          <w:rFonts w:cstheme="minorHAnsi"/>
        </w:rPr>
        <w:t xml:space="preserve">as </w:t>
      </w:r>
      <w:r w:rsidRPr="005C7427">
        <w:rPr>
          <w:rFonts w:cstheme="minorHAnsi"/>
        </w:rPr>
        <w:t xml:space="preserve">applied </w:t>
      </w:r>
      <w:r w:rsidR="0037198C" w:rsidRPr="005C7427">
        <w:rPr>
          <w:rFonts w:cstheme="minorHAnsi"/>
        </w:rPr>
        <w:t>(</w:t>
      </w:r>
      <w:r w:rsidRPr="005C7427">
        <w:rPr>
          <w:rFonts w:cstheme="minorHAnsi"/>
        </w:rPr>
        <w:t>i.e., melting, crystallisation, centrifugation and washing</w:t>
      </w:r>
      <w:r w:rsidR="0037198C" w:rsidRPr="005C7427">
        <w:rPr>
          <w:rFonts w:cstheme="minorHAnsi"/>
        </w:rPr>
        <w:t>)</w:t>
      </w:r>
      <w:r w:rsidRPr="005C7427">
        <w:rPr>
          <w:rFonts w:cstheme="minorHAnsi"/>
        </w:rPr>
        <w:t>. The only difference was the crystallisation</w:t>
      </w:r>
      <w:r w:rsidR="00051F40" w:rsidRPr="005C7427">
        <w:rPr>
          <w:rFonts w:cstheme="minorHAnsi"/>
        </w:rPr>
        <w:t xml:space="preserve"> and centrifugation</w:t>
      </w:r>
      <w:r w:rsidRPr="005C7427">
        <w:rPr>
          <w:rFonts w:cstheme="minorHAnsi"/>
        </w:rPr>
        <w:t xml:space="preserve"> temperature, which was 25 °</w:t>
      </w:r>
      <w:r w:rsidRPr="005C7427">
        <w:t xml:space="preserve">C. The </w:t>
      </w:r>
      <w:r w:rsidR="00E5260D" w:rsidRPr="005C7427">
        <w:t xml:space="preserve">resulting </w:t>
      </w:r>
      <w:r w:rsidRPr="005C7427">
        <w:t>liquid fraction from the second step</w:t>
      </w:r>
      <w:r w:rsidR="00E5260D" w:rsidRPr="005C7427">
        <w:t xml:space="preserve"> fractionation</w:t>
      </w:r>
      <w:r w:rsidRPr="005C7427">
        <w:t xml:space="preserve"> is henceforth referred as </w:t>
      </w:r>
      <w:r w:rsidR="00F841E6" w:rsidRPr="005C7427">
        <w:t xml:space="preserve">the </w:t>
      </w:r>
      <w:r w:rsidR="00D37518" w:rsidRPr="005C7427">
        <w:t>“</w:t>
      </w:r>
      <w:r w:rsidRPr="005C7427">
        <w:t>Olein</w:t>
      </w:r>
      <w:r w:rsidR="00D37518" w:rsidRPr="005C7427">
        <w:t>”</w:t>
      </w:r>
      <w:r w:rsidR="00F841E6" w:rsidRPr="005C7427">
        <w:t xml:space="preserve"> fraction</w:t>
      </w:r>
      <w:r w:rsidRPr="005C7427">
        <w:t xml:space="preserve">, whereas the solid </w:t>
      </w:r>
      <w:r w:rsidR="0037198C" w:rsidRPr="005C7427">
        <w:t xml:space="preserve">one </w:t>
      </w:r>
      <w:r w:rsidR="00C05AE0" w:rsidRPr="005C7427">
        <w:t xml:space="preserve">is referred </w:t>
      </w:r>
      <w:r w:rsidR="0037198C" w:rsidRPr="005C7427">
        <w:t xml:space="preserve">to </w:t>
      </w:r>
      <w:r w:rsidRPr="005C7427">
        <w:t xml:space="preserve">as </w:t>
      </w:r>
      <w:r w:rsidR="00D37518" w:rsidRPr="005C7427">
        <w:t>“</w:t>
      </w:r>
      <w:r w:rsidR="009C4628" w:rsidRPr="005C7427">
        <w:t>Mid</w:t>
      </w:r>
      <w:r w:rsidR="00D37518" w:rsidRPr="005C7427">
        <w:t>”</w:t>
      </w:r>
      <w:r w:rsidR="00F841E6" w:rsidRPr="005C7427">
        <w:t xml:space="preserve"> fraction</w:t>
      </w:r>
      <w:r w:rsidRPr="005C7427">
        <w:t>. Fractionation was conducted in three repeats.</w:t>
      </w:r>
      <w:r w:rsidR="00213965" w:rsidRPr="005C7427">
        <w:t xml:space="preserve"> </w:t>
      </w:r>
      <w:r w:rsidR="00DA7B8E" w:rsidRPr="005C7427">
        <w:t>The term</w:t>
      </w:r>
      <w:r w:rsidR="00F841E6" w:rsidRPr="005C7427">
        <w:t>s</w:t>
      </w:r>
      <w:r w:rsidR="00213965" w:rsidRPr="005C7427">
        <w:t xml:space="preserve"> </w:t>
      </w:r>
      <w:r w:rsidR="00C05AE0" w:rsidRPr="005C7427">
        <w:t>S</w:t>
      </w:r>
      <w:r w:rsidR="00213965" w:rsidRPr="005C7427">
        <w:t xml:space="preserve">tearin, </w:t>
      </w:r>
      <w:r w:rsidR="009C4628" w:rsidRPr="005C7427">
        <w:t>Mid</w:t>
      </w:r>
      <w:r w:rsidR="00213965" w:rsidRPr="005C7427">
        <w:t xml:space="preserve"> and </w:t>
      </w:r>
      <w:r w:rsidR="00C05AE0" w:rsidRPr="005C7427">
        <w:t>O</w:t>
      </w:r>
      <w:r w:rsidR="00213965" w:rsidRPr="005C7427">
        <w:t xml:space="preserve">lein </w:t>
      </w:r>
      <w:r w:rsidR="00F841E6" w:rsidRPr="005C7427">
        <w:t xml:space="preserve">fractions </w:t>
      </w:r>
      <w:r w:rsidR="00133EB0" w:rsidRPr="005C7427">
        <w:t>are used here</w:t>
      </w:r>
      <w:r w:rsidR="00901A2F" w:rsidRPr="005C7427">
        <w:t xml:space="preserve"> </w:t>
      </w:r>
      <w:r w:rsidR="00F841E6" w:rsidRPr="005C7427">
        <w:t>to</w:t>
      </w:r>
      <w:r w:rsidR="00901A2F" w:rsidRPr="005C7427">
        <w:t xml:space="preserve"> </w:t>
      </w:r>
      <w:r w:rsidR="001D0B5B" w:rsidRPr="005C7427">
        <w:t>avoid confusion</w:t>
      </w:r>
      <w:r w:rsidR="00901A2F" w:rsidRPr="005C7427">
        <w:t xml:space="preserve"> with high, medium, low melting fractions</w:t>
      </w:r>
      <w:r w:rsidR="00F841E6" w:rsidRPr="005C7427">
        <w:t xml:space="preserve"> used in</w:t>
      </w:r>
      <w:r w:rsidR="00DD23A2" w:rsidRPr="005C7427">
        <w:t xml:space="preserve"> literature.</w:t>
      </w:r>
    </w:p>
    <w:p w14:paraId="774004B0" w14:textId="77777777" w:rsidR="00530715" w:rsidRPr="005C7427" w:rsidRDefault="00530715" w:rsidP="0033699F">
      <w:pPr>
        <w:spacing w:line="312" w:lineRule="auto"/>
        <w:rPr>
          <w:rFonts w:cstheme="minorHAnsi"/>
        </w:rPr>
      </w:pPr>
    </w:p>
    <w:p w14:paraId="3396BBA0" w14:textId="4C329331" w:rsidR="00D01404" w:rsidRPr="005C7427" w:rsidRDefault="00F841E6" w:rsidP="0033699F">
      <w:pPr>
        <w:spacing w:line="312" w:lineRule="auto"/>
        <w:rPr>
          <w:rFonts w:cstheme="minorHAnsi"/>
          <w:b/>
          <w:bCs/>
        </w:rPr>
      </w:pPr>
      <w:r w:rsidRPr="005C7427">
        <w:rPr>
          <w:rFonts w:cstheme="minorHAnsi"/>
          <w:b/>
          <w:bCs/>
        </w:rPr>
        <w:t xml:space="preserve">2.2 </w:t>
      </w:r>
      <w:r w:rsidR="00D01404" w:rsidRPr="005C7427">
        <w:rPr>
          <w:rFonts w:cstheme="minorHAnsi"/>
          <w:b/>
          <w:bCs/>
        </w:rPr>
        <w:t xml:space="preserve">Yield </w:t>
      </w:r>
      <w:r w:rsidR="00FF7A20" w:rsidRPr="005C7427">
        <w:rPr>
          <w:rFonts w:cstheme="minorHAnsi"/>
          <w:b/>
          <w:bCs/>
        </w:rPr>
        <w:t>C</w:t>
      </w:r>
      <w:r w:rsidR="00D01404" w:rsidRPr="005C7427">
        <w:rPr>
          <w:rFonts w:cstheme="minorHAnsi"/>
          <w:b/>
          <w:bCs/>
        </w:rPr>
        <w:t>alculation</w:t>
      </w:r>
    </w:p>
    <w:p w14:paraId="38A8BF25" w14:textId="305ECAC5" w:rsidR="00D01404" w:rsidRPr="005C7427" w:rsidRDefault="00F359FF" w:rsidP="0033699F">
      <w:pPr>
        <w:spacing w:line="312" w:lineRule="auto"/>
        <w:jc w:val="both"/>
        <w:rPr>
          <w:rFonts w:cstheme="minorHAnsi"/>
        </w:rPr>
      </w:pPr>
      <w:r w:rsidRPr="005C7427">
        <w:rPr>
          <w:rFonts w:cstheme="minorHAnsi"/>
        </w:rPr>
        <w:t>To account for</w:t>
      </w:r>
      <w:r w:rsidR="00D01404" w:rsidRPr="005C7427">
        <w:rPr>
          <w:rFonts w:cstheme="minorHAnsi"/>
        </w:rPr>
        <w:t xml:space="preserve"> the loss of </w:t>
      </w:r>
      <w:r w:rsidR="00E04018" w:rsidRPr="005C7427">
        <w:rPr>
          <w:rFonts w:cstheme="minorHAnsi"/>
        </w:rPr>
        <w:t xml:space="preserve">liquid </w:t>
      </w:r>
      <w:r w:rsidR="00D01404" w:rsidRPr="005C7427">
        <w:rPr>
          <w:rFonts w:cstheme="minorHAnsi"/>
        </w:rPr>
        <w:t xml:space="preserve">during </w:t>
      </w:r>
      <w:r w:rsidR="00E04018" w:rsidRPr="005C7427">
        <w:rPr>
          <w:rFonts w:cstheme="minorHAnsi"/>
        </w:rPr>
        <w:t xml:space="preserve">the </w:t>
      </w:r>
      <w:r w:rsidR="00D01404" w:rsidRPr="005C7427">
        <w:rPr>
          <w:rFonts w:cstheme="minorHAnsi"/>
        </w:rPr>
        <w:t xml:space="preserve">washing step, the yield </w:t>
      </w:r>
      <w:r w:rsidR="00E04018" w:rsidRPr="005C7427">
        <w:rPr>
          <w:rFonts w:cstheme="minorHAnsi"/>
        </w:rPr>
        <w:t xml:space="preserve">of fractionation </w:t>
      </w:r>
      <w:r w:rsidR="00BF52D7" w:rsidRPr="005C7427">
        <w:rPr>
          <w:rFonts w:cstheme="minorHAnsi"/>
        </w:rPr>
        <w:t xml:space="preserve">was </w:t>
      </w:r>
      <w:r w:rsidR="00D01404" w:rsidRPr="005C7427">
        <w:rPr>
          <w:rFonts w:cstheme="minorHAnsi"/>
        </w:rPr>
        <w:t xml:space="preserve">calculated using </w:t>
      </w:r>
      <w:r w:rsidR="00E04018" w:rsidRPr="005C7427">
        <w:rPr>
          <w:rFonts w:cstheme="minorHAnsi"/>
        </w:rPr>
        <w:t xml:space="preserve">the </w:t>
      </w:r>
      <w:r w:rsidR="00D01404" w:rsidRPr="005C7427">
        <w:rPr>
          <w:rFonts w:cstheme="minorHAnsi"/>
        </w:rPr>
        <w:t xml:space="preserve">solid fraction as the basis. For every fractionation step, </w:t>
      </w:r>
      <w:r w:rsidR="00E04018" w:rsidRPr="005C7427">
        <w:rPr>
          <w:rFonts w:cstheme="minorHAnsi"/>
        </w:rPr>
        <w:t xml:space="preserve">the </w:t>
      </w:r>
      <w:r w:rsidR="00D01404" w:rsidRPr="005C7427">
        <w:rPr>
          <w:rFonts w:cstheme="minorHAnsi"/>
        </w:rPr>
        <w:t xml:space="preserve">solid </w:t>
      </w:r>
      <w:r w:rsidR="00D30C98" w:rsidRPr="005C7427">
        <w:rPr>
          <w:rFonts w:cstheme="minorHAnsi"/>
        </w:rPr>
        <w:t xml:space="preserve">and liquid </w:t>
      </w:r>
      <w:r w:rsidR="00D01404" w:rsidRPr="005C7427">
        <w:rPr>
          <w:rFonts w:cstheme="minorHAnsi"/>
        </w:rPr>
        <w:t>fraction</w:t>
      </w:r>
      <w:r w:rsidR="00D30C98" w:rsidRPr="005C7427">
        <w:rPr>
          <w:rFonts w:cstheme="minorHAnsi"/>
        </w:rPr>
        <w:t xml:space="preserve"> yie</w:t>
      </w:r>
      <w:r w:rsidR="00350A9A" w:rsidRPr="005C7427">
        <w:rPr>
          <w:rFonts w:cstheme="minorHAnsi"/>
        </w:rPr>
        <w:t>ld</w:t>
      </w:r>
      <w:r w:rsidR="00D01404" w:rsidRPr="005C7427">
        <w:rPr>
          <w:rFonts w:cstheme="minorHAnsi"/>
        </w:rPr>
        <w:t xml:space="preserve"> (%) </w:t>
      </w:r>
      <w:r w:rsidR="00350A9A" w:rsidRPr="005C7427">
        <w:rPr>
          <w:rFonts w:cstheme="minorHAnsi"/>
        </w:rPr>
        <w:t xml:space="preserve">are </w:t>
      </w:r>
      <w:r w:rsidR="00D01404" w:rsidRPr="005C7427">
        <w:rPr>
          <w:rFonts w:cstheme="minorHAnsi"/>
        </w:rPr>
        <w:t xml:space="preserve">calculated </w:t>
      </w:r>
      <w:r w:rsidR="00350A9A" w:rsidRPr="005C7427">
        <w:rPr>
          <w:rFonts w:cstheme="minorHAnsi"/>
        </w:rPr>
        <w:t xml:space="preserve">as below </w:t>
      </w:r>
    </w:p>
    <w:p w14:paraId="13CAA6AB" w14:textId="79A9ECD4" w:rsidR="00D30C98" w:rsidRPr="005C7427" w:rsidRDefault="00D30C98" w:rsidP="007F01EA">
      <w:pPr>
        <w:tabs>
          <w:tab w:val="left" w:leader="dot" w:pos="6237"/>
        </w:tabs>
        <w:spacing w:line="312" w:lineRule="auto"/>
        <w:jc w:val="both"/>
        <w:rPr>
          <w:rFonts w:eastAsiaTheme="minorEastAsia" w:cstheme="minorHAnsi"/>
        </w:rPr>
      </w:pPr>
      <m:oMath>
        <m:r>
          <w:rPr>
            <w:rFonts w:ascii="Cambria Math" w:hAnsi="Cambria Math" w:cstheme="minorHAnsi"/>
          </w:rPr>
          <m:t xml:space="preserve">Solid fraction </m:t>
        </m:r>
        <m:d>
          <m:dPr>
            <m:ctrlPr>
              <w:rPr>
                <w:rFonts w:ascii="Cambria Math" w:hAnsi="Cambria Math" w:cstheme="minorHAnsi"/>
                <w:i/>
              </w:rPr>
            </m:ctrlPr>
          </m:dPr>
          <m:e>
            <m:r>
              <w:rPr>
                <w:rFonts w:ascii="Cambria Math" w:hAnsi="Cambria Math" w:cstheme="minorHAnsi"/>
              </w:rPr>
              <m:t>%</m:t>
            </m:r>
          </m:e>
        </m:d>
        <m:r>
          <w:rPr>
            <w:rFonts w:ascii="Cambria Math" w:hAnsi="Cambria Math" w:cstheme="minorHAnsi"/>
          </w:rPr>
          <m:t>=</m:t>
        </m:r>
        <m:f>
          <m:fPr>
            <m:ctrlPr>
              <w:rPr>
                <w:rFonts w:ascii="Cambria Math" w:hAnsi="Cambria Math" w:cstheme="minorHAnsi"/>
                <w:i/>
              </w:rPr>
            </m:ctrlPr>
          </m:fPr>
          <m:num>
            <m:r>
              <w:rPr>
                <w:rFonts w:ascii="Cambria Math" w:hAnsi="Cambria Math" w:cstheme="minorHAnsi"/>
              </w:rPr>
              <m:t>Solid weight</m:t>
            </m:r>
          </m:num>
          <m:den>
            <m:r>
              <w:rPr>
                <w:rFonts w:ascii="Cambria Math" w:hAnsi="Cambria Math" w:cstheme="minorHAnsi"/>
              </w:rPr>
              <m:t>Initial weight</m:t>
            </m:r>
          </m:den>
        </m:f>
        <m:r>
          <w:rPr>
            <w:rFonts w:ascii="Cambria Math" w:hAnsi="Cambria Math" w:cstheme="minorHAnsi"/>
          </w:rPr>
          <m:t>∙100</m:t>
        </m:r>
      </m:oMath>
      <w:r w:rsidR="007F01EA" w:rsidRPr="005C7427">
        <w:rPr>
          <w:rFonts w:eastAsiaTheme="minorEastAsia" w:cstheme="minorHAnsi"/>
        </w:rPr>
        <w:t xml:space="preserve"> </w:t>
      </w:r>
      <w:r w:rsidR="007F01EA" w:rsidRPr="005C7427">
        <w:rPr>
          <w:rFonts w:eastAsiaTheme="minorEastAsia" w:cstheme="minorHAnsi"/>
        </w:rPr>
        <w:tab/>
      </w:r>
      <w:r w:rsidR="00773A96" w:rsidRPr="005C7427">
        <w:rPr>
          <w:rFonts w:eastAsiaTheme="minorEastAsia" w:cstheme="minorHAnsi"/>
        </w:rPr>
        <w:t>E</w:t>
      </w:r>
      <w:r w:rsidR="00F44B40" w:rsidRPr="005C7427">
        <w:rPr>
          <w:rFonts w:eastAsiaTheme="minorEastAsia" w:cstheme="minorHAnsi"/>
        </w:rPr>
        <w:t>q</w:t>
      </w:r>
      <w:r w:rsidR="00773A96" w:rsidRPr="005C7427">
        <w:rPr>
          <w:rFonts w:eastAsiaTheme="minorEastAsia" w:cstheme="minorHAnsi"/>
        </w:rPr>
        <w:t>.</w:t>
      </w:r>
      <w:r w:rsidR="00F44B40" w:rsidRPr="005C7427">
        <w:rPr>
          <w:rFonts w:eastAsiaTheme="minorEastAsia" w:cstheme="minorHAnsi"/>
        </w:rPr>
        <w:t xml:space="preserve"> 1</w:t>
      </w:r>
    </w:p>
    <w:p w14:paraId="1058A08E" w14:textId="5AFE3B7E" w:rsidR="00350A9A" w:rsidRPr="005C7427" w:rsidRDefault="003D26F4" w:rsidP="00E93F85">
      <w:pPr>
        <w:tabs>
          <w:tab w:val="left" w:leader="dot" w:pos="6237"/>
        </w:tabs>
        <w:spacing w:line="312" w:lineRule="auto"/>
        <w:jc w:val="both"/>
        <w:rPr>
          <w:rFonts w:eastAsiaTheme="minorEastAsia" w:cstheme="minorHAnsi"/>
        </w:rPr>
      </w:pPr>
      <m:oMath>
        <m:r>
          <w:rPr>
            <w:rFonts w:ascii="Cambria Math" w:eastAsiaTheme="minorEastAsia" w:hAnsi="Cambria Math" w:cstheme="minorHAnsi"/>
          </w:rPr>
          <m:t xml:space="preserve">Liquid fraction </m:t>
        </m:r>
        <m:d>
          <m:dPr>
            <m:ctrlPr>
              <w:rPr>
                <w:rFonts w:ascii="Cambria Math" w:eastAsiaTheme="minorEastAsia" w:hAnsi="Cambria Math" w:cstheme="minorHAnsi"/>
                <w:i/>
              </w:rPr>
            </m:ctrlPr>
          </m:dPr>
          <m:e>
            <m:r>
              <w:rPr>
                <w:rFonts w:ascii="Cambria Math" w:eastAsiaTheme="minorEastAsia" w:hAnsi="Cambria Math" w:cstheme="minorHAnsi"/>
              </w:rPr>
              <m:t>%</m:t>
            </m:r>
          </m:e>
        </m:d>
        <m:r>
          <w:rPr>
            <w:rFonts w:ascii="Cambria Math" w:eastAsiaTheme="minorEastAsia" w:hAnsi="Cambria Math" w:cstheme="minorHAnsi"/>
          </w:rPr>
          <m:t>=100-Solid fraction (%)</m:t>
        </m:r>
      </m:oMath>
      <w:r w:rsidR="007F01EA" w:rsidRPr="005C7427">
        <w:rPr>
          <w:rFonts w:eastAsiaTheme="minorEastAsia" w:cstheme="minorHAnsi"/>
        </w:rPr>
        <w:t xml:space="preserve"> </w:t>
      </w:r>
      <w:r w:rsidR="007F01EA" w:rsidRPr="005C7427">
        <w:rPr>
          <w:rFonts w:eastAsiaTheme="minorEastAsia" w:cstheme="minorHAnsi"/>
        </w:rPr>
        <w:tab/>
      </w:r>
      <w:r w:rsidR="00773A96" w:rsidRPr="005C7427">
        <w:rPr>
          <w:rFonts w:eastAsiaTheme="minorEastAsia" w:cstheme="minorHAnsi"/>
        </w:rPr>
        <w:t>E</w:t>
      </w:r>
      <w:r w:rsidR="00F44B40" w:rsidRPr="005C7427">
        <w:rPr>
          <w:rFonts w:eastAsiaTheme="minorEastAsia" w:cstheme="minorHAnsi"/>
        </w:rPr>
        <w:t>q</w:t>
      </w:r>
      <w:r w:rsidR="00773A96" w:rsidRPr="005C7427">
        <w:rPr>
          <w:rFonts w:eastAsiaTheme="minorEastAsia" w:cstheme="minorHAnsi"/>
        </w:rPr>
        <w:t>.</w:t>
      </w:r>
      <w:r w:rsidR="00F44B40" w:rsidRPr="005C7427">
        <w:rPr>
          <w:rFonts w:eastAsiaTheme="minorEastAsia" w:cstheme="minorHAnsi"/>
        </w:rPr>
        <w:t xml:space="preserve"> 2</w:t>
      </w:r>
    </w:p>
    <w:p w14:paraId="173FD7CD" w14:textId="77777777" w:rsidR="00F841E6" w:rsidRPr="005C7427" w:rsidRDefault="00F841E6" w:rsidP="0033699F">
      <w:pPr>
        <w:spacing w:line="312" w:lineRule="auto"/>
        <w:rPr>
          <w:rFonts w:cstheme="minorHAnsi"/>
        </w:rPr>
      </w:pPr>
    </w:p>
    <w:p w14:paraId="3CB9B600" w14:textId="223A86D9" w:rsidR="00D01404" w:rsidRPr="005C7427" w:rsidRDefault="00F841E6" w:rsidP="0033699F">
      <w:pPr>
        <w:spacing w:line="312" w:lineRule="auto"/>
        <w:rPr>
          <w:rFonts w:cstheme="minorHAnsi"/>
          <w:b/>
          <w:bCs/>
        </w:rPr>
      </w:pPr>
      <w:r w:rsidRPr="005C7427">
        <w:rPr>
          <w:rFonts w:cstheme="minorHAnsi"/>
          <w:b/>
          <w:bCs/>
        </w:rPr>
        <w:t xml:space="preserve">2.3 </w:t>
      </w:r>
      <w:r w:rsidR="00D01404" w:rsidRPr="005C7427">
        <w:rPr>
          <w:rFonts w:cstheme="minorHAnsi"/>
          <w:b/>
          <w:bCs/>
        </w:rPr>
        <w:t xml:space="preserve">Liquid </w:t>
      </w:r>
      <w:r w:rsidR="00FF7A20" w:rsidRPr="005C7427">
        <w:rPr>
          <w:rFonts w:cstheme="minorHAnsi"/>
          <w:b/>
          <w:bCs/>
        </w:rPr>
        <w:t>C</w:t>
      </w:r>
      <w:r w:rsidR="00D01404" w:rsidRPr="005C7427">
        <w:rPr>
          <w:rFonts w:cstheme="minorHAnsi"/>
          <w:b/>
          <w:bCs/>
        </w:rPr>
        <w:t xml:space="preserve">hromatography and </w:t>
      </w:r>
      <w:r w:rsidR="00FF7A20" w:rsidRPr="005C7427">
        <w:rPr>
          <w:rFonts w:cstheme="minorHAnsi"/>
          <w:b/>
          <w:bCs/>
        </w:rPr>
        <w:t>M</w:t>
      </w:r>
      <w:r w:rsidR="00D01404" w:rsidRPr="005C7427">
        <w:rPr>
          <w:rFonts w:cstheme="minorHAnsi"/>
          <w:b/>
          <w:bCs/>
        </w:rPr>
        <w:t xml:space="preserve">ass </w:t>
      </w:r>
      <w:r w:rsidR="00FF7A20" w:rsidRPr="005C7427">
        <w:rPr>
          <w:rFonts w:cstheme="minorHAnsi"/>
          <w:b/>
          <w:bCs/>
        </w:rPr>
        <w:t>S</w:t>
      </w:r>
      <w:r w:rsidR="00D01404" w:rsidRPr="005C7427">
        <w:rPr>
          <w:rFonts w:cstheme="minorHAnsi"/>
          <w:b/>
          <w:bCs/>
        </w:rPr>
        <w:t>pectrometry</w:t>
      </w:r>
      <w:r w:rsidRPr="005C7427">
        <w:rPr>
          <w:rFonts w:cstheme="minorHAnsi"/>
          <w:b/>
          <w:bCs/>
        </w:rPr>
        <w:t xml:space="preserve"> (LMCS)</w:t>
      </w:r>
      <w:r w:rsidR="00D01404" w:rsidRPr="005C7427">
        <w:rPr>
          <w:rFonts w:cstheme="minorHAnsi"/>
          <w:b/>
          <w:bCs/>
        </w:rPr>
        <w:t xml:space="preserve"> </w:t>
      </w:r>
      <w:r w:rsidR="00FF7A20" w:rsidRPr="005C7427">
        <w:rPr>
          <w:rFonts w:cstheme="minorHAnsi"/>
          <w:b/>
          <w:bCs/>
        </w:rPr>
        <w:t>M</w:t>
      </w:r>
      <w:r w:rsidR="00D01404" w:rsidRPr="005C7427">
        <w:rPr>
          <w:rFonts w:cstheme="minorHAnsi"/>
          <w:b/>
          <w:bCs/>
        </w:rPr>
        <w:t>easurements</w:t>
      </w:r>
    </w:p>
    <w:p w14:paraId="3B87E362" w14:textId="6A8492D9" w:rsidR="00D01404" w:rsidRPr="005C7427" w:rsidRDefault="00D01404" w:rsidP="0033699F">
      <w:pPr>
        <w:spacing w:line="312" w:lineRule="auto"/>
        <w:jc w:val="both"/>
        <w:rPr>
          <w:rFonts w:cs="Times New Roman"/>
          <w:szCs w:val="24"/>
        </w:rPr>
      </w:pPr>
      <w:r w:rsidRPr="005C7427">
        <w:rPr>
          <w:rFonts w:cstheme="minorHAnsi"/>
        </w:rPr>
        <w:t xml:space="preserve">The </w:t>
      </w:r>
      <w:r w:rsidR="00BF52D7" w:rsidRPr="005C7427">
        <w:rPr>
          <w:rFonts w:cstheme="minorHAnsi"/>
        </w:rPr>
        <w:t xml:space="preserve">TAGs </w:t>
      </w:r>
      <w:r w:rsidRPr="005C7427">
        <w:rPr>
          <w:rFonts w:cstheme="minorHAnsi"/>
        </w:rPr>
        <w:t>composition of milk fat and milk fat fractions</w:t>
      </w:r>
      <w:r w:rsidR="00DC2E28" w:rsidRPr="005C7427">
        <w:rPr>
          <w:rFonts w:cstheme="minorHAnsi"/>
        </w:rPr>
        <w:t xml:space="preserve"> </w:t>
      </w:r>
      <w:r w:rsidRPr="005C7427">
        <w:rPr>
          <w:rFonts w:cstheme="minorHAnsi"/>
        </w:rPr>
        <w:t xml:space="preserve">were evaluated according to </w:t>
      </w:r>
      <w:r w:rsidR="00DC2E28" w:rsidRPr="005C7427">
        <w:rPr>
          <w:rFonts w:cstheme="minorHAnsi"/>
        </w:rPr>
        <w:t xml:space="preserve">the </w:t>
      </w:r>
      <w:r w:rsidRPr="005C7427">
        <w:rPr>
          <w:rFonts w:cstheme="minorHAnsi"/>
        </w:rPr>
        <w:t xml:space="preserve">Zeb and </w:t>
      </w:r>
      <w:proofErr w:type="spellStart"/>
      <w:r w:rsidRPr="005C7427">
        <w:rPr>
          <w:rFonts w:cstheme="minorHAnsi"/>
        </w:rPr>
        <w:t>Murkovich</w:t>
      </w:r>
      <w:proofErr w:type="spellEnd"/>
      <w:r w:rsidRPr="005C7427">
        <w:rPr>
          <w:rFonts w:cstheme="minorHAnsi"/>
        </w:rPr>
        <w:t xml:space="preserve"> procedure</w:t>
      </w:r>
      <w:r w:rsidR="002D37B2" w:rsidRPr="005C7427">
        <w:rPr>
          <w:rFonts w:cstheme="minorHAnsi"/>
        </w:rPr>
        <w:t xml:space="preserve"> </w:t>
      </w:r>
      <w:r w:rsidRPr="005C7427">
        <w:rPr>
          <w:rFonts w:cstheme="minorHAnsi"/>
        </w:rPr>
        <w:fldChar w:fldCharType="begin" w:fldLock="1"/>
      </w:r>
      <w:r w:rsidR="00432FBB" w:rsidRPr="005C7427">
        <w:rPr>
          <w:rFonts w:cstheme="minorHAnsi"/>
        </w:rPr>
        <w:instrText>ADDIN CSL_CITATION {"citationItems":[{"id":"ITEM-1","itemData":{"DOI":"10.1002/ejlt.201000064","author":[{"dropping-particle":"","family":"Zeb","given":"Alam","non-dropping-particle":"","parse-names":false,"suffix":""},{"dropping-particle":"","family":"Murkovic","given":"Michael","non-dropping-particle":"","parse-names":false,"suffix":""}],"container-title":"European Journal of Lipid Science and Technology","id":"ITEM-1","issued":{"date-parts":[["2010"]]},"page":"844-851","title":"Analysis of triacylglycerols in refined edible oils by isocratic HPLC-ESI-MS","type":"article-journal","volume":"112"},"uris":["http://www.mendeley.com/documents/?uuid=7eb6eac5-e30b-4c5b-b552-fca5c50c39b4"]}],"mendeley":{"formattedCitation":"(Zeb &amp; Murkovic, 2010)","plainTextFormattedCitation":"(Zeb &amp; Murkovic, 2010)","previouslyFormattedCitation":"(Zeb &amp; Murkovic, 2010)"},"properties":{"noteIndex":0},"schema":"https://github.com/citation-style-language/schema/raw/master/csl-citation.json"}</w:instrText>
      </w:r>
      <w:r w:rsidRPr="005C7427">
        <w:rPr>
          <w:rFonts w:cstheme="minorHAnsi"/>
          <w:vertAlign w:val="superscript"/>
        </w:rPr>
        <w:fldChar w:fldCharType="separate"/>
      </w:r>
      <w:r w:rsidR="009B1ACB" w:rsidRPr="005C7427">
        <w:rPr>
          <w:rFonts w:cstheme="minorHAnsi"/>
          <w:noProof/>
        </w:rPr>
        <w:t>(Zeb &amp; Murkovic, 2010)</w:t>
      </w:r>
      <w:r w:rsidRPr="005C7427">
        <w:rPr>
          <w:rFonts w:cstheme="minorHAnsi"/>
        </w:rPr>
        <w:fldChar w:fldCharType="end"/>
      </w:r>
      <w:r w:rsidRPr="005C7427">
        <w:rPr>
          <w:rFonts w:cstheme="minorHAnsi"/>
        </w:rPr>
        <w:t xml:space="preserve"> in a Shimadzu LCMS 2020 (Japan) with a separation column Phenomenex Luna 3u C18(2) 100A LC Column 150 x 3.0 mm. </w:t>
      </w:r>
      <w:r w:rsidR="00786EE0" w:rsidRPr="005C7427">
        <w:rPr>
          <w:rFonts w:cstheme="minorHAnsi"/>
        </w:rPr>
        <w:t>The d</w:t>
      </w:r>
      <w:r w:rsidRPr="005C7427">
        <w:rPr>
          <w:rFonts w:cstheme="minorHAnsi"/>
        </w:rPr>
        <w:t xml:space="preserve">etailed procedure </w:t>
      </w:r>
      <w:r w:rsidR="00F359FF" w:rsidRPr="005C7427">
        <w:rPr>
          <w:rFonts w:cstheme="minorHAnsi"/>
        </w:rPr>
        <w:t>is de</w:t>
      </w:r>
      <w:r w:rsidR="001F5147" w:rsidRPr="005C7427">
        <w:rPr>
          <w:rFonts w:cstheme="minorHAnsi"/>
        </w:rPr>
        <w:t>s</w:t>
      </w:r>
      <w:r w:rsidR="00F359FF" w:rsidRPr="005C7427">
        <w:rPr>
          <w:rFonts w:cstheme="minorHAnsi"/>
        </w:rPr>
        <w:t>cribed</w:t>
      </w:r>
      <w:r w:rsidRPr="005C7427">
        <w:rPr>
          <w:rFonts w:cstheme="minorHAnsi"/>
        </w:rPr>
        <w:t xml:space="preserve"> in our previous </w:t>
      </w:r>
      <w:r w:rsidR="00786EE0" w:rsidRPr="005C7427">
        <w:rPr>
          <w:rFonts w:cstheme="minorHAnsi"/>
        </w:rPr>
        <w:t>work</w:t>
      </w:r>
      <w:r w:rsidR="002D37B2" w:rsidRPr="005C7427">
        <w:rPr>
          <w:rFonts w:cstheme="minorHAnsi"/>
        </w:rPr>
        <w:t xml:space="preserve"> </w:t>
      </w:r>
      <w:r w:rsidR="00A3491B" w:rsidRPr="005C7427">
        <w:rPr>
          <w:rFonts w:cstheme="minorHAnsi"/>
        </w:rPr>
        <w:fldChar w:fldCharType="begin" w:fldLock="1"/>
      </w:r>
      <w:r w:rsidR="00924625" w:rsidRPr="005C7427">
        <w:rPr>
          <w:rFonts w:cstheme="minorHAnsi"/>
        </w:rPr>
        <w:instrText>ADDIN CSL_CITATION {"citationItems":[{"id":"ITEM-1","itemData":{"DOI":"10.1021/acs.cgd.0c01543","ISSN":"15287505","abstract":"A full comprehension of milk fat crystallization is important for the structural development of dairy products such as butter, ice cream, and cheese. The influence of triacylglycerol (TAG) composition on the dynamic of milk fat crystallization and the nanostructure of the formed crystals was investigated using two chemically different types of milk fat, namely buffalo and cow milk fats (BMF; CMF). The TAG composition was determined using liquid chromatography and mass spectrophotometry (LCMS), whereas differential scanning calorimetry (DSC), small- and wide-angle X-ray scattering (SAXS and WAXS), and polarized light microscopy (PLM) were used to characterize the crystallization behavior of the two milk fats. A total of 37 TAG species were identified in both BMF and CMF, but in different proportions. In particular, BMF was found to have a higher amount of low-molecular-weight TAGs in comparison to CMF. This difference in chemical composition explains the different kinetics of polymorphic transformation in the two samples. Specifically, it clarifies the delay in the nucleation of the β′-polymorph in BMF in comparison to CMF. BMF also showed a higher nucleation rate due to its higher proportion of saturated TAGs and higher melting range. Finally, this work presents a novel interpretation of the mechanism of formation of the β-polymorph (53 Å), which has recently become the subject of a vivid debate in milk fat crystallization studies.","author":[{"dropping-particle":"","family":"Pratama","given":"Yoga","non-dropping-particle":"","parse-names":false,"suffix":""},{"dropping-particle":"","family":"Simone","given":"Elena","non-dropping-particle":"","parse-names":false,"suffix":""},{"dropping-particle":"","family":"Rappolt","given":"Michael","non-dropping-particle":"","parse-names":false,"suffix":""}],"container-title":"Crystal Growth and Design","id":"ITEM-1","issue":"4","issued":{"date-parts":[["2021","4","7"]]},"page":"2113-2127","publisher":"American Chemical Society","title":"The Unique Crystallization Behavior of Buffalo Milk Fat","type":"article-journal","volume":"21"},"uris":["http://www.mendeley.com/documents/?uuid=e572cc1c-0d07-405e-b115-3a1e2fe96bf6"]}],"mendeley":{"formattedCitation":"(Pratama et al., 2021)","plainTextFormattedCitation":"(Pratama et al., 2021)","previouslyFormattedCitation":"(Pratama et al., 2021)"},"properties":{"noteIndex":0},"schema":"https://github.com/citation-style-language/schema/raw/master/csl-citation.json"}</w:instrText>
      </w:r>
      <w:r w:rsidR="00A3491B" w:rsidRPr="005C7427">
        <w:rPr>
          <w:rFonts w:cstheme="minorHAnsi"/>
        </w:rPr>
        <w:fldChar w:fldCharType="separate"/>
      </w:r>
      <w:r w:rsidR="00F77119" w:rsidRPr="005C7427">
        <w:rPr>
          <w:rFonts w:cstheme="minorHAnsi"/>
          <w:noProof/>
        </w:rPr>
        <w:t>(Pratama et al., 2021)</w:t>
      </w:r>
      <w:r w:rsidR="00A3491B" w:rsidRPr="005C7427">
        <w:rPr>
          <w:rFonts w:cstheme="minorHAnsi"/>
        </w:rPr>
        <w:fldChar w:fldCharType="end"/>
      </w:r>
      <w:r w:rsidRPr="005C7427">
        <w:rPr>
          <w:rFonts w:cstheme="minorHAnsi"/>
        </w:rPr>
        <w:t xml:space="preserve">. Measurements were </w:t>
      </w:r>
      <w:r w:rsidR="00786EE0" w:rsidRPr="005C7427">
        <w:rPr>
          <w:rFonts w:cstheme="minorHAnsi"/>
        </w:rPr>
        <w:t>performed in triplicates</w:t>
      </w:r>
      <w:r w:rsidRPr="005C7427">
        <w:rPr>
          <w:rFonts w:cstheme="minorHAnsi"/>
        </w:rPr>
        <w:t xml:space="preserve"> and the collected data were processed in </w:t>
      </w:r>
      <w:r w:rsidR="00786EE0" w:rsidRPr="005C7427">
        <w:rPr>
          <w:rFonts w:cstheme="minorHAnsi"/>
        </w:rPr>
        <w:t xml:space="preserve">the </w:t>
      </w:r>
      <w:r w:rsidRPr="005C7427">
        <w:rPr>
          <w:rFonts w:cs="Times New Roman"/>
          <w:color w:val="000000" w:themeColor="text1"/>
          <w:szCs w:val="24"/>
        </w:rPr>
        <w:t xml:space="preserve">LabSolutions software (version 5.97) to obtain chromatograms and mass spectra. Further chromatograms peak fittings, integration and plotting were carried out using </w:t>
      </w:r>
      <w:proofErr w:type="spellStart"/>
      <w:r w:rsidRPr="005C7427">
        <w:rPr>
          <w:rFonts w:cs="Times New Roman"/>
          <w:szCs w:val="24"/>
        </w:rPr>
        <w:t>OriginPro</w:t>
      </w:r>
      <w:proofErr w:type="spellEnd"/>
      <w:r w:rsidRPr="005C7427">
        <w:rPr>
          <w:rFonts w:cs="Times New Roman"/>
          <w:szCs w:val="24"/>
        </w:rPr>
        <w:t xml:space="preserve"> 2019b.</w:t>
      </w:r>
      <w:r w:rsidR="00FC0AD7" w:rsidRPr="005C7427">
        <w:rPr>
          <w:rFonts w:cs="Times New Roman"/>
          <w:szCs w:val="24"/>
        </w:rPr>
        <w:t xml:space="preserve"> </w:t>
      </w:r>
      <w:r w:rsidR="004D3772" w:rsidRPr="005C7427">
        <w:rPr>
          <w:rFonts w:cs="Times New Roman"/>
          <w:szCs w:val="24"/>
        </w:rPr>
        <w:t xml:space="preserve">Prior to fitting, the solvent contribution was removed. </w:t>
      </w:r>
      <w:r w:rsidR="008D2B77" w:rsidRPr="005C7427">
        <w:rPr>
          <w:rFonts w:cs="Times New Roman"/>
          <w:szCs w:val="24"/>
        </w:rPr>
        <w:t xml:space="preserve">Peak fitting and integration followed the </w:t>
      </w:r>
      <w:r w:rsidR="00F359FF" w:rsidRPr="005C7427">
        <w:rPr>
          <w:rFonts w:cs="Times New Roman"/>
          <w:szCs w:val="24"/>
        </w:rPr>
        <w:t>‘</w:t>
      </w:r>
      <w:r w:rsidR="00703154" w:rsidRPr="005C7427">
        <w:rPr>
          <w:rFonts w:cs="Times New Roman"/>
          <w:i/>
          <w:iCs/>
          <w:szCs w:val="24"/>
        </w:rPr>
        <w:t xml:space="preserve">peak </w:t>
      </w:r>
      <w:proofErr w:type="spellStart"/>
      <w:r w:rsidR="00703154" w:rsidRPr="005C7427">
        <w:rPr>
          <w:rFonts w:cs="Times New Roman"/>
          <w:i/>
          <w:iCs/>
          <w:szCs w:val="24"/>
        </w:rPr>
        <w:t>analyzer</w:t>
      </w:r>
      <w:proofErr w:type="spellEnd"/>
      <w:r w:rsidR="00F359FF" w:rsidRPr="005C7427">
        <w:rPr>
          <w:rFonts w:cs="Times New Roman"/>
          <w:i/>
          <w:iCs/>
          <w:szCs w:val="24"/>
        </w:rPr>
        <w:t>’</w:t>
      </w:r>
      <w:r w:rsidR="00703154" w:rsidRPr="005C7427">
        <w:rPr>
          <w:rFonts w:cs="Times New Roman"/>
          <w:szCs w:val="24"/>
        </w:rPr>
        <w:t xml:space="preserve"> routine</w:t>
      </w:r>
      <w:r w:rsidR="00BF52D7" w:rsidRPr="005C7427">
        <w:rPr>
          <w:rFonts w:cs="Times New Roman"/>
          <w:szCs w:val="24"/>
        </w:rPr>
        <w:t>;</w:t>
      </w:r>
      <w:r w:rsidR="00703154" w:rsidRPr="005C7427">
        <w:rPr>
          <w:rFonts w:cs="Times New Roman"/>
          <w:szCs w:val="24"/>
        </w:rPr>
        <w:t xml:space="preserve"> </w:t>
      </w:r>
      <w:r w:rsidR="00E35D18" w:rsidRPr="005C7427">
        <w:rPr>
          <w:rFonts w:cs="Times New Roman"/>
          <w:szCs w:val="24"/>
        </w:rPr>
        <w:t xml:space="preserve">briefly, the baseline was </w:t>
      </w:r>
      <w:r w:rsidR="00965A90" w:rsidRPr="005C7427">
        <w:rPr>
          <w:rFonts w:cs="Times New Roman"/>
          <w:szCs w:val="24"/>
        </w:rPr>
        <w:t xml:space="preserve">defined as </w:t>
      </w:r>
      <w:r w:rsidR="00BF52D7" w:rsidRPr="005C7427">
        <w:rPr>
          <w:rFonts w:cs="Times New Roman"/>
          <w:szCs w:val="24"/>
        </w:rPr>
        <w:t xml:space="preserve">a </w:t>
      </w:r>
      <w:r w:rsidR="00965A90" w:rsidRPr="005C7427">
        <w:rPr>
          <w:rFonts w:cs="Times New Roman"/>
          <w:szCs w:val="24"/>
        </w:rPr>
        <w:t>straight line from two ends</w:t>
      </w:r>
      <w:r w:rsidR="00F14A1D" w:rsidRPr="005C7427">
        <w:rPr>
          <w:rFonts w:cs="Times New Roman"/>
          <w:szCs w:val="24"/>
        </w:rPr>
        <w:t xml:space="preserve"> </w:t>
      </w:r>
      <w:r w:rsidR="00BF52D7" w:rsidRPr="005C7427">
        <w:rPr>
          <w:rFonts w:cs="Times New Roman"/>
          <w:szCs w:val="24"/>
        </w:rPr>
        <w:t xml:space="preserve">each side of the peak </w:t>
      </w:r>
      <w:r w:rsidR="00F14A1D" w:rsidRPr="005C7427">
        <w:rPr>
          <w:rFonts w:cs="Times New Roman"/>
          <w:szCs w:val="24"/>
        </w:rPr>
        <w:t>and</w:t>
      </w:r>
      <w:r w:rsidR="00965A90" w:rsidRPr="005C7427">
        <w:rPr>
          <w:rFonts w:cs="Times New Roman"/>
          <w:szCs w:val="24"/>
        </w:rPr>
        <w:t xml:space="preserve"> </w:t>
      </w:r>
      <w:r w:rsidR="00FD1753" w:rsidRPr="005C7427">
        <w:rPr>
          <w:rFonts w:cs="Times New Roman"/>
          <w:szCs w:val="24"/>
        </w:rPr>
        <w:t xml:space="preserve">the </w:t>
      </w:r>
      <w:r w:rsidR="00BF52D7" w:rsidRPr="005C7427">
        <w:rPr>
          <w:rFonts w:cs="Times New Roman"/>
          <w:szCs w:val="24"/>
        </w:rPr>
        <w:t>position of the peaks</w:t>
      </w:r>
      <w:r w:rsidR="000A15C3" w:rsidRPr="005C7427">
        <w:rPr>
          <w:rFonts w:cs="Times New Roman"/>
          <w:szCs w:val="24"/>
        </w:rPr>
        <w:t xml:space="preserve"> </w:t>
      </w:r>
      <w:r w:rsidR="00F14A1D" w:rsidRPr="005C7427">
        <w:rPr>
          <w:rFonts w:cs="Times New Roman"/>
          <w:szCs w:val="24"/>
        </w:rPr>
        <w:t>were</w:t>
      </w:r>
      <w:r w:rsidR="000A15C3" w:rsidRPr="005C7427">
        <w:rPr>
          <w:rFonts w:cs="Times New Roman"/>
          <w:szCs w:val="24"/>
        </w:rPr>
        <w:t xml:space="preserve"> identified by</w:t>
      </w:r>
      <w:r w:rsidR="00BF52D7" w:rsidRPr="005C7427">
        <w:rPr>
          <w:rFonts w:cs="Times New Roman"/>
          <w:szCs w:val="24"/>
        </w:rPr>
        <w:t xml:space="preserve"> the</w:t>
      </w:r>
      <w:r w:rsidR="000A15C3" w:rsidRPr="005C7427">
        <w:rPr>
          <w:rFonts w:cs="Times New Roman"/>
          <w:szCs w:val="24"/>
        </w:rPr>
        <w:t xml:space="preserve"> local maximum</w:t>
      </w:r>
      <w:r w:rsidR="00457A9F" w:rsidRPr="005C7427">
        <w:rPr>
          <w:rFonts w:cs="Times New Roman"/>
          <w:szCs w:val="24"/>
        </w:rPr>
        <w:t xml:space="preserve"> method</w:t>
      </w:r>
      <w:r w:rsidR="00FB4D0C" w:rsidRPr="005C7427">
        <w:rPr>
          <w:rFonts w:cs="Times New Roman"/>
          <w:szCs w:val="24"/>
        </w:rPr>
        <w:t xml:space="preserve">. </w:t>
      </w:r>
      <w:r w:rsidR="006664F5" w:rsidRPr="005C7427">
        <w:rPr>
          <w:rFonts w:cs="Times New Roman"/>
          <w:szCs w:val="24"/>
        </w:rPr>
        <w:t>The t</w:t>
      </w:r>
      <w:r w:rsidR="001509A4" w:rsidRPr="005C7427">
        <w:rPr>
          <w:rFonts w:cs="Times New Roman"/>
          <w:szCs w:val="24"/>
        </w:rPr>
        <w:t>otal p</w:t>
      </w:r>
      <w:r w:rsidR="00642DE3" w:rsidRPr="005C7427">
        <w:rPr>
          <w:rFonts w:cs="Times New Roman"/>
          <w:szCs w:val="24"/>
        </w:rPr>
        <w:t>eak</w:t>
      </w:r>
      <w:r w:rsidR="001509A4" w:rsidRPr="005C7427">
        <w:rPr>
          <w:rFonts w:cs="Times New Roman"/>
          <w:szCs w:val="24"/>
        </w:rPr>
        <w:t xml:space="preserve"> number and</w:t>
      </w:r>
      <w:r w:rsidR="00642DE3" w:rsidRPr="005C7427">
        <w:rPr>
          <w:rFonts w:cs="Times New Roman"/>
          <w:szCs w:val="24"/>
        </w:rPr>
        <w:t xml:space="preserve"> position</w:t>
      </w:r>
      <w:r w:rsidR="00BF52D7" w:rsidRPr="005C7427">
        <w:rPr>
          <w:rFonts w:cs="Times New Roman"/>
          <w:szCs w:val="24"/>
        </w:rPr>
        <w:t>s</w:t>
      </w:r>
      <w:r w:rsidR="00642DE3" w:rsidRPr="005C7427">
        <w:rPr>
          <w:rFonts w:cs="Times New Roman"/>
          <w:szCs w:val="24"/>
        </w:rPr>
        <w:t xml:space="preserve"> </w:t>
      </w:r>
      <w:r w:rsidR="005027A4" w:rsidRPr="005C7427">
        <w:rPr>
          <w:rFonts w:cs="Times New Roman"/>
          <w:szCs w:val="24"/>
        </w:rPr>
        <w:t>were</w:t>
      </w:r>
      <w:r w:rsidR="00642DE3" w:rsidRPr="005C7427">
        <w:rPr>
          <w:rFonts w:cs="Times New Roman"/>
          <w:szCs w:val="24"/>
        </w:rPr>
        <w:t xml:space="preserve"> </w:t>
      </w:r>
      <w:r w:rsidR="001509A4" w:rsidRPr="005C7427">
        <w:rPr>
          <w:rFonts w:cs="Times New Roman"/>
          <w:szCs w:val="24"/>
        </w:rPr>
        <w:t xml:space="preserve">cross referenced to the </w:t>
      </w:r>
      <w:r w:rsidR="00455295" w:rsidRPr="005C7427">
        <w:rPr>
          <w:rFonts w:cs="Times New Roman"/>
          <w:szCs w:val="24"/>
        </w:rPr>
        <w:t xml:space="preserve">mass spectra obtained from </w:t>
      </w:r>
      <w:r w:rsidR="00BF52D7" w:rsidRPr="005C7427">
        <w:rPr>
          <w:rFonts w:cs="Times New Roman"/>
          <w:szCs w:val="24"/>
        </w:rPr>
        <w:t xml:space="preserve">the </w:t>
      </w:r>
      <w:r w:rsidR="00455295" w:rsidRPr="005C7427">
        <w:rPr>
          <w:rFonts w:cs="Times New Roman"/>
          <w:szCs w:val="24"/>
        </w:rPr>
        <w:t>LabSolutions software.</w:t>
      </w:r>
      <w:r w:rsidR="00095433" w:rsidRPr="005C7427">
        <w:rPr>
          <w:rFonts w:cs="Times New Roman"/>
          <w:szCs w:val="24"/>
        </w:rPr>
        <w:t xml:space="preserve"> This allow</w:t>
      </w:r>
      <w:r w:rsidR="005027A4" w:rsidRPr="005C7427">
        <w:rPr>
          <w:rFonts w:cs="Times New Roman"/>
          <w:szCs w:val="24"/>
        </w:rPr>
        <w:t>ed</w:t>
      </w:r>
      <w:r w:rsidR="00095433" w:rsidRPr="005C7427">
        <w:rPr>
          <w:rFonts w:cs="Times New Roman"/>
          <w:szCs w:val="24"/>
        </w:rPr>
        <w:t xml:space="preserve"> the </w:t>
      </w:r>
      <w:r w:rsidR="00A84B44" w:rsidRPr="005C7427">
        <w:rPr>
          <w:rFonts w:cs="Times New Roman"/>
          <w:szCs w:val="24"/>
        </w:rPr>
        <w:t>exclusion of the unidentified peaks</w:t>
      </w:r>
      <w:r w:rsidR="00BE0EFE" w:rsidRPr="005C7427">
        <w:rPr>
          <w:rFonts w:cs="Times New Roman"/>
          <w:szCs w:val="24"/>
        </w:rPr>
        <w:t xml:space="preserve"> </w:t>
      </w:r>
      <w:r w:rsidR="00975465" w:rsidRPr="005C7427">
        <w:rPr>
          <w:rFonts w:cs="Times New Roman"/>
          <w:szCs w:val="24"/>
        </w:rPr>
        <w:t>from the analysis</w:t>
      </w:r>
      <w:r w:rsidR="00A84B44" w:rsidRPr="005C7427">
        <w:rPr>
          <w:rFonts w:cs="Times New Roman"/>
          <w:szCs w:val="24"/>
        </w:rPr>
        <w:t>.</w:t>
      </w:r>
      <w:r w:rsidR="007552C2">
        <w:rPr>
          <w:rFonts w:cs="Times New Roman"/>
          <w:szCs w:val="24"/>
        </w:rPr>
        <w:t xml:space="preserve"> </w:t>
      </w:r>
      <w:r w:rsidR="007552C2" w:rsidRPr="00C1787A">
        <w:rPr>
          <w:rFonts w:cs="Times New Roman"/>
          <w:szCs w:val="24"/>
          <w:highlight w:val="yellow"/>
        </w:rPr>
        <w:t>One</w:t>
      </w:r>
      <w:r w:rsidR="006D7F79" w:rsidRPr="00C1787A">
        <w:rPr>
          <w:rFonts w:cs="Times New Roman"/>
          <w:szCs w:val="24"/>
          <w:highlight w:val="yellow"/>
        </w:rPr>
        <w:t>-</w:t>
      </w:r>
      <w:r w:rsidR="007552C2" w:rsidRPr="00C1787A">
        <w:rPr>
          <w:rFonts w:cs="Times New Roman"/>
          <w:szCs w:val="24"/>
          <w:highlight w:val="yellow"/>
        </w:rPr>
        <w:t xml:space="preserve">way ANOVA </w:t>
      </w:r>
      <w:r w:rsidR="006D7F79" w:rsidRPr="00C1787A">
        <w:rPr>
          <w:rFonts w:cs="Times New Roman"/>
          <w:szCs w:val="24"/>
          <w:highlight w:val="yellow"/>
        </w:rPr>
        <w:t>and Tukey post-hoc tests w</w:t>
      </w:r>
      <w:r w:rsidR="007552C2" w:rsidRPr="00C1787A">
        <w:rPr>
          <w:rFonts w:cs="Times New Roman"/>
          <w:szCs w:val="24"/>
          <w:highlight w:val="yellow"/>
        </w:rPr>
        <w:t xml:space="preserve">ere performed </w:t>
      </w:r>
      <w:r w:rsidR="007069DA" w:rsidRPr="00C1787A">
        <w:rPr>
          <w:rFonts w:cs="Times New Roman"/>
          <w:szCs w:val="24"/>
          <w:highlight w:val="yellow"/>
        </w:rPr>
        <w:t>with the</w:t>
      </w:r>
      <w:r w:rsidR="006D7F79" w:rsidRPr="00C1787A">
        <w:rPr>
          <w:rFonts w:cs="Times New Roman"/>
          <w:szCs w:val="24"/>
          <w:highlight w:val="yellow"/>
        </w:rPr>
        <w:t xml:space="preserve"> SPSS 28 software (IBM Corp) for </w:t>
      </w:r>
      <w:r w:rsidR="007552C2" w:rsidRPr="00C1787A">
        <w:rPr>
          <w:rFonts w:cs="Times New Roman"/>
          <w:szCs w:val="24"/>
          <w:highlight w:val="yellow"/>
        </w:rPr>
        <w:t>the subtotal of different TAGs groups.</w:t>
      </w:r>
    </w:p>
    <w:p w14:paraId="542E2E0A" w14:textId="77777777" w:rsidR="00525DD8" w:rsidRPr="005C7427" w:rsidRDefault="00525DD8" w:rsidP="0033699F">
      <w:pPr>
        <w:spacing w:line="312" w:lineRule="auto"/>
        <w:rPr>
          <w:rFonts w:cstheme="minorHAnsi"/>
        </w:rPr>
      </w:pPr>
    </w:p>
    <w:p w14:paraId="672B0815" w14:textId="5BEA735F" w:rsidR="00D01404" w:rsidRPr="005C7427" w:rsidRDefault="00525DD8" w:rsidP="0033699F">
      <w:pPr>
        <w:spacing w:line="312" w:lineRule="auto"/>
        <w:rPr>
          <w:rFonts w:cstheme="minorHAnsi"/>
          <w:b/>
          <w:bCs/>
        </w:rPr>
      </w:pPr>
      <w:r w:rsidRPr="005C7427">
        <w:rPr>
          <w:rFonts w:cstheme="minorHAnsi"/>
          <w:b/>
          <w:bCs/>
        </w:rPr>
        <w:t xml:space="preserve">2.4 </w:t>
      </w:r>
      <w:r w:rsidR="00D01404" w:rsidRPr="005C7427">
        <w:rPr>
          <w:rFonts w:cstheme="minorHAnsi"/>
          <w:b/>
          <w:bCs/>
        </w:rPr>
        <w:t>X-ray</w:t>
      </w:r>
      <w:r w:rsidR="00FF7A20" w:rsidRPr="005C7427">
        <w:rPr>
          <w:rFonts w:cstheme="minorHAnsi"/>
          <w:b/>
          <w:bCs/>
        </w:rPr>
        <w:t xml:space="preserve"> S</w:t>
      </w:r>
      <w:r w:rsidR="00D01404" w:rsidRPr="005C7427">
        <w:rPr>
          <w:rFonts w:cstheme="minorHAnsi"/>
          <w:b/>
          <w:bCs/>
        </w:rPr>
        <w:t xml:space="preserve">cattering </w:t>
      </w:r>
      <w:r w:rsidR="00FF7A20" w:rsidRPr="005C7427">
        <w:rPr>
          <w:rFonts w:cstheme="minorHAnsi"/>
          <w:b/>
          <w:bCs/>
        </w:rPr>
        <w:t>M</w:t>
      </w:r>
      <w:r w:rsidR="00D01404" w:rsidRPr="005C7427">
        <w:rPr>
          <w:rFonts w:cstheme="minorHAnsi"/>
          <w:b/>
          <w:bCs/>
        </w:rPr>
        <w:t xml:space="preserve">easurements and </w:t>
      </w:r>
      <w:r w:rsidR="00FF7A20" w:rsidRPr="005C7427">
        <w:rPr>
          <w:rFonts w:cstheme="minorHAnsi"/>
          <w:b/>
          <w:bCs/>
        </w:rPr>
        <w:t>A</w:t>
      </w:r>
      <w:r w:rsidR="00D01404" w:rsidRPr="005C7427">
        <w:rPr>
          <w:rFonts w:cstheme="minorHAnsi"/>
          <w:b/>
          <w:bCs/>
        </w:rPr>
        <w:t>nalysis</w:t>
      </w:r>
    </w:p>
    <w:p w14:paraId="78E1F387" w14:textId="7DED43D0" w:rsidR="00D01404" w:rsidRPr="005C7427" w:rsidRDefault="00D01404" w:rsidP="0033699F">
      <w:pPr>
        <w:spacing w:line="312" w:lineRule="auto"/>
        <w:jc w:val="both"/>
        <w:rPr>
          <w:rFonts w:cs="Times New Roman"/>
          <w:szCs w:val="24"/>
        </w:rPr>
      </w:pPr>
      <w:r w:rsidRPr="005C7427">
        <w:rPr>
          <w:rFonts w:cstheme="minorHAnsi"/>
        </w:rPr>
        <w:t xml:space="preserve">X-ray scattering measurements were conducted </w:t>
      </w:r>
      <w:r w:rsidR="00F359FF" w:rsidRPr="005C7427">
        <w:rPr>
          <w:rFonts w:cstheme="minorHAnsi"/>
        </w:rPr>
        <w:t xml:space="preserve">with </w:t>
      </w:r>
      <w:r w:rsidRPr="005C7427">
        <w:rPr>
          <w:rFonts w:cstheme="minorHAnsi"/>
        </w:rPr>
        <w:t xml:space="preserve">a </w:t>
      </w:r>
      <w:proofErr w:type="spellStart"/>
      <w:r w:rsidRPr="005C7427">
        <w:rPr>
          <w:rFonts w:cstheme="minorHAnsi"/>
        </w:rPr>
        <w:t>SAXSpace</w:t>
      </w:r>
      <w:proofErr w:type="spellEnd"/>
      <w:r w:rsidRPr="005C7427">
        <w:rPr>
          <w:rFonts w:cstheme="minorHAnsi"/>
        </w:rPr>
        <w:t xml:space="preserve"> benchtop </w:t>
      </w:r>
      <w:r w:rsidR="00525DD8" w:rsidRPr="005C7427">
        <w:rPr>
          <w:rFonts w:cstheme="minorHAnsi"/>
        </w:rPr>
        <w:t>small and wide X-ray scattering instrument</w:t>
      </w:r>
      <w:r w:rsidRPr="005C7427">
        <w:rPr>
          <w:rFonts w:cstheme="minorHAnsi"/>
        </w:rPr>
        <w:t xml:space="preserve"> (Anton Paar Gmb</w:t>
      </w:r>
      <w:r w:rsidR="00525DD8" w:rsidRPr="005C7427">
        <w:rPr>
          <w:rFonts w:cstheme="minorHAnsi"/>
        </w:rPr>
        <w:t>H</w:t>
      </w:r>
      <w:r w:rsidRPr="005C7427">
        <w:rPr>
          <w:rFonts w:cstheme="minorHAnsi"/>
        </w:rPr>
        <w:t>, Graz, Austria). The</w:t>
      </w:r>
      <w:r w:rsidR="00786EE0" w:rsidRPr="005C7427">
        <w:rPr>
          <w:rFonts w:cstheme="minorHAnsi"/>
        </w:rPr>
        <w:t xml:space="preserve"> wavelength,</w:t>
      </w:r>
      <w:r w:rsidRPr="005C7427">
        <w:rPr>
          <w:rFonts w:cstheme="minorHAnsi"/>
        </w:rPr>
        <w:t xml:space="preserve"> </w:t>
      </w:r>
      <w:r w:rsidRPr="005C7427">
        <w:rPr>
          <w:rFonts w:cs="Times New Roman"/>
          <w:szCs w:val="24"/>
        </w:rPr>
        <w:t>λ</w:t>
      </w:r>
      <w:r w:rsidR="00786EE0" w:rsidRPr="005C7427">
        <w:rPr>
          <w:rFonts w:cs="Times New Roman"/>
          <w:szCs w:val="24"/>
        </w:rPr>
        <w:t>,</w:t>
      </w:r>
      <w:r w:rsidRPr="005C7427">
        <w:rPr>
          <w:rFonts w:cs="Times New Roman"/>
          <w:szCs w:val="24"/>
        </w:rPr>
        <w:t xml:space="preserve"> </w:t>
      </w:r>
      <w:r w:rsidR="00786EE0" w:rsidRPr="005C7427">
        <w:rPr>
          <w:rFonts w:cs="Times New Roman"/>
          <w:szCs w:val="24"/>
        </w:rPr>
        <w:t>wa</w:t>
      </w:r>
      <w:r w:rsidRPr="005C7427">
        <w:rPr>
          <w:rFonts w:cs="Times New Roman"/>
          <w:szCs w:val="24"/>
        </w:rPr>
        <w:t xml:space="preserve">s 0.154 nm, produced by a Cu-anode at 40 kV and 50 mA. The instrument </w:t>
      </w:r>
      <w:r w:rsidR="00525DD8" w:rsidRPr="005C7427">
        <w:rPr>
          <w:rFonts w:cs="Times New Roman"/>
          <w:szCs w:val="24"/>
        </w:rPr>
        <w:t>is</w:t>
      </w:r>
      <w:r w:rsidRPr="005C7427">
        <w:rPr>
          <w:rFonts w:cs="Times New Roman"/>
          <w:szCs w:val="24"/>
        </w:rPr>
        <w:t xml:space="preserve"> equipped with</w:t>
      </w:r>
      <w:r w:rsidR="00786EE0" w:rsidRPr="005C7427">
        <w:rPr>
          <w:rFonts w:cs="Times New Roman"/>
          <w:szCs w:val="24"/>
        </w:rPr>
        <w:t xml:space="preserve"> a</w:t>
      </w:r>
      <w:r w:rsidRPr="005C7427">
        <w:rPr>
          <w:rFonts w:cs="Times New Roman"/>
          <w:szCs w:val="24"/>
        </w:rPr>
        <w:t xml:space="preserve"> </w:t>
      </w:r>
      <w:proofErr w:type="spellStart"/>
      <w:r w:rsidRPr="005C7427">
        <w:rPr>
          <w:rFonts w:cs="Times New Roman"/>
          <w:szCs w:val="24"/>
        </w:rPr>
        <w:t>TCstage</w:t>
      </w:r>
      <w:proofErr w:type="spellEnd"/>
      <w:r w:rsidRPr="005C7427">
        <w:rPr>
          <w:rFonts w:cs="Times New Roman"/>
          <w:szCs w:val="24"/>
        </w:rPr>
        <w:t xml:space="preserve"> 150 </w:t>
      </w:r>
      <w:r w:rsidRPr="005C7427">
        <w:rPr>
          <w:rFonts w:cstheme="minorHAnsi"/>
        </w:rPr>
        <w:t>(Anton Paar Gmb</w:t>
      </w:r>
      <w:r w:rsidR="00F92C1B" w:rsidRPr="005C7427">
        <w:rPr>
          <w:rFonts w:cstheme="minorHAnsi"/>
        </w:rPr>
        <w:t>H</w:t>
      </w:r>
      <w:r w:rsidRPr="005C7427">
        <w:rPr>
          <w:rFonts w:cstheme="minorHAnsi"/>
        </w:rPr>
        <w:t xml:space="preserve">, Graz, Austria) </w:t>
      </w:r>
      <w:r w:rsidRPr="005C7427">
        <w:rPr>
          <w:rFonts w:cs="Times New Roman"/>
          <w:szCs w:val="24"/>
        </w:rPr>
        <w:t xml:space="preserve">to provide a temperature controlled sample environment with accuracy </w:t>
      </w:r>
      <w:r w:rsidRPr="005C7427">
        <w:rPr>
          <w:rFonts w:eastAsia="PMingLiU" w:cs="Times New Roman"/>
          <w:szCs w:val="24"/>
          <w:lang w:eastAsia="zh-TW"/>
        </w:rPr>
        <w:t>± 0.1 °C</w:t>
      </w:r>
      <w:r w:rsidRPr="005C7427">
        <w:rPr>
          <w:rFonts w:cs="Times New Roman"/>
          <w:szCs w:val="24"/>
        </w:rPr>
        <w:t>. The sample to detector distance (SDD) was 130 mm</w:t>
      </w:r>
      <w:r w:rsidR="00786EE0" w:rsidRPr="005C7427">
        <w:rPr>
          <w:rFonts w:cs="Times New Roman"/>
          <w:szCs w:val="24"/>
        </w:rPr>
        <w:t>,</w:t>
      </w:r>
      <w:r w:rsidRPr="005C7427">
        <w:rPr>
          <w:rFonts w:cs="Times New Roman"/>
          <w:szCs w:val="24"/>
        </w:rPr>
        <w:t xml:space="preserve"> which covers the small and wide angle regime </w:t>
      </w:r>
      <w:r w:rsidR="00525DD8" w:rsidRPr="005C7427">
        <w:rPr>
          <w:rFonts w:cs="Times New Roman"/>
          <w:szCs w:val="24"/>
        </w:rPr>
        <w:t xml:space="preserve">with </w:t>
      </w:r>
      <w:r w:rsidRPr="005C7427">
        <w:rPr>
          <w:rFonts w:cs="Times New Roman"/>
          <w:szCs w:val="24"/>
        </w:rPr>
        <w:t xml:space="preserve">a </w:t>
      </w:r>
      <w:r w:rsidRPr="005C7427">
        <w:rPr>
          <w:rFonts w:cs="Times New Roman"/>
          <w:i/>
          <w:iCs/>
          <w:szCs w:val="24"/>
        </w:rPr>
        <w:t>q-</w:t>
      </w:r>
      <w:r w:rsidRPr="005C7427">
        <w:rPr>
          <w:rFonts w:cs="Times New Roman"/>
          <w:szCs w:val="24"/>
        </w:rPr>
        <w:t xml:space="preserve">range </w:t>
      </w:r>
      <w:r w:rsidRPr="005C7427">
        <w:rPr>
          <w:rFonts w:eastAsia="PMingLiU" w:cs="Times New Roman"/>
          <w:szCs w:val="24"/>
          <w:lang w:eastAsia="zh-TW"/>
        </w:rPr>
        <w:t>from 0.01 to 1.76 Å</w:t>
      </w:r>
      <w:r w:rsidRPr="005C7427">
        <w:rPr>
          <w:rFonts w:eastAsia="PMingLiU" w:cs="Times New Roman"/>
          <w:szCs w:val="24"/>
          <w:vertAlign w:val="superscript"/>
          <w:lang w:eastAsia="zh-TW"/>
        </w:rPr>
        <w:t>-1</w:t>
      </w:r>
      <w:r w:rsidRPr="005C7427">
        <w:rPr>
          <w:rFonts w:cs="Times New Roman"/>
          <w:szCs w:val="24"/>
        </w:rPr>
        <w:t xml:space="preserve"> </w:t>
      </w:r>
      <w:r w:rsidRPr="005C7427">
        <w:rPr>
          <w:rFonts w:eastAsia="PMingLiU" w:cs="Times New Roman"/>
          <w:szCs w:val="24"/>
        </w:rPr>
        <w:t>(</w:t>
      </w:r>
      <w:r w:rsidRPr="005C7427">
        <w:rPr>
          <w:rFonts w:eastAsia="PMingLiU" w:cs="Times New Roman"/>
          <w:i/>
          <w:szCs w:val="24"/>
        </w:rPr>
        <w:t>q</w:t>
      </w:r>
      <w:r w:rsidRPr="005C7427">
        <w:rPr>
          <w:rFonts w:eastAsia="PMingLiU" w:cs="Times New Roman"/>
          <w:szCs w:val="24"/>
        </w:rPr>
        <w:t xml:space="preserve"> = 4π sin</w:t>
      </w:r>
      <w:r w:rsidR="00A14CBE" w:rsidRPr="005C7427">
        <w:rPr>
          <w:rFonts w:eastAsia="PMingLiU" w:cs="Times New Roman"/>
          <w:szCs w:val="24"/>
        </w:rPr>
        <w:t>(</w:t>
      </w:r>
      <w:r w:rsidRPr="005C7427">
        <w:rPr>
          <w:rFonts w:eastAsia="PMingLiU" w:cs="Times New Roman"/>
          <w:szCs w:val="24"/>
        </w:rPr>
        <w:t>θ</w:t>
      </w:r>
      <w:r w:rsidR="00A14CBE" w:rsidRPr="005C7427">
        <w:rPr>
          <w:rFonts w:eastAsia="PMingLiU" w:cs="Times New Roman"/>
          <w:szCs w:val="24"/>
        </w:rPr>
        <w:t>)</w:t>
      </w:r>
      <w:r w:rsidRPr="005C7427">
        <w:rPr>
          <w:rFonts w:eastAsia="PMingLiU" w:cs="Times New Roman"/>
          <w:szCs w:val="24"/>
        </w:rPr>
        <w:t xml:space="preserve">/λ). </w:t>
      </w:r>
      <w:r w:rsidRPr="005C7427">
        <w:rPr>
          <w:rFonts w:cs="Times New Roman"/>
          <w:szCs w:val="24"/>
        </w:rPr>
        <w:t>A Mythen micro-strip detector (</w:t>
      </w:r>
      <w:proofErr w:type="spellStart"/>
      <w:r w:rsidRPr="005C7427">
        <w:rPr>
          <w:rFonts w:cs="Times New Roman"/>
          <w:szCs w:val="24"/>
        </w:rPr>
        <w:t>Dectris</w:t>
      </w:r>
      <w:proofErr w:type="spellEnd"/>
      <w:r w:rsidRPr="005C7427">
        <w:rPr>
          <w:rFonts w:cs="Times New Roman"/>
          <w:szCs w:val="24"/>
        </w:rPr>
        <w:t xml:space="preserve"> Ltd, Baden, Switzerland) was </w:t>
      </w:r>
      <w:r w:rsidR="00525DD8" w:rsidRPr="005C7427">
        <w:rPr>
          <w:rFonts w:cs="Times New Roman"/>
          <w:szCs w:val="24"/>
        </w:rPr>
        <w:t xml:space="preserve">used </w:t>
      </w:r>
      <w:r w:rsidRPr="005C7427">
        <w:rPr>
          <w:rFonts w:cs="Times New Roman"/>
          <w:szCs w:val="24"/>
        </w:rPr>
        <w:t>to record the 1D scattering patterns.</w:t>
      </w:r>
    </w:p>
    <w:p w14:paraId="0F488373" w14:textId="43A47888" w:rsidR="00D01404" w:rsidRPr="005C7427" w:rsidRDefault="00BF52D7" w:rsidP="0033699F">
      <w:pPr>
        <w:spacing w:line="312" w:lineRule="auto"/>
        <w:jc w:val="both"/>
        <w:rPr>
          <w:rFonts w:cs="Times New Roman"/>
          <w:szCs w:val="24"/>
        </w:rPr>
      </w:pPr>
      <w:r w:rsidRPr="005C7427">
        <w:rPr>
          <w:rFonts w:cs="Times New Roman"/>
          <w:szCs w:val="24"/>
        </w:rPr>
        <w:t>Samples of m</w:t>
      </w:r>
      <w:r w:rsidR="00D01404" w:rsidRPr="005C7427">
        <w:rPr>
          <w:rFonts w:cs="Times New Roman"/>
          <w:szCs w:val="24"/>
        </w:rPr>
        <w:t xml:space="preserve">ilk fat and </w:t>
      </w:r>
      <w:r w:rsidRPr="005C7427">
        <w:rPr>
          <w:rFonts w:cs="Times New Roman"/>
          <w:szCs w:val="24"/>
        </w:rPr>
        <w:t>its</w:t>
      </w:r>
      <w:r w:rsidR="00D01404" w:rsidRPr="005C7427">
        <w:rPr>
          <w:rFonts w:cs="Times New Roman"/>
          <w:szCs w:val="24"/>
        </w:rPr>
        <w:t xml:space="preserve"> fraction</w:t>
      </w:r>
      <w:r w:rsidRPr="005C7427">
        <w:rPr>
          <w:rFonts w:cs="Times New Roman"/>
          <w:szCs w:val="24"/>
        </w:rPr>
        <w:t>s</w:t>
      </w:r>
      <w:r w:rsidR="00D01404" w:rsidRPr="005C7427">
        <w:rPr>
          <w:rFonts w:cs="Times New Roman"/>
          <w:szCs w:val="24"/>
        </w:rPr>
        <w:t xml:space="preserve"> were molten at &gt;60 </w:t>
      </w:r>
      <w:r w:rsidR="00D01404" w:rsidRPr="005C7427">
        <w:rPr>
          <w:rFonts w:cstheme="minorHAnsi"/>
          <w:szCs w:val="24"/>
        </w:rPr>
        <w:t>°</w:t>
      </w:r>
      <w:r w:rsidR="00D01404" w:rsidRPr="005C7427">
        <w:rPr>
          <w:rFonts w:cs="Times New Roman"/>
          <w:szCs w:val="24"/>
        </w:rPr>
        <w:t xml:space="preserve">C prior to filling </w:t>
      </w:r>
      <w:r w:rsidR="001F6F07" w:rsidRPr="005C7427">
        <w:rPr>
          <w:rFonts w:cs="Times New Roman"/>
          <w:szCs w:val="24"/>
        </w:rPr>
        <w:t xml:space="preserve">(about 100 </w:t>
      </w:r>
      <w:proofErr w:type="spellStart"/>
      <w:r w:rsidR="001F6F07" w:rsidRPr="005C7427">
        <w:rPr>
          <w:rFonts w:cstheme="minorHAnsi"/>
          <w:szCs w:val="24"/>
        </w:rPr>
        <w:t>μ</w:t>
      </w:r>
      <w:r w:rsidR="001F6F07" w:rsidRPr="005C7427">
        <w:rPr>
          <w:rFonts w:cs="Times New Roman"/>
          <w:szCs w:val="24"/>
        </w:rPr>
        <w:t>L</w:t>
      </w:r>
      <w:proofErr w:type="spellEnd"/>
      <w:r w:rsidR="001F6F07" w:rsidRPr="005C7427">
        <w:rPr>
          <w:rFonts w:cs="Times New Roman"/>
          <w:szCs w:val="24"/>
        </w:rPr>
        <w:t xml:space="preserve">) </w:t>
      </w:r>
      <w:r w:rsidR="00D01404" w:rsidRPr="005C7427">
        <w:rPr>
          <w:rFonts w:cs="Times New Roman"/>
          <w:szCs w:val="24"/>
        </w:rPr>
        <w:t>into quart</w:t>
      </w:r>
      <w:r w:rsidR="00525DD8" w:rsidRPr="005C7427">
        <w:rPr>
          <w:rFonts w:cs="Times New Roman"/>
          <w:szCs w:val="24"/>
        </w:rPr>
        <w:t>z</w:t>
      </w:r>
      <w:r w:rsidR="00D01404" w:rsidRPr="005C7427">
        <w:rPr>
          <w:rFonts w:cs="Times New Roman"/>
          <w:szCs w:val="24"/>
        </w:rPr>
        <w:t xml:space="preserve"> capillary tubes (1.5 mm outside diameter)</w:t>
      </w:r>
      <w:r w:rsidR="00786EE0" w:rsidRPr="005C7427">
        <w:rPr>
          <w:rFonts w:cs="Times New Roman"/>
          <w:szCs w:val="24"/>
        </w:rPr>
        <w:t>,</w:t>
      </w:r>
      <w:r w:rsidR="00D01404" w:rsidRPr="005C7427">
        <w:rPr>
          <w:rFonts w:cs="Times New Roman"/>
          <w:szCs w:val="24"/>
        </w:rPr>
        <w:t xml:space="preserve"> obtained from Capillary Tube Supplies Ltd.</w:t>
      </w:r>
      <w:r w:rsidR="00823465" w:rsidRPr="005C7427">
        <w:rPr>
          <w:rFonts w:cs="Times New Roman"/>
          <w:szCs w:val="24"/>
        </w:rPr>
        <w:t xml:space="preserve"> (</w:t>
      </w:r>
      <w:r w:rsidR="00D01404" w:rsidRPr="005C7427">
        <w:rPr>
          <w:rFonts w:cs="Times New Roman"/>
          <w:szCs w:val="24"/>
        </w:rPr>
        <w:t>Cornwall</w:t>
      </w:r>
      <w:r w:rsidR="00823465" w:rsidRPr="005C7427">
        <w:rPr>
          <w:rFonts w:cs="Times New Roman"/>
          <w:szCs w:val="24"/>
        </w:rPr>
        <w:t>, United Kingdom)</w:t>
      </w:r>
      <w:r w:rsidR="00D01404" w:rsidRPr="005C7427">
        <w:rPr>
          <w:rFonts w:cs="Times New Roman"/>
          <w:szCs w:val="24"/>
        </w:rPr>
        <w:t xml:space="preserve">. The </w:t>
      </w:r>
      <w:r w:rsidR="00195237" w:rsidRPr="005C7427">
        <w:rPr>
          <w:rFonts w:cs="Times New Roman"/>
          <w:szCs w:val="24"/>
        </w:rPr>
        <w:t>capillaries</w:t>
      </w:r>
      <w:r w:rsidR="00D01404" w:rsidRPr="005C7427">
        <w:rPr>
          <w:rFonts w:cs="Times New Roman"/>
          <w:szCs w:val="24"/>
        </w:rPr>
        <w:t xml:space="preserve"> were then sealed with wax. Measurements were carried out </w:t>
      </w:r>
      <w:r w:rsidR="00786EE0" w:rsidRPr="005C7427">
        <w:rPr>
          <w:rFonts w:cs="Times New Roman"/>
          <w:szCs w:val="24"/>
        </w:rPr>
        <w:t xml:space="preserve">following </w:t>
      </w:r>
      <w:r w:rsidR="00D01404" w:rsidRPr="005C7427">
        <w:rPr>
          <w:rFonts w:cs="Times New Roman"/>
          <w:szCs w:val="24"/>
        </w:rPr>
        <w:t>three thermal procedures (</w:t>
      </w:r>
      <w:r w:rsidR="00D01404" w:rsidRPr="005C7427">
        <w:rPr>
          <w:rFonts w:cs="Times New Roman"/>
          <w:b/>
          <w:bCs/>
          <w:szCs w:val="24"/>
        </w:rPr>
        <w:t>Figure 1</w:t>
      </w:r>
      <w:r w:rsidR="00D01404" w:rsidRPr="005C7427">
        <w:rPr>
          <w:rFonts w:cs="Times New Roman"/>
          <w:szCs w:val="24"/>
        </w:rPr>
        <w:t>)</w:t>
      </w:r>
      <w:r w:rsidR="00786EE0" w:rsidRPr="005C7427">
        <w:rPr>
          <w:rFonts w:cs="Times New Roman"/>
          <w:szCs w:val="24"/>
        </w:rPr>
        <w:t>,</w:t>
      </w:r>
      <w:r w:rsidR="00D01404" w:rsidRPr="005C7427">
        <w:rPr>
          <w:rFonts w:cs="Times New Roman"/>
          <w:szCs w:val="24"/>
        </w:rPr>
        <w:t xml:space="preserve"> where the samples were brought to melt at 60</w:t>
      </w:r>
      <w:r w:rsidR="00525DD8" w:rsidRPr="005C7427">
        <w:rPr>
          <w:rFonts w:cs="Times New Roman"/>
          <w:szCs w:val="24"/>
        </w:rPr>
        <w:t xml:space="preserve"> </w:t>
      </w:r>
      <w:r w:rsidR="00D01404" w:rsidRPr="005C7427">
        <w:rPr>
          <w:rFonts w:cstheme="minorHAnsi"/>
          <w:szCs w:val="24"/>
        </w:rPr>
        <w:t>°</w:t>
      </w:r>
      <w:r w:rsidR="00D01404" w:rsidRPr="005C7427">
        <w:rPr>
          <w:rFonts w:cs="Times New Roman"/>
          <w:szCs w:val="24"/>
        </w:rPr>
        <w:t>C for 10 minutes to erase the crystal memory</w:t>
      </w:r>
      <w:r w:rsidR="00B73A66" w:rsidRPr="005C7427">
        <w:rPr>
          <w:rFonts w:cs="Times New Roman"/>
          <w:szCs w:val="24"/>
        </w:rPr>
        <w:t xml:space="preserve"> </w:t>
      </w:r>
      <w:r w:rsidR="00786EE0" w:rsidRPr="005C7427">
        <w:rPr>
          <w:rFonts w:cs="Times New Roman"/>
          <w:szCs w:val="24"/>
        </w:rPr>
        <w:t>and then cooled to -10</w:t>
      </w:r>
      <w:r w:rsidR="0033590D" w:rsidRPr="005C7427">
        <w:rPr>
          <w:rFonts w:cs="Times New Roman"/>
          <w:szCs w:val="24"/>
        </w:rPr>
        <w:t xml:space="preserve"> </w:t>
      </w:r>
      <w:r w:rsidR="00786EE0" w:rsidRPr="005C7427">
        <w:rPr>
          <w:rFonts w:cs="Times New Roman"/>
          <w:szCs w:val="24"/>
        </w:rPr>
        <w:t>°C</w:t>
      </w:r>
      <w:r w:rsidR="00D01404" w:rsidRPr="005C7427">
        <w:rPr>
          <w:rFonts w:cs="Times New Roman"/>
          <w:szCs w:val="24"/>
        </w:rPr>
        <w:t xml:space="preserve"> at </w:t>
      </w:r>
      <w:r w:rsidR="00183371" w:rsidRPr="005C7427">
        <w:rPr>
          <w:rFonts w:cs="Times New Roman"/>
          <w:szCs w:val="24"/>
        </w:rPr>
        <w:t xml:space="preserve">three </w:t>
      </w:r>
      <w:r w:rsidR="00D01404" w:rsidRPr="005C7427">
        <w:rPr>
          <w:rFonts w:cs="Times New Roman"/>
          <w:szCs w:val="24"/>
        </w:rPr>
        <w:t>different rates (</w:t>
      </w:r>
      <w:r w:rsidR="00786EE0" w:rsidRPr="005C7427">
        <w:rPr>
          <w:rFonts w:cs="Times New Roman"/>
          <w:szCs w:val="24"/>
        </w:rPr>
        <w:t>-</w:t>
      </w:r>
      <w:r w:rsidR="00D01404" w:rsidRPr="005C7427">
        <w:rPr>
          <w:rFonts w:cs="Times New Roman"/>
          <w:szCs w:val="24"/>
        </w:rPr>
        <w:t xml:space="preserve">5, </w:t>
      </w:r>
      <w:r w:rsidR="00786EE0" w:rsidRPr="005C7427">
        <w:rPr>
          <w:rFonts w:cs="Times New Roman"/>
          <w:szCs w:val="24"/>
        </w:rPr>
        <w:t>-</w:t>
      </w:r>
      <w:r w:rsidR="00D01404" w:rsidRPr="005C7427">
        <w:rPr>
          <w:rFonts w:cs="Times New Roman"/>
          <w:szCs w:val="24"/>
        </w:rPr>
        <w:t xml:space="preserve">2, and </w:t>
      </w:r>
      <w:r w:rsidR="00786EE0" w:rsidRPr="005C7427">
        <w:rPr>
          <w:rFonts w:cs="Times New Roman"/>
          <w:szCs w:val="24"/>
        </w:rPr>
        <w:t>-</w:t>
      </w:r>
      <w:r w:rsidR="00D01404" w:rsidRPr="005C7427">
        <w:rPr>
          <w:rFonts w:cs="Times New Roman"/>
          <w:szCs w:val="24"/>
        </w:rPr>
        <w:t xml:space="preserve">0.5 </w:t>
      </w:r>
      <w:r w:rsidR="00D01404" w:rsidRPr="005C7427">
        <w:rPr>
          <w:rFonts w:cstheme="minorHAnsi"/>
          <w:szCs w:val="24"/>
        </w:rPr>
        <w:t>°</w:t>
      </w:r>
      <w:r w:rsidR="00D01404" w:rsidRPr="005C7427">
        <w:rPr>
          <w:rFonts w:cs="Times New Roman"/>
          <w:szCs w:val="24"/>
        </w:rPr>
        <w:t xml:space="preserve">C/min). At the end of </w:t>
      </w:r>
      <w:r w:rsidRPr="005C7427">
        <w:rPr>
          <w:rFonts w:cs="Times New Roman"/>
          <w:szCs w:val="24"/>
        </w:rPr>
        <w:t xml:space="preserve">the </w:t>
      </w:r>
      <w:r w:rsidR="00D01404" w:rsidRPr="005C7427">
        <w:rPr>
          <w:rFonts w:cs="Times New Roman"/>
          <w:szCs w:val="24"/>
        </w:rPr>
        <w:t>cooling</w:t>
      </w:r>
      <w:r w:rsidR="00525DD8" w:rsidRPr="005C7427">
        <w:rPr>
          <w:rFonts w:cs="Times New Roman"/>
          <w:szCs w:val="24"/>
        </w:rPr>
        <w:t xml:space="preserve"> scan</w:t>
      </w:r>
      <w:r w:rsidR="00D01404" w:rsidRPr="005C7427">
        <w:rPr>
          <w:rFonts w:cs="Times New Roman"/>
          <w:szCs w:val="24"/>
        </w:rPr>
        <w:t xml:space="preserve">, the samples were kept </w:t>
      </w:r>
      <w:r w:rsidRPr="005C7427">
        <w:rPr>
          <w:rFonts w:cs="Times New Roman"/>
          <w:szCs w:val="24"/>
        </w:rPr>
        <w:t xml:space="preserve">at constant temperature </w:t>
      </w:r>
      <w:r w:rsidR="00D01404" w:rsidRPr="005C7427">
        <w:rPr>
          <w:rFonts w:cs="Times New Roman"/>
          <w:szCs w:val="24"/>
        </w:rPr>
        <w:t xml:space="preserve">for 5 minutes before </w:t>
      </w:r>
      <w:r w:rsidR="00786EE0" w:rsidRPr="005C7427">
        <w:rPr>
          <w:rFonts w:cs="Times New Roman"/>
          <w:szCs w:val="24"/>
        </w:rPr>
        <w:t xml:space="preserve">being </w:t>
      </w:r>
      <w:r w:rsidR="00D01404" w:rsidRPr="005C7427">
        <w:rPr>
          <w:rFonts w:cs="Times New Roman"/>
          <w:szCs w:val="24"/>
        </w:rPr>
        <w:t>heated back to 60</w:t>
      </w:r>
      <w:r w:rsidR="00525DD8" w:rsidRPr="005C7427">
        <w:rPr>
          <w:rFonts w:cs="Times New Roman"/>
          <w:szCs w:val="24"/>
        </w:rPr>
        <w:t xml:space="preserve"> </w:t>
      </w:r>
      <w:r w:rsidR="00D01404" w:rsidRPr="005C7427">
        <w:rPr>
          <w:rFonts w:cstheme="minorHAnsi"/>
          <w:szCs w:val="24"/>
        </w:rPr>
        <w:t>°</w:t>
      </w:r>
      <w:r w:rsidR="00D01404" w:rsidRPr="005C7427">
        <w:rPr>
          <w:rFonts w:cs="Times New Roman"/>
          <w:szCs w:val="24"/>
        </w:rPr>
        <w:t xml:space="preserve">C at </w:t>
      </w:r>
      <w:r w:rsidR="00786EE0" w:rsidRPr="005C7427">
        <w:rPr>
          <w:rFonts w:cs="Times New Roman"/>
          <w:szCs w:val="24"/>
        </w:rPr>
        <w:t xml:space="preserve">a rate of </w:t>
      </w:r>
      <w:r w:rsidR="00D01404" w:rsidRPr="005C7427">
        <w:rPr>
          <w:rFonts w:cs="Times New Roman"/>
          <w:szCs w:val="24"/>
        </w:rPr>
        <w:t xml:space="preserve">2 </w:t>
      </w:r>
      <w:r w:rsidR="00D01404" w:rsidRPr="005C7427">
        <w:rPr>
          <w:rFonts w:cstheme="minorHAnsi"/>
          <w:szCs w:val="24"/>
        </w:rPr>
        <w:t>°</w:t>
      </w:r>
      <w:r w:rsidR="00D01404" w:rsidRPr="005C7427">
        <w:rPr>
          <w:rFonts w:cs="Times New Roman"/>
          <w:szCs w:val="24"/>
        </w:rPr>
        <w:t xml:space="preserve">C/min. Scattering patterns were collected every minute with </w:t>
      </w:r>
      <w:r w:rsidR="00183371" w:rsidRPr="005C7427">
        <w:rPr>
          <w:rFonts w:cs="Times New Roman"/>
          <w:szCs w:val="24"/>
        </w:rPr>
        <w:t xml:space="preserve">a </w:t>
      </w:r>
      <w:r w:rsidR="00D01404" w:rsidRPr="005C7427">
        <w:rPr>
          <w:rFonts w:cs="Times New Roman"/>
          <w:szCs w:val="24"/>
        </w:rPr>
        <w:t>30 s exposure time.</w:t>
      </w:r>
    </w:p>
    <w:p w14:paraId="6BE77A90" w14:textId="35120053" w:rsidR="00D01404" w:rsidRPr="005C7427" w:rsidRDefault="00786EE0" w:rsidP="0033699F">
      <w:pPr>
        <w:spacing w:line="312" w:lineRule="auto"/>
        <w:jc w:val="both"/>
        <w:rPr>
          <w:rFonts w:cs="Times New Roman"/>
          <w:szCs w:val="24"/>
        </w:rPr>
      </w:pPr>
      <w:r w:rsidRPr="005C7427">
        <w:rPr>
          <w:rFonts w:cs="Times New Roman"/>
          <w:szCs w:val="24"/>
        </w:rPr>
        <w:t xml:space="preserve">The </w:t>
      </w:r>
      <w:proofErr w:type="spellStart"/>
      <w:r w:rsidR="00D01404" w:rsidRPr="005C7427">
        <w:rPr>
          <w:rFonts w:cs="Times New Roman"/>
          <w:szCs w:val="24"/>
        </w:rPr>
        <w:t>SAXSTreat</w:t>
      </w:r>
      <w:proofErr w:type="spellEnd"/>
      <w:r w:rsidR="00D01404" w:rsidRPr="005C7427">
        <w:rPr>
          <w:rFonts w:cs="Times New Roman"/>
          <w:szCs w:val="24"/>
        </w:rPr>
        <w:t xml:space="preserve"> program was used to correct the position of</w:t>
      </w:r>
      <w:r w:rsidRPr="005C7427">
        <w:rPr>
          <w:rFonts w:cs="Times New Roman"/>
          <w:szCs w:val="24"/>
        </w:rPr>
        <w:t xml:space="preserve"> the</w:t>
      </w:r>
      <w:r w:rsidR="00D01404" w:rsidRPr="005C7427">
        <w:rPr>
          <w:rFonts w:cs="Times New Roman"/>
          <w:szCs w:val="24"/>
        </w:rPr>
        <w:t xml:space="preserve"> primary beam</w:t>
      </w:r>
      <w:r w:rsidR="00525DD8" w:rsidRPr="005C7427">
        <w:rPr>
          <w:rFonts w:cs="Times New Roman"/>
          <w:szCs w:val="24"/>
        </w:rPr>
        <w:t xml:space="preserve"> and </w:t>
      </w:r>
      <w:r w:rsidRPr="005C7427">
        <w:rPr>
          <w:rFonts w:cs="Times New Roman"/>
          <w:szCs w:val="24"/>
        </w:rPr>
        <w:t>the</w:t>
      </w:r>
      <w:r w:rsidR="00D01404" w:rsidRPr="005C7427">
        <w:rPr>
          <w:rFonts w:cs="Times New Roman"/>
          <w:szCs w:val="24"/>
        </w:rPr>
        <w:t xml:space="preserve"> </w:t>
      </w:r>
      <w:proofErr w:type="spellStart"/>
      <w:r w:rsidR="00D01404" w:rsidRPr="005C7427">
        <w:rPr>
          <w:rFonts w:cs="Times New Roman"/>
          <w:szCs w:val="24"/>
        </w:rPr>
        <w:t>SAXSQuant</w:t>
      </w:r>
      <w:proofErr w:type="spellEnd"/>
      <w:r w:rsidR="00D01404" w:rsidRPr="005C7427">
        <w:rPr>
          <w:rFonts w:cs="Times New Roman"/>
          <w:szCs w:val="24"/>
        </w:rPr>
        <w:t xml:space="preserve"> program was employed to normalise the scattering pattern intensities </w:t>
      </w:r>
      <w:r w:rsidR="0033590D" w:rsidRPr="005C7427">
        <w:rPr>
          <w:rFonts w:cs="Times New Roman"/>
          <w:szCs w:val="24"/>
        </w:rPr>
        <w:t>by their transmission</w:t>
      </w:r>
      <w:r w:rsidR="00183371" w:rsidRPr="005C7427">
        <w:rPr>
          <w:rFonts w:cs="Times New Roman"/>
          <w:szCs w:val="24"/>
        </w:rPr>
        <w:t>,</w:t>
      </w:r>
      <w:r w:rsidR="0033590D" w:rsidRPr="005C7427">
        <w:rPr>
          <w:rFonts w:cs="Times New Roman"/>
          <w:szCs w:val="24"/>
        </w:rPr>
        <w:t xml:space="preserve"> </w:t>
      </w:r>
      <w:r w:rsidR="00D01404" w:rsidRPr="005C7427">
        <w:rPr>
          <w:rFonts w:cs="Times New Roman"/>
          <w:szCs w:val="24"/>
        </w:rPr>
        <w:t>and further</w:t>
      </w:r>
      <w:r w:rsidR="00183371" w:rsidRPr="005C7427">
        <w:rPr>
          <w:rFonts w:cs="Times New Roman"/>
          <w:szCs w:val="24"/>
        </w:rPr>
        <w:t xml:space="preserve"> used</w:t>
      </w:r>
      <w:r w:rsidR="00D01404" w:rsidRPr="005C7427">
        <w:rPr>
          <w:rFonts w:cs="Times New Roman"/>
          <w:szCs w:val="24"/>
        </w:rPr>
        <w:t xml:space="preserve">, to subtract the scattering contribution </w:t>
      </w:r>
      <w:r w:rsidR="00183371" w:rsidRPr="005C7427">
        <w:rPr>
          <w:rFonts w:cs="Times New Roman"/>
          <w:szCs w:val="24"/>
        </w:rPr>
        <w:t xml:space="preserve">of </w:t>
      </w:r>
      <w:r w:rsidRPr="005C7427">
        <w:rPr>
          <w:rFonts w:cs="Times New Roman"/>
          <w:szCs w:val="24"/>
        </w:rPr>
        <w:t>the</w:t>
      </w:r>
      <w:r w:rsidR="00D01404" w:rsidRPr="005C7427">
        <w:rPr>
          <w:rFonts w:cs="Times New Roman"/>
          <w:szCs w:val="24"/>
        </w:rPr>
        <w:t xml:space="preserve"> empty capillary. Both </w:t>
      </w:r>
      <w:r w:rsidR="00525DD8" w:rsidRPr="005C7427">
        <w:rPr>
          <w:rFonts w:cs="Times New Roman"/>
          <w:szCs w:val="24"/>
        </w:rPr>
        <w:t>software packages</w:t>
      </w:r>
      <w:r w:rsidR="00D01404" w:rsidRPr="005C7427">
        <w:rPr>
          <w:rFonts w:cs="Times New Roman"/>
          <w:szCs w:val="24"/>
        </w:rPr>
        <w:t xml:space="preserve"> </w:t>
      </w:r>
      <w:r w:rsidR="00525DD8" w:rsidRPr="005C7427">
        <w:rPr>
          <w:rFonts w:cs="Times New Roman"/>
          <w:szCs w:val="24"/>
        </w:rPr>
        <w:t>are</w:t>
      </w:r>
      <w:r w:rsidRPr="005C7427">
        <w:rPr>
          <w:rFonts w:cs="Times New Roman"/>
          <w:szCs w:val="24"/>
        </w:rPr>
        <w:t xml:space="preserve"> </w:t>
      </w:r>
      <w:r w:rsidR="00D01404" w:rsidRPr="005C7427">
        <w:rPr>
          <w:rFonts w:cs="Times New Roman"/>
          <w:szCs w:val="24"/>
        </w:rPr>
        <w:t xml:space="preserve">supplied by Anton Paar GmbH (Graz, Austria). Further data processing </w:t>
      </w:r>
      <w:r w:rsidRPr="005C7427">
        <w:rPr>
          <w:rFonts w:cs="Times New Roman"/>
          <w:szCs w:val="24"/>
        </w:rPr>
        <w:t xml:space="preserve">was </w:t>
      </w:r>
      <w:r w:rsidR="00D01404" w:rsidRPr="005C7427">
        <w:rPr>
          <w:rFonts w:cs="Times New Roman"/>
          <w:szCs w:val="24"/>
        </w:rPr>
        <w:t xml:space="preserve">carried out using </w:t>
      </w:r>
      <w:proofErr w:type="spellStart"/>
      <w:r w:rsidR="00D01404" w:rsidRPr="005C7427">
        <w:rPr>
          <w:rFonts w:cs="Times New Roman"/>
          <w:szCs w:val="24"/>
        </w:rPr>
        <w:t>OriginPro</w:t>
      </w:r>
      <w:proofErr w:type="spellEnd"/>
      <w:r w:rsidR="00D01404" w:rsidRPr="005C7427">
        <w:rPr>
          <w:rFonts w:cs="Times New Roman"/>
          <w:szCs w:val="24"/>
        </w:rPr>
        <w:t xml:space="preserve"> 2019b. This includes the further subtraction of </w:t>
      </w:r>
      <w:r w:rsidR="00B901CA" w:rsidRPr="005C7427">
        <w:rPr>
          <w:rFonts w:cs="Times New Roman"/>
          <w:szCs w:val="24"/>
        </w:rPr>
        <w:t>the</w:t>
      </w:r>
      <w:r w:rsidR="00D01404" w:rsidRPr="005C7427">
        <w:rPr>
          <w:rFonts w:cs="Times New Roman"/>
          <w:szCs w:val="24"/>
        </w:rPr>
        <w:t xml:space="preserve"> scattering contribution</w:t>
      </w:r>
      <w:r w:rsidR="00B901CA" w:rsidRPr="005C7427">
        <w:rPr>
          <w:rFonts w:cs="Times New Roman"/>
          <w:szCs w:val="24"/>
        </w:rPr>
        <w:t xml:space="preserve"> from the residual </w:t>
      </w:r>
      <w:r w:rsidR="00B901CA" w:rsidRPr="005C7427">
        <w:rPr>
          <w:rFonts w:cs="Times New Roman"/>
          <w:szCs w:val="24"/>
        </w:rPr>
        <w:lastRenderedPageBreak/>
        <w:t>molten sample</w:t>
      </w:r>
      <w:r w:rsidR="00D01404" w:rsidRPr="005C7427">
        <w:rPr>
          <w:rFonts w:cs="Times New Roman"/>
          <w:szCs w:val="24"/>
        </w:rPr>
        <w:t xml:space="preserve">, peak fittings and plotting. </w:t>
      </w:r>
      <w:r w:rsidR="001003D5" w:rsidRPr="005C7427">
        <w:rPr>
          <w:rFonts w:cs="Times New Roman"/>
          <w:szCs w:val="24"/>
        </w:rPr>
        <w:t>In the case of multiple Bragg’s peak</w:t>
      </w:r>
      <w:r w:rsidR="00525DD8" w:rsidRPr="005C7427">
        <w:rPr>
          <w:rFonts w:cs="Times New Roman"/>
          <w:szCs w:val="24"/>
        </w:rPr>
        <w:t xml:space="preserve"> per polymorph</w:t>
      </w:r>
      <w:r w:rsidR="001003D5" w:rsidRPr="005C7427">
        <w:rPr>
          <w:rFonts w:cs="Times New Roman"/>
          <w:szCs w:val="24"/>
        </w:rPr>
        <w:t>, t</w:t>
      </w:r>
      <w:r w:rsidR="002663E0" w:rsidRPr="005C7427">
        <w:rPr>
          <w:rFonts w:cs="Times New Roman"/>
          <w:szCs w:val="24"/>
        </w:rPr>
        <w:t>he strongest peak</w:t>
      </w:r>
      <w:r w:rsidR="00B901CA" w:rsidRPr="005C7427">
        <w:rPr>
          <w:rFonts w:cs="Times New Roman"/>
          <w:szCs w:val="24"/>
        </w:rPr>
        <w:t xml:space="preserve"> was used </w:t>
      </w:r>
      <w:r w:rsidR="001003D5" w:rsidRPr="005C7427">
        <w:rPr>
          <w:rFonts w:cs="Times New Roman"/>
          <w:szCs w:val="24"/>
        </w:rPr>
        <w:t>to determine t</w:t>
      </w:r>
      <w:r w:rsidR="003262AE" w:rsidRPr="005C7427">
        <w:rPr>
          <w:rFonts w:cs="Times New Roman"/>
          <w:szCs w:val="24"/>
        </w:rPr>
        <w:t xml:space="preserve">he </w:t>
      </w:r>
      <w:r w:rsidR="00B901CA" w:rsidRPr="005C7427">
        <w:rPr>
          <w:rFonts w:cs="Times New Roman"/>
          <w:szCs w:val="24"/>
        </w:rPr>
        <w:t>crystalli</w:t>
      </w:r>
      <w:r w:rsidR="00652379" w:rsidRPr="005C7427">
        <w:rPr>
          <w:rFonts w:cs="Times New Roman"/>
          <w:szCs w:val="24"/>
        </w:rPr>
        <w:t>s</w:t>
      </w:r>
      <w:r w:rsidR="00B901CA" w:rsidRPr="005C7427">
        <w:rPr>
          <w:rFonts w:cs="Times New Roman"/>
          <w:szCs w:val="24"/>
        </w:rPr>
        <w:t xml:space="preserve">ation </w:t>
      </w:r>
      <w:r w:rsidR="003262AE" w:rsidRPr="005C7427">
        <w:rPr>
          <w:rFonts w:cs="Times New Roman"/>
          <w:szCs w:val="24"/>
        </w:rPr>
        <w:t>evolution</w:t>
      </w:r>
      <w:r w:rsidR="003B5F2D" w:rsidRPr="005C7427">
        <w:rPr>
          <w:rFonts w:cs="Times New Roman"/>
          <w:szCs w:val="24"/>
        </w:rPr>
        <w:t>.</w:t>
      </w:r>
    </w:p>
    <w:p w14:paraId="22C5BCBE" w14:textId="77777777" w:rsidR="00525DD8" w:rsidRPr="005C7427" w:rsidRDefault="00525DD8" w:rsidP="0033699F">
      <w:pPr>
        <w:spacing w:line="312" w:lineRule="auto"/>
        <w:rPr>
          <w:rFonts w:cs="Times New Roman"/>
          <w:szCs w:val="24"/>
        </w:rPr>
      </w:pPr>
    </w:p>
    <w:p w14:paraId="2A55D176" w14:textId="5B7E452D" w:rsidR="00D01404" w:rsidRPr="005C7427" w:rsidRDefault="00525DD8" w:rsidP="0033699F">
      <w:pPr>
        <w:spacing w:line="312" w:lineRule="auto"/>
        <w:rPr>
          <w:rFonts w:cs="Times New Roman"/>
          <w:b/>
          <w:bCs/>
          <w:szCs w:val="24"/>
        </w:rPr>
      </w:pPr>
      <w:r w:rsidRPr="005C7427">
        <w:rPr>
          <w:rFonts w:cs="Times New Roman"/>
          <w:b/>
          <w:bCs/>
          <w:szCs w:val="24"/>
        </w:rPr>
        <w:t xml:space="preserve">2.5 </w:t>
      </w:r>
      <w:r w:rsidR="00D01404" w:rsidRPr="005C7427">
        <w:rPr>
          <w:rFonts w:cs="Times New Roman"/>
          <w:b/>
          <w:bCs/>
          <w:szCs w:val="24"/>
        </w:rPr>
        <w:t xml:space="preserve">Differential </w:t>
      </w:r>
      <w:r w:rsidR="00FF7A20" w:rsidRPr="005C7427">
        <w:rPr>
          <w:rFonts w:cs="Times New Roman"/>
          <w:b/>
          <w:bCs/>
          <w:szCs w:val="24"/>
        </w:rPr>
        <w:t>S</w:t>
      </w:r>
      <w:r w:rsidR="00D01404" w:rsidRPr="005C7427">
        <w:rPr>
          <w:rFonts w:cs="Times New Roman"/>
          <w:b/>
          <w:bCs/>
          <w:szCs w:val="24"/>
        </w:rPr>
        <w:t xml:space="preserve">canning </w:t>
      </w:r>
      <w:r w:rsidR="00FF7A20" w:rsidRPr="005C7427">
        <w:rPr>
          <w:rFonts w:cs="Times New Roman"/>
          <w:b/>
          <w:bCs/>
          <w:szCs w:val="24"/>
        </w:rPr>
        <w:t>C</w:t>
      </w:r>
      <w:r w:rsidR="00D01404" w:rsidRPr="005C7427">
        <w:rPr>
          <w:rFonts w:cs="Times New Roman"/>
          <w:b/>
          <w:bCs/>
          <w:szCs w:val="24"/>
        </w:rPr>
        <w:t xml:space="preserve">alorimetry </w:t>
      </w:r>
      <w:r w:rsidRPr="005C7427">
        <w:rPr>
          <w:rFonts w:cs="Times New Roman"/>
          <w:b/>
          <w:bCs/>
          <w:szCs w:val="24"/>
        </w:rPr>
        <w:t xml:space="preserve">(DSC) </w:t>
      </w:r>
      <w:r w:rsidR="00FF7A20" w:rsidRPr="005C7427">
        <w:rPr>
          <w:rFonts w:cs="Times New Roman"/>
          <w:b/>
          <w:bCs/>
          <w:szCs w:val="24"/>
        </w:rPr>
        <w:t>M</w:t>
      </w:r>
      <w:r w:rsidR="00D01404" w:rsidRPr="005C7427">
        <w:rPr>
          <w:rFonts w:cs="Times New Roman"/>
          <w:b/>
          <w:bCs/>
          <w:szCs w:val="24"/>
        </w:rPr>
        <w:t>easurements</w:t>
      </w:r>
    </w:p>
    <w:p w14:paraId="39516C1E" w14:textId="2C4A3ACC" w:rsidR="00D01404" w:rsidRPr="005C7427" w:rsidRDefault="001035C0" w:rsidP="0033699F">
      <w:pPr>
        <w:spacing w:line="312" w:lineRule="auto"/>
        <w:jc w:val="both"/>
        <w:rPr>
          <w:rFonts w:cs="Times New Roman"/>
          <w:szCs w:val="24"/>
        </w:rPr>
      </w:pPr>
      <w:r w:rsidRPr="005C7427">
        <w:rPr>
          <w:rFonts w:cs="Times New Roman"/>
          <w:szCs w:val="24"/>
        </w:rPr>
        <w:t>Heat flow</w:t>
      </w:r>
      <w:r w:rsidR="00D01404" w:rsidRPr="005C7427">
        <w:rPr>
          <w:rFonts w:cs="Times New Roman"/>
          <w:szCs w:val="24"/>
        </w:rPr>
        <w:t xml:space="preserve"> measurements were conducted </w:t>
      </w:r>
      <w:r w:rsidR="00652379" w:rsidRPr="005C7427">
        <w:rPr>
          <w:rFonts w:cs="Times New Roman"/>
          <w:szCs w:val="24"/>
        </w:rPr>
        <w:t>using</w:t>
      </w:r>
      <w:r w:rsidR="00D01404" w:rsidRPr="005C7427">
        <w:rPr>
          <w:rFonts w:cs="Times New Roman"/>
          <w:szCs w:val="24"/>
        </w:rPr>
        <w:t xml:space="preserve"> a DSC Q-20 (TA Instruments, Elstree-UK). About 1</w:t>
      </w:r>
      <w:r w:rsidR="00046E3A" w:rsidRPr="005C7427">
        <w:rPr>
          <w:rFonts w:cs="Times New Roman"/>
          <w:szCs w:val="24"/>
        </w:rPr>
        <w:t>5</w:t>
      </w:r>
      <w:r w:rsidR="00D01404" w:rsidRPr="005C7427">
        <w:rPr>
          <w:rFonts w:cs="Times New Roman"/>
          <w:szCs w:val="24"/>
        </w:rPr>
        <w:t xml:space="preserve"> mg </w:t>
      </w:r>
      <w:r w:rsidR="00B901CA" w:rsidRPr="005C7427">
        <w:rPr>
          <w:rFonts w:cs="Times New Roman"/>
          <w:szCs w:val="24"/>
        </w:rPr>
        <w:t xml:space="preserve">of </w:t>
      </w:r>
      <w:r w:rsidR="00D01404" w:rsidRPr="005C7427">
        <w:rPr>
          <w:rFonts w:cs="Times New Roman"/>
          <w:szCs w:val="24"/>
        </w:rPr>
        <w:t>sample w</w:t>
      </w:r>
      <w:r w:rsidR="00B901CA" w:rsidRPr="005C7427">
        <w:rPr>
          <w:rFonts w:cs="Times New Roman"/>
          <w:szCs w:val="24"/>
        </w:rPr>
        <w:t>as</w:t>
      </w:r>
      <w:r w:rsidR="00D01404" w:rsidRPr="005C7427">
        <w:rPr>
          <w:rFonts w:cs="Times New Roman"/>
          <w:szCs w:val="24"/>
        </w:rPr>
        <w:t xml:space="preserve"> placed in </w:t>
      </w:r>
      <w:r w:rsidR="00B901CA" w:rsidRPr="005C7427">
        <w:rPr>
          <w:rFonts w:cs="Times New Roman"/>
          <w:szCs w:val="24"/>
        </w:rPr>
        <w:t xml:space="preserve">a </w:t>
      </w:r>
      <w:r w:rsidR="00D01404" w:rsidRPr="005C7427">
        <w:rPr>
          <w:rFonts w:cs="Times New Roman"/>
          <w:szCs w:val="24"/>
        </w:rPr>
        <w:t xml:space="preserve">sealed </w:t>
      </w:r>
      <w:proofErr w:type="spellStart"/>
      <w:r w:rsidR="00D01404" w:rsidRPr="005C7427">
        <w:rPr>
          <w:rFonts w:cs="Times New Roman"/>
          <w:szCs w:val="24"/>
        </w:rPr>
        <w:t>Tzero</w:t>
      </w:r>
      <w:proofErr w:type="spellEnd"/>
      <w:r w:rsidR="00D01404" w:rsidRPr="005C7427">
        <w:rPr>
          <w:rFonts w:cs="Times New Roman"/>
          <w:szCs w:val="24"/>
        </w:rPr>
        <w:t xml:space="preserve"> </w:t>
      </w:r>
      <w:r w:rsidR="00525DD8" w:rsidRPr="005C7427">
        <w:rPr>
          <w:rFonts w:cs="Times New Roman"/>
          <w:szCs w:val="24"/>
        </w:rPr>
        <w:t>aluminium</w:t>
      </w:r>
      <w:r w:rsidR="00D01404" w:rsidRPr="005C7427">
        <w:rPr>
          <w:rFonts w:cs="Times New Roman"/>
          <w:szCs w:val="24"/>
        </w:rPr>
        <w:t xml:space="preserve"> pan (TA Instruments, Elstree-UK) and subjected to three thermal procedures </w:t>
      </w:r>
      <w:r w:rsidR="00525DD8" w:rsidRPr="005C7427">
        <w:rPr>
          <w:rFonts w:cs="Times New Roman"/>
          <w:szCs w:val="24"/>
        </w:rPr>
        <w:t>alike the ones</w:t>
      </w:r>
      <w:r w:rsidR="00D01404" w:rsidRPr="005C7427">
        <w:rPr>
          <w:rFonts w:cs="Times New Roman"/>
          <w:szCs w:val="24"/>
        </w:rPr>
        <w:t xml:space="preserve"> </w:t>
      </w:r>
      <w:r w:rsidR="00525DD8" w:rsidRPr="005C7427">
        <w:rPr>
          <w:rFonts w:cs="Times New Roman"/>
          <w:szCs w:val="24"/>
        </w:rPr>
        <w:t>for the</w:t>
      </w:r>
      <w:r w:rsidR="00D01404" w:rsidRPr="005C7427">
        <w:rPr>
          <w:rFonts w:cs="Times New Roman"/>
          <w:szCs w:val="24"/>
        </w:rPr>
        <w:t xml:space="preserve"> X-ray measurements (</w:t>
      </w:r>
      <w:r w:rsidR="00D01404" w:rsidRPr="005C7427">
        <w:rPr>
          <w:rFonts w:cs="Times New Roman"/>
          <w:b/>
          <w:bCs/>
          <w:szCs w:val="24"/>
        </w:rPr>
        <w:t>Figure 1</w:t>
      </w:r>
      <w:r w:rsidR="00D01404" w:rsidRPr="005C7427">
        <w:rPr>
          <w:rFonts w:cs="Times New Roman"/>
          <w:szCs w:val="24"/>
        </w:rPr>
        <w:t xml:space="preserve">). Measurements were done in three repeats. Collected data were processed </w:t>
      </w:r>
      <w:r w:rsidR="00525DD8" w:rsidRPr="005C7427">
        <w:rPr>
          <w:rFonts w:cs="Times New Roman"/>
          <w:szCs w:val="24"/>
        </w:rPr>
        <w:t xml:space="preserve">with </w:t>
      </w:r>
      <w:r w:rsidR="00B901CA" w:rsidRPr="005C7427">
        <w:rPr>
          <w:rFonts w:cs="Times New Roman"/>
          <w:szCs w:val="24"/>
        </w:rPr>
        <w:t>the</w:t>
      </w:r>
      <w:r w:rsidR="00D01404" w:rsidRPr="005C7427">
        <w:rPr>
          <w:rFonts w:cs="Times New Roman"/>
          <w:szCs w:val="24"/>
        </w:rPr>
        <w:t xml:space="preserve"> TA Instruments Universal Analysis</w:t>
      </w:r>
      <w:r w:rsidR="00B901CA" w:rsidRPr="005C7427">
        <w:rPr>
          <w:rFonts w:cs="Times New Roman"/>
          <w:szCs w:val="24"/>
        </w:rPr>
        <w:t xml:space="preserve"> software (</w:t>
      </w:r>
      <w:r w:rsidR="00D01404" w:rsidRPr="005C7427">
        <w:rPr>
          <w:rFonts w:cs="Times New Roman"/>
          <w:szCs w:val="24"/>
        </w:rPr>
        <w:t>Version 4.5A</w:t>
      </w:r>
      <w:r w:rsidR="00B901CA" w:rsidRPr="005C7427">
        <w:rPr>
          <w:rFonts w:cs="Times New Roman"/>
          <w:szCs w:val="24"/>
        </w:rPr>
        <w:t>)</w:t>
      </w:r>
      <w:r w:rsidR="00D01404" w:rsidRPr="005C7427">
        <w:rPr>
          <w:rFonts w:cs="Times New Roman"/>
          <w:szCs w:val="24"/>
        </w:rPr>
        <w:t xml:space="preserve"> and plotted in Origin Pro 2019b.</w:t>
      </w:r>
    </w:p>
    <w:p w14:paraId="2FF81FFF" w14:textId="77777777" w:rsidR="00525DD8" w:rsidRPr="005C7427" w:rsidRDefault="00525DD8" w:rsidP="0033699F">
      <w:pPr>
        <w:spacing w:line="312" w:lineRule="auto"/>
        <w:rPr>
          <w:rFonts w:cs="Times New Roman"/>
          <w:szCs w:val="24"/>
        </w:rPr>
      </w:pPr>
    </w:p>
    <w:p w14:paraId="03AD82FC" w14:textId="5AFF71FA" w:rsidR="00D01404" w:rsidRPr="005C7427" w:rsidRDefault="00525DD8" w:rsidP="0033699F">
      <w:pPr>
        <w:spacing w:line="312" w:lineRule="auto"/>
        <w:rPr>
          <w:rFonts w:cs="Times New Roman"/>
          <w:b/>
          <w:bCs/>
          <w:szCs w:val="24"/>
        </w:rPr>
      </w:pPr>
      <w:r w:rsidRPr="005C7427">
        <w:rPr>
          <w:rFonts w:cs="Times New Roman"/>
          <w:b/>
          <w:bCs/>
          <w:szCs w:val="24"/>
        </w:rPr>
        <w:t xml:space="preserve">2.6 </w:t>
      </w:r>
      <w:r w:rsidR="00D01404" w:rsidRPr="005C7427">
        <w:rPr>
          <w:rFonts w:cs="Times New Roman"/>
          <w:b/>
          <w:bCs/>
          <w:szCs w:val="24"/>
        </w:rPr>
        <w:t xml:space="preserve">Polarised </w:t>
      </w:r>
      <w:r w:rsidR="00FF7A20" w:rsidRPr="005C7427">
        <w:rPr>
          <w:rFonts w:cs="Times New Roman"/>
          <w:b/>
          <w:bCs/>
          <w:szCs w:val="24"/>
        </w:rPr>
        <w:t>L</w:t>
      </w:r>
      <w:r w:rsidR="00D01404" w:rsidRPr="005C7427">
        <w:rPr>
          <w:rFonts w:cs="Times New Roman"/>
          <w:b/>
          <w:bCs/>
          <w:szCs w:val="24"/>
        </w:rPr>
        <w:t xml:space="preserve">ight </w:t>
      </w:r>
      <w:r w:rsidR="00FF7A20" w:rsidRPr="005C7427">
        <w:rPr>
          <w:rFonts w:cs="Times New Roman"/>
          <w:b/>
          <w:bCs/>
          <w:szCs w:val="24"/>
        </w:rPr>
        <w:t>M</w:t>
      </w:r>
      <w:r w:rsidR="00D01404" w:rsidRPr="005C7427">
        <w:rPr>
          <w:rFonts w:cs="Times New Roman"/>
          <w:b/>
          <w:bCs/>
          <w:szCs w:val="24"/>
        </w:rPr>
        <w:t xml:space="preserve">icroscopy </w:t>
      </w:r>
      <w:r w:rsidR="0033590D" w:rsidRPr="005C7427">
        <w:rPr>
          <w:rFonts w:cs="Times New Roman"/>
          <w:b/>
          <w:bCs/>
          <w:szCs w:val="24"/>
        </w:rPr>
        <w:t xml:space="preserve">(PLM) </w:t>
      </w:r>
      <w:r w:rsidR="00FF7A20" w:rsidRPr="005C7427">
        <w:rPr>
          <w:rFonts w:cs="Times New Roman"/>
          <w:b/>
          <w:bCs/>
          <w:szCs w:val="24"/>
        </w:rPr>
        <w:t>M</w:t>
      </w:r>
      <w:r w:rsidR="00D01404" w:rsidRPr="005C7427">
        <w:rPr>
          <w:rFonts w:cs="Times New Roman"/>
          <w:b/>
          <w:bCs/>
          <w:szCs w:val="24"/>
        </w:rPr>
        <w:t>easurements</w:t>
      </w:r>
    </w:p>
    <w:p w14:paraId="3286A6FC" w14:textId="54ABC0F8" w:rsidR="00D01404" w:rsidRPr="005C7427" w:rsidRDefault="00D01404" w:rsidP="0033699F">
      <w:pPr>
        <w:spacing w:line="312" w:lineRule="auto"/>
        <w:jc w:val="both"/>
        <w:rPr>
          <w:rFonts w:cs="Times New Roman"/>
          <w:szCs w:val="24"/>
        </w:rPr>
      </w:pPr>
      <w:r w:rsidRPr="005C7427">
        <w:rPr>
          <w:rFonts w:cs="Times New Roman"/>
          <w:szCs w:val="24"/>
        </w:rPr>
        <w:t>The microstructures of milk fat crystals were observed in a polarised light microscope (Leit</w:t>
      </w:r>
      <w:r w:rsidR="00B01184" w:rsidRPr="005C7427">
        <w:rPr>
          <w:rFonts w:cs="Times New Roman"/>
          <w:szCs w:val="24"/>
        </w:rPr>
        <w:t>z</w:t>
      </w:r>
      <w:r w:rsidRPr="005C7427">
        <w:rPr>
          <w:rFonts w:cs="Times New Roman"/>
          <w:szCs w:val="24"/>
        </w:rPr>
        <w:t xml:space="preserve"> </w:t>
      </w:r>
      <w:proofErr w:type="spellStart"/>
      <w:r w:rsidRPr="005C7427">
        <w:rPr>
          <w:rFonts w:cs="Times New Roman"/>
          <w:szCs w:val="24"/>
        </w:rPr>
        <w:t>Dialux</w:t>
      </w:r>
      <w:proofErr w:type="spellEnd"/>
      <w:r w:rsidRPr="005C7427">
        <w:rPr>
          <w:rFonts w:cs="Times New Roman"/>
          <w:szCs w:val="24"/>
        </w:rPr>
        <w:t xml:space="preserve">, Wetzlar, Germany). The lens was </w:t>
      </w:r>
      <w:r w:rsidR="00B901CA" w:rsidRPr="005C7427">
        <w:rPr>
          <w:rFonts w:cs="Times New Roman"/>
          <w:szCs w:val="24"/>
        </w:rPr>
        <w:t xml:space="preserve">a </w:t>
      </w:r>
      <w:r w:rsidRPr="005C7427">
        <w:rPr>
          <w:rFonts w:cs="Times New Roman"/>
          <w:szCs w:val="24"/>
        </w:rPr>
        <w:t>Nikon M Plan 40x ELWD and the digital images were captured using a Canon EOS 7D Mark II (Canon, Japan)</w:t>
      </w:r>
      <w:r w:rsidR="00B901CA" w:rsidRPr="005C7427">
        <w:rPr>
          <w:rFonts w:cs="Times New Roman"/>
          <w:szCs w:val="24"/>
        </w:rPr>
        <w:t xml:space="preserve"> camera</w:t>
      </w:r>
      <w:r w:rsidR="0033590D" w:rsidRPr="005C7427">
        <w:rPr>
          <w:rFonts w:cs="Times New Roman"/>
          <w:szCs w:val="24"/>
        </w:rPr>
        <w:t>,</w:t>
      </w:r>
      <w:r w:rsidRPr="005C7427">
        <w:rPr>
          <w:rFonts w:cs="Times New Roman"/>
          <w:szCs w:val="24"/>
        </w:rPr>
        <w:t xml:space="preserve"> providing </w:t>
      </w:r>
      <w:r w:rsidR="00183371" w:rsidRPr="005C7427">
        <w:rPr>
          <w:rFonts w:cs="Times New Roman"/>
          <w:szCs w:val="24"/>
        </w:rPr>
        <w:t xml:space="preserve">a </w:t>
      </w:r>
      <w:r w:rsidRPr="005C7427">
        <w:rPr>
          <w:rFonts w:cs="Times New Roman"/>
          <w:szCs w:val="24"/>
        </w:rPr>
        <w:t xml:space="preserve">5472 x 3072 pixels resolution. 50 </w:t>
      </w:r>
      <w:proofErr w:type="spellStart"/>
      <w:r w:rsidRPr="005C7427">
        <w:rPr>
          <w:rFonts w:cstheme="minorHAnsi"/>
          <w:szCs w:val="24"/>
        </w:rPr>
        <w:t>μ</w:t>
      </w:r>
      <w:r w:rsidRPr="005C7427">
        <w:rPr>
          <w:rFonts w:cs="Times New Roman"/>
          <w:szCs w:val="24"/>
        </w:rPr>
        <w:t>L</w:t>
      </w:r>
      <w:proofErr w:type="spellEnd"/>
      <w:r w:rsidRPr="005C7427">
        <w:rPr>
          <w:rFonts w:cs="Times New Roman"/>
          <w:szCs w:val="24"/>
        </w:rPr>
        <w:t xml:space="preserve"> </w:t>
      </w:r>
      <w:r w:rsidR="00B901CA" w:rsidRPr="005C7427">
        <w:rPr>
          <w:rFonts w:cs="Times New Roman"/>
          <w:szCs w:val="24"/>
        </w:rPr>
        <w:t xml:space="preserve">of </w:t>
      </w:r>
      <w:r w:rsidRPr="005C7427">
        <w:rPr>
          <w:rFonts w:cs="Times New Roman"/>
          <w:szCs w:val="24"/>
        </w:rPr>
        <w:t>molten sample w</w:t>
      </w:r>
      <w:r w:rsidR="00B901CA" w:rsidRPr="005C7427">
        <w:rPr>
          <w:rFonts w:cs="Times New Roman"/>
          <w:szCs w:val="24"/>
        </w:rPr>
        <w:t>as</w:t>
      </w:r>
      <w:r w:rsidRPr="005C7427">
        <w:rPr>
          <w:rFonts w:cs="Times New Roman"/>
          <w:szCs w:val="24"/>
        </w:rPr>
        <w:t xml:space="preserve"> placed in a </w:t>
      </w:r>
      <w:proofErr w:type="spellStart"/>
      <w:r w:rsidRPr="005C7427">
        <w:rPr>
          <w:rFonts w:cs="Times New Roman"/>
          <w:szCs w:val="24"/>
        </w:rPr>
        <w:t>Linkam</w:t>
      </w:r>
      <w:proofErr w:type="spellEnd"/>
      <w:r w:rsidRPr="005C7427">
        <w:rPr>
          <w:rFonts w:cs="Times New Roman"/>
          <w:szCs w:val="24"/>
        </w:rPr>
        <w:t xml:space="preserve"> CSS 450 hot stage (</w:t>
      </w:r>
      <w:proofErr w:type="spellStart"/>
      <w:r w:rsidRPr="005C7427">
        <w:rPr>
          <w:rFonts w:cs="Times New Roman"/>
          <w:szCs w:val="24"/>
        </w:rPr>
        <w:t>Linkam</w:t>
      </w:r>
      <w:proofErr w:type="spellEnd"/>
      <w:r w:rsidRPr="005C7427">
        <w:rPr>
          <w:rFonts w:cs="Times New Roman"/>
          <w:szCs w:val="24"/>
        </w:rPr>
        <w:t xml:space="preserve"> Instruments, Tadworth-UK)</w:t>
      </w:r>
      <w:r w:rsidR="00B901CA" w:rsidRPr="005C7427">
        <w:rPr>
          <w:rFonts w:cs="Times New Roman"/>
          <w:szCs w:val="24"/>
        </w:rPr>
        <w:t>,</w:t>
      </w:r>
      <w:r w:rsidRPr="005C7427">
        <w:rPr>
          <w:rFonts w:cs="Times New Roman"/>
          <w:szCs w:val="24"/>
        </w:rPr>
        <w:t xml:space="preserve"> with the gap set at 100 </w:t>
      </w:r>
      <w:proofErr w:type="spellStart"/>
      <w:r w:rsidRPr="005C7427">
        <w:rPr>
          <w:rFonts w:cstheme="minorHAnsi"/>
          <w:szCs w:val="24"/>
        </w:rPr>
        <w:t>μ</w:t>
      </w:r>
      <w:r w:rsidRPr="005C7427">
        <w:rPr>
          <w:rFonts w:cs="Times New Roman"/>
          <w:szCs w:val="24"/>
        </w:rPr>
        <w:t>m</w:t>
      </w:r>
      <w:proofErr w:type="spellEnd"/>
      <w:r w:rsidRPr="005C7427">
        <w:rPr>
          <w:rFonts w:cs="Times New Roman"/>
          <w:szCs w:val="24"/>
        </w:rPr>
        <w:t>. Two thermal procedures were</w:t>
      </w:r>
      <w:r w:rsidR="00B901CA" w:rsidRPr="005C7427">
        <w:rPr>
          <w:rFonts w:cs="Times New Roman"/>
          <w:szCs w:val="24"/>
        </w:rPr>
        <w:t xml:space="preserve"> used</w:t>
      </w:r>
      <w:r w:rsidRPr="005C7427">
        <w:rPr>
          <w:rFonts w:cs="Times New Roman"/>
          <w:szCs w:val="24"/>
        </w:rPr>
        <w:t xml:space="preserve"> and</w:t>
      </w:r>
      <w:r w:rsidR="00B901CA" w:rsidRPr="005C7427">
        <w:rPr>
          <w:rFonts w:cs="Times New Roman"/>
          <w:szCs w:val="24"/>
        </w:rPr>
        <w:t xml:space="preserve"> the stage temperature was</w:t>
      </w:r>
      <w:r w:rsidRPr="005C7427">
        <w:rPr>
          <w:rFonts w:cs="Times New Roman"/>
          <w:szCs w:val="24"/>
        </w:rPr>
        <w:t xml:space="preserve"> controlled </w:t>
      </w:r>
      <w:r w:rsidR="00B901CA" w:rsidRPr="005C7427">
        <w:rPr>
          <w:rFonts w:cs="Times New Roman"/>
          <w:szCs w:val="24"/>
        </w:rPr>
        <w:t xml:space="preserve">with the </w:t>
      </w:r>
      <w:r w:rsidRPr="005C7427">
        <w:rPr>
          <w:rFonts w:cs="Times New Roman"/>
          <w:szCs w:val="24"/>
        </w:rPr>
        <w:t>Linksys 32 data capture programme (</w:t>
      </w:r>
      <w:proofErr w:type="spellStart"/>
      <w:r w:rsidRPr="005C7427">
        <w:rPr>
          <w:rFonts w:cs="Times New Roman"/>
          <w:color w:val="000000" w:themeColor="text1"/>
          <w:szCs w:val="24"/>
        </w:rPr>
        <w:t>Linkam</w:t>
      </w:r>
      <w:proofErr w:type="spellEnd"/>
      <w:r w:rsidRPr="005C7427">
        <w:rPr>
          <w:rFonts w:cs="Times New Roman"/>
          <w:color w:val="000000" w:themeColor="text1"/>
          <w:szCs w:val="24"/>
        </w:rPr>
        <w:t xml:space="preserve"> Instruments, Tadworth-UK</w:t>
      </w:r>
      <w:r w:rsidRPr="005C7427">
        <w:rPr>
          <w:rFonts w:cs="Times New Roman"/>
          <w:szCs w:val="24"/>
        </w:rPr>
        <w:t xml:space="preserve">). </w:t>
      </w:r>
      <w:r w:rsidR="00B901CA" w:rsidRPr="005C7427">
        <w:rPr>
          <w:rFonts w:cs="Times New Roman"/>
          <w:szCs w:val="24"/>
        </w:rPr>
        <w:t>All samples</w:t>
      </w:r>
      <w:r w:rsidRPr="005C7427">
        <w:rPr>
          <w:rFonts w:cs="Times New Roman"/>
          <w:szCs w:val="24"/>
        </w:rPr>
        <w:t xml:space="preserve"> were </w:t>
      </w:r>
      <w:r w:rsidR="00183371" w:rsidRPr="005C7427">
        <w:rPr>
          <w:rFonts w:cs="Times New Roman"/>
          <w:szCs w:val="24"/>
        </w:rPr>
        <w:t>exposed to</w:t>
      </w:r>
      <w:r w:rsidRPr="005C7427">
        <w:rPr>
          <w:rFonts w:cs="Times New Roman"/>
          <w:szCs w:val="24"/>
        </w:rPr>
        <w:t xml:space="preserve"> 60</w:t>
      </w:r>
      <w:r w:rsidR="0033590D" w:rsidRPr="005C7427">
        <w:rPr>
          <w:rFonts w:cs="Times New Roman"/>
          <w:szCs w:val="24"/>
        </w:rPr>
        <w:t xml:space="preserve"> </w:t>
      </w:r>
      <w:r w:rsidRPr="005C7427">
        <w:rPr>
          <w:rFonts w:cstheme="minorHAnsi"/>
          <w:szCs w:val="24"/>
        </w:rPr>
        <w:t>°</w:t>
      </w:r>
      <w:r w:rsidRPr="005C7427">
        <w:rPr>
          <w:rFonts w:cs="Times New Roman"/>
          <w:szCs w:val="24"/>
        </w:rPr>
        <w:t>C for 10 minutes</w:t>
      </w:r>
      <w:r w:rsidR="00B901CA" w:rsidRPr="005C7427">
        <w:rPr>
          <w:rFonts w:cs="Times New Roman"/>
          <w:szCs w:val="24"/>
        </w:rPr>
        <w:t>,</w:t>
      </w:r>
      <w:r w:rsidRPr="005C7427">
        <w:rPr>
          <w:rFonts w:cs="Times New Roman"/>
          <w:szCs w:val="24"/>
        </w:rPr>
        <w:t xml:space="preserve"> in order to erase the crystal memory </w:t>
      </w:r>
      <w:r w:rsidR="00B901CA" w:rsidRPr="005C7427">
        <w:rPr>
          <w:rFonts w:cs="Times New Roman"/>
          <w:szCs w:val="24"/>
        </w:rPr>
        <w:t xml:space="preserve">and </w:t>
      </w:r>
      <w:r w:rsidRPr="005C7427">
        <w:rPr>
          <w:rFonts w:cs="Times New Roman"/>
          <w:szCs w:val="24"/>
        </w:rPr>
        <w:t xml:space="preserve">then </w:t>
      </w:r>
      <w:r w:rsidR="00B901CA" w:rsidRPr="005C7427">
        <w:rPr>
          <w:rFonts w:cs="Times New Roman"/>
          <w:szCs w:val="24"/>
        </w:rPr>
        <w:t xml:space="preserve">they were </w:t>
      </w:r>
      <w:r w:rsidRPr="005C7427">
        <w:rPr>
          <w:rFonts w:cs="Times New Roman"/>
          <w:szCs w:val="24"/>
        </w:rPr>
        <w:t xml:space="preserve">subjected to </w:t>
      </w:r>
      <w:r w:rsidR="0033590D" w:rsidRPr="005C7427">
        <w:rPr>
          <w:rFonts w:cs="Times New Roman"/>
          <w:szCs w:val="24"/>
        </w:rPr>
        <w:t xml:space="preserve">a </w:t>
      </w:r>
      <w:r w:rsidRPr="005C7427">
        <w:rPr>
          <w:rFonts w:cs="Times New Roman"/>
          <w:szCs w:val="24"/>
        </w:rPr>
        <w:t xml:space="preserve">cooling </w:t>
      </w:r>
      <w:r w:rsidR="0033590D" w:rsidRPr="005C7427">
        <w:rPr>
          <w:rFonts w:cs="Times New Roman"/>
          <w:szCs w:val="24"/>
        </w:rPr>
        <w:t>ramp of</w:t>
      </w:r>
      <w:r w:rsidRPr="005C7427">
        <w:rPr>
          <w:rFonts w:cs="Times New Roman"/>
          <w:szCs w:val="24"/>
        </w:rPr>
        <w:t xml:space="preserve"> </w:t>
      </w:r>
      <w:r w:rsidR="00B901CA" w:rsidRPr="005C7427">
        <w:rPr>
          <w:rFonts w:cs="Times New Roman"/>
          <w:szCs w:val="24"/>
        </w:rPr>
        <w:t>-</w:t>
      </w:r>
      <w:r w:rsidRPr="005C7427">
        <w:rPr>
          <w:rFonts w:cs="Times New Roman"/>
          <w:szCs w:val="24"/>
        </w:rPr>
        <w:t xml:space="preserve">5 </w:t>
      </w:r>
      <w:r w:rsidRPr="005C7427">
        <w:rPr>
          <w:rFonts w:cstheme="minorHAnsi"/>
          <w:szCs w:val="24"/>
        </w:rPr>
        <w:t>°</w:t>
      </w:r>
      <w:r w:rsidRPr="005C7427">
        <w:rPr>
          <w:rFonts w:cs="Times New Roman"/>
          <w:szCs w:val="24"/>
        </w:rPr>
        <w:t xml:space="preserve">C/min </w:t>
      </w:r>
      <w:r w:rsidR="0033590D" w:rsidRPr="005C7427">
        <w:rPr>
          <w:rFonts w:cs="Times New Roman"/>
          <w:szCs w:val="24"/>
        </w:rPr>
        <w:t xml:space="preserve">down </w:t>
      </w:r>
      <w:r w:rsidRPr="005C7427">
        <w:rPr>
          <w:rFonts w:cs="Times New Roman"/>
          <w:szCs w:val="24"/>
        </w:rPr>
        <w:t>to 0</w:t>
      </w:r>
      <w:r w:rsidRPr="005C7427">
        <w:rPr>
          <w:rFonts w:cstheme="minorHAnsi"/>
          <w:szCs w:val="24"/>
        </w:rPr>
        <w:t>°</w:t>
      </w:r>
      <w:r w:rsidRPr="005C7427">
        <w:rPr>
          <w:rFonts w:cs="Times New Roman"/>
          <w:szCs w:val="24"/>
        </w:rPr>
        <w:t xml:space="preserve">C. </w:t>
      </w:r>
      <w:r w:rsidR="00B901CA" w:rsidRPr="005C7427">
        <w:rPr>
          <w:rFonts w:cs="Times New Roman"/>
          <w:szCs w:val="24"/>
        </w:rPr>
        <w:t xml:space="preserve">The </w:t>
      </w:r>
      <w:r w:rsidRPr="005C7427">
        <w:rPr>
          <w:rFonts w:cs="Times New Roman"/>
          <w:szCs w:val="24"/>
        </w:rPr>
        <w:t xml:space="preserve">Stearin </w:t>
      </w:r>
      <w:r w:rsidR="0033590D" w:rsidRPr="005C7427">
        <w:rPr>
          <w:rFonts w:cs="Times New Roman"/>
          <w:szCs w:val="24"/>
        </w:rPr>
        <w:t xml:space="preserve">fraction </w:t>
      </w:r>
      <w:r w:rsidRPr="005C7427">
        <w:rPr>
          <w:rFonts w:cs="Times New Roman"/>
          <w:szCs w:val="24"/>
        </w:rPr>
        <w:t xml:space="preserve">was </w:t>
      </w:r>
      <w:r w:rsidR="003435C9" w:rsidRPr="005C7427">
        <w:rPr>
          <w:rFonts w:cs="Times New Roman"/>
          <w:szCs w:val="24"/>
        </w:rPr>
        <w:t xml:space="preserve">also </w:t>
      </w:r>
      <w:r w:rsidRPr="005C7427">
        <w:rPr>
          <w:rFonts w:cs="Times New Roman"/>
          <w:szCs w:val="24"/>
        </w:rPr>
        <w:t xml:space="preserve">slowly cooled at </w:t>
      </w:r>
      <w:r w:rsidR="00B901CA" w:rsidRPr="005C7427">
        <w:rPr>
          <w:rFonts w:cs="Times New Roman"/>
          <w:szCs w:val="24"/>
        </w:rPr>
        <w:t>-</w:t>
      </w:r>
      <w:r w:rsidRPr="005C7427">
        <w:rPr>
          <w:rFonts w:cs="Times New Roman"/>
          <w:szCs w:val="24"/>
        </w:rPr>
        <w:t xml:space="preserve">0.5 </w:t>
      </w:r>
      <w:r w:rsidRPr="005C7427">
        <w:rPr>
          <w:rFonts w:cstheme="minorHAnsi"/>
          <w:szCs w:val="24"/>
        </w:rPr>
        <w:t>°</w:t>
      </w:r>
      <w:r w:rsidRPr="005C7427">
        <w:rPr>
          <w:rFonts w:cs="Times New Roman"/>
          <w:szCs w:val="24"/>
        </w:rPr>
        <w:t>C/min</w:t>
      </w:r>
      <w:r w:rsidR="003435C9" w:rsidRPr="005C7427">
        <w:rPr>
          <w:rFonts w:cs="Times New Roman"/>
          <w:szCs w:val="24"/>
        </w:rPr>
        <w:t xml:space="preserve"> after the same melting procedure</w:t>
      </w:r>
      <w:r w:rsidRPr="005C7427">
        <w:rPr>
          <w:rFonts w:cs="Times New Roman"/>
          <w:szCs w:val="24"/>
        </w:rPr>
        <w:t xml:space="preserve">. ImageJ 1.53a software (NIH, USA) </w:t>
      </w:r>
      <w:r w:rsidR="003435C9" w:rsidRPr="005C7427">
        <w:rPr>
          <w:rFonts w:cs="Times New Roman"/>
          <w:szCs w:val="24"/>
        </w:rPr>
        <w:t>wa</w:t>
      </w:r>
      <w:r w:rsidRPr="005C7427">
        <w:rPr>
          <w:rFonts w:cs="Times New Roman"/>
          <w:szCs w:val="24"/>
        </w:rPr>
        <w:t>s used for image processing. All captured images were scaled using a 1 mm graticule image</w:t>
      </w:r>
      <w:r w:rsidR="0033590D" w:rsidRPr="005C7427">
        <w:rPr>
          <w:rFonts w:cs="Times New Roman"/>
          <w:szCs w:val="24"/>
        </w:rPr>
        <w:t>,</w:t>
      </w:r>
      <w:r w:rsidRPr="005C7427">
        <w:rPr>
          <w:rFonts w:cs="Times New Roman"/>
          <w:szCs w:val="24"/>
        </w:rPr>
        <w:t xml:space="preserve"> which was taken in the same microscopy set up. Image contrast</w:t>
      </w:r>
      <w:r w:rsidR="0033590D" w:rsidRPr="005C7427">
        <w:rPr>
          <w:rFonts w:cs="Times New Roman"/>
          <w:szCs w:val="24"/>
        </w:rPr>
        <w:t>s</w:t>
      </w:r>
      <w:r w:rsidRPr="005C7427">
        <w:rPr>
          <w:rFonts w:cs="Times New Roman"/>
          <w:szCs w:val="24"/>
        </w:rPr>
        <w:t xml:space="preserve"> were enhanced for publication purpose.</w:t>
      </w:r>
    </w:p>
    <w:p w14:paraId="20D8EFFA" w14:textId="77777777" w:rsidR="00183921" w:rsidRPr="005C7427" w:rsidRDefault="00183921">
      <w:pPr>
        <w:rPr>
          <w:b/>
          <w:bCs/>
          <w:sz w:val="24"/>
          <w:szCs w:val="24"/>
        </w:rPr>
      </w:pPr>
    </w:p>
    <w:p w14:paraId="1E4B4172" w14:textId="7495B327" w:rsidR="00946857" w:rsidRPr="005C7427" w:rsidRDefault="0033590D" w:rsidP="00B82261">
      <w:pPr>
        <w:rPr>
          <w:b/>
          <w:bCs/>
          <w:sz w:val="24"/>
          <w:szCs w:val="24"/>
        </w:rPr>
      </w:pPr>
      <w:r w:rsidRPr="005C7427">
        <w:rPr>
          <w:b/>
          <w:bCs/>
          <w:sz w:val="24"/>
          <w:szCs w:val="24"/>
        </w:rPr>
        <w:t xml:space="preserve">3. </w:t>
      </w:r>
      <w:r w:rsidR="0028727E" w:rsidRPr="005C7427">
        <w:rPr>
          <w:b/>
          <w:bCs/>
          <w:sz w:val="24"/>
          <w:szCs w:val="24"/>
        </w:rPr>
        <w:t>Results and Discussion</w:t>
      </w:r>
    </w:p>
    <w:p w14:paraId="22A35B98" w14:textId="5C576476" w:rsidR="006F2075" w:rsidRPr="005C7427" w:rsidRDefault="00C1796C" w:rsidP="008D45B5">
      <w:pPr>
        <w:spacing w:line="312" w:lineRule="auto"/>
        <w:rPr>
          <w:b/>
          <w:bCs/>
        </w:rPr>
      </w:pPr>
      <w:r w:rsidRPr="005C7427">
        <w:rPr>
          <w:b/>
          <w:bCs/>
        </w:rPr>
        <w:t xml:space="preserve">3.1 </w:t>
      </w:r>
      <w:r w:rsidR="003435C9" w:rsidRPr="005C7427">
        <w:rPr>
          <w:b/>
          <w:bCs/>
        </w:rPr>
        <w:t xml:space="preserve">TAGs </w:t>
      </w:r>
      <w:r w:rsidR="00FF7A20" w:rsidRPr="005C7427">
        <w:rPr>
          <w:b/>
          <w:bCs/>
        </w:rPr>
        <w:t>C</w:t>
      </w:r>
      <w:r w:rsidR="006F2075" w:rsidRPr="005C7427">
        <w:rPr>
          <w:b/>
          <w:bCs/>
        </w:rPr>
        <w:t xml:space="preserve">omposition of </w:t>
      </w:r>
      <w:r w:rsidR="00FF7A20" w:rsidRPr="005C7427">
        <w:rPr>
          <w:b/>
          <w:bCs/>
        </w:rPr>
        <w:t>M</w:t>
      </w:r>
      <w:r w:rsidR="006F2075" w:rsidRPr="005C7427">
        <w:rPr>
          <w:b/>
          <w:bCs/>
        </w:rPr>
        <w:t xml:space="preserve">ilk </w:t>
      </w:r>
      <w:r w:rsidR="00FF7A20" w:rsidRPr="005C7427">
        <w:rPr>
          <w:b/>
          <w:bCs/>
        </w:rPr>
        <w:t>F</w:t>
      </w:r>
      <w:r w:rsidR="006F2075" w:rsidRPr="005C7427">
        <w:rPr>
          <w:b/>
          <w:bCs/>
        </w:rPr>
        <w:t xml:space="preserve">at </w:t>
      </w:r>
      <w:r w:rsidR="00FF7A20" w:rsidRPr="005C7427">
        <w:rPr>
          <w:b/>
          <w:bCs/>
        </w:rPr>
        <w:t>F</w:t>
      </w:r>
      <w:r w:rsidR="006F2075" w:rsidRPr="005C7427">
        <w:rPr>
          <w:b/>
          <w:bCs/>
        </w:rPr>
        <w:t>raction</w:t>
      </w:r>
      <w:r w:rsidR="00DC7792" w:rsidRPr="005C7427">
        <w:rPr>
          <w:b/>
          <w:bCs/>
        </w:rPr>
        <w:t xml:space="preserve"> </w:t>
      </w:r>
      <w:r w:rsidR="00FF7A20" w:rsidRPr="005C7427">
        <w:rPr>
          <w:b/>
          <w:bCs/>
        </w:rPr>
        <w:t>S</w:t>
      </w:r>
      <w:r w:rsidR="00DC7792" w:rsidRPr="005C7427">
        <w:rPr>
          <w:b/>
          <w:bCs/>
        </w:rPr>
        <w:t>amples</w:t>
      </w:r>
    </w:p>
    <w:p w14:paraId="1389F387" w14:textId="3A7300A0" w:rsidR="00E3196F" w:rsidRPr="005C7427" w:rsidRDefault="00C50893" w:rsidP="008D45B5">
      <w:pPr>
        <w:spacing w:line="312" w:lineRule="auto"/>
        <w:jc w:val="both"/>
        <w:rPr>
          <w:rFonts w:cstheme="minorHAnsi"/>
        </w:rPr>
      </w:pPr>
      <w:r w:rsidRPr="005C7427">
        <w:t xml:space="preserve">The </w:t>
      </w:r>
      <w:r w:rsidR="00E80D31" w:rsidRPr="005C7427">
        <w:t xml:space="preserve">current </w:t>
      </w:r>
      <w:r w:rsidRPr="005C7427">
        <w:t>dry fractionation procedure resulted in</w:t>
      </w:r>
      <w:r w:rsidR="00066EED" w:rsidRPr="005C7427">
        <w:t xml:space="preserve"> three </w:t>
      </w:r>
      <w:r w:rsidR="008976AC" w:rsidRPr="005C7427">
        <w:t>fractions</w:t>
      </w:r>
      <w:r w:rsidR="00241866" w:rsidRPr="005C7427">
        <w:t xml:space="preserve">, </w:t>
      </w:r>
      <w:r w:rsidR="005D6B7A" w:rsidRPr="005C7427">
        <w:t xml:space="preserve">i.e., </w:t>
      </w:r>
      <w:r w:rsidR="004173BE" w:rsidRPr="005C7427">
        <w:t xml:space="preserve">the </w:t>
      </w:r>
      <w:r w:rsidR="009C4628" w:rsidRPr="005C7427">
        <w:t>Stearin</w:t>
      </w:r>
      <w:r w:rsidR="00802103" w:rsidRPr="005C7427">
        <w:t xml:space="preserve">, </w:t>
      </w:r>
      <w:r w:rsidR="009C4628" w:rsidRPr="005C7427">
        <w:t>Mid</w:t>
      </w:r>
      <w:r w:rsidR="00802103" w:rsidRPr="005C7427">
        <w:t xml:space="preserve"> and </w:t>
      </w:r>
      <w:r w:rsidR="009C4628" w:rsidRPr="005C7427">
        <w:t>Olein</w:t>
      </w:r>
      <w:r w:rsidR="00802103" w:rsidRPr="005C7427">
        <w:t xml:space="preserve"> </w:t>
      </w:r>
      <w:r w:rsidR="004173BE" w:rsidRPr="005C7427">
        <w:t xml:space="preserve">fractions </w:t>
      </w:r>
      <w:r w:rsidR="00802103" w:rsidRPr="005C7427">
        <w:t xml:space="preserve">with </w:t>
      </w:r>
      <w:r w:rsidR="000A1D95" w:rsidRPr="005C7427">
        <w:t>a</w:t>
      </w:r>
      <w:r w:rsidR="00652379" w:rsidRPr="005C7427">
        <w:t>n extraction yield</w:t>
      </w:r>
      <w:r w:rsidR="00A14CBE" w:rsidRPr="005C7427">
        <w:t xml:space="preserve"> </w:t>
      </w:r>
      <w:r w:rsidR="000A1D95" w:rsidRPr="005C7427">
        <w:t xml:space="preserve">of </w:t>
      </w:r>
      <w:r w:rsidR="00273302" w:rsidRPr="005C7427">
        <w:t>33.8</w:t>
      </w:r>
      <w:r w:rsidR="00705FE9" w:rsidRPr="005C7427">
        <w:t xml:space="preserve"> </w:t>
      </w:r>
      <w:r w:rsidR="00273302" w:rsidRPr="005C7427">
        <w:rPr>
          <w:rFonts w:cstheme="minorHAnsi"/>
        </w:rPr>
        <w:t>±</w:t>
      </w:r>
      <w:r w:rsidR="00705FE9" w:rsidRPr="005C7427">
        <w:rPr>
          <w:rFonts w:cstheme="minorHAnsi"/>
        </w:rPr>
        <w:t xml:space="preserve"> </w:t>
      </w:r>
      <w:r w:rsidR="00273302" w:rsidRPr="005C7427">
        <w:t>3.7</w:t>
      </w:r>
      <w:r w:rsidR="004123CB" w:rsidRPr="005C7427">
        <w:t xml:space="preserve"> </w:t>
      </w:r>
      <w:r w:rsidR="00273302" w:rsidRPr="005C7427">
        <w:t>%, 23.6</w:t>
      </w:r>
      <w:r w:rsidR="00705FE9" w:rsidRPr="005C7427">
        <w:t xml:space="preserve"> </w:t>
      </w:r>
      <w:r w:rsidR="00BC2D64" w:rsidRPr="005C7427">
        <w:rPr>
          <w:rFonts w:cstheme="minorHAnsi"/>
        </w:rPr>
        <w:t>±</w:t>
      </w:r>
      <w:r w:rsidR="00705FE9" w:rsidRPr="005C7427">
        <w:rPr>
          <w:rFonts w:cstheme="minorHAnsi"/>
        </w:rPr>
        <w:t xml:space="preserve"> </w:t>
      </w:r>
      <w:r w:rsidR="00273302" w:rsidRPr="005C7427">
        <w:t>1.7</w:t>
      </w:r>
      <w:r w:rsidR="004123CB" w:rsidRPr="005C7427">
        <w:t xml:space="preserve"> </w:t>
      </w:r>
      <w:r w:rsidR="00273302" w:rsidRPr="005C7427">
        <w:t>% and 42.6</w:t>
      </w:r>
      <w:r w:rsidR="00E57644" w:rsidRPr="005C7427">
        <w:t xml:space="preserve"> </w:t>
      </w:r>
      <w:r w:rsidR="00BC2D64" w:rsidRPr="005C7427">
        <w:rPr>
          <w:rFonts w:cstheme="minorHAnsi"/>
        </w:rPr>
        <w:t>±</w:t>
      </w:r>
      <w:r w:rsidR="00E57644" w:rsidRPr="005C7427">
        <w:rPr>
          <w:rFonts w:cstheme="minorHAnsi"/>
        </w:rPr>
        <w:t xml:space="preserve"> </w:t>
      </w:r>
      <w:r w:rsidR="00BC2D64" w:rsidRPr="005C7427">
        <w:rPr>
          <w:rFonts w:cstheme="minorHAnsi"/>
        </w:rPr>
        <w:t>2.9</w:t>
      </w:r>
      <w:r w:rsidR="004123CB" w:rsidRPr="005C7427">
        <w:rPr>
          <w:rFonts w:cstheme="minorHAnsi"/>
        </w:rPr>
        <w:t xml:space="preserve"> </w:t>
      </w:r>
      <w:r w:rsidR="00BC2D64" w:rsidRPr="005C7427">
        <w:rPr>
          <w:rFonts w:cstheme="minorHAnsi"/>
        </w:rPr>
        <w:t>%</w:t>
      </w:r>
      <w:r w:rsidR="002E674F" w:rsidRPr="005C7427">
        <w:rPr>
          <w:rFonts w:cstheme="minorHAnsi"/>
        </w:rPr>
        <w:t>,</w:t>
      </w:r>
      <w:r w:rsidR="00802103" w:rsidRPr="005C7427">
        <w:rPr>
          <w:rFonts w:cstheme="minorHAnsi"/>
        </w:rPr>
        <w:t xml:space="preserve"> respectively.</w:t>
      </w:r>
      <w:r w:rsidR="00BC2D64" w:rsidRPr="005C7427">
        <w:rPr>
          <w:rFonts w:cstheme="minorHAnsi"/>
        </w:rPr>
        <w:t xml:space="preserve"> Th</w:t>
      </w:r>
      <w:r w:rsidR="00C96DF6" w:rsidRPr="005C7427">
        <w:rPr>
          <w:rFonts w:cstheme="minorHAnsi"/>
        </w:rPr>
        <w:t>e</w:t>
      </w:r>
      <w:r w:rsidR="000A1D95" w:rsidRPr="005C7427">
        <w:rPr>
          <w:rFonts w:cstheme="minorHAnsi"/>
        </w:rPr>
        <w:t xml:space="preserve"> </w:t>
      </w:r>
      <w:r w:rsidR="004173BE" w:rsidRPr="005C7427">
        <w:rPr>
          <w:rFonts w:cstheme="minorHAnsi"/>
        </w:rPr>
        <w:t>two</w:t>
      </w:r>
      <w:r w:rsidR="007E1BDD" w:rsidRPr="005C7427">
        <w:rPr>
          <w:rFonts w:cstheme="minorHAnsi"/>
        </w:rPr>
        <w:t>-</w:t>
      </w:r>
      <w:r w:rsidR="004173BE" w:rsidRPr="005C7427">
        <w:rPr>
          <w:rFonts w:cstheme="minorHAnsi"/>
        </w:rPr>
        <w:t>step</w:t>
      </w:r>
      <w:r w:rsidR="00BC2D64" w:rsidRPr="005C7427">
        <w:rPr>
          <w:rFonts w:cstheme="minorHAnsi"/>
        </w:rPr>
        <w:t xml:space="preserve"> </w:t>
      </w:r>
      <w:r w:rsidR="005F7565" w:rsidRPr="005C7427">
        <w:rPr>
          <w:rFonts w:cstheme="minorHAnsi"/>
        </w:rPr>
        <w:t xml:space="preserve">fractionation </w:t>
      </w:r>
      <w:r w:rsidR="00A87AEF" w:rsidRPr="005C7427">
        <w:rPr>
          <w:rFonts w:cstheme="minorHAnsi"/>
        </w:rPr>
        <w:t xml:space="preserve">at 35 and 25 °C </w:t>
      </w:r>
      <w:r w:rsidR="000A1D95" w:rsidRPr="005C7427">
        <w:rPr>
          <w:rFonts w:cstheme="minorHAnsi"/>
        </w:rPr>
        <w:t>gave different results compared to the existing literature</w:t>
      </w:r>
      <w:r w:rsidR="006022F4" w:rsidRPr="005C7427">
        <w:rPr>
          <w:rFonts w:cstheme="minorHAnsi"/>
        </w:rPr>
        <w:t>. Van Aken</w:t>
      </w:r>
      <w:r w:rsidR="005E6662" w:rsidRPr="005C7427">
        <w:rPr>
          <w:rFonts w:cstheme="minorHAnsi"/>
        </w:rPr>
        <w:t xml:space="preserve"> et al.</w:t>
      </w:r>
      <w:r w:rsidR="00183921" w:rsidRPr="005C7427">
        <w:rPr>
          <w:rFonts w:cstheme="minorHAnsi"/>
        </w:rPr>
        <w:t xml:space="preserve"> </w:t>
      </w:r>
      <w:r w:rsidR="005E6662" w:rsidRPr="005C7427">
        <w:rPr>
          <w:rFonts w:cstheme="minorHAnsi"/>
        </w:rPr>
        <w:fldChar w:fldCharType="begin" w:fldLock="1"/>
      </w:r>
      <w:r w:rsidR="002D3D96">
        <w:rPr>
          <w:rFonts w:cstheme="minorHAnsi"/>
        </w:rPr>
        <w:instrText>ADDIN CSL_CITATION {"citationItems":[{"id":"ITEM-1","itemData":{"DOI":"10.1007/s11746-999-0146-8","ISSN":"0003021X","abstract":"Milk fat was fractionated by solvent (acetone) fractionation and dry fractionation. Based on their fatty acid and acyl-carbon profiles, the fractions could be divided into three main groups: high-melting triglycerides (HMT), middle-melting triglycerides (MMT), and low-melting triglycerides (LMT). HMT fractions were enriched in long-chain fatty acids, and reduced in short-chain fatty acids and unsaturated fatty acids. The MMT fractions were enriched in long-chain fatty acids, and reduced in unsaturated fatty acids. The LMT fractions were reduced in long-chain fatty acids, and enriched in short-chain fatty acids and unsaturated fatty acids. Crystallization of these fractions was studied by differential scanning calorimetry and X-ray diffraction techniques. In this study, the stable crystal form appeared to be the β′-form for all fractions. At sufficiently low temperature (different for each fraction), the β′-form is preceded by crystallization in the metastable α-form. An important difference between the fractions is the rate of crystallization in the β′-form, which proceeds at a much lower rate for the lower-melting fat fractions than for the higher-melting fat fractions. This may be due to the much lower affinity for crystallization of the lower-melting fractions, due to the less favorable molecular geometry for packing in the β′-crystal lattice.","author":[{"dropping-particle":"","family":"Aken","given":"C. A.","non-dropping-particle":"Van","parse-names":false,"suffix":""},{"dropping-particle":"","family":"Grotenhuis","given":"E.","non-dropping-particle":"Ten","parse-names":false,"suffix":""},{"dropping-particle":"","family":"Langevelde","given":"A. J.","non-dropping-particle":"Van","parse-names":false,"suffix":""},{"dropping-particle":"","family":"Schenk","given":"H.","non-dropping-particle":"","parse-names":false,"suffix":""}],"container-title":"Journal of the American Oil Chemists' Society","id":"ITEM-1","issue":"11","issued":{"date-parts":[["1999"]]},"page":"1323-1331","publisher":"American Oil Chemists' Soc","title":"Composition and crystallization of milk fat fractions","type":"article-journal","volume":"76"},"uris":["http://www.mendeley.com/documents/?uuid=9bf4b42f-8ad2-3b83-bf39-23785042de8f"]}],"mendeley":{"formattedCitation":"(Van Aken et al., 1999)","manualFormatting":"(1999)","plainTextFormattedCitation":"(Van Aken et al., 1999)","previouslyFormattedCitation":"(Van Aken et al., 1999)"},"properties":{"noteIndex":0},"schema":"https://github.com/citation-style-language/schema/raw/master/csl-citation.json"}</w:instrText>
      </w:r>
      <w:r w:rsidR="005E6662" w:rsidRPr="005C7427">
        <w:rPr>
          <w:rFonts w:cstheme="minorHAnsi"/>
        </w:rPr>
        <w:fldChar w:fldCharType="separate"/>
      </w:r>
      <w:r w:rsidR="00F77119" w:rsidRPr="005C7427">
        <w:rPr>
          <w:rFonts w:cstheme="minorHAnsi"/>
          <w:noProof/>
        </w:rPr>
        <w:t>(1999)</w:t>
      </w:r>
      <w:r w:rsidR="005E6662" w:rsidRPr="005C7427">
        <w:rPr>
          <w:rFonts w:cstheme="minorHAnsi"/>
        </w:rPr>
        <w:fldChar w:fldCharType="end"/>
      </w:r>
      <w:r w:rsidR="006022F4" w:rsidRPr="005C7427">
        <w:rPr>
          <w:rFonts w:cstheme="minorHAnsi"/>
        </w:rPr>
        <w:t xml:space="preserve"> </w:t>
      </w:r>
      <w:r w:rsidR="005E6662" w:rsidRPr="005C7427">
        <w:rPr>
          <w:rFonts w:cstheme="minorHAnsi"/>
        </w:rPr>
        <w:t xml:space="preserve">reported the </w:t>
      </w:r>
      <w:r w:rsidR="00062B7E" w:rsidRPr="005C7427">
        <w:rPr>
          <w:rFonts w:cstheme="minorHAnsi"/>
        </w:rPr>
        <w:t xml:space="preserve">yield of </w:t>
      </w:r>
      <w:r w:rsidR="009C4628" w:rsidRPr="005C7427">
        <w:rPr>
          <w:rFonts w:cstheme="minorHAnsi"/>
        </w:rPr>
        <w:t>Stearin</w:t>
      </w:r>
      <w:r w:rsidR="00062B7E" w:rsidRPr="005C7427">
        <w:rPr>
          <w:rFonts w:cstheme="minorHAnsi"/>
        </w:rPr>
        <w:t xml:space="preserve"> </w:t>
      </w:r>
      <w:r w:rsidR="00584807" w:rsidRPr="005C7427">
        <w:rPr>
          <w:rFonts w:cstheme="minorHAnsi"/>
        </w:rPr>
        <w:t xml:space="preserve">fraction </w:t>
      </w:r>
      <w:r w:rsidR="00BC72CD" w:rsidRPr="005C7427">
        <w:rPr>
          <w:rFonts w:cstheme="minorHAnsi"/>
        </w:rPr>
        <w:t>(&gt;</w:t>
      </w:r>
      <w:r w:rsidR="00062B7E" w:rsidRPr="005C7427">
        <w:rPr>
          <w:rFonts w:cstheme="minorHAnsi"/>
        </w:rPr>
        <w:t>30°C</w:t>
      </w:r>
      <w:r w:rsidR="00BC72CD" w:rsidRPr="005C7427">
        <w:rPr>
          <w:rFonts w:cstheme="minorHAnsi"/>
        </w:rPr>
        <w:t>)</w:t>
      </w:r>
      <w:r w:rsidR="00062B7E" w:rsidRPr="005C7427">
        <w:rPr>
          <w:rFonts w:cstheme="minorHAnsi"/>
        </w:rPr>
        <w:t xml:space="preserve"> </w:t>
      </w:r>
      <w:r w:rsidR="001A1EEA" w:rsidRPr="005C7427">
        <w:rPr>
          <w:rFonts w:cstheme="minorHAnsi"/>
        </w:rPr>
        <w:t>to be 24</w:t>
      </w:r>
      <w:r w:rsidR="004123CB" w:rsidRPr="005C7427">
        <w:rPr>
          <w:rFonts w:cstheme="minorHAnsi"/>
        </w:rPr>
        <w:t xml:space="preserve"> </w:t>
      </w:r>
      <w:r w:rsidR="001A1EEA" w:rsidRPr="005C7427">
        <w:rPr>
          <w:rFonts w:cstheme="minorHAnsi"/>
        </w:rPr>
        <w:t>%</w:t>
      </w:r>
      <w:r w:rsidR="00FB29B4" w:rsidRPr="005C7427">
        <w:rPr>
          <w:rFonts w:cstheme="minorHAnsi"/>
        </w:rPr>
        <w:t xml:space="preserve"> and </w:t>
      </w:r>
      <w:r w:rsidR="001A1EEA" w:rsidRPr="005C7427">
        <w:rPr>
          <w:rFonts w:cstheme="minorHAnsi"/>
        </w:rPr>
        <w:t xml:space="preserve">the </w:t>
      </w:r>
      <w:r w:rsidR="009C4628" w:rsidRPr="005C7427">
        <w:rPr>
          <w:rFonts w:cstheme="minorHAnsi"/>
        </w:rPr>
        <w:t>Olein</w:t>
      </w:r>
      <w:r w:rsidR="00584807" w:rsidRPr="005C7427">
        <w:rPr>
          <w:rFonts w:cstheme="minorHAnsi"/>
        </w:rPr>
        <w:t xml:space="preserve"> fraction</w:t>
      </w:r>
      <w:r w:rsidR="00F93A34" w:rsidRPr="005C7427">
        <w:rPr>
          <w:rFonts w:cstheme="minorHAnsi"/>
        </w:rPr>
        <w:t xml:space="preserve"> </w:t>
      </w:r>
      <w:r w:rsidR="00BC72CD" w:rsidRPr="005C7427">
        <w:rPr>
          <w:rFonts w:cstheme="minorHAnsi"/>
        </w:rPr>
        <w:t>(&lt;</w:t>
      </w:r>
      <w:r w:rsidR="00F93A34" w:rsidRPr="005C7427">
        <w:rPr>
          <w:rFonts w:cstheme="minorHAnsi"/>
        </w:rPr>
        <w:t>24°C</w:t>
      </w:r>
      <w:r w:rsidR="00BC72CD" w:rsidRPr="005C7427">
        <w:rPr>
          <w:rFonts w:cstheme="minorHAnsi"/>
        </w:rPr>
        <w:t>)</w:t>
      </w:r>
      <w:r w:rsidR="00F93A34" w:rsidRPr="005C7427">
        <w:rPr>
          <w:rFonts w:cstheme="minorHAnsi"/>
        </w:rPr>
        <w:t xml:space="preserve"> to be 37</w:t>
      </w:r>
      <w:r w:rsidR="004123CB" w:rsidRPr="005C7427">
        <w:rPr>
          <w:rFonts w:cstheme="minorHAnsi"/>
        </w:rPr>
        <w:t xml:space="preserve"> </w:t>
      </w:r>
      <w:r w:rsidR="00F93A34" w:rsidRPr="005C7427">
        <w:rPr>
          <w:rFonts w:cstheme="minorHAnsi"/>
        </w:rPr>
        <w:t xml:space="preserve">%, leaving the </w:t>
      </w:r>
      <w:r w:rsidR="009C4628" w:rsidRPr="005C7427">
        <w:rPr>
          <w:rFonts w:cstheme="minorHAnsi"/>
        </w:rPr>
        <w:t>Mid</w:t>
      </w:r>
      <w:r w:rsidR="002948CA" w:rsidRPr="005C7427">
        <w:rPr>
          <w:rFonts w:cstheme="minorHAnsi"/>
        </w:rPr>
        <w:t xml:space="preserve"> fraction</w:t>
      </w:r>
      <w:r w:rsidR="00F93A34" w:rsidRPr="005C7427">
        <w:rPr>
          <w:rFonts w:cstheme="minorHAnsi"/>
        </w:rPr>
        <w:t xml:space="preserve"> </w:t>
      </w:r>
      <w:r w:rsidR="006C2D29" w:rsidRPr="005C7427">
        <w:rPr>
          <w:rFonts w:cstheme="minorHAnsi"/>
        </w:rPr>
        <w:t>(</w:t>
      </w:r>
      <w:r w:rsidR="00E3196F" w:rsidRPr="005C7427">
        <w:rPr>
          <w:rFonts w:cstheme="minorHAnsi"/>
        </w:rPr>
        <w:t>24</w:t>
      </w:r>
      <w:r w:rsidR="00584807" w:rsidRPr="005C7427">
        <w:rPr>
          <w:rFonts w:cstheme="minorHAnsi"/>
        </w:rPr>
        <w:t>-</w:t>
      </w:r>
      <w:r w:rsidR="00E3196F" w:rsidRPr="005C7427">
        <w:rPr>
          <w:rFonts w:cstheme="minorHAnsi"/>
        </w:rPr>
        <w:t>30°C</w:t>
      </w:r>
      <w:r w:rsidR="006C2D29" w:rsidRPr="005C7427">
        <w:rPr>
          <w:rFonts w:cstheme="minorHAnsi"/>
        </w:rPr>
        <w:t>)</w:t>
      </w:r>
      <w:r w:rsidR="007B006F" w:rsidRPr="005C7427">
        <w:rPr>
          <w:rFonts w:cstheme="minorHAnsi"/>
        </w:rPr>
        <w:t xml:space="preserve"> portion</w:t>
      </w:r>
      <w:r w:rsidR="00E3196F" w:rsidRPr="005C7427">
        <w:rPr>
          <w:rFonts w:cstheme="minorHAnsi"/>
        </w:rPr>
        <w:t xml:space="preserve"> to be 39</w:t>
      </w:r>
      <w:r w:rsidR="004123CB" w:rsidRPr="005C7427">
        <w:rPr>
          <w:rFonts w:cstheme="minorHAnsi"/>
        </w:rPr>
        <w:t xml:space="preserve"> </w:t>
      </w:r>
      <w:r w:rsidR="00E3196F" w:rsidRPr="005C7427">
        <w:rPr>
          <w:rFonts w:cstheme="minorHAnsi"/>
        </w:rPr>
        <w:t xml:space="preserve">%. </w:t>
      </w:r>
      <w:r w:rsidR="00753611" w:rsidRPr="005C7427">
        <w:rPr>
          <w:rFonts w:cstheme="minorHAnsi"/>
        </w:rPr>
        <w:t xml:space="preserve">Comparatively, </w:t>
      </w:r>
      <w:r w:rsidR="000A1D95" w:rsidRPr="005C7427">
        <w:rPr>
          <w:rFonts w:cstheme="minorHAnsi"/>
        </w:rPr>
        <w:t>the Stearin portion we found was</w:t>
      </w:r>
      <w:r w:rsidR="00986BE4" w:rsidRPr="005C7427">
        <w:rPr>
          <w:rFonts w:cstheme="minorHAnsi"/>
        </w:rPr>
        <w:t xml:space="preserve"> </w:t>
      </w:r>
      <w:r w:rsidR="00183371" w:rsidRPr="005C7427">
        <w:rPr>
          <w:rFonts w:cstheme="minorHAnsi"/>
        </w:rPr>
        <w:t xml:space="preserve">bigger </w:t>
      </w:r>
      <w:r w:rsidR="00C85121" w:rsidRPr="005C7427">
        <w:rPr>
          <w:rFonts w:cstheme="minorHAnsi"/>
        </w:rPr>
        <w:t>than</w:t>
      </w:r>
      <w:r w:rsidR="000A1D95" w:rsidRPr="005C7427">
        <w:rPr>
          <w:rFonts w:cstheme="minorHAnsi"/>
        </w:rPr>
        <w:t xml:space="preserve"> estimated by</w:t>
      </w:r>
      <w:r w:rsidR="00C85121" w:rsidRPr="005C7427">
        <w:rPr>
          <w:rFonts w:cstheme="minorHAnsi"/>
        </w:rPr>
        <w:t xml:space="preserve"> Van Aken et al.</w:t>
      </w:r>
      <w:r w:rsidR="00183921" w:rsidRPr="005C7427">
        <w:rPr>
          <w:rFonts w:cstheme="minorHAnsi"/>
        </w:rPr>
        <w:t xml:space="preserve"> </w:t>
      </w:r>
      <w:r w:rsidR="00C85121" w:rsidRPr="005C7427">
        <w:rPr>
          <w:rFonts w:cstheme="minorHAnsi"/>
        </w:rPr>
        <w:fldChar w:fldCharType="begin" w:fldLock="1"/>
      </w:r>
      <w:r w:rsidR="002D3D96">
        <w:rPr>
          <w:rFonts w:cstheme="minorHAnsi"/>
        </w:rPr>
        <w:instrText>ADDIN CSL_CITATION {"citationItems":[{"id":"ITEM-1","itemData":{"DOI":"10.1007/s11746-999-0146-8","ISSN":"0003021X","abstract":"Milk fat was fractionated by solvent (acetone) fractionation and dry fractionation. Based on their fatty acid and acyl-carbon profiles, the fractions could be divided into three main groups: high-melting triglycerides (HMT), middle-melting triglycerides (MMT), and low-melting triglycerides (LMT). HMT fractions were enriched in long-chain fatty acids, and reduced in short-chain fatty acids and unsaturated fatty acids. The MMT fractions were enriched in long-chain fatty acids, and reduced in unsaturated fatty acids. The LMT fractions were reduced in long-chain fatty acids, and enriched in short-chain fatty acids and unsaturated fatty acids. Crystallization of these fractions was studied by differential scanning calorimetry and X-ray diffraction techniques. In this study, the stable crystal form appeared to be the β′-form for all fractions. At sufficiently low temperature (different for each fraction), the β′-form is preceded by crystallization in the metastable α-form. An important difference between the fractions is the rate of crystallization in the β′-form, which proceeds at a much lower rate for the lower-melting fat fractions than for the higher-melting fat fractions. This may be due to the much lower affinity for crystallization of the lower-melting fractions, due to the less favorable molecular geometry for packing in the β′-crystal lattice.","author":[{"dropping-particle":"","family":"Aken","given":"C. A.","non-dropping-particle":"Van","parse-names":false,"suffix":""},{"dropping-particle":"","family":"Grotenhuis","given":"E.","non-dropping-particle":"Ten","parse-names":false,"suffix":""},{"dropping-particle":"","family":"Langevelde","given":"A. J.","non-dropping-particle":"Van","parse-names":false,"suffix":""},{"dropping-particle":"","family":"Schenk","given":"H.","non-dropping-particle":"","parse-names":false,"suffix":""}],"container-title":"Journal of the American Oil Chemists' Society","id":"ITEM-1","issue":"11","issued":{"date-parts":[["1999"]]},"page":"1323-1331","publisher":"American Oil Chemists' Soc","title":"Composition and crystallization of milk fat fractions","type":"article-journal","volume":"76"},"uris":["http://www.mendeley.com/documents/?uuid=9bf4b42f-8ad2-3b83-bf39-23785042de8f"]}],"mendeley":{"formattedCitation":"(Van Aken et al., 1999)","manualFormatting":"(1999)","plainTextFormattedCitation":"(Van Aken et al., 1999)","previouslyFormattedCitation":"(Van Aken et al., 1999)"},"properties":{"noteIndex":0},"schema":"https://github.com/citation-style-language/schema/raw/master/csl-citation.json"}</w:instrText>
      </w:r>
      <w:r w:rsidR="00C85121" w:rsidRPr="005C7427">
        <w:rPr>
          <w:rFonts w:cstheme="minorHAnsi"/>
        </w:rPr>
        <w:fldChar w:fldCharType="separate"/>
      </w:r>
      <w:r w:rsidR="00F77119" w:rsidRPr="005C7427">
        <w:rPr>
          <w:rFonts w:cstheme="minorHAnsi"/>
          <w:noProof/>
        </w:rPr>
        <w:t>(1999)</w:t>
      </w:r>
      <w:r w:rsidR="00C85121" w:rsidRPr="005C7427">
        <w:rPr>
          <w:rFonts w:cstheme="minorHAnsi"/>
        </w:rPr>
        <w:fldChar w:fldCharType="end"/>
      </w:r>
      <w:r w:rsidR="00C85121" w:rsidRPr="005C7427">
        <w:rPr>
          <w:rFonts w:cstheme="minorHAnsi"/>
        </w:rPr>
        <w:t xml:space="preserve">, </w:t>
      </w:r>
      <w:r w:rsidR="0099364F" w:rsidRPr="005C7427">
        <w:rPr>
          <w:rFonts w:cstheme="minorHAnsi"/>
        </w:rPr>
        <w:t xml:space="preserve">even though </w:t>
      </w:r>
      <w:r w:rsidR="00885F1A" w:rsidRPr="005C7427">
        <w:rPr>
          <w:rFonts w:cstheme="minorHAnsi"/>
        </w:rPr>
        <w:t xml:space="preserve">the current fractionation </w:t>
      </w:r>
      <w:r w:rsidR="0099364F" w:rsidRPr="005C7427">
        <w:rPr>
          <w:rFonts w:cstheme="minorHAnsi"/>
        </w:rPr>
        <w:t xml:space="preserve">was carried out at </w:t>
      </w:r>
      <w:r w:rsidR="00615BA5" w:rsidRPr="005C7427">
        <w:rPr>
          <w:rFonts w:cstheme="minorHAnsi"/>
        </w:rPr>
        <w:t xml:space="preserve">a </w:t>
      </w:r>
      <w:r w:rsidR="0099364F" w:rsidRPr="005C7427">
        <w:rPr>
          <w:rFonts w:cstheme="minorHAnsi"/>
        </w:rPr>
        <w:t xml:space="preserve">higher </w:t>
      </w:r>
      <w:r w:rsidR="005F5C2B" w:rsidRPr="005C7427">
        <w:rPr>
          <w:rFonts w:cstheme="minorHAnsi"/>
        </w:rPr>
        <w:t>crystallisation temperature (35</w:t>
      </w:r>
      <w:r w:rsidR="00C1796C" w:rsidRPr="005C7427">
        <w:rPr>
          <w:rFonts w:cstheme="minorHAnsi"/>
        </w:rPr>
        <w:t xml:space="preserve"> </w:t>
      </w:r>
      <w:r w:rsidR="005F5C2B" w:rsidRPr="005C7427">
        <w:rPr>
          <w:rFonts w:cstheme="minorHAnsi"/>
        </w:rPr>
        <w:t>°C</w:t>
      </w:r>
      <w:r w:rsidR="008448E4" w:rsidRPr="005C7427">
        <w:rPr>
          <w:rFonts w:cstheme="minorHAnsi"/>
        </w:rPr>
        <w:t xml:space="preserve"> </w:t>
      </w:r>
      <w:r w:rsidR="008448E4" w:rsidRPr="005C7427">
        <w:rPr>
          <w:rFonts w:cstheme="minorHAnsi"/>
          <w:i/>
        </w:rPr>
        <w:t>vs</w:t>
      </w:r>
      <w:r w:rsidR="008448E4" w:rsidRPr="005C7427">
        <w:rPr>
          <w:rFonts w:cstheme="minorHAnsi"/>
        </w:rPr>
        <w:t xml:space="preserve"> 30 °C</w:t>
      </w:r>
      <w:r w:rsidR="00F27521" w:rsidRPr="005C7427">
        <w:rPr>
          <w:rFonts w:cstheme="minorHAnsi"/>
        </w:rPr>
        <w:t xml:space="preserve"> in Van Aken et al.</w:t>
      </w:r>
      <w:r w:rsidR="00183921" w:rsidRPr="005C7427">
        <w:rPr>
          <w:rFonts w:cstheme="minorHAnsi"/>
        </w:rPr>
        <w:t xml:space="preserve"> </w:t>
      </w:r>
      <w:r w:rsidR="00F27521" w:rsidRPr="005C7427">
        <w:rPr>
          <w:rFonts w:cstheme="minorHAnsi"/>
        </w:rPr>
        <w:fldChar w:fldCharType="begin" w:fldLock="1"/>
      </w:r>
      <w:r w:rsidR="002D3D96">
        <w:rPr>
          <w:rFonts w:cstheme="minorHAnsi"/>
        </w:rPr>
        <w:instrText>ADDIN CSL_CITATION {"citationItems":[{"id":"ITEM-1","itemData":{"DOI":"10.1007/s11746-999-0146-8","ISSN":"0003021X","abstract":"Milk fat was fractionated by solvent (acetone) fractionation and dry fractionation. Based on their fatty acid and acyl-carbon profiles, the fractions could be divided into three main groups: high-melting triglycerides (HMT), middle-melting triglycerides (MMT), and low-melting triglycerides (LMT). HMT fractions were enriched in long-chain fatty acids, and reduced in short-chain fatty acids and unsaturated fatty acids. The MMT fractions were enriched in long-chain fatty acids, and reduced in unsaturated fatty acids. The LMT fractions were reduced in long-chain fatty acids, and enriched in short-chain fatty acids and unsaturated fatty acids. Crystallization of these fractions was studied by differential scanning calorimetry and X-ray diffraction techniques. In this study, the stable crystal form appeared to be the β′-form for all fractions. At sufficiently low temperature (different for each fraction), the β′-form is preceded by crystallization in the metastable α-form. An important difference between the fractions is the rate of crystallization in the β′-form, which proceeds at a much lower rate for the lower-melting fat fractions than for the higher-melting fat fractions. This may be due to the much lower affinity for crystallization of the lower-melting fractions, due to the less favorable molecular geometry for packing in the β′-crystal lattice.","author":[{"dropping-particle":"","family":"Aken","given":"C. A.","non-dropping-particle":"Van","parse-names":false,"suffix":""},{"dropping-particle":"","family":"Grotenhuis","given":"E.","non-dropping-particle":"Ten","parse-names":false,"suffix":""},{"dropping-particle":"","family":"Langevelde","given":"A. J.","non-dropping-particle":"Van","parse-names":false,"suffix":""},{"dropping-particle":"","family":"Schenk","given":"H.","non-dropping-particle":"","parse-names":false,"suffix":""}],"container-title":"Journal of the American Oil Chemists' Society","id":"ITEM-1","issue":"11","issued":{"date-parts":[["1999"]]},"page":"1323-1331","publisher":"American Oil Chemists' Soc","title":"Composition and crystallization of milk fat fractions","type":"article-journal","volume":"76"},"uris":["http://www.mendeley.com/documents/?uuid=9bf4b42f-8ad2-3b83-bf39-23785042de8f"]}],"mendeley":{"formattedCitation":"(Van Aken et al., 1999)","manualFormatting":"(1999)","plainTextFormattedCitation":"(Van Aken et al., 1999)","previouslyFormattedCitation":"(Van Aken et al., 1999)"},"properties":{"noteIndex":0},"schema":"https://github.com/citation-style-language/schema/raw/master/csl-citation.json"}</w:instrText>
      </w:r>
      <w:r w:rsidR="00F27521" w:rsidRPr="005C7427">
        <w:rPr>
          <w:rFonts w:cstheme="minorHAnsi"/>
        </w:rPr>
        <w:fldChar w:fldCharType="separate"/>
      </w:r>
      <w:r w:rsidR="00F77119" w:rsidRPr="005C7427">
        <w:rPr>
          <w:rFonts w:cstheme="minorHAnsi"/>
          <w:noProof/>
        </w:rPr>
        <w:t>(1999)</w:t>
      </w:r>
      <w:r w:rsidR="00F27521" w:rsidRPr="005C7427">
        <w:rPr>
          <w:rFonts w:cstheme="minorHAnsi"/>
        </w:rPr>
        <w:fldChar w:fldCharType="end"/>
      </w:r>
      <w:r w:rsidR="005F5C2B" w:rsidRPr="005C7427">
        <w:rPr>
          <w:rFonts w:cstheme="minorHAnsi"/>
        </w:rPr>
        <w:t>)</w:t>
      </w:r>
      <w:r w:rsidR="00614B43" w:rsidRPr="005C7427">
        <w:rPr>
          <w:rFonts w:cstheme="minorHAnsi"/>
        </w:rPr>
        <w:t xml:space="preserve">. </w:t>
      </w:r>
      <w:r w:rsidR="00251488" w:rsidRPr="005C7427">
        <w:rPr>
          <w:rFonts w:cstheme="minorHAnsi"/>
        </w:rPr>
        <w:t>On the other hand</w:t>
      </w:r>
      <w:r w:rsidR="007806A7" w:rsidRPr="005C7427">
        <w:rPr>
          <w:rFonts w:cstheme="minorHAnsi"/>
        </w:rPr>
        <w:t>,</w:t>
      </w:r>
      <w:r w:rsidR="00251488" w:rsidRPr="005C7427">
        <w:rPr>
          <w:rFonts w:cstheme="minorHAnsi"/>
        </w:rPr>
        <w:t xml:space="preserve"> the current </w:t>
      </w:r>
      <w:r w:rsidR="009C4628" w:rsidRPr="005C7427">
        <w:rPr>
          <w:rFonts w:cstheme="minorHAnsi"/>
        </w:rPr>
        <w:t>Mid</w:t>
      </w:r>
      <w:r w:rsidR="00584807" w:rsidRPr="005C7427">
        <w:rPr>
          <w:rFonts w:cstheme="minorHAnsi"/>
        </w:rPr>
        <w:t xml:space="preserve"> fraction</w:t>
      </w:r>
      <w:r w:rsidR="00251488" w:rsidRPr="005C7427">
        <w:rPr>
          <w:rFonts w:cstheme="minorHAnsi"/>
        </w:rPr>
        <w:t xml:space="preserve"> yield is lower</w:t>
      </w:r>
      <w:r w:rsidR="00C75704" w:rsidRPr="005C7427">
        <w:rPr>
          <w:rFonts w:cstheme="minorHAnsi"/>
        </w:rPr>
        <w:t xml:space="preserve"> </w:t>
      </w:r>
      <w:r w:rsidR="0059140C" w:rsidRPr="005C7427">
        <w:rPr>
          <w:rFonts w:cstheme="minorHAnsi"/>
        </w:rPr>
        <w:t xml:space="preserve">than </w:t>
      </w:r>
      <w:r w:rsidR="00584807" w:rsidRPr="005C7427">
        <w:rPr>
          <w:rFonts w:cstheme="minorHAnsi"/>
        </w:rPr>
        <w:t xml:space="preserve">in </w:t>
      </w:r>
      <w:r w:rsidR="00C75704" w:rsidRPr="005C7427">
        <w:rPr>
          <w:rFonts w:cstheme="minorHAnsi"/>
        </w:rPr>
        <w:t>the previous</w:t>
      </w:r>
      <w:r w:rsidR="00584807" w:rsidRPr="005C7427">
        <w:rPr>
          <w:rFonts w:cstheme="minorHAnsi"/>
        </w:rPr>
        <w:t>ly</w:t>
      </w:r>
      <w:r w:rsidR="00C75704" w:rsidRPr="005C7427">
        <w:rPr>
          <w:rFonts w:cstheme="minorHAnsi"/>
        </w:rPr>
        <w:t xml:space="preserve"> reported study</w:t>
      </w:r>
      <w:r w:rsidR="00183921" w:rsidRPr="005C7427">
        <w:rPr>
          <w:rFonts w:cstheme="minorHAnsi"/>
        </w:rPr>
        <w:t xml:space="preserve"> </w:t>
      </w:r>
      <w:r w:rsidR="001C344F" w:rsidRPr="005C7427">
        <w:rPr>
          <w:rFonts w:cstheme="minorHAnsi"/>
        </w:rPr>
        <w:fldChar w:fldCharType="begin" w:fldLock="1"/>
      </w:r>
      <w:r w:rsidR="002D3D96">
        <w:rPr>
          <w:rFonts w:cstheme="minorHAnsi"/>
        </w:rPr>
        <w:instrText>ADDIN CSL_CITATION {"citationItems":[{"id":"ITEM-1","itemData":{"DOI":"10.1007/s11746-999-0146-8","ISSN":"0003021X","abstract":"Milk fat was fractionated by solvent (acetone) fractionation and dry fractionation. Based on their fatty acid and acyl-carbon profiles, the fractions could be divided into three main groups: high-melting triglycerides (HMT), middle-melting triglycerides (MMT), and low-melting triglycerides (LMT). HMT fractions were enriched in long-chain fatty acids, and reduced in short-chain fatty acids and unsaturated fatty acids. The MMT fractions were enriched in long-chain fatty acids, and reduced in unsaturated fatty acids. The LMT fractions were reduced in long-chain fatty acids, and enriched in short-chain fatty acids and unsaturated fatty acids. Crystallization of these fractions was studied by differential scanning calorimetry and X-ray diffraction techniques. In this study, the stable crystal form appeared to be the β′-form for all fractions. At sufficiently low temperature (different for each fraction), the β′-form is preceded by crystallization in the metastable α-form. An important difference between the fractions is the rate of crystallization in the β′-form, which proceeds at a much lower rate for the lower-melting fat fractions than for the higher-melting fat fractions. This may be due to the much lower affinity for crystallization of the lower-melting fractions, due to the less favorable molecular geometry for packing in the β′-crystal lattice.","author":[{"dropping-particle":"","family":"Aken","given":"C. A.","non-dropping-particle":"Van","parse-names":false,"suffix":""},{"dropping-particle":"","family":"Grotenhuis","given":"E.","non-dropping-particle":"Ten","parse-names":false,"suffix":""},{"dropping-particle":"","family":"Langevelde","given":"A. J.","non-dropping-particle":"Van","parse-names":false,"suffix":""},{"dropping-particle":"","family":"Schenk","given":"H.","non-dropping-particle":"","parse-names":false,"suffix":""}],"container-title":"Journal of the American Oil Chemists' Society","id":"ITEM-1","issue":"11","issued":{"date-parts":[["1999"]]},"page":"1323-1331","publisher":"American Oil Chemists' Soc","title":"Composition and crystallization of milk fat fractions","type":"article-journal","volume":"76"},"uris":["http://www.mendeley.com/documents/?uuid=9bf4b42f-8ad2-3b83-bf39-23785042de8f"]}],"mendeley":{"formattedCitation":"(Van Aken et al., 1999)","plainTextFormattedCitation":"(Van Aken et al., 1999)","previouslyFormattedCitation":"(Van Aken et al., 1999)"},"properties":{"noteIndex":0},"schema":"https://github.com/citation-style-language/schema/raw/master/csl-citation.json"}</w:instrText>
      </w:r>
      <w:r w:rsidR="001C344F" w:rsidRPr="005C7427">
        <w:rPr>
          <w:rFonts w:cstheme="minorHAnsi"/>
        </w:rPr>
        <w:fldChar w:fldCharType="separate"/>
      </w:r>
      <w:r w:rsidR="005403F3" w:rsidRPr="005403F3">
        <w:rPr>
          <w:rFonts w:cstheme="minorHAnsi"/>
          <w:noProof/>
        </w:rPr>
        <w:t>(Van Aken et al., 1999)</w:t>
      </w:r>
      <w:r w:rsidR="001C344F" w:rsidRPr="005C7427">
        <w:rPr>
          <w:rFonts w:cstheme="minorHAnsi"/>
        </w:rPr>
        <w:fldChar w:fldCharType="end"/>
      </w:r>
      <w:r w:rsidR="005A4BF6" w:rsidRPr="005C7427">
        <w:rPr>
          <w:rFonts w:cstheme="minorHAnsi"/>
        </w:rPr>
        <w:t xml:space="preserve"> albeit covering a broader temperature range of 25</w:t>
      </w:r>
      <w:r w:rsidR="00584807" w:rsidRPr="005C7427">
        <w:rPr>
          <w:rFonts w:cstheme="minorHAnsi"/>
        </w:rPr>
        <w:t>-</w:t>
      </w:r>
      <w:r w:rsidR="005A4BF6" w:rsidRPr="005C7427">
        <w:rPr>
          <w:rFonts w:cstheme="minorHAnsi"/>
        </w:rPr>
        <w:t>35 °C</w:t>
      </w:r>
      <w:r w:rsidR="001C344F" w:rsidRPr="005C7427">
        <w:rPr>
          <w:rFonts w:cstheme="minorHAnsi"/>
        </w:rPr>
        <w:t>.</w:t>
      </w:r>
      <w:r w:rsidR="00D12577" w:rsidRPr="005C7427">
        <w:rPr>
          <w:rFonts w:cstheme="minorHAnsi"/>
        </w:rPr>
        <w:t xml:space="preserve"> The </w:t>
      </w:r>
      <w:r w:rsidR="009C4628" w:rsidRPr="005C7427">
        <w:rPr>
          <w:rFonts w:cstheme="minorHAnsi"/>
        </w:rPr>
        <w:t>Olein</w:t>
      </w:r>
      <w:r w:rsidR="00D12577" w:rsidRPr="005C7427">
        <w:rPr>
          <w:rFonts w:cstheme="minorHAnsi"/>
        </w:rPr>
        <w:t xml:space="preserve"> portion of both studies </w:t>
      </w:r>
      <w:r w:rsidR="00C1796C" w:rsidRPr="005C7427">
        <w:rPr>
          <w:rFonts w:cstheme="minorHAnsi"/>
        </w:rPr>
        <w:t>is nearly the same</w:t>
      </w:r>
      <w:r w:rsidR="007E6747" w:rsidRPr="005C7427">
        <w:rPr>
          <w:rFonts w:cstheme="minorHAnsi"/>
        </w:rPr>
        <w:t xml:space="preserve">. </w:t>
      </w:r>
      <w:r w:rsidR="005F18B9" w:rsidRPr="005C7427">
        <w:rPr>
          <w:rFonts w:cstheme="minorHAnsi"/>
        </w:rPr>
        <w:t xml:space="preserve">It </w:t>
      </w:r>
      <w:r w:rsidR="00C1796C" w:rsidRPr="005C7427">
        <w:rPr>
          <w:rFonts w:cstheme="minorHAnsi"/>
        </w:rPr>
        <w:t>i</w:t>
      </w:r>
      <w:r w:rsidR="005F18B9" w:rsidRPr="005C7427">
        <w:rPr>
          <w:rFonts w:cstheme="minorHAnsi"/>
        </w:rPr>
        <w:t>s worth noticing</w:t>
      </w:r>
      <w:r w:rsidR="00DB55A1" w:rsidRPr="005C7427">
        <w:rPr>
          <w:rFonts w:cstheme="minorHAnsi"/>
        </w:rPr>
        <w:t xml:space="preserve"> that </w:t>
      </w:r>
      <w:r w:rsidR="007E6747" w:rsidRPr="005C7427">
        <w:rPr>
          <w:rFonts w:cstheme="minorHAnsi"/>
        </w:rPr>
        <w:t>the crystallisation temperature</w:t>
      </w:r>
      <w:r w:rsidR="00CA4707" w:rsidRPr="005C7427">
        <w:rPr>
          <w:rFonts w:cstheme="minorHAnsi"/>
        </w:rPr>
        <w:t>s</w:t>
      </w:r>
      <w:r w:rsidR="007E6747" w:rsidRPr="005C7427">
        <w:rPr>
          <w:rFonts w:cstheme="minorHAnsi"/>
        </w:rPr>
        <w:t xml:space="preserve"> are</w:t>
      </w:r>
      <w:r w:rsidR="00CA4707" w:rsidRPr="005C7427">
        <w:rPr>
          <w:rFonts w:cstheme="minorHAnsi"/>
        </w:rPr>
        <w:t xml:space="preserve"> just</w:t>
      </w:r>
      <w:r w:rsidR="007E6747" w:rsidRPr="005C7427">
        <w:rPr>
          <w:rFonts w:cstheme="minorHAnsi"/>
        </w:rPr>
        <w:t xml:space="preserve"> slightly different</w:t>
      </w:r>
      <w:r w:rsidR="0084155A" w:rsidRPr="005C7427">
        <w:rPr>
          <w:rFonts w:cstheme="minorHAnsi"/>
        </w:rPr>
        <w:t xml:space="preserve"> </w:t>
      </w:r>
      <w:r w:rsidR="0084155A" w:rsidRPr="005C7427">
        <w:rPr>
          <w:rFonts w:cstheme="minorHAnsi"/>
        </w:rPr>
        <w:lastRenderedPageBreak/>
        <w:t xml:space="preserve">(25 </w:t>
      </w:r>
      <w:r w:rsidR="0084155A" w:rsidRPr="005C7427">
        <w:rPr>
          <w:rFonts w:cstheme="minorHAnsi"/>
          <w:i/>
        </w:rPr>
        <w:t>vs</w:t>
      </w:r>
      <w:r w:rsidR="0084155A" w:rsidRPr="005C7427">
        <w:rPr>
          <w:rFonts w:cstheme="minorHAnsi"/>
        </w:rPr>
        <w:t xml:space="preserve"> 24°C)</w:t>
      </w:r>
      <w:r w:rsidR="007E6747" w:rsidRPr="005C7427">
        <w:rPr>
          <w:rFonts w:cstheme="minorHAnsi"/>
        </w:rPr>
        <w:t xml:space="preserve">, </w:t>
      </w:r>
      <w:r w:rsidR="00C96DF6" w:rsidRPr="005C7427">
        <w:rPr>
          <w:rFonts w:cstheme="minorHAnsi"/>
        </w:rPr>
        <w:t xml:space="preserve">so </w:t>
      </w:r>
      <w:r w:rsidR="007E6747" w:rsidRPr="005C7427">
        <w:rPr>
          <w:rFonts w:cstheme="minorHAnsi"/>
        </w:rPr>
        <w:t xml:space="preserve">the </w:t>
      </w:r>
      <w:r w:rsidR="00757756" w:rsidRPr="005C7427">
        <w:rPr>
          <w:rFonts w:cstheme="minorHAnsi"/>
        </w:rPr>
        <w:t xml:space="preserve">slightly lower </w:t>
      </w:r>
      <w:r w:rsidR="009C4628" w:rsidRPr="005C7427">
        <w:rPr>
          <w:rFonts w:cstheme="minorHAnsi"/>
        </w:rPr>
        <w:t>Olein</w:t>
      </w:r>
      <w:r w:rsidR="00CF02C5" w:rsidRPr="005C7427">
        <w:rPr>
          <w:rFonts w:cstheme="minorHAnsi"/>
        </w:rPr>
        <w:t xml:space="preserve"> </w:t>
      </w:r>
      <w:r w:rsidR="00757756" w:rsidRPr="005C7427">
        <w:rPr>
          <w:rFonts w:cstheme="minorHAnsi"/>
        </w:rPr>
        <w:t>yield</w:t>
      </w:r>
      <w:r w:rsidR="0084155A" w:rsidRPr="005C7427">
        <w:rPr>
          <w:rFonts w:cstheme="minorHAnsi"/>
        </w:rPr>
        <w:t xml:space="preserve"> </w:t>
      </w:r>
      <w:r w:rsidR="00CF02C5" w:rsidRPr="005C7427">
        <w:rPr>
          <w:rFonts w:cstheme="minorHAnsi"/>
        </w:rPr>
        <w:t>from</w:t>
      </w:r>
      <w:r w:rsidR="0084155A" w:rsidRPr="005C7427">
        <w:rPr>
          <w:rFonts w:cstheme="minorHAnsi"/>
        </w:rPr>
        <w:t xml:space="preserve"> </w:t>
      </w:r>
      <w:r w:rsidR="00CF02C5" w:rsidRPr="005C7427">
        <w:rPr>
          <w:rFonts w:cstheme="minorHAnsi"/>
        </w:rPr>
        <w:t>Van Aken et al.</w:t>
      </w:r>
      <w:r w:rsidR="00647ADD" w:rsidRPr="005C7427">
        <w:rPr>
          <w:rFonts w:cstheme="minorHAnsi"/>
        </w:rPr>
        <w:t xml:space="preserve"> </w:t>
      </w:r>
      <w:r w:rsidR="00CF02C5" w:rsidRPr="005C7427">
        <w:rPr>
          <w:rFonts w:cstheme="minorHAnsi"/>
        </w:rPr>
        <w:fldChar w:fldCharType="begin" w:fldLock="1"/>
      </w:r>
      <w:r w:rsidR="002D3D96">
        <w:rPr>
          <w:rFonts w:cstheme="minorHAnsi"/>
        </w:rPr>
        <w:instrText>ADDIN CSL_CITATION {"citationItems":[{"id":"ITEM-1","itemData":{"DOI":"10.1007/s11746-999-0146-8","ISSN":"0003021X","abstract":"Milk fat was fractionated by solvent (acetone) fractionation and dry fractionation. Based on their fatty acid and acyl-carbon profiles, the fractions could be divided into three main groups: high-melting triglycerides (HMT), middle-melting triglycerides (MMT), and low-melting triglycerides (LMT). HMT fractions were enriched in long-chain fatty acids, and reduced in short-chain fatty acids and unsaturated fatty acids. The MMT fractions were enriched in long-chain fatty acids, and reduced in unsaturated fatty acids. The LMT fractions were reduced in long-chain fatty acids, and enriched in short-chain fatty acids and unsaturated fatty acids. Crystallization of these fractions was studied by differential scanning calorimetry and X-ray diffraction techniques. In this study, the stable crystal form appeared to be the β′-form for all fractions. At sufficiently low temperature (different for each fraction), the β′-form is preceded by crystallization in the metastable α-form. An important difference between the fractions is the rate of crystallization in the β′-form, which proceeds at a much lower rate for the lower-melting fat fractions than for the higher-melting fat fractions. This may be due to the much lower affinity for crystallization of the lower-melting fractions, due to the less favorable molecular geometry for packing in the β′-crystal lattice.","author":[{"dropping-particle":"","family":"Aken","given":"C. A.","non-dropping-particle":"Van","parse-names":false,"suffix":""},{"dropping-particle":"","family":"Grotenhuis","given":"E.","non-dropping-particle":"Ten","parse-names":false,"suffix":""},{"dropping-particle":"","family":"Langevelde","given":"A. J.","non-dropping-particle":"Van","parse-names":false,"suffix":""},{"dropping-particle":"","family":"Schenk","given":"H.","non-dropping-particle":"","parse-names":false,"suffix":""}],"container-title":"Journal of the American Oil Chemists' Society","id":"ITEM-1","issue":"11","issued":{"date-parts":[["1999"]]},"page":"1323-1331","publisher":"American Oil Chemists' Soc","title":"Composition and crystallization of milk fat fractions","type":"article-journal","volume":"76"},"uris":["http://www.mendeley.com/documents/?uuid=9bf4b42f-8ad2-3b83-bf39-23785042de8f"]}],"mendeley":{"formattedCitation":"(Van Aken et al., 1999)","manualFormatting":"(1999)","plainTextFormattedCitation":"(Van Aken et al., 1999)","previouslyFormattedCitation":"(Van Aken et al., 1999)"},"properties":{"noteIndex":0},"schema":"https://github.com/citation-style-language/schema/raw/master/csl-citation.json"}</w:instrText>
      </w:r>
      <w:r w:rsidR="00CF02C5" w:rsidRPr="005C7427">
        <w:rPr>
          <w:rFonts w:cstheme="minorHAnsi"/>
        </w:rPr>
        <w:fldChar w:fldCharType="separate"/>
      </w:r>
      <w:r w:rsidR="00F77119" w:rsidRPr="005C7427">
        <w:rPr>
          <w:rFonts w:cstheme="minorHAnsi"/>
          <w:noProof/>
        </w:rPr>
        <w:t>(1999)</w:t>
      </w:r>
      <w:r w:rsidR="00CF02C5" w:rsidRPr="005C7427">
        <w:rPr>
          <w:rFonts w:cstheme="minorHAnsi"/>
        </w:rPr>
        <w:fldChar w:fldCharType="end"/>
      </w:r>
      <w:r w:rsidR="00CF02C5" w:rsidRPr="005C7427">
        <w:rPr>
          <w:rFonts w:cstheme="minorHAnsi"/>
        </w:rPr>
        <w:t xml:space="preserve"> might be comparable </w:t>
      </w:r>
      <w:r w:rsidR="00375174" w:rsidRPr="005C7427">
        <w:rPr>
          <w:rFonts w:cstheme="minorHAnsi"/>
        </w:rPr>
        <w:t>to the current result</w:t>
      </w:r>
      <w:r w:rsidR="00C1796C" w:rsidRPr="005C7427">
        <w:rPr>
          <w:rFonts w:cstheme="minorHAnsi"/>
        </w:rPr>
        <w:t>,</w:t>
      </w:r>
      <w:r w:rsidR="00375174" w:rsidRPr="005C7427">
        <w:rPr>
          <w:rFonts w:cstheme="minorHAnsi"/>
        </w:rPr>
        <w:t xml:space="preserve"> if </w:t>
      </w:r>
      <w:r w:rsidR="005F18B9" w:rsidRPr="005C7427">
        <w:rPr>
          <w:rFonts w:cstheme="minorHAnsi"/>
        </w:rPr>
        <w:t>the experiments</w:t>
      </w:r>
      <w:r w:rsidR="00375174" w:rsidRPr="005C7427">
        <w:rPr>
          <w:rFonts w:cstheme="minorHAnsi"/>
        </w:rPr>
        <w:t xml:space="preserve"> </w:t>
      </w:r>
      <w:r w:rsidR="00183371" w:rsidRPr="005C7427">
        <w:rPr>
          <w:rFonts w:cstheme="minorHAnsi"/>
        </w:rPr>
        <w:t xml:space="preserve">would have been both </w:t>
      </w:r>
      <w:r w:rsidR="00375174" w:rsidRPr="005C7427">
        <w:rPr>
          <w:rFonts w:cstheme="minorHAnsi"/>
        </w:rPr>
        <w:t xml:space="preserve">carried out </w:t>
      </w:r>
      <w:r w:rsidR="00C96DF6" w:rsidRPr="005C7427">
        <w:rPr>
          <w:rFonts w:cstheme="minorHAnsi"/>
        </w:rPr>
        <w:t xml:space="preserve">at </w:t>
      </w:r>
      <w:r w:rsidR="00375174" w:rsidRPr="005C7427">
        <w:rPr>
          <w:rFonts w:cstheme="minorHAnsi"/>
        </w:rPr>
        <w:t>25</w:t>
      </w:r>
      <w:r w:rsidR="00A64792" w:rsidRPr="005C7427">
        <w:rPr>
          <w:rFonts w:cstheme="minorHAnsi"/>
        </w:rPr>
        <w:t xml:space="preserve"> </w:t>
      </w:r>
      <w:r w:rsidR="00375174" w:rsidRPr="005C7427">
        <w:rPr>
          <w:rFonts w:cstheme="minorHAnsi"/>
        </w:rPr>
        <w:t>°C</w:t>
      </w:r>
      <w:r w:rsidR="000A43A3" w:rsidRPr="005C7427">
        <w:rPr>
          <w:rFonts w:cstheme="minorHAnsi"/>
        </w:rPr>
        <w:t xml:space="preserve">. The </w:t>
      </w:r>
      <w:r w:rsidR="00183371" w:rsidRPr="005C7427">
        <w:rPr>
          <w:rFonts w:cstheme="minorHAnsi"/>
        </w:rPr>
        <w:t xml:space="preserve">major </w:t>
      </w:r>
      <w:r w:rsidR="000A43A3" w:rsidRPr="005C7427">
        <w:rPr>
          <w:rFonts w:cstheme="minorHAnsi"/>
        </w:rPr>
        <w:t>differenc</w:t>
      </w:r>
      <w:r w:rsidR="005F18B9" w:rsidRPr="005C7427">
        <w:rPr>
          <w:rFonts w:cstheme="minorHAnsi"/>
        </w:rPr>
        <w:t xml:space="preserve">es in </w:t>
      </w:r>
      <w:r w:rsidR="000A43A3" w:rsidRPr="005C7427">
        <w:rPr>
          <w:rFonts w:cstheme="minorHAnsi"/>
        </w:rPr>
        <w:t>yield</w:t>
      </w:r>
      <w:r w:rsidR="005F18B9" w:rsidRPr="005C7427">
        <w:rPr>
          <w:rFonts w:cstheme="minorHAnsi"/>
        </w:rPr>
        <w:t>s</w:t>
      </w:r>
      <w:r w:rsidR="000A43A3" w:rsidRPr="005C7427">
        <w:rPr>
          <w:rFonts w:cstheme="minorHAnsi"/>
        </w:rPr>
        <w:t xml:space="preserve"> most </w:t>
      </w:r>
      <w:r w:rsidR="005F18B9" w:rsidRPr="005C7427">
        <w:rPr>
          <w:rFonts w:cstheme="minorHAnsi"/>
        </w:rPr>
        <w:t>likely</w:t>
      </w:r>
      <w:r w:rsidR="000A43A3" w:rsidRPr="005C7427">
        <w:rPr>
          <w:rFonts w:cstheme="minorHAnsi"/>
        </w:rPr>
        <w:t xml:space="preserve"> come f</w:t>
      </w:r>
      <w:r w:rsidR="00780FB2" w:rsidRPr="005C7427">
        <w:rPr>
          <w:rFonts w:cstheme="minorHAnsi"/>
        </w:rPr>
        <w:t>rom</w:t>
      </w:r>
      <w:r w:rsidR="000A43A3" w:rsidRPr="005C7427">
        <w:rPr>
          <w:rFonts w:cstheme="minorHAnsi"/>
        </w:rPr>
        <w:t xml:space="preserve"> the fact that </w:t>
      </w:r>
      <w:r w:rsidR="00A24B44" w:rsidRPr="005C7427">
        <w:rPr>
          <w:rFonts w:cstheme="minorHAnsi"/>
        </w:rPr>
        <w:t xml:space="preserve">a </w:t>
      </w:r>
      <w:r w:rsidR="00780FB2" w:rsidRPr="005C7427">
        <w:rPr>
          <w:rFonts w:cstheme="minorHAnsi"/>
        </w:rPr>
        <w:t>different type of milk fat w</w:t>
      </w:r>
      <w:r w:rsidR="00A24B44" w:rsidRPr="005C7427">
        <w:rPr>
          <w:rFonts w:cstheme="minorHAnsi"/>
        </w:rPr>
        <w:t>as</w:t>
      </w:r>
      <w:r w:rsidR="00780FB2" w:rsidRPr="005C7427">
        <w:rPr>
          <w:rFonts w:cstheme="minorHAnsi"/>
        </w:rPr>
        <w:t xml:space="preserve"> used</w:t>
      </w:r>
      <w:r w:rsidR="002C79FF" w:rsidRPr="005C7427">
        <w:rPr>
          <w:rFonts w:cstheme="minorHAnsi"/>
        </w:rPr>
        <w:t xml:space="preserve"> (current: buffalo, </w:t>
      </w:r>
      <w:r w:rsidR="009073A1" w:rsidRPr="005C7427">
        <w:rPr>
          <w:rFonts w:cstheme="minorHAnsi"/>
        </w:rPr>
        <w:t>Van Aken et al.</w:t>
      </w:r>
      <w:r w:rsidR="00647ADD" w:rsidRPr="005C7427">
        <w:rPr>
          <w:rFonts w:cstheme="minorHAnsi"/>
        </w:rPr>
        <w:t xml:space="preserve"> </w:t>
      </w:r>
      <w:r w:rsidR="009073A1" w:rsidRPr="005C7427">
        <w:rPr>
          <w:rFonts w:cstheme="minorHAnsi"/>
        </w:rPr>
        <w:fldChar w:fldCharType="begin" w:fldLock="1"/>
      </w:r>
      <w:r w:rsidR="002D3D96">
        <w:rPr>
          <w:rFonts w:cstheme="minorHAnsi"/>
        </w:rPr>
        <w:instrText>ADDIN CSL_CITATION {"citationItems":[{"id":"ITEM-1","itemData":{"DOI":"10.1007/s11746-999-0146-8","ISSN":"0003021X","abstract":"Milk fat was fractionated by solvent (acetone) fractionation and dry fractionation. Based on their fatty acid and acyl-carbon profiles, the fractions could be divided into three main groups: high-melting triglycerides (HMT), middle-melting triglycerides (MMT), and low-melting triglycerides (LMT). HMT fractions were enriched in long-chain fatty acids, and reduced in short-chain fatty acids and unsaturated fatty acids. The MMT fractions were enriched in long-chain fatty acids, and reduced in unsaturated fatty acids. The LMT fractions were reduced in long-chain fatty acids, and enriched in short-chain fatty acids and unsaturated fatty acids. Crystallization of these fractions was studied by differential scanning calorimetry and X-ray diffraction techniques. In this study, the stable crystal form appeared to be the β′-form for all fractions. At sufficiently low temperature (different for each fraction), the β′-form is preceded by crystallization in the metastable α-form. An important difference between the fractions is the rate of crystallization in the β′-form, which proceeds at a much lower rate for the lower-melting fat fractions than for the higher-melting fat fractions. This may be due to the much lower affinity for crystallization of the lower-melting fractions, due to the less favorable molecular geometry for packing in the β′-crystal lattice.","author":[{"dropping-particle":"","family":"Aken","given":"C. A.","non-dropping-particle":"Van","parse-names":false,"suffix":""},{"dropping-particle":"","family":"Grotenhuis","given":"E.","non-dropping-particle":"Ten","parse-names":false,"suffix":""},{"dropping-particle":"","family":"Langevelde","given":"A. J.","non-dropping-particle":"Van","parse-names":false,"suffix":""},{"dropping-particle":"","family":"Schenk","given":"H.","non-dropping-particle":"","parse-names":false,"suffix":""}],"container-title":"Journal of the American Oil Chemists' Society","id":"ITEM-1","issue":"11","issued":{"date-parts":[["1999"]]},"page":"1323-1331","publisher":"American Oil Chemists' Soc","title":"Composition and crystallization of milk fat fractions","type":"article-journal","volume":"76"},"uris":["http://www.mendeley.com/documents/?uuid=9bf4b42f-8ad2-3b83-bf39-23785042de8f"]}],"mendeley":{"formattedCitation":"(Van Aken et al., 1999)","manualFormatting":"(1999)","plainTextFormattedCitation":"(Van Aken et al., 1999)","previouslyFormattedCitation":"(Van Aken et al., 1999)"},"properties":{"noteIndex":0},"schema":"https://github.com/citation-style-language/schema/raw/master/csl-citation.json"}</w:instrText>
      </w:r>
      <w:r w:rsidR="009073A1" w:rsidRPr="005C7427">
        <w:rPr>
          <w:rFonts w:cstheme="minorHAnsi"/>
        </w:rPr>
        <w:fldChar w:fldCharType="separate"/>
      </w:r>
      <w:r w:rsidR="00F77119" w:rsidRPr="005C7427">
        <w:rPr>
          <w:rFonts w:cstheme="minorHAnsi"/>
          <w:noProof/>
        </w:rPr>
        <w:t>(1999)</w:t>
      </w:r>
      <w:r w:rsidR="009073A1" w:rsidRPr="005C7427">
        <w:rPr>
          <w:rFonts w:cstheme="minorHAnsi"/>
        </w:rPr>
        <w:fldChar w:fldCharType="end"/>
      </w:r>
      <w:r w:rsidR="009073A1" w:rsidRPr="005C7427">
        <w:rPr>
          <w:rFonts w:cstheme="minorHAnsi"/>
        </w:rPr>
        <w:t>:</w:t>
      </w:r>
      <w:r w:rsidR="00593091" w:rsidRPr="005C7427">
        <w:rPr>
          <w:rFonts w:cstheme="minorHAnsi"/>
        </w:rPr>
        <w:t xml:space="preserve"> cow</w:t>
      </w:r>
      <w:r w:rsidR="009073A1" w:rsidRPr="005C7427">
        <w:rPr>
          <w:rFonts w:cstheme="minorHAnsi"/>
        </w:rPr>
        <w:t>)</w:t>
      </w:r>
      <w:r w:rsidR="00593091" w:rsidRPr="005C7427">
        <w:rPr>
          <w:rFonts w:cstheme="minorHAnsi"/>
        </w:rPr>
        <w:t>.</w:t>
      </w:r>
      <w:r w:rsidR="008D0D3D" w:rsidRPr="005C7427">
        <w:rPr>
          <w:rFonts w:cstheme="minorHAnsi"/>
        </w:rPr>
        <w:t xml:space="preserve"> </w:t>
      </w:r>
      <w:r w:rsidR="00ED0678" w:rsidRPr="005C7427">
        <w:rPr>
          <w:rFonts w:cstheme="minorHAnsi"/>
        </w:rPr>
        <w:t>We note</w:t>
      </w:r>
      <w:r w:rsidR="009073A1" w:rsidRPr="005C7427">
        <w:rPr>
          <w:rFonts w:cstheme="minorHAnsi"/>
        </w:rPr>
        <w:t xml:space="preserve"> that </w:t>
      </w:r>
      <w:r w:rsidR="00193533" w:rsidRPr="005C7427">
        <w:rPr>
          <w:rFonts w:cstheme="minorHAnsi"/>
        </w:rPr>
        <w:t xml:space="preserve">the difference in the milk fraction yield </w:t>
      </w:r>
      <w:r w:rsidR="00C1796C" w:rsidRPr="005C7427">
        <w:rPr>
          <w:rFonts w:cstheme="minorHAnsi"/>
        </w:rPr>
        <w:t>confirms</w:t>
      </w:r>
      <w:r w:rsidR="00BE4CEE" w:rsidRPr="005C7427">
        <w:rPr>
          <w:rFonts w:cstheme="minorHAnsi"/>
        </w:rPr>
        <w:t xml:space="preserve"> </w:t>
      </w:r>
      <w:r w:rsidR="00193533" w:rsidRPr="005C7427">
        <w:rPr>
          <w:rFonts w:cstheme="minorHAnsi"/>
        </w:rPr>
        <w:t>our</w:t>
      </w:r>
      <w:r w:rsidR="00AD5A85" w:rsidRPr="005C7427">
        <w:rPr>
          <w:rFonts w:cstheme="minorHAnsi"/>
        </w:rPr>
        <w:t xml:space="preserve"> previous report</w:t>
      </w:r>
      <w:r w:rsidR="00CA278C" w:rsidRPr="005C7427">
        <w:rPr>
          <w:rFonts w:cstheme="minorHAnsi"/>
        </w:rPr>
        <w:t xml:space="preserve"> </w:t>
      </w:r>
      <w:r w:rsidR="002E0965" w:rsidRPr="005C7427">
        <w:rPr>
          <w:rFonts w:cstheme="minorHAnsi"/>
        </w:rPr>
        <w:fldChar w:fldCharType="begin" w:fldLock="1"/>
      </w:r>
      <w:r w:rsidR="00924625" w:rsidRPr="005C7427">
        <w:rPr>
          <w:rFonts w:cstheme="minorHAnsi"/>
        </w:rPr>
        <w:instrText>ADDIN CSL_CITATION {"citationItems":[{"id":"ITEM-1","itemData":{"DOI":"10.1021/acs.cgd.0c01543","ISSN":"15287505","abstract":"A full comprehension of milk fat crystallization is important for the structural development of dairy products such as butter, ice cream, and cheese. The influence of triacylglycerol (TAG) composition on the dynamic of milk fat crystallization and the nanostructure of the formed crystals was investigated using two chemically different types of milk fat, namely buffalo and cow milk fats (BMF; CMF). The TAG composition was determined using liquid chromatography and mass spectrophotometry (LCMS), whereas differential scanning calorimetry (DSC), small- and wide-angle X-ray scattering (SAXS and WAXS), and polarized light microscopy (PLM) were used to characterize the crystallization behavior of the two milk fats. A total of 37 TAG species were identified in both BMF and CMF, but in different proportions. In particular, BMF was found to have a higher amount of low-molecular-weight TAGs in comparison to CMF. This difference in chemical composition explains the different kinetics of polymorphic transformation in the two samples. Specifically, it clarifies the delay in the nucleation of the β′-polymorph in BMF in comparison to CMF. BMF also showed a higher nucleation rate due to its higher proportion of saturated TAGs and higher melting range. Finally, this work presents a novel interpretation of the mechanism of formation of the β-polymorph (53 Å), which has recently become the subject of a vivid debate in milk fat crystallization studies.","author":[{"dropping-particle":"","family":"Pratama","given":"Yoga","non-dropping-particle":"","parse-names":false,"suffix":""},{"dropping-particle":"","family":"Simone","given":"Elena","non-dropping-particle":"","parse-names":false,"suffix":""},{"dropping-particle":"","family":"Rappolt","given":"Michael","non-dropping-particle":"","parse-names":false,"suffix":""}],"container-title":"Crystal Growth and Design","id":"ITEM-1","issue":"4","issued":{"date-parts":[["2021","4","7"]]},"page":"2113-2127","publisher":"American Chemical Society","title":"The Unique Crystallization Behavior of Buffalo Milk Fat","type":"article-journal","volume":"21"},"uris":["http://www.mendeley.com/documents/?uuid=e572cc1c-0d07-405e-b115-3a1e2fe96bf6"]}],"mendeley":{"formattedCitation":"(Pratama et al., 2021)","plainTextFormattedCitation":"(Pratama et al., 2021)","previouslyFormattedCitation":"(Pratama et al., 2021)"},"properties":{"noteIndex":0},"schema":"https://github.com/citation-style-language/schema/raw/master/csl-citation.json"}</w:instrText>
      </w:r>
      <w:r w:rsidR="002E0965" w:rsidRPr="005C7427">
        <w:rPr>
          <w:rFonts w:cstheme="minorHAnsi"/>
        </w:rPr>
        <w:fldChar w:fldCharType="separate"/>
      </w:r>
      <w:r w:rsidR="00F77119" w:rsidRPr="005C7427">
        <w:rPr>
          <w:rFonts w:cstheme="minorHAnsi"/>
          <w:noProof/>
        </w:rPr>
        <w:t>(Pratama et al., 2021)</w:t>
      </w:r>
      <w:r w:rsidR="002E0965" w:rsidRPr="005C7427">
        <w:rPr>
          <w:rFonts w:cstheme="minorHAnsi"/>
        </w:rPr>
        <w:fldChar w:fldCharType="end"/>
      </w:r>
      <w:r w:rsidR="00BE4CEE" w:rsidRPr="005C7427">
        <w:rPr>
          <w:rFonts w:cstheme="minorHAnsi"/>
        </w:rPr>
        <w:t xml:space="preserve">, </w:t>
      </w:r>
      <w:r w:rsidR="00071C4D" w:rsidRPr="005C7427">
        <w:rPr>
          <w:rFonts w:cstheme="minorHAnsi"/>
        </w:rPr>
        <w:t>which show</w:t>
      </w:r>
      <w:r w:rsidR="00183371" w:rsidRPr="005C7427">
        <w:rPr>
          <w:rFonts w:cstheme="minorHAnsi"/>
        </w:rPr>
        <w:t>ed</w:t>
      </w:r>
      <w:r w:rsidR="00071C4D" w:rsidRPr="005C7427">
        <w:rPr>
          <w:rFonts w:cstheme="minorHAnsi"/>
        </w:rPr>
        <w:t xml:space="preserve"> </w:t>
      </w:r>
      <w:r w:rsidR="00C1796C" w:rsidRPr="005C7427">
        <w:rPr>
          <w:rFonts w:cstheme="minorHAnsi"/>
        </w:rPr>
        <w:t xml:space="preserve">a </w:t>
      </w:r>
      <w:r w:rsidR="00071C4D" w:rsidRPr="005C7427">
        <w:rPr>
          <w:rFonts w:cstheme="minorHAnsi"/>
        </w:rPr>
        <w:t xml:space="preserve">higher </w:t>
      </w:r>
      <w:r w:rsidR="004B46CE" w:rsidRPr="005C7427">
        <w:rPr>
          <w:rFonts w:cstheme="minorHAnsi"/>
        </w:rPr>
        <w:t xml:space="preserve">percentage of </w:t>
      </w:r>
      <w:r w:rsidR="00E12D7F" w:rsidRPr="005C7427">
        <w:rPr>
          <w:rFonts w:cstheme="minorHAnsi"/>
        </w:rPr>
        <w:t>high melting</w:t>
      </w:r>
      <w:r w:rsidR="000E25E3" w:rsidRPr="005C7427">
        <w:rPr>
          <w:rFonts w:cstheme="minorHAnsi"/>
        </w:rPr>
        <w:t xml:space="preserve"> </w:t>
      </w:r>
      <w:r w:rsidR="00071C4D" w:rsidRPr="005C7427">
        <w:rPr>
          <w:rFonts w:cstheme="minorHAnsi"/>
        </w:rPr>
        <w:t>and</w:t>
      </w:r>
      <w:r w:rsidR="002E0965" w:rsidRPr="005C7427">
        <w:rPr>
          <w:rFonts w:cstheme="minorHAnsi"/>
        </w:rPr>
        <w:t xml:space="preserve"> </w:t>
      </w:r>
      <w:r w:rsidR="000E25E3" w:rsidRPr="005C7427">
        <w:rPr>
          <w:rFonts w:cstheme="minorHAnsi"/>
        </w:rPr>
        <w:t>low melting</w:t>
      </w:r>
      <w:r w:rsidR="00FF0ECC" w:rsidRPr="005C7427">
        <w:rPr>
          <w:rFonts w:cstheme="minorHAnsi"/>
        </w:rPr>
        <w:t xml:space="preserve"> </w:t>
      </w:r>
      <w:r w:rsidR="00E36D25" w:rsidRPr="005C7427">
        <w:rPr>
          <w:rFonts w:cstheme="minorHAnsi"/>
        </w:rPr>
        <w:t xml:space="preserve">point </w:t>
      </w:r>
      <w:r w:rsidR="000E25E3" w:rsidRPr="005C7427">
        <w:rPr>
          <w:rFonts w:cstheme="minorHAnsi"/>
        </w:rPr>
        <w:t>TAGs</w:t>
      </w:r>
      <w:r w:rsidR="003273E1" w:rsidRPr="005C7427">
        <w:rPr>
          <w:rFonts w:cstheme="minorHAnsi"/>
        </w:rPr>
        <w:t xml:space="preserve"> </w:t>
      </w:r>
      <w:r w:rsidR="00BD2F57" w:rsidRPr="005C7427">
        <w:rPr>
          <w:rFonts w:cstheme="minorHAnsi"/>
        </w:rPr>
        <w:t xml:space="preserve">in </w:t>
      </w:r>
      <w:r w:rsidR="003273E1" w:rsidRPr="005C7427">
        <w:rPr>
          <w:rFonts w:cstheme="minorHAnsi"/>
        </w:rPr>
        <w:t xml:space="preserve">buffalo </w:t>
      </w:r>
      <w:r w:rsidR="008E58BB" w:rsidRPr="005C7427">
        <w:rPr>
          <w:rFonts w:cstheme="minorHAnsi"/>
        </w:rPr>
        <w:t>milk fat</w:t>
      </w:r>
      <w:r w:rsidR="00E36D25" w:rsidRPr="005C7427">
        <w:rPr>
          <w:rFonts w:cstheme="minorHAnsi"/>
        </w:rPr>
        <w:t>, when</w:t>
      </w:r>
      <w:r w:rsidR="008E58BB" w:rsidRPr="005C7427">
        <w:rPr>
          <w:rFonts w:cstheme="minorHAnsi"/>
        </w:rPr>
        <w:t xml:space="preserve"> </w:t>
      </w:r>
      <w:r w:rsidR="003273E1" w:rsidRPr="005C7427">
        <w:rPr>
          <w:rFonts w:cstheme="minorHAnsi"/>
        </w:rPr>
        <w:t xml:space="preserve">compared to cow </w:t>
      </w:r>
      <w:r w:rsidR="008E58BB" w:rsidRPr="005C7427">
        <w:rPr>
          <w:rFonts w:cstheme="minorHAnsi"/>
        </w:rPr>
        <w:t>milk fat.</w:t>
      </w:r>
      <w:r w:rsidR="003273E1" w:rsidRPr="005C7427">
        <w:rPr>
          <w:rFonts w:cstheme="minorHAnsi"/>
        </w:rPr>
        <w:t xml:space="preserve"> Whereas the</w:t>
      </w:r>
      <w:r w:rsidR="00174D44" w:rsidRPr="005C7427">
        <w:rPr>
          <w:rFonts w:cstheme="minorHAnsi"/>
        </w:rPr>
        <w:t xml:space="preserve"> </w:t>
      </w:r>
      <w:r w:rsidR="00FF0ECC" w:rsidRPr="005C7427">
        <w:rPr>
          <w:rFonts w:cstheme="minorHAnsi"/>
        </w:rPr>
        <w:t>middle melting point TAGs</w:t>
      </w:r>
      <w:r w:rsidR="00D27B23" w:rsidRPr="005C7427">
        <w:rPr>
          <w:rFonts w:cstheme="minorHAnsi"/>
        </w:rPr>
        <w:t xml:space="preserve"> percentage</w:t>
      </w:r>
      <w:r w:rsidR="002E0965" w:rsidRPr="005C7427">
        <w:rPr>
          <w:rFonts w:cstheme="minorHAnsi"/>
        </w:rPr>
        <w:t xml:space="preserve"> </w:t>
      </w:r>
      <w:r w:rsidR="004B46CE" w:rsidRPr="005C7427">
        <w:rPr>
          <w:rFonts w:cstheme="minorHAnsi"/>
        </w:rPr>
        <w:t>i</w:t>
      </w:r>
      <w:r w:rsidR="005A3E21" w:rsidRPr="005C7427">
        <w:rPr>
          <w:rFonts w:cstheme="minorHAnsi"/>
        </w:rPr>
        <w:t xml:space="preserve">s found to be lower in buffalo </w:t>
      </w:r>
      <w:r w:rsidR="00145A6B" w:rsidRPr="005C7427">
        <w:rPr>
          <w:rFonts w:cstheme="minorHAnsi"/>
        </w:rPr>
        <w:t>milk fat</w:t>
      </w:r>
      <w:r w:rsidR="005A3E21" w:rsidRPr="005C7427">
        <w:rPr>
          <w:rFonts w:cstheme="minorHAnsi"/>
        </w:rPr>
        <w:t>.</w:t>
      </w:r>
    </w:p>
    <w:p w14:paraId="351771E6" w14:textId="471B213C" w:rsidR="00894143" w:rsidRPr="005C7427" w:rsidRDefault="00E55758" w:rsidP="000B0B0E">
      <w:pPr>
        <w:spacing w:line="312" w:lineRule="auto"/>
        <w:jc w:val="both"/>
        <w:rPr>
          <w:rFonts w:cstheme="minorHAnsi"/>
        </w:rPr>
      </w:pPr>
      <w:r w:rsidRPr="005C7427">
        <w:rPr>
          <w:rFonts w:cstheme="minorHAnsi"/>
          <w:b/>
          <w:bCs/>
        </w:rPr>
        <w:t>Table 1</w:t>
      </w:r>
      <w:r w:rsidRPr="005C7427">
        <w:rPr>
          <w:rFonts w:cstheme="minorHAnsi"/>
        </w:rPr>
        <w:t xml:space="preserve"> shows the TAGs composition of </w:t>
      </w:r>
      <w:r w:rsidR="008C3151" w:rsidRPr="005C7427">
        <w:rPr>
          <w:rFonts w:cstheme="minorHAnsi"/>
        </w:rPr>
        <w:t xml:space="preserve">the </w:t>
      </w:r>
      <w:r w:rsidR="001F6D55" w:rsidRPr="005C7427">
        <w:rPr>
          <w:rFonts w:cstheme="minorHAnsi"/>
        </w:rPr>
        <w:t xml:space="preserve">three different </w:t>
      </w:r>
      <w:r w:rsidR="008C3151" w:rsidRPr="005C7427">
        <w:rPr>
          <w:rFonts w:cstheme="minorHAnsi"/>
        </w:rPr>
        <w:t xml:space="preserve">Stearin, Mid and Olein </w:t>
      </w:r>
      <w:r w:rsidR="001F6D55" w:rsidRPr="005C7427">
        <w:rPr>
          <w:rFonts w:cstheme="minorHAnsi"/>
        </w:rPr>
        <w:t xml:space="preserve">fractions and </w:t>
      </w:r>
      <w:r w:rsidR="0060473C" w:rsidRPr="005C7427">
        <w:rPr>
          <w:rFonts w:cstheme="minorHAnsi"/>
        </w:rPr>
        <w:t xml:space="preserve">of </w:t>
      </w:r>
      <w:r w:rsidR="001F6D55" w:rsidRPr="005C7427">
        <w:rPr>
          <w:rFonts w:cstheme="minorHAnsi"/>
        </w:rPr>
        <w:t xml:space="preserve">the </w:t>
      </w:r>
      <w:r w:rsidR="00EE1205" w:rsidRPr="005C7427">
        <w:rPr>
          <w:rFonts w:cstheme="minorHAnsi"/>
        </w:rPr>
        <w:t xml:space="preserve">buffalo </w:t>
      </w:r>
      <w:r w:rsidR="00BD5860" w:rsidRPr="005C7427">
        <w:rPr>
          <w:rFonts w:cstheme="minorHAnsi"/>
        </w:rPr>
        <w:t>milk fat</w:t>
      </w:r>
      <w:r w:rsidR="00683260" w:rsidRPr="005C7427">
        <w:rPr>
          <w:rFonts w:cstheme="minorHAnsi"/>
        </w:rPr>
        <w:t xml:space="preserve"> in total</w:t>
      </w:r>
      <w:r w:rsidR="00BD5860" w:rsidRPr="005C7427">
        <w:rPr>
          <w:rFonts w:cstheme="minorHAnsi"/>
        </w:rPr>
        <w:t xml:space="preserve"> (</w:t>
      </w:r>
      <w:r w:rsidR="008B16A9" w:rsidRPr="005C7427">
        <w:rPr>
          <w:rFonts w:cstheme="minorHAnsi"/>
        </w:rPr>
        <w:t xml:space="preserve">henceforth, </w:t>
      </w:r>
      <w:r w:rsidR="0060473C" w:rsidRPr="005C7427">
        <w:rPr>
          <w:rFonts w:cstheme="minorHAnsi"/>
        </w:rPr>
        <w:t>termed</w:t>
      </w:r>
      <w:r w:rsidR="008B16A9" w:rsidRPr="005C7427">
        <w:rPr>
          <w:rFonts w:cstheme="minorHAnsi"/>
        </w:rPr>
        <w:t xml:space="preserve"> Whole</w:t>
      </w:r>
      <w:r w:rsidR="00C5559F" w:rsidRPr="005C7427">
        <w:rPr>
          <w:rFonts w:cstheme="minorHAnsi"/>
        </w:rPr>
        <w:t xml:space="preserve"> F</w:t>
      </w:r>
      <w:r w:rsidR="008B16A9" w:rsidRPr="005C7427">
        <w:rPr>
          <w:rFonts w:cstheme="minorHAnsi"/>
        </w:rPr>
        <w:t>at</w:t>
      </w:r>
      <w:r w:rsidR="0062003C" w:rsidRPr="005C7427">
        <w:rPr>
          <w:rFonts w:cstheme="minorHAnsi"/>
        </w:rPr>
        <w:t xml:space="preserve"> to differentiate </w:t>
      </w:r>
      <w:r w:rsidR="00BE4CEE" w:rsidRPr="005C7427">
        <w:rPr>
          <w:rFonts w:cstheme="minorHAnsi"/>
        </w:rPr>
        <w:t>it from</w:t>
      </w:r>
      <w:r w:rsidR="00F40219" w:rsidRPr="005C7427">
        <w:rPr>
          <w:rFonts w:cstheme="minorHAnsi"/>
        </w:rPr>
        <w:t xml:space="preserve"> the</w:t>
      </w:r>
      <w:r w:rsidR="00BE4CEE" w:rsidRPr="005C7427">
        <w:rPr>
          <w:rFonts w:cstheme="minorHAnsi"/>
        </w:rPr>
        <w:t xml:space="preserve"> other</w:t>
      </w:r>
      <w:r w:rsidR="00F40219" w:rsidRPr="005C7427">
        <w:rPr>
          <w:rFonts w:cstheme="minorHAnsi"/>
        </w:rPr>
        <w:t xml:space="preserve"> fractions</w:t>
      </w:r>
      <w:r w:rsidR="008B16A9" w:rsidRPr="005C7427">
        <w:rPr>
          <w:rFonts w:cstheme="minorHAnsi"/>
        </w:rPr>
        <w:t>)</w:t>
      </w:r>
      <w:r w:rsidR="00EE1205" w:rsidRPr="005C7427">
        <w:rPr>
          <w:rFonts w:cstheme="minorHAnsi"/>
        </w:rPr>
        <w:t xml:space="preserve">. </w:t>
      </w:r>
      <w:r w:rsidR="00915F01" w:rsidRPr="005C7427">
        <w:rPr>
          <w:rFonts w:cstheme="minorHAnsi"/>
        </w:rPr>
        <w:t>37 different TAG species have been</w:t>
      </w:r>
      <w:r w:rsidR="00EE1205" w:rsidRPr="005C7427">
        <w:rPr>
          <w:rFonts w:cstheme="minorHAnsi"/>
        </w:rPr>
        <w:t xml:space="preserve"> </w:t>
      </w:r>
      <w:r w:rsidR="00C80A4A" w:rsidRPr="005C7427">
        <w:rPr>
          <w:rFonts w:cstheme="minorHAnsi"/>
        </w:rPr>
        <w:t>successfully identified</w:t>
      </w:r>
      <w:r w:rsidR="000D376C" w:rsidRPr="005C7427">
        <w:rPr>
          <w:rFonts w:cstheme="minorHAnsi"/>
        </w:rPr>
        <w:t xml:space="preserve">. Based on </w:t>
      </w:r>
      <w:r w:rsidR="00C14ACD" w:rsidRPr="005C7427">
        <w:rPr>
          <w:rFonts w:cstheme="minorHAnsi"/>
        </w:rPr>
        <w:t>the different crystallisation behaviour of different types of TAGs (as mentioned earlier)</w:t>
      </w:r>
      <w:r w:rsidR="0022205B" w:rsidRPr="005C7427">
        <w:rPr>
          <w:rFonts w:cstheme="minorHAnsi"/>
        </w:rPr>
        <w:t xml:space="preserve">, we </w:t>
      </w:r>
      <w:r w:rsidR="00C14ACD" w:rsidRPr="005C7427">
        <w:rPr>
          <w:rFonts w:cstheme="minorHAnsi"/>
        </w:rPr>
        <w:t>grouped the</w:t>
      </w:r>
      <w:r w:rsidR="00E36D25" w:rsidRPr="005C7427">
        <w:rPr>
          <w:rFonts w:cstheme="minorHAnsi"/>
        </w:rPr>
        <w:t>se</w:t>
      </w:r>
      <w:r w:rsidR="00C14ACD" w:rsidRPr="005C7427">
        <w:rPr>
          <w:rFonts w:cstheme="minorHAnsi"/>
        </w:rPr>
        <w:t xml:space="preserve"> 37 TAGs into</w:t>
      </w:r>
      <w:r w:rsidR="009562FC" w:rsidRPr="005C7427">
        <w:rPr>
          <w:rFonts w:cstheme="minorHAnsi"/>
        </w:rPr>
        <w:t xml:space="preserve"> </w:t>
      </w:r>
      <w:r w:rsidR="00F91E1C" w:rsidRPr="005C7427">
        <w:rPr>
          <w:rFonts w:cstheme="minorHAnsi"/>
        </w:rPr>
        <w:t xml:space="preserve">four </w:t>
      </w:r>
      <w:r w:rsidR="00C14ACD" w:rsidRPr="005C7427">
        <w:rPr>
          <w:rFonts w:cstheme="minorHAnsi"/>
        </w:rPr>
        <w:t>categories</w:t>
      </w:r>
      <w:r w:rsidR="00F91E1C" w:rsidRPr="005C7427">
        <w:rPr>
          <w:rFonts w:cstheme="minorHAnsi"/>
        </w:rPr>
        <w:t>, i.e., TAGs with (</w:t>
      </w:r>
      <w:proofErr w:type="spellStart"/>
      <w:r w:rsidR="00F91E1C" w:rsidRPr="005C7427">
        <w:rPr>
          <w:rFonts w:cstheme="minorHAnsi"/>
        </w:rPr>
        <w:t>i</w:t>
      </w:r>
      <w:proofErr w:type="spellEnd"/>
      <w:r w:rsidR="00F91E1C" w:rsidRPr="005C7427">
        <w:rPr>
          <w:rFonts w:cstheme="minorHAnsi"/>
        </w:rPr>
        <w:t>) only saturated fatty acid (all-SFA), (ii) TAGs containing single unsaturated FA (single-UFA), (iii) TAGs containing multi unsaturated FA (multi-UFA) and (iv) short chain fatty acid (</w:t>
      </w:r>
      <w:r w:rsidR="00F91E1C" w:rsidRPr="005C7427">
        <w:rPr>
          <w:rFonts w:cstheme="minorHAnsi"/>
          <w:i/>
          <w:iCs/>
        </w:rPr>
        <w:t>N</w:t>
      </w:r>
      <w:r w:rsidR="00F91E1C" w:rsidRPr="005C7427">
        <w:rPr>
          <w:rFonts w:cstheme="minorHAnsi"/>
          <w:i/>
          <w:iCs/>
          <w:vertAlign w:val="subscript"/>
        </w:rPr>
        <w:t>C</w:t>
      </w:r>
      <w:r w:rsidR="00F91E1C" w:rsidRPr="005C7427">
        <w:rPr>
          <w:rFonts w:cstheme="minorHAnsi"/>
        </w:rPr>
        <w:t xml:space="preserve"> ≤ 6) containing TAGs (short-FA) to explain the effects of varying TAGs composition on milk fat crystallisation behaviour. </w:t>
      </w:r>
      <w:r w:rsidR="00EA6DA6" w:rsidRPr="005C7427">
        <w:rPr>
          <w:rFonts w:cstheme="minorHAnsi"/>
        </w:rPr>
        <w:t xml:space="preserve">The contribution of each group to the composition of each fraction is presented in </w:t>
      </w:r>
      <w:r w:rsidR="00357EDF" w:rsidRPr="005C7427">
        <w:rPr>
          <w:rFonts w:cstheme="minorHAnsi"/>
          <w:b/>
          <w:bCs/>
        </w:rPr>
        <w:t>Figure 2</w:t>
      </w:r>
      <w:r w:rsidR="00C229E1" w:rsidRPr="005C7427">
        <w:rPr>
          <w:rFonts w:cstheme="minorHAnsi"/>
          <w:b/>
          <w:bCs/>
        </w:rPr>
        <w:t>,</w:t>
      </w:r>
      <w:r w:rsidR="00C229E1" w:rsidRPr="005C7427">
        <w:rPr>
          <w:rFonts w:cstheme="minorHAnsi"/>
        </w:rPr>
        <w:t xml:space="preserve"> whereas chromatogram example</w:t>
      </w:r>
      <w:r w:rsidR="0060473C" w:rsidRPr="005C7427">
        <w:rPr>
          <w:rFonts w:cstheme="minorHAnsi"/>
        </w:rPr>
        <w:t>s</w:t>
      </w:r>
      <w:r w:rsidR="00C229E1" w:rsidRPr="005C7427">
        <w:rPr>
          <w:rFonts w:cstheme="minorHAnsi"/>
        </w:rPr>
        <w:t xml:space="preserve"> from </w:t>
      </w:r>
      <w:r w:rsidR="00E04B1A" w:rsidRPr="005C7427">
        <w:rPr>
          <w:rFonts w:cstheme="minorHAnsi"/>
        </w:rPr>
        <w:t xml:space="preserve">highly different Stearin and Olein </w:t>
      </w:r>
      <w:r w:rsidR="00683260" w:rsidRPr="005C7427">
        <w:rPr>
          <w:rFonts w:cstheme="minorHAnsi"/>
        </w:rPr>
        <w:t xml:space="preserve">fractions </w:t>
      </w:r>
      <w:r w:rsidR="0060473C" w:rsidRPr="005C7427">
        <w:rPr>
          <w:rFonts w:cstheme="minorHAnsi"/>
        </w:rPr>
        <w:t>are given</w:t>
      </w:r>
      <w:r w:rsidR="00E04B1A" w:rsidRPr="005C7427">
        <w:rPr>
          <w:rFonts w:cstheme="minorHAnsi"/>
        </w:rPr>
        <w:t xml:space="preserve"> in </w:t>
      </w:r>
      <w:r w:rsidR="00E04B1A" w:rsidRPr="005C7427">
        <w:rPr>
          <w:rFonts w:cstheme="minorHAnsi"/>
          <w:b/>
          <w:bCs/>
        </w:rPr>
        <w:t>Figure S1</w:t>
      </w:r>
      <w:r w:rsidR="00EA6DA6" w:rsidRPr="005C7427">
        <w:rPr>
          <w:rFonts w:cstheme="minorHAnsi"/>
        </w:rPr>
        <w:t>.</w:t>
      </w:r>
    </w:p>
    <w:p w14:paraId="1CECA237" w14:textId="35FF4BA9" w:rsidR="00A835D6" w:rsidRPr="005C7427" w:rsidRDefault="0077472F" w:rsidP="008D45B5">
      <w:pPr>
        <w:spacing w:line="312" w:lineRule="auto"/>
        <w:jc w:val="both"/>
        <w:rPr>
          <w:rFonts w:cstheme="minorHAnsi"/>
        </w:rPr>
      </w:pPr>
      <w:r w:rsidRPr="005C7427">
        <w:rPr>
          <w:rFonts w:cstheme="minorHAnsi"/>
        </w:rPr>
        <w:t xml:space="preserve">The </w:t>
      </w:r>
      <w:r w:rsidR="002C39C3" w:rsidRPr="005C7427">
        <w:rPr>
          <w:rFonts w:cstheme="minorHAnsi"/>
        </w:rPr>
        <w:t>Whole</w:t>
      </w:r>
      <w:r w:rsidR="00C5559F" w:rsidRPr="005C7427">
        <w:rPr>
          <w:rFonts w:cstheme="minorHAnsi"/>
        </w:rPr>
        <w:t xml:space="preserve"> F</w:t>
      </w:r>
      <w:r w:rsidR="002C39C3" w:rsidRPr="005C7427">
        <w:rPr>
          <w:rFonts w:cstheme="minorHAnsi"/>
        </w:rPr>
        <w:t>at</w:t>
      </w:r>
      <w:r w:rsidRPr="005C7427">
        <w:rPr>
          <w:rFonts w:cstheme="minorHAnsi"/>
        </w:rPr>
        <w:t xml:space="preserve"> </w:t>
      </w:r>
      <w:r w:rsidR="00925D8C" w:rsidRPr="005C7427">
        <w:rPr>
          <w:rFonts w:cstheme="minorHAnsi"/>
        </w:rPr>
        <w:t xml:space="preserve">consists of </w:t>
      </w:r>
      <w:r w:rsidR="00C66EE8" w:rsidRPr="005C7427">
        <w:rPr>
          <w:rFonts w:cstheme="minorHAnsi"/>
        </w:rPr>
        <w:t>55.</w:t>
      </w:r>
      <w:r w:rsidR="00AD7516" w:rsidRPr="005C7427">
        <w:rPr>
          <w:rFonts w:cstheme="minorHAnsi"/>
        </w:rPr>
        <w:t>8</w:t>
      </w:r>
      <w:r w:rsidR="00C224EF" w:rsidRPr="005C7427">
        <w:rPr>
          <w:rFonts w:cstheme="minorHAnsi"/>
        </w:rPr>
        <w:t xml:space="preserve">, 15.0, 9.5 and </w:t>
      </w:r>
      <w:r w:rsidR="00711006" w:rsidRPr="005C7427">
        <w:rPr>
          <w:rFonts w:cstheme="minorHAnsi"/>
        </w:rPr>
        <w:t>9.6</w:t>
      </w:r>
      <w:r w:rsidR="004123CB" w:rsidRPr="005C7427">
        <w:rPr>
          <w:rFonts w:cstheme="minorHAnsi"/>
        </w:rPr>
        <w:t xml:space="preserve"> </w:t>
      </w:r>
      <w:r w:rsidR="00711006" w:rsidRPr="005C7427">
        <w:rPr>
          <w:rFonts w:cstheme="minorHAnsi"/>
        </w:rPr>
        <w:t>%</w:t>
      </w:r>
      <w:r w:rsidR="00C14ACD" w:rsidRPr="005C7427">
        <w:rPr>
          <w:rFonts w:cstheme="minorHAnsi"/>
        </w:rPr>
        <w:t xml:space="preserve"> w/w</w:t>
      </w:r>
      <w:r w:rsidR="00C66EE8" w:rsidRPr="005C7427">
        <w:rPr>
          <w:rFonts w:cstheme="minorHAnsi"/>
        </w:rPr>
        <w:t xml:space="preserve"> of </w:t>
      </w:r>
      <w:r w:rsidR="001B009A" w:rsidRPr="005C7427">
        <w:rPr>
          <w:rFonts w:cstheme="minorHAnsi"/>
        </w:rPr>
        <w:t>short-FA</w:t>
      </w:r>
      <w:r w:rsidR="00711006" w:rsidRPr="005C7427">
        <w:rPr>
          <w:rFonts w:cstheme="minorHAnsi"/>
        </w:rPr>
        <w:t xml:space="preserve">, </w:t>
      </w:r>
      <w:r w:rsidR="001B009A" w:rsidRPr="005C7427">
        <w:rPr>
          <w:rFonts w:cstheme="minorHAnsi"/>
        </w:rPr>
        <w:t>single-UFA</w:t>
      </w:r>
      <w:r w:rsidR="00711006" w:rsidRPr="005C7427">
        <w:rPr>
          <w:rFonts w:cstheme="minorHAnsi"/>
        </w:rPr>
        <w:t xml:space="preserve">, </w:t>
      </w:r>
      <w:r w:rsidR="001B009A" w:rsidRPr="005C7427">
        <w:rPr>
          <w:rFonts w:cstheme="minorHAnsi"/>
        </w:rPr>
        <w:t>multi-UFA</w:t>
      </w:r>
      <w:r w:rsidR="00711006" w:rsidRPr="005C7427">
        <w:rPr>
          <w:rFonts w:cstheme="minorHAnsi"/>
        </w:rPr>
        <w:t xml:space="preserve"> and </w:t>
      </w:r>
      <w:r w:rsidR="00AD7516" w:rsidRPr="005C7427">
        <w:rPr>
          <w:rFonts w:cstheme="minorHAnsi"/>
        </w:rPr>
        <w:t>all</w:t>
      </w:r>
      <w:r w:rsidR="001B009A" w:rsidRPr="005C7427">
        <w:rPr>
          <w:rFonts w:cstheme="minorHAnsi"/>
        </w:rPr>
        <w:t>-SFA</w:t>
      </w:r>
      <w:r w:rsidR="00711006" w:rsidRPr="005C7427">
        <w:rPr>
          <w:rFonts w:cstheme="minorHAnsi"/>
        </w:rPr>
        <w:t>, respectively.</w:t>
      </w:r>
      <w:r w:rsidR="002A7BEB" w:rsidRPr="005C7427">
        <w:rPr>
          <w:rFonts w:cstheme="minorHAnsi"/>
        </w:rPr>
        <w:t xml:space="preserve"> </w:t>
      </w:r>
      <w:r w:rsidR="004123CB" w:rsidRPr="005C7427">
        <w:rPr>
          <w:rFonts w:cstheme="minorHAnsi"/>
        </w:rPr>
        <w:t>A</w:t>
      </w:r>
      <w:r w:rsidR="00AD7516" w:rsidRPr="005C7427">
        <w:rPr>
          <w:rFonts w:cstheme="minorHAnsi"/>
        </w:rPr>
        <w:t>ll</w:t>
      </w:r>
      <w:r w:rsidR="001B009A" w:rsidRPr="005C7427">
        <w:rPr>
          <w:rFonts w:cstheme="minorHAnsi"/>
        </w:rPr>
        <w:t>-SFA</w:t>
      </w:r>
      <w:r w:rsidR="0020275E" w:rsidRPr="005C7427">
        <w:rPr>
          <w:rFonts w:cstheme="minorHAnsi"/>
        </w:rPr>
        <w:t xml:space="preserve"> </w:t>
      </w:r>
      <w:r w:rsidR="00C44F78" w:rsidRPr="005C7427">
        <w:rPr>
          <w:rFonts w:cstheme="minorHAnsi"/>
        </w:rPr>
        <w:t xml:space="preserve">TAGs </w:t>
      </w:r>
      <w:r w:rsidR="004123CB" w:rsidRPr="005C7427">
        <w:rPr>
          <w:rFonts w:cstheme="minorHAnsi"/>
        </w:rPr>
        <w:t xml:space="preserve">are </w:t>
      </w:r>
      <w:r w:rsidR="0020275E" w:rsidRPr="005C7427">
        <w:rPr>
          <w:rFonts w:cstheme="minorHAnsi"/>
        </w:rPr>
        <w:t xml:space="preserve">present </w:t>
      </w:r>
      <w:r w:rsidR="005426C1" w:rsidRPr="005C7427">
        <w:rPr>
          <w:rFonts w:cstheme="minorHAnsi"/>
        </w:rPr>
        <w:t xml:space="preserve">in decreasing </w:t>
      </w:r>
      <w:r w:rsidR="004123CB" w:rsidRPr="005C7427">
        <w:rPr>
          <w:rFonts w:cstheme="minorHAnsi"/>
        </w:rPr>
        <w:t xml:space="preserve">order </w:t>
      </w:r>
      <w:r w:rsidR="00C14ACD" w:rsidRPr="005C7427">
        <w:rPr>
          <w:rFonts w:cstheme="minorHAnsi"/>
        </w:rPr>
        <w:t xml:space="preserve">from </w:t>
      </w:r>
      <w:r w:rsidR="004123CB" w:rsidRPr="005C7427">
        <w:rPr>
          <w:rFonts w:cstheme="minorHAnsi"/>
        </w:rPr>
        <w:t xml:space="preserve">15.1 to 4.4 % in the </w:t>
      </w:r>
      <w:r w:rsidR="009C4628" w:rsidRPr="005C7427">
        <w:rPr>
          <w:rFonts w:cstheme="minorHAnsi"/>
        </w:rPr>
        <w:t>Stearin</w:t>
      </w:r>
      <w:r w:rsidR="005426C1" w:rsidRPr="005C7427">
        <w:rPr>
          <w:rFonts w:cstheme="minorHAnsi"/>
        </w:rPr>
        <w:t xml:space="preserve"> </w:t>
      </w:r>
      <w:r w:rsidR="004123CB" w:rsidRPr="005C7427">
        <w:rPr>
          <w:rFonts w:cstheme="minorHAnsi"/>
        </w:rPr>
        <w:t>to Olein fractions</w:t>
      </w:r>
      <w:r w:rsidR="002149F1">
        <w:rPr>
          <w:rFonts w:cstheme="minorHAnsi"/>
        </w:rPr>
        <w:t xml:space="preserve"> </w:t>
      </w:r>
      <w:r w:rsidR="002149F1" w:rsidRPr="00C1787A">
        <w:rPr>
          <w:rFonts w:cstheme="minorHAnsi"/>
          <w:highlight w:val="yellow"/>
        </w:rPr>
        <w:t>(</w:t>
      </w:r>
      <w:r w:rsidR="002149F1" w:rsidRPr="00C1787A">
        <w:rPr>
          <w:rFonts w:cstheme="minorHAnsi"/>
          <w:i/>
          <w:iCs/>
          <w:highlight w:val="yellow"/>
        </w:rPr>
        <w:t>p</w:t>
      </w:r>
      <w:r w:rsidR="002149F1" w:rsidRPr="00C1787A">
        <w:rPr>
          <w:rFonts w:cstheme="minorHAnsi"/>
          <w:highlight w:val="yellow"/>
        </w:rPr>
        <w:t>&lt;0.05)</w:t>
      </w:r>
      <w:r w:rsidR="0030225F" w:rsidRPr="005C7427">
        <w:rPr>
          <w:rFonts w:cstheme="minorHAnsi"/>
        </w:rPr>
        <w:t xml:space="preserve">. </w:t>
      </w:r>
      <w:r w:rsidR="00400982" w:rsidRPr="005C7427">
        <w:rPr>
          <w:rFonts w:cstheme="minorHAnsi"/>
        </w:rPr>
        <w:t xml:space="preserve">This is expected because the </w:t>
      </w:r>
      <w:r w:rsidR="00145EB8" w:rsidRPr="005C7427">
        <w:rPr>
          <w:rFonts w:cstheme="minorHAnsi"/>
        </w:rPr>
        <w:t>all</w:t>
      </w:r>
      <w:r w:rsidR="00C44F78" w:rsidRPr="005C7427">
        <w:rPr>
          <w:rFonts w:cstheme="minorHAnsi"/>
        </w:rPr>
        <w:t>-SFA</w:t>
      </w:r>
      <w:r w:rsidR="00314F87" w:rsidRPr="005C7427">
        <w:rPr>
          <w:rFonts w:cstheme="minorHAnsi"/>
        </w:rPr>
        <w:t xml:space="preserve"> have</w:t>
      </w:r>
      <w:r w:rsidR="00CC2B2B" w:rsidRPr="005C7427">
        <w:rPr>
          <w:rFonts w:cstheme="minorHAnsi"/>
        </w:rPr>
        <w:t xml:space="preserve"> higher melting point</w:t>
      </w:r>
      <w:r w:rsidR="001F5147" w:rsidRPr="005C7427">
        <w:rPr>
          <w:rFonts w:cstheme="minorHAnsi"/>
        </w:rPr>
        <w:t>s</w:t>
      </w:r>
      <w:r w:rsidR="00BE4CEE" w:rsidRPr="005C7427">
        <w:rPr>
          <w:rFonts w:cstheme="minorHAnsi"/>
        </w:rPr>
        <w:t xml:space="preserve"> compared to the other TAGs;</w:t>
      </w:r>
      <w:r w:rsidR="00EA1C27" w:rsidRPr="005C7427">
        <w:rPr>
          <w:rFonts w:cstheme="minorHAnsi"/>
        </w:rPr>
        <w:t xml:space="preserve"> thus</w:t>
      </w:r>
      <w:r w:rsidR="004123CB" w:rsidRPr="005C7427">
        <w:rPr>
          <w:rFonts w:cstheme="minorHAnsi"/>
        </w:rPr>
        <w:t>,</w:t>
      </w:r>
      <w:r w:rsidR="00EA1C27" w:rsidRPr="005C7427">
        <w:rPr>
          <w:rFonts w:cstheme="minorHAnsi"/>
        </w:rPr>
        <w:t xml:space="preserve"> </w:t>
      </w:r>
      <w:r w:rsidR="00BE4CEE" w:rsidRPr="005C7427">
        <w:rPr>
          <w:rFonts w:cstheme="minorHAnsi"/>
        </w:rPr>
        <w:t xml:space="preserve">they can be </w:t>
      </w:r>
      <w:r w:rsidR="003D7CD7" w:rsidRPr="005C7427">
        <w:rPr>
          <w:rFonts w:cstheme="minorHAnsi"/>
        </w:rPr>
        <w:t>separate</w:t>
      </w:r>
      <w:r w:rsidR="0011180E" w:rsidRPr="005C7427">
        <w:rPr>
          <w:rFonts w:cstheme="minorHAnsi"/>
        </w:rPr>
        <w:t>d</w:t>
      </w:r>
      <w:r w:rsidR="003D7CD7" w:rsidRPr="005C7427">
        <w:rPr>
          <w:rFonts w:cstheme="minorHAnsi"/>
        </w:rPr>
        <w:t xml:space="preserve"> </w:t>
      </w:r>
      <w:r w:rsidR="00BE4CEE" w:rsidRPr="005C7427">
        <w:rPr>
          <w:rFonts w:cstheme="minorHAnsi"/>
        </w:rPr>
        <w:t>with high yield at</w:t>
      </w:r>
      <w:r w:rsidR="003D7CD7" w:rsidRPr="005C7427">
        <w:rPr>
          <w:rFonts w:cstheme="minorHAnsi"/>
        </w:rPr>
        <w:t xml:space="preserve"> higher fractionation temperature</w:t>
      </w:r>
      <w:r w:rsidR="00CC2B2B" w:rsidRPr="005C7427">
        <w:rPr>
          <w:rFonts w:cstheme="minorHAnsi"/>
        </w:rPr>
        <w:t xml:space="preserve">. </w:t>
      </w:r>
      <w:r w:rsidR="00731876" w:rsidRPr="005C7427">
        <w:rPr>
          <w:rFonts w:cstheme="minorHAnsi"/>
        </w:rPr>
        <w:t>On the other hand, t</w:t>
      </w:r>
      <w:r w:rsidR="00555428" w:rsidRPr="005C7427">
        <w:rPr>
          <w:rFonts w:cstheme="minorHAnsi"/>
        </w:rPr>
        <w:t>he presence of unsatur</w:t>
      </w:r>
      <w:r w:rsidR="00C27788" w:rsidRPr="005C7427">
        <w:rPr>
          <w:rFonts w:cstheme="minorHAnsi"/>
        </w:rPr>
        <w:t>ation in the TAG molecule</w:t>
      </w:r>
      <w:r w:rsidR="00C14ACD" w:rsidRPr="005C7427">
        <w:rPr>
          <w:rFonts w:cstheme="minorHAnsi"/>
        </w:rPr>
        <w:t>s</w:t>
      </w:r>
      <w:r w:rsidR="00C27788" w:rsidRPr="005C7427">
        <w:rPr>
          <w:rFonts w:cstheme="minorHAnsi"/>
        </w:rPr>
        <w:t xml:space="preserve"> decrease</w:t>
      </w:r>
      <w:r w:rsidR="00731876" w:rsidRPr="005C7427">
        <w:rPr>
          <w:rFonts w:cstheme="minorHAnsi"/>
        </w:rPr>
        <w:t>s</w:t>
      </w:r>
      <w:r w:rsidR="00C27788" w:rsidRPr="005C7427">
        <w:rPr>
          <w:rFonts w:cstheme="minorHAnsi"/>
        </w:rPr>
        <w:t xml:space="preserve"> the melting point </w:t>
      </w:r>
      <w:r w:rsidR="001C3DFA" w:rsidRPr="005C7427">
        <w:rPr>
          <w:rFonts w:cstheme="minorHAnsi"/>
        </w:rPr>
        <w:t>significantly</w:t>
      </w:r>
      <w:r w:rsidR="00270B37" w:rsidRPr="005C7427">
        <w:rPr>
          <w:rFonts w:cstheme="minorHAnsi"/>
        </w:rPr>
        <w:t xml:space="preserve">. </w:t>
      </w:r>
      <w:r w:rsidR="004455F3" w:rsidRPr="005C7427">
        <w:rPr>
          <w:rFonts w:cstheme="minorHAnsi"/>
        </w:rPr>
        <w:t>As an example</w:t>
      </w:r>
      <w:r w:rsidR="00C44F78" w:rsidRPr="005C7427">
        <w:rPr>
          <w:rFonts w:cstheme="minorHAnsi"/>
        </w:rPr>
        <w:t>,</w:t>
      </w:r>
      <w:r w:rsidR="004455F3" w:rsidRPr="005C7427">
        <w:rPr>
          <w:rFonts w:cstheme="minorHAnsi"/>
        </w:rPr>
        <w:t xml:space="preserve"> the </w:t>
      </w:r>
      <w:r w:rsidR="00080321" w:rsidRPr="005C7427">
        <w:rPr>
          <w:rFonts w:cstheme="minorHAnsi"/>
        </w:rPr>
        <w:t xml:space="preserve">fully saturated PPP has </w:t>
      </w:r>
      <w:r w:rsidR="00C14ACD" w:rsidRPr="005C7427">
        <w:rPr>
          <w:rFonts w:cstheme="minorHAnsi"/>
        </w:rPr>
        <w:t xml:space="preserve">a </w:t>
      </w:r>
      <w:r w:rsidR="00080321" w:rsidRPr="005C7427">
        <w:rPr>
          <w:rFonts w:cstheme="minorHAnsi"/>
        </w:rPr>
        <w:t xml:space="preserve">melting point of </w:t>
      </w:r>
      <w:r w:rsidR="002C1D55" w:rsidRPr="005C7427">
        <w:rPr>
          <w:rFonts w:cstheme="minorHAnsi"/>
        </w:rPr>
        <w:t>63-6</w:t>
      </w:r>
      <w:r w:rsidR="006768BB" w:rsidRPr="005C7427">
        <w:rPr>
          <w:rFonts w:cstheme="minorHAnsi"/>
        </w:rPr>
        <w:t>7</w:t>
      </w:r>
      <w:r w:rsidR="004123CB" w:rsidRPr="005C7427">
        <w:rPr>
          <w:rFonts w:cstheme="minorHAnsi"/>
        </w:rPr>
        <w:t xml:space="preserve"> </w:t>
      </w:r>
      <w:r w:rsidR="002C1D55" w:rsidRPr="005C7427">
        <w:rPr>
          <w:rFonts w:cstheme="minorHAnsi"/>
        </w:rPr>
        <w:t>°C</w:t>
      </w:r>
      <w:r w:rsidR="004123CB" w:rsidRPr="005C7427">
        <w:rPr>
          <w:rFonts w:cstheme="minorHAnsi"/>
        </w:rPr>
        <w:t>,</w:t>
      </w:r>
      <w:r w:rsidR="002C1D55" w:rsidRPr="005C7427">
        <w:rPr>
          <w:rFonts w:cstheme="minorHAnsi"/>
        </w:rPr>
        <w:t xml:space="preserve"> whilst the monounsaturated PO</w:t>
      </w:r>
      <w:r w:rsidR="00865BF8" w:rsidRPr="005C7427">
        <w:rPr>
          <w:rFonts w:cstheme="minorHAnsi"/>
        </w:rPr>
        <w:t>P and polyunsaturated OPO</w:t>
      </w:r>
      <w:r w:rsidR="00EF48FC" w:rsidRPr="005C7427">
        <w:rPr>
          <w:rFonts w:cstheme="minorHAnsi"/>
        </w:rPr>
        <w:t xml:space="preserve"> melt at range</w:t>
      </w:r>
      <w:r w:rsidR="004123CB" w:rsidRPr="005C7427">
        <w:rPr>
          <w:rFonts w:cstheme="minorHAnsi"/>
        </w:rPr>
        <w:t>s</w:t>
      </w:r>
      <w:r w:rsidR="00EF48FC" w:rsidRPr="005C7427">
        <w:rPr>
          <w:rFonts w:cstheme="minorHAnsi"/>
        </w:rPr>
        <w:t xml:space="preserve"> of </w:t>
      </w:r>
      <w:r w:rsidR="002251B6" w:rsidRPr="005C7427">
        <w:rPr>
          <w:rFonts w:cstheme="minorHAnsi"/>
        </w:rPr>
        <w:t>33-35</w:t>
      </w:r>
      <w:r w:rsidR="004123CB" w:rsidRPr="005C7427">
        <w:rPr>
          <w:rFonts w:cstheme="minorHAnsi"/>
        </w:rPr>
        <w:t xml:space="preserve"> </w:t>
      </w:r>
      <w:r w:rsidR="002251B6" w:rsidRPr="005C7427">
        <w:rPr>
          <w:rFonts w:cstheme="minorHAnsi"/>
        </w:rPr>
        <w:t>°C</w:t>
      </w:r>
      <w:r w:rsidR="00E41367" w:rsidRPr="005C7427">
        <w:rPr>
          <w:rFonts w:cstheme="minorHAnsi"/>
        </w:rPr>
        <w:t xml:space="preserve"> and 19-21</w:t>
      </w:r>
      <w:r w:rsidR="004123CB" w:rsidRPr="005C7427">
        <w:rPr>
          <w:rFonts w:cstheme="minorHAnsi"/>
        </w:rPr>
        <w:t xml:space="preserve"> </w:t>
      </w:r>
      <w:r w:rsidR="00E41367" w:rsidRPr="005C7427">
        <w:rPr>
          <w:rFonts w:cstheme="minorHAnsi"/>
        </w:rPr>
        <w:t>°C</w:t>
      </w:r>
      <w:r w:rsidR="0067289B" w:rsidRPr="005C7427">
        <w:rPr>
          <w:rFonts w:cstheme="minorHAnsi"/>
        </w:rPr>
        <w:t>, respectively</w:t>
      </w:r>
      <w:r w:rsidR="00CA278C" w:rsidRPr="005C7427">
        <w:rPr>
          <w:rFonts w:cstheme="minorHAnsi"/>
        </w:rPr>
        <w:t xml:space="preserve"> </w:t>
      </w:r>
      <w:r w:rsidR="00092320" w:rsidRPr="005C7427">
        <w:rPr>
          <w:rFonts w:cstheme="minorHAnsi"/>
        </w:rPr>
        <w:fldChar w:fldCharType="begin" w:fldLock="1"/>
      </w:r>
      <w:r w:rsidR="002D3D96">
        <w:rPr>
          <w:rFonts w:cstheme="minorHAnsi"/>
        </w:rPr>
        <w:instrText>ADDIN CSL_CITATION {"citationItems":[{"id":"ITEM-1","itemData":{"DOI":"10.1021/acs.iecr.1c00324","ISSN":"15205045","abstract":"The binary phase behavior of triacylglycerol (TAG) mixtures constituted by PPP (tripalmitin) and either POP (1,3-dipalmitoyl-2-oleoyl-glycerol), OPO (1,3-dioleoyl-2-palmitoyl-glycerol), or MCPOP/OPO (molecular compound formed by POP/OPO at a 1:1 concentration ratio) was determined by differential scanning calorimetry, synchrotron radiation, and laboratory-scale X-ray diffraction. Steric hindrance due to saturated-unsaturated acyl chain interactions and differences in the thermal stability of TAGs seemed to dictate the independent polymorphic crystallization and transformation observed under kinetic conditions, as well as the very asymmetric eutectic-Type phase diagrams obtained from the study of thermodynamically stabilized PPP/POP, PPP/OPO, and PPP/MCPOP/OPO mixtures. Moreover, the solid integration determined for MCPOP/OPO in the βPPP crystalline phase (20-25%), halfway between that of OPO (&lt;5%) and POP (30-35%), showed the ability of molecular compounds to tune the thermophysical properties of fat systems. This highlights the impact that molecular compound-forming TAGs may have on the efficient industrial separation of lipids and suggests their potential applicability in the development of edible fat blends with tailored functionalities.","author":[{"dropping-particle":"","family":"MacRidachis","given":"Jorge","non-dropping-particle":"","parse-names":false,"suffix":""},{"dropping-particle":"","family":"Bayés-García","given":"Laura","non-dropping-particle":"","parse-names":false,"suffix":""},{"dropping-particle":"","family":"Calvet","given":"Teresa","non-dropping-particle":"","parse-names":false,"suffix":""}],"container-title":"Industrial and Engineering Chemistry Research","id":"ITEM-1","issue":"15","issued":{"date-parts":[["2021"]]},"page":"5374-5384","title":"Mixing Phase Behavior of Tripalmitin and Oleic-Rich Molecular Compound-Forming Triacylglycerols","type":"article-journal","volume":"60"},"uris":["http://www.mendeley.com/documents/?uuid=210c639d-bffa-327f-96df-1c13f74bcc3e"]}],"mendeley":{"formattedCitation":"(MacRidachis et al., 2021)","plainTextFormattedCitation":"(MacRidachis et al., 2021)","previouslyFormattedCitation":"(MacRidachis et al., 2021)"},"properties":{"noteIndex":0},"schema":"https://github.com/citation-style-language/schema/raw/master/csl-citation.json"}</w:instrText>
      </w:r>
      <w:r w:rsidR="00092320" w:rsidRPr="005C7427">
        <w:rPr>
          <w:rFonts w:cstheme="minorHAnsi"/>
        </w:rPr>
        <w:fldChar w:fldCharType="separate"/>
      </w:r>
      <w:r w:rsidR="005403F3" w:rsidRPr="005403F3">
        <w:rPr>
          <w:rFonts w:cstheme="minorHAnsi"/>
          <w:noProof/>
        </w:rPr>
        <w:t>(MacRidachis et al., 2021)</w:t>
      </w:r>
      <w:r w:rsidR="00092320" w:rsidRPr="005C7427">
        <w:rPr>
          <w:rFonts w:cstheme="minorHAnsi"/>
        </w:rPr>
        <w:fldChar w:fldCharType="end"/>
      </w:r>
      <w:r w:rsidR="00080321" w:rsidRPr="005C7427">
        <w:rPr>
          <w:rFonts w:cstheme="minorHAnsi"/>
        </w:rPr>
        <w:t xml:space="preserve">. </w:t>
      </w:r>
      <w:r w:rsidR="00EE4163" w:rsidRPr="005C7427">
        <w:rPr>
          <w:rFonts w:cstheme="minorHAnsi"/>
        </w:rPr>
        <w:t xml:space="preserve">Therefore, it is </w:t>
      </w:r>
      <w:r w:rsidR="00876172" w:rsidRPr="005C7427">
        <w:rPr>
          <w:rFonts w:cstheme="minorHAnsi"/>
        </w:rPr>
        <w:t xml:space="preserve">expected that the concentration of both </w:t>
      </w:r>
      <w:r w:rsidR="00E11364" w:rsidRPr="005C7427">
        <w:rPr>
          <w:rFonts w:cstheme="minorHAnsi"/>
        </w:rPr>
        <w:t>single-UFA</w:t>
      </w:r>
      <w:r w:rsidR="003A19E5" w:rsidRPr="005C7427">
        <w:rPr>
          <w:rFonts w:cstheme="minorHAnsi"/>
        </w:rPr>
        <w:t xml:space="preserve"> and </w:t>
      </w:r>
      <w:r w:rsidR="009F0CB5" w:rsidRPr="005C7427">
        <w:rPr>
          <w:rFonts w:cstheme="minorHAnsi"/>
        </w:rPr>
        <w:t>multi-UFA</w:t>
      </w:r>
      <w:r w:rsidR="00876172" w:rsidRPr="005C7427">
        <w:rPr>
          <w:rFonts w:cstheme="minorHAnsi"/>
        </w:rPr>
        <w:t xml:space="preserve"> groups </w:t>
      </w:r>
      <w:r w:rsidR="001F5147" w:rsidRPr="005C7427">
        <w:rPr>
          <w:rFonts w:cstheme="minorHAnsi"/>
        </w:rPr>
        <w:t xml:space="preserve">should </w:t>
      </w:r>
      <w:r w:rsidR="00876172" w:rsidRPr="005C7427">
        <w:rPr>
          <w:rFonts w:cstheme="minorHAnsi"/>
        </w:rPr>
        <w:t xml:space="preserve">increase (as opposite to </w:t>
      </w:r>
      <w:r w:rsidR="009741D8" w:rsidRPr="005C7427">
        <w:rPr>
          <w:rFonts w:cstheme="minorHAnsi"/>
        </w:rPr>
        <w:t>all</w:t>
      </w:r>
      <w:r w:rsidR="009F0CB5" w:rsidRPr="005C7427">
        <w:rPr>
          <w:rFonts w:cstheme="minorHAnsi"/>
        </w:rPr>
        <w:t>-SFA</w:t>
      </w:r>
      <w:r w:rsidR="00876172" w:rsidRPr="005C7427">
        <w:rPr>
          <w:rFonts w:cstheme="minorHAnsi"/>
        </w:rPr>
        <w:t>)</w:t>
      </w:r>
      <w:r w:rsidR="001F5147" w:rsidRPr="005C7427">
        <w:rPr>
          <w:rFonts w:cstheme="minorHAnsi"/>
        </w:rPr>
        <w:t>,</w:t>
      </w:r>
      <w:r w:rsidR="00F433BE" w:rsidRPr="005C7427">
        <w:rPr>
          <w:rFonts w:cstheme="minorHAnsi"/>
        </w:rPr>
        <w:t xml:space="preserve"> following the order of fractionation</w:t>
      </w:r>
      <w:r w:rsidR="00994D99" w:rsidRPr="005C7427">
        <w:rPr>
          <w:rFonts w:cstheme="minorHAnsi"/>
        </w:rPr>
        <w:t xml:space="preserve"> (Stearin &lt; Mid &lt; Olein)</w:t>
      </w:r>
      <w:r w:rsidR="00F433BE" w:rsidRPr="005C7427">
        <w:rPr>
          <w:rFonts w:cstheme="minorHAnsi"/>
        </w:rPr>
        <w:t xml:space="preserve">. </w:t>
      </w:r>
      <w:r w:rsidR="001C3DFA" w:rsidRPr="005C7427">
        <w:rPr>
          <w:rFonts w:cstheme="minorHAnsi"/>
        </w:rPr>
        <w:t>However, t</w:t>
      </w:r>
      <w:r w:rsidR="00F433BE" w:rsidRPr="005C7427">
        <w:rPr>
          <w:rFonts w:cstheme="minorHAnsi"/>
        </w:rPr>
        <w:t xml:space="preserve">he current results show </w:t>
      </w:r>
      <w:r w:rsidR="001C3DFA" w:rsidRPr="005C7427">
        <w:rPr>
          <w:rFonts w:cstheme="minorHAnsi"/>
        </w:rPr>
        <w:t xml:space="preserve">that </w:t>
      </w:r>
      <w:r w:rsidR="00F433BE" w:rsidRPr="005C7427">
        <w:rPr>
          <w:rFonts w:cstheme="minorHAnsi"/>
        </w:rPr>
        <w:t>there</w:t>
      </w:r>
      <w:r w:rsidR="00731876" w:rsidRPr="005C7427">
        <w:rPr>
          <w:rFonts w:cstheme="minorHAnsi"/>
        </w:rPr>
        <w:t xml:space="preserve"> is no clear trend</w:t>
      </w:r>
      <w:r w:rsidR="002149F1">
        <w:rPr>
          <w:rFonts w:cstheme="minorHAnsi"/>
        </w:rPr>
        <w:t xml:space="preserve"> </w:t>
      </w:r>
      <w:r w:rsidR="002149F1" w:rsidRPr="00C1787A">
        <w:rPr>
          <w:rFonts w:cstheme="minorHAnsi"/>
          <w:highlight w:val="yellow"/>
        </w:rPr>
        <w:t>(</w:t>
      </w:r>
      <w:r w:rsidR="002149F1" w:rsidRPr="00C1787A">
        <w:rPr>
          <w:rFonts w:cstheme="minorHAnsi"/>
          <w:i/>
          <w:iCs/>
          <w:highlight w:val="yellow"/>
        </w:rPr>
        <w:t>p</w:t>
      </w:r>
      <w:r w:rsidR="002149F1" w:rsidRPr="00C1787A">
        <w:rPr>
          <w:rFonts w:cstheme="minorHAnsi"/>
          <w:highlight w:val="yellow"/>
        </w:rPr>
        <w:t>&gt;0.05)</w:t>
      </w:r>
      <w:r w:rsidR="00731876" w:rsidRPr="005C7427">
        <w:rPr>
          <w:rFonts w:cstheme="minorHAnsi"/>
        </w:rPr>
        <w:t xml:space="preserve"> in </w:t>
      </w:r>
      <w:r w:rsidR="009F0CB5" w:rsidRPr="005C7427">
        <w:rPr>
          <w:rFonts w:cstheme="minorHAnsi"/>
        </w:rPr>
        <w:t xml:space="preserve">single-UFA and multi-UFA </w:t>
      </w:r>
      <w:r w:rsidR="00731876" w:rsidRPr="005C7427">
        <w:rPr>
          <w:rFonts w:cstheme="minorHAnsi"/>
        </w:rPr>
        <w:t>concentration over the three fractions.</w:t>
      </w:r>
      <w:r w:rsidR="00DF0D42" w:rsidRPr="005C7427">
        <w:rPr>
          <w:rFonts w:cstheme="minorHAnsi"/>
        </w:rPr>
        <w:t xml:space="preserve"> </w:t>
      </w:r>
      <w:r w:rsidR="00F837F6" w:rsidRPr="005C7427">
        <w:rPr>
          <w:rFonts w:cstheme="minorHAnsi"/>
        </w:rPr>
        <w:t>The</w:t>
      </w:r>
      <w:r w:rsidR="00C3151E" w:rsidRPr="005C7427">
        <w:rPr>
          <w:rFonts w:cstheme="minorHAnsi"/>
        </w:rPr>
        <w:t xml:space="preserve"> single-UFA were found in the range of 15-16</w:t>
      </w:r>
      <w:r w:rsidR="004123CB" w:rsidRPr="005C7427">
        <w:rPr>
          <w:rFonts w:cstheme="minorHAnsi"/>
        </w:rPr>
        <w:t xml:space="preserve"> </w:t>
      </w:r>
      <w:r w:rsidR="00C3151E" w:rsidRPr="005C7427">
        <w:rPr>
          <w:rFonts w:cstheme="minorHAnsi"/>
        </w:rPr>
        <w:t xml:space="preserve">% </w:t>
      </w:r>
      <w:r w:rsidR="004123CB" w:rsidRPr="005C7427">
        <w:rPr>
          <w:rFonts w:cstheme="minorHAnsi"/>
        </w:rPr>
        <w:t xml:space="preserve">for all three fractions, </w:t>
      </w:r>
      <w:r w:rsidR="00C3151E" w:rsidRPr="005C7427">
        <w:rPr>
          <w:rFonts w:cstheme="minorHAnsi"/>
        </w:rPr>
        <w:t xml:space="preserve">whereas the multi-UFA were in </w:t>
      </w:r>
      <w:r w:rsidR="00B90948" w:rsidRPr="005C7427">
        <w:rPr>
          <w:rFonts w:cstheme="minorHAnsi"/>
        </w:rPr>
        <w:t xml:space="preserve">a </w:t>
      </w:r>
      <w:r w:rsidR="00C3151E" w:rsidRPr="005C7427">
        <w:rPr>
          <w:rFonts w:cstheme="minorHAnsi"/>
        </w:rPr>
        <w:t>9-10% range</w:t>
      </w:r>
      <w:r w:rsidR="00C752EF" w:rsidRPr="005C7427">
        <w:rPr>
          <w:rFonts w:cstheme="minorHAnsi"/>
        </w:rPr>
        <w:t>.</w:t>
      </w:r>
      <w:r w:rsidR="00112D4B" w:rsidRPr="005C7427">
        <w:rPr>
          <w:rFonts w:cstheme="minorHAnsi"/>
        </w:rPr>
        <w:t xml:space="preserve"> </w:t>
      </w:r>
      <w:r w:rsidR="000102E0" w:rsidRPr="005C7427">
        <w:rPr>
          <w:rFonts w:cstheme="minorHAnsi"/>
        </w:rPr>
        <w:t>A</w:t>
      </w:r>
      <w:r w:rsidR="00A30065" w:rsidRPr="005C7427">
        <w:rPr>
          <w:rFonts w:cstheme="minorHAnsi"/>
        </w:rPr>
        <w:t xml:space="preserve"> lik</w:t>
      </w:r>
      <w:r w:rsidR="00DF0D42" w:rsidRPr="005C7427">
        <w:rPr>
          <w:rFonts w:cstheme="minorHAnsi"/>
        </w:rPr>
        <w:t>e</w:t>
      </w:r>
      <w:r w:rsidR="00A30065" w:rsidRPr="005C7427">
        <w:rPr>
          <w:rFonts w:cstheme="minorHAnsi"/>
        </w:rPr>
        <w:t>ly</w:t>
      </w:r>
      <w:r w:rsidR="00DF0D42" w:rsidRPr="005C7427">
        <w:rPr>
          <w:rFonts w:cstheme="minorHAnsi"/>
        </w:rPr>
        <w:t xml:space="preserve"> explanation for </w:t>
      </w:r>
      <w:r w:rsidR="00A11F38" w:rsidRPr="005C7427">
        <w:rPr>
          <w:rFonts w:cstheme="minorHAnsi"/>
        </w:rPr>
        <w:t xml:space="preserve">this </w:t>
      </w:r>
      <w:r w:rsidR="00BC67C7" w:rsidRPr="005C7427">
        <w:rPr>
          <w:rFonts w:cstheme="minorHAnsi"/>
        </w:rPr>
        <w:t xml:space="preserve">is </w:t>
      </w:r>
      <w:r w:rsidR="00256A82" w:rsidRPr="005C7427">
        <w:rPr>
          <w:rFonts w:cstheme="minorHAnsi"/>
        </w:rPr>
        <w:t>that</w:t>
      </w:r>
      <w:r w:rsidR="00251B88" w:rsidRPr="005C7427">
        <w:rPr>
          <w:rFonts w:cstheme="minorHAnsi"/>
        </w:rPr>
        <w:t xml:space="preserve"> single-UFA and multi-UFA </w:t>
      </w:r>
      <w:r w:rsidR="00B633A2" w:rsidRPr="005C7427">
        <w:rPr>
          <w:rFonts w:cstheme="minorHAnsi"/>
        </w:rPr>
        <w:t xml:space="preserve">co-crystallise </w:t>
      </w:r>
      <w:r w:rsidR="00256A82" w:rsidRPr="005C7427">
        <w:rPr>
          <w:rFonts w:cstheme="minorHAnsi"/>
        </w:rPr>
        <w:t>and/</w:t>
      </w:r>
      <w:r w:rsidR="00B633A2" w:rsidRPr="005C7427">
        <w:rPr>
          <w:rFonts w:cstheme="minorHAnsi"/>
        </w:rPr>
        <w:t xml:space="preserve">or </w:t>
      </w:r>
      <w:r w:rsidR="004123CB" w:rsidRPr="005C7427">
        <w:rPr>
          <w:rFonts w:cstheme="minorHAnsi"/>
        </w:rPr>
        <w:t xml:space="preserve">are </w:t>
      </w:r>
      <w:r w:rsidR="00BC67C7" w:rsidRPr="005C7427">
        <w:rPr>
          <w:rFonts w:cstheme="minorHAnsi"/>
        </w:rPr>
        <w:t>entrap</w:t>
      </w:r>
      <w:r w:rsidR="00B633A2" w:rsidRPr="005C7427">
        <w:rPr>
          <w:rFonts w:cstheme="minorHAnsi"/>
        </w:rPr>
        <w:t xml:space="preserve">ped in </w:t>
      </w:r>
      <w:r w:rsidR="00880A76" w:rsidRPr="005C7427">
        <w:rPr>
          <w:rFonts w:cstheme="minorHAnsi"/>
        </w:rPr>
        <w:t xml:space="preserve">agglomerates </w:t>
      </w:r>
      <w:r w:rsidR="00B633A2" w:rsidRPr="005C7427">
        <w:rPr>
          <w:rFonts w:cstheme="minorHAnsi"/>
        </w:rPr>
        <w:t xml:space="preserve">of </w:t>
      </w:r>
      <w:r w:rsidR="00880A76" w:rsidRPr="005C7427">
        <w:rPr>
          <w:rFonts w:cstheme="minorHAnsi"/>
        </w:rPr>
        <w:t xml:space="preserve">crystals </w:t>
      </w:r>
      <w:r w:rsidR="00A51730" w:rsidRPr="005C7427">
        <w:rPr>
          <w:rFonts w:cstheme="minorHAnsi"/>
        </w:rPr>
        <w:t>during crystallisation</w:t>
      </w:r>
      <w:r w:rsidR="004123CB" w:rsidRPr="005C7427">
        <w:rPr>
          <w:rFonts w:cstheme="minorHAnsi"/>
        </w:rPr>
        <w:t>, since</w:t>
      </w:r>
      <w:r w:rsidR="007844B0" w:rsidRPr="005C7427">
        <w:rPr>
          <w:rFonts w:cstheme="minorHAnsi"/>
        </w:rPr>
        <w:t xml:space="preserve"> </w:t>
      </w:r>
      <w:r w:rsidR="004123CB" w:rsidRPr="005C7427">
        <w:rPr>
          <w:rFonts w:cstheme="minorHAnsi"/>
        </w:rPr>
        <w:t xml:space="preserve">unsaturated TAGs are equally </w:t>
      </w:r>
      <w:r w:rsidR="004A7785" w:rsidRPr="005C7427">
        <w:rPr>
          <w:rFonts w:cstheme="minorHAnsi"/>
        </w:rPr>
        <w:t>presen</w:t>
      </w:r>
      <w:r w:rsidR="004123CB" w:rsidRPr="005C7427">
        <w:rPr>
          <w:rFonts w:cstheme="minorHAnsi"/>
        </w:rPr>
        <w:t>t</w:t>
      </w:r>
      <w:r w:rsidR="00FB2FDD" w:rsidRPr="005C7427">
        <w:rPr>
          <w:rFonts w:cstheme="minorHAnsi"/>
        </w:rPr>
        <w:t xml:space="preserve"> </w:t>
      </w:r>
      <w:r w:rsidR="00A16798" w:rsidRPr="005C7427">
        <w:rPr>
          <w:rFonts w:cstheme="minorHAnsi"/>
        </w:rPr>
        <w:t xml:space="preserve">even </w:t>
      </w:r>
      <w:r w:rsidR="00B90948" w:rsidRPr="005C7427">
        <w:rPr>
          <w:rFonts w:cstheme="minorHAnsi"/>
        </w:rPr>
        <w:t>at</w:t>
      </w:r>
      <w:r w:rsidR="004123CB" w:rsidRPr="005C7427">
        <w:rPr>
          <w:rFonts w:cstheme="minorHAnsi"/>
        </w:rPr>
        <w:t xml:space="preserve"> </w:t>
      </w:r>
      <w:r w:rsidR="00A16798" w:rsidRPr="005C7427">
        <w:rPr>
          <w:rFonts w:cstheme="minorHAnsi"/>
        </w:rPr>
        <w:t>high crystallisation temperatures.</w:t>
      </w:r>
    </w:p>
    <w:p w14:paraId="58109E5A" w14:textId="1F669862" w:rsidR="00A53319" w:rsidRPr="005C7427" w:rsidRDefault="001F5147" w:rsidP="008D45B5">
      <w:pPr>
        <w:spacing w:line="312" w:lineRule="auto"/>
        <w:jc w:val="both"/>
        <w:rPr>
          <w:rFonts w:cstheme="minorHAnsi"/>
        </w:rPr>
      </w:pPr>
      <w:r w:rsidRPr="005C7427">
        <w:rPr>
          <w:rFonts w:cstheme="minorHAnsi"/>
        </w:rPr>
        <w:t>T</w:t>
      </w:r>
      <w:r w:rsidR="00C12BFA" w:rsidRPr="005C7427">
        <w:rPr>
          <w:rFonts w:cstheme="minorHAnsi"/>
        </w:rPr>
        <w:t xml:space="preserve">he </w:t>
      </w:r>
      <w:r w:rsidR="00ED328A" w:rsidRPr="005C7427">
        <w:rPr>
          <w:rFonts w:cstheme="minorHAnsi"/>
        </w:rPr>
        <w:t>short-FA</w:t>
      </w:r>
      <w:r w:rsidRPr="005C7427">
        <w:rPr>
          <w:rFonts w:cstheme="minorHAnsi"/>
        </w:rPr>
        <w:t>s</w:t>
      </w:r>
      <w:r w:rsidR="00C12BFA" w:rsidRPr="005C7427">
        <w:rPr>
          <w:rFonts w:cstheme="minorHAnsi"/>
        </w:rPr>
        <w:t xml:space="preserve"> </w:t>
      </w:r>
      <w:r w:rsidRPr="005C7427">
        <w:rPr>
          <w:rFonts w:cstheme="minorHAnsi"/>
        </w:rPr>
        <w:t xml:space="preserve">instead </w:t>
      </w:r>
      <w:r w:rsidR="00C12BFA" w:rsidRPr="005C7427">
        <w:rPr>
          <w:rFonts w:cstheme="minorHAnsi"/>
        </w:rPr>
        <w:t xml:space="preserve">show </w:t>
      </w:r>
      <w:r w:rsidR="00F96CF6" w:rsidRPr="005C7427">
        <w:rPr>
          <w:rFonts w:cstheme="minorHAnsi"/>
        </w:rPr>
        <w:t>a clear increasing trend</w:t>
      </w:r>
      <w:r w:rsidR="002149F1">
        <w:rPr>
          <w:rFonts w:cstheme="minorHAnsi"/>
        </w:rPr>
        <w:t xml:space="preserve"> </w:t>
      </w:r>
      <w:r w:rsidR="002149F1" w:rsidRPr="00C1787A">
        <w:rPr>
          <w:rFonts w:cstheme="minorHAnsi"/>
          <w:highlight w:val="yellow"/>
        </w:rPr>
        <w:t>(</w:t>
      </w:r>
      <w:r w:rsidR="002149F1" w:rsidRPr="00C1787A">
        <w:rPr>
          <w:rFonts w:cstheme="minorHAnsi"/>
          <w:i/>
          <w:iCs/>
          <w:highlight w:val="yellow"/>
        </w:rPr>
        <w:t>p</w:t>
      </w:r>
      <w:r w:rsidR="002149F1" w:rsidRPr="00C1787A">
        <w:rPr>
          <w:rFonts w:cstheme="minorHAnsi"/>
          <w:highlight w:val="yellow"/>
        </w:rPr>
        <w:t>&lt;0.05)</w:t>
      </w:r>
      <w:r w:rsidR="00F96CF6" w:rsidRPr="005C7427">
        <w:rPr>
          <w:rFonts w:cstheme="minorHAnsi"/>
        </w:rPr>
        <w:t xml:space="preserve"> </w:t>
      </w:r>
      <w:r w:rsidR="00C87350" w:rsidRPr="005C7427">
        <w:rPr>
          <w:rFonts w:cstheme="minorHAnsi"/>
        </w:rPr>
        <w:t>following the order of the fractionation</w:t>
      </w:r>
      <w:r w:rsidR="00B90948" w:rsidRPr="005C7427">
        <w:rPr>
          <w:rFonts w:cstheme="minorHAnsi"/>
        </w:rPr>
        <w:t>,</w:t>
      </w:r>
      <w:r w:rsidR="00C87350" w:rsidRPr="005C7427">
        <w:rPr>
          <w:rFonts w:cstheme="minorHAnsi"/>
        </w:rPr>
        <w:t xml:space="preserve"> with the highest amount</w:t>
      </w:r>
      <w:r w:rsidR="00B90948" w:rsidRPr="005C7427">
        <w:rPr>
          <w:rFonts w:cstheme="minorHAnsi"/>
        </w:rPr>
        <w:t xml:space="preserve"> of this TAGs group contained</w:t>
      </w:r>
      <w:r w:rsidR="00C87350" w:rsidRPr="005C7427">
        <w:rPr>
          <w:rFonts w:cstheme="minorHAnsi"/>
        </w:rPr>
        <w:t xml:space="preserve"> in </w:t>
      </w:r>
      <w:r w:rsidR="009C4628" w:rsidRPr="005C7427">
        <w:rPr>
          <w:rFonts w:cstheme="minorHAnsi"/>
        </w:rPr>
        <w:t>Olein</w:t>
      </w:r>
      <w:r w:rsidR="00C87350" w:rsidRPr="005C7427">
        <w:rPr>
          <w:rFonts w:cstheme="minorHAnsi"/>
        </w:rPr>
        <w:t xml:space="preserve"> (61.</w:t>
      </w:r>
      <w:r w:rsidR="00256A82" w:rsidRPr="005C7427">
        <w:rPr>
          <w:rFonts w:cstheme="minorHAnsi"/>
        </w:rPr>
        <w:t xml:space="preserve">2 </w:t>
      </w:r>
      <w:r w:rsidR="00C87350" w:rsidRPr="005C7427">
        <w:rPr>
          <w:rFonts w:cstheme="minorHAnsi"/>
        </w:rPr>
        <w:t xml:space="preserve">%) and the lowest in </w:t>
      </w:r>
      <w:r w:rsidR="009C4628" w:rsidRPr="005C7427">
        <w:rPr>
          <w:rFonts w:cstheme="minorHAnsi"/>
        </w:rPr>
        <w:t>Stearin</w:t>
      </w:r>
      <w:r w:rsidR="00C87350" w:rsidRPr="005C7427">
        <w:rPr>
          <w:rFonts w:cstheme="minorHAnsi"/>
        </w:rPr>
        <w:t xml:space="preserve"> (</w:t>
      </w:r>
      <w:r w:rsidR="004805B6" w:rsidRPr="005C7427">
        <w:rPr>
          <w:rFonts w:cstheme="minorHAnsi"/>
        </w:rPr>
        <w:t>49.5</w:t>
      </w:r>
      <w:r w:rsidR="00256A82" w:rsidRPr="005C7427">
        <w:rPr>
          <w:rFonts w:cstheme="minorHAnsi"/>
        </w:rPr>
        <w:t xml:space="preserve"> </w:t>
      </w:r>
      <w:r w:rsidR="004805B6" w:rsidRPr="005C7427">
        <w:rPr>
          <w:rFonts w:cstheme="minorHAnsi"/>
        </w:rPr>
        <w:t xml:space="preserve">%). </w:t>
      </w:r>
      <w:r w:rsidR="00CD111A" w:rsidRPr="005C7427">
        <w:rPr>
          <w:rFonts w:cstheme="minorHAnsi"/>
        </w:rPr>
        <w:t xml:space="preserve">This </w:t>
      </w:r>
      <w:r w:rsidRPr="005C7427">
        <w:rPr>
          <w:rFonts w:cstheme="minorHAnsi"/>
        </w:rPr>
        <w:t xml:space="preserve">demonstrates </w:t>
      </w:r>
      <w:r w:rsidR="00172A88" w:rsidRPr="005C7427">
        <w:rPr>
          <w:rFonts w:cstheme="minorHAnsi"/>
        </w:rPr>
        <w:t>the</w:t>
      </w:r>
      <w:r w:rsidR="00551324" w:rsidRPr="005C7427">
        <w:rPr>
          <w:rFonts w:cstheme="minorHAnsi"/>
        </w:rPr>
        <w:t xml:space="preserve"> tendency of</w:t>
      </w:r>
      <w:r w:rsidR="00172A88" w:rsidRPr="005C7427">
        <w:rPr>
          <w:rFonts w:cstheme="minorHAnsi"/>
        </w:rPr>
        <w:t xml:space="preserve"> </w:t>
      </w:r>
      <w:r w:rsidR="00551324" w:rsidRPr="005C7427">
        <w:rPr>
          <w:rFonts w:cstheme="minorHAnsi"/>
        </w:rPr>
        <w:t xml:space="preserve">short-FA to remain in </w:t>
      </w:r>
      <w:r w:rsidR="00A22ED0" w:rsidRPr="005C7427">
        <w:rPr>
          <w:rFonts w:cstheme="minorHAnsi"/>
        </w:rPr>
        <w:t>the liquid fraction</w:t>
      </w:r>
      <w:r w:rsidR="002C6839" w:rsidRPr="005C7427">
        <w:rPr>
          <w:rFonts w:cstheme="minorHAnsi"/>
        </w:rPr>
        <w:t>,</w:t>
      </w:r>
      <w:r w:rsidR="001C193F" w:rsidRPr="005C7427">
        <w:rPr>
          <w:rFonts w:cstheme="minorHAnsi"/>
        </w:rPr>
        <w:t xml:space="preserve"> </w:t>
      </w:r>
      <w:r w:rsidR="0092635D" w:rsidRPr="005C7427">
        <w:rPr>
          <w:rFonts w:cstheme="minorHAnsi"/>
        </w:rPr>
        <w:t xml:space="preserve">which implies </w:t>
      </w:r>
      <w:r w:rsidR="002C6839" w:rsidRPr="005C7427">
        <w:rPr>
          <w:rFonts w:cstheme="minorHAnsi"/>
        </w:rPr>
        <w:t>a lower incorporation</w:t>
      </w:r>
      <w:r w:rsidR="00922B63" w:rsidRPr="005C7427">
        <w:rPr>
          <w:rFonts w:cstheme="minorHAnsi"/>
        </w:rPr>
        <w:t xml:space="preserve"> </w:t>
      </w:r>
      <w:r w:rsidR="0092635D" w:rsidRPr="005C7427">
        <w:rPr>
          <w:rFonts w:cstheme="minorHAnsi"/>
        </w:rPr>
        <w:t xml:space="preserve">of </w:t>
      </w:r>
      <w:r w:rsidR="006309E4" w:rsidRPr="005C7427">
        <w:rPr>
          <w:rFonts w:cstheme="minorHAnsi"/>
        </w:rPr>
        <w:t>this</w:t>
      </w:r>
      <w:r w:rsidR="0092635D" w:rsidRPr="005C7427">
        <w:rPr>
          <w:rFonts w:cstheme="minorHAnsi"/>
        </w:rPr>
        <w:t xml:space="preserve"> </w:t>
      </w:r>
      <w:r w:rsidR="00C2264F" w:rsidRPr="005C7427">
        <w:rPr>
          <w:rFonts w:cstheme="minorHAnsi"/>
        </w:rPr>
        <w:t>TAG</w:t>
      </w:r>
      <w:r w:rsidR="002C6839" w:rsidRPr="005C7427">
        <w:rPr>
          <w:rFonts w:cstheme="minorHAnsi"/>
        </w:rPr>
        <w:t>s</w:t>
      </w:r>
      <w:r w:rsidR="00C2264F" w:rsidRPr="005C7427">
        <w:rPr>
          <w:rFonts w:cstheme="minorHAnsi"/>
        </w:rPr>
        <w:t xml:space="preserve"> group into </w:t>
      </w:r>
      <w:r w:rsidR="002C6839" w:rsidRPr="005C7427">
        <w:rPr>
          <w:rFonts w:cstheme="minorHAnsi"/>
        </w:rPr>
        <w:t xml:space="preserve">the </w:t>
      </w:r>
      <w:r w:rsidR="00C2264F" w:rsidRPr="005C7427">
        <w:rPr>
          <w:rFonts w:cstheme="minorHAnsi"/>
        </w:rPr>
        <w:t>solid crystal</w:t>
      </w:r>
      <w:r w:rsidR="002C6839" w:rsidRPr="005C7427">
        <w:rPr>
          <w:rFonts w:cstheme="minorHAnsi"/>
        </w:rPr>
        <w:t>s formed during fractionation</w:t>
      </w:r>
      <w:r w:rsidR="00C2264F" w:rsidRPr="005C7427">
        <w:rPr>
          <w:rFonts w:cstheme="minorHAnsi"/>
        </w:rPr>
        <w:t xml:space="preserve">. </w:t>
      </w:r>
      <w:r w:rsidR="00B90948" w:rsidRPr="005C7427">
        <w:rPr>
          <w:rFonts w:cstheme="minorHAnsi"/>
        </w:rPr>
        <w:t>In our recent work</w:t>
      </w:r>
      <w:r w:rsidRPr="005C7427">
        <w:rPr>
          <w:rFonts w:cstheme="minorHAnsi"/>
        </w:rPr>
        <w:t>,</w:t>
      </w:r>
      <w:r w:rsidR="00B90948" w:rsidRPr="005C7427">
        <w:rPr>
          <w:rFonts w:cstheme="minorHAnsi"/>
        </w:rPr>
        <w:t xml:space="preserve"> we hypothesized that</w:t>
      </w:r>
      <w:r w:rsidR="00C74CC8" w:rsidRPr="005C7427">
        <w:rPr>
          <w:rFonts w:cstheme="minorHAnsi"/>
        </w:rPr>
        <w:t xml:space="preserve"> </w:t>
      </w:r>
      <w:r w:rsidR="00256A82" w:rsidRPr="005C7427">
        <w:rPr>
          <w:rFonts w:cstheme="minorHAnsi"/>
        </w:rPr>
        <w:t>that</w:t>
      </w:r>
      <w:r w:rsidR="00C74CC8" w:rsidRPr="005C7427">
        <w:rPr>
          <w:rFonts w:cstheme="minorHAnsi"/>
        </w:rPr>
        <w:t xml:space="preserve"> the</w:t>
      </w:r>
      <w:r w:rsidR="00B90948" w:rsidRPr="005C7427">
        <w:rPr>
          <w:rFonts w:cstheme="minorHAnsi"/>
        </w:rPr>
        <w:t xml:space="preserve"> TAGs containing</w:t>
      </w:r>
      <w:r w:rsidR="00C74CC8" w:rsidRPr="005C7427">
        <w:rPr>
          <w:rFonts w:cstheme="minorHAnsi"/>
        </w:rPr>
        <w:t xml:space="preserve"> </w:t>
      </w:r>
      <w:r w:rsidR="00B90948" w:rsidRPr="005C7427">
        <w:rPr>
          <w:rFonts w:cstheme="minorHAnsi"/>
        </w:rPr>
        <w:t xml:space="preserve">unsaturated </w:t>
      </w:r>
      <w:r w:rsidR="00155678" w:rsidRPr="005C7427">
        <w:rPr>
          <w:rFonts w:cstheme="minorHAnsi"/>
        </w:rPr>
        <w:t xml:space="preserve">short-FA </w:t>
      </w:r>
      <w:r w:rsidR="00B90948" w:rsidRPr="005C7427">
        <w:rPr>
          <w:rFonts w:cstheme="minorHAnsi"/>
        </w:rPr>
        <w:t xml:space="preserve">remain part of the liquid during crystallization, </w:t>
      </w:r>
      <w:r w:rsidR="0066231A" w:rsidRPr="005C7427">
        <w:rPr>
          <w:rFonts w:cstheme="minorHAnsi"/>
        </w:rPr>
        <w:t xml:space="preserve">due to </w:t>
      </w:r>
      <w:r w:rsidR="00B90948" w:rsidRPr="005C7427">
        <w:rPr>
          <w:rFonts w:cstheme="minorHAnsi"/>
        </w:rPr>
        <w:t>their</w:t>
      </w:r>
      <w:r w:rsidR="0066231A" w:rsidRPr="005C7427">
        <w:rPr>
          <w:rFonts w:cstheme="minorHAnsi"/>
        </w:rPr>
        <w:t xml:space="preserve"> low nucleation point</w:t>
      </w:r>
      <w:r w:rsidR="002776A4" w:rsidRPr="005C7427">
        <w:rPr>
          <w:rFonts w:cstheme="minorHAnsi"/>
        </w:rPr>
        <w:t xml:space="preserve"> </w:t>
      </w:r>
      <w:r w:rsidR="00572FCC" w:rsidRPr="005C7427">
        <w:rPr>
          <w:rFonts w:cstheme="minorHAnsi"/>
        </w:rPr>
        <w:fldChar w:fldCharType="begin" w:fldLock="1"/>
      </w:r>
      <w:r w:rsidR="00924625" w:rsidRPr="005C7427">
        <w:rPr>
          <w:rFonts w:cstheme="minorHAnsi"/>
        </w:rPr>
        <w:instrText>ADDIN CSL_CITATION {"citationItems":[{"id":"ITEM-1","itemData":{"DOI":"10.1021/acs.cgd.2c00713","ISSN":"15287505","abstract":"Milk fat has more than 200 triacylglycerols (TAGs), which play a pivotal role in its crystallization behavior. Asymmetrical TAGs containing short butyryl chains contribute to a significant portion of milk fat TAGs. This work aims to elucidate the crystallization behavior of asymmetrical milk fat TAGs by employing the pure compound of 1-butyryl 2-stearoyl 3-palmitoyl-glycerol (BuSP). The structural evolution of BuSP after being cooled down to 20 °C from the melt is evaluated by small- and wide-angle X-ray scattering (SAXS and WAXS) and differential scanning calorimetry (DSC). The temporal structural observation shows that BuSP crystallizes into the α-form with short and long spacings of 4.10 and 56.9 Å, respectively, during the first hour of isothermal hold at 20 °C. The polymorphic transformation of the α to β′ phase occurred after 4 h of isothermal hold, and the β′- to α-form fraction ratio was about 70:30 at the end of the isothermal experiment (18 h). Pure β′-form X-ray patterns are obtained from the BuSP powder with short spacings of 4.33, 4.14, and 3.80 Å, while the long spacing of 51.2 Å depicts a three-chain-length lamellar structure with a tilt angle of 32°. Corresponding DSC measurements display that BuSP crystallizes from the melt at 29.1 °C, whereas the melting of α- and β′-forms was recorded at 30.3 and 47.8 °C, respectively. In the absence of the β-form, the β′-polymorph is the most stable observed form in BuSP. This work exemplarily explains the crystallization behavior of asymmetrical milk fat TAGs and thus provides new insights into their role in overall milk fat crystallization.","author":[{"dropping-particle":"","family":"Pratama","given":"Yoga","non-dropping-particle":"","parse-names":false,"suffix":""},{"dropping-particle":"","family":"Burholt","given":"Sam","non-dropping-particle":"","parse-names":false,"suffix":""},{"dropping-particle":"","family":"Baker","given":"Daniel L.","non-dropping-particle":"","parse-names":false,"suffix":""},{"dropping-particle":"","family":"Sadeghpour","given":"Amin","non-dropping-particle":"","parse-names":false,"suffix":""},{"dropping-particle":"","family":"Simone","given":"Elena","non-dropping-particle":"","parse-names":false,"suffix":""},{"dropping-particle":"","family":"Rappolt","given":"Michael","non-dropping-particle":"","parse-names":false,"suffix":""}],"container-title":"Crystal Growth and Design","id":"ITEM-1","issue":"10","issued":{"date-parts":[["2022","9","13"]]},"page":"6120-6130","publisher":"American Chemical Society","title":"Polymorphism of a Highly Asymmetrical Triacylglycerol in Milk Fat: 1-Butyryl 2-Stearoyl 3-Palmitoyl-glycerol","type":"article-journal","volume":"22"},"uris":["http://www.mendeley.com/documents/?uuid=cdea360f-339c-3c41-9729-2cfde52e888e"]}],"mendeley":{"formattedCitation":"(Pratama et al., 2022)","plainTextFormattedCitation":"(Pratama et al., 2022)","previouslyFormattedCitation":"(Pratama et al., 2022)"},"properties":{"noteIndex":0},"schema":"https://github.com/citation-style-language/schema/raw/master/csl-citation.json"}</w:instrText>
      </w:r>
      <w:r w:rsidR="00572FCC" w:rsidRPr="005C7427">
        <w:rPr>
          <w:rFonts w:cstheme="minorHAnsi"/>
        </w:rPr>
        <w:fldChar w:fldCharType="separate"/>
      </w:r>
      <w:r w:rsidR="00F77119" w:rsidRPr="005C7427">
        <w:rPr>
          <w:rFonts w:cstheme="minorHAnsi"/>
          <w:noProof/>
        </w:rPr>
        <w:t>(Pratama et al., 2022)</w:t>
      </w:r>
      <w:r w:rsidR="00572FCC" w:rsidRPr="005C7427">
        <w:rPr>
          <w:rFonts w:cstheme="minorHAnsi"/>
        </w:rPr>
        <w:fldChar w:fldCharType="end"/>
      </w:r>
      <w:r w:rsidR="00572FCC" w:rsidRPr="005C7427">
        <w:rPr>
          <w:rFonts w:cstheme="minorHAnsi"/>
        </w:rPr>
        <w:t>.</w:t>
      </w:r>
      <w:r w:rsidR="00065374" w:rsidRPr="005C7427">
        <w:rPr>
          <w:rFonts w:cstheme="minorHAnsi"/>
        </w:rPr>
        <w:t xml:space="preserve"> </w:t>
      </w:r>
      <w:r w:rsidR="00256A82" w:rsidRPr="005C7427">
        <w:rPr>
          <w:rFonts w:cstheme="minorHAnsi"/>
        </w:rPr>
        <w:t>However</w:t>
      </w:r>
      <w:r w:rsidR="00065374" w:rsidRPr="005C7427">
        <w:rPr>
          <w:rFonts w:cstheme="minorHAnsi"/>
        </w:rPr>
        <w:t xml:space="preserve">, </w:t>
      </w:r>
      <w:r w:rsidR="00B90948" w:rsidRPr="005C7427">
        <w:rPr>
          <w:rFonts w:cstheme="minorHAnsi"/>
        </w:rPr>
        <w:t xml:space="preserve">as </w:t>
      </w:r>
      <w:r w:rsidR="00065374" w:rsidRPr="005C7427">
        <w:rPr>
          <w:rFonts w:cstheme="minorHAnsi"/>
        </w:rPr>
        <w:t>49.5</w:t>
      </w:r>
      <w:r w:rsidR="00256A82" w:rsidRPr="005C7427">
        <w:rPr>
          <w:rFonts w:cstheme="minorHAnsi"/>
        </w:rPr>
        <w:t xml:space="preserve"> </w:t>
      </w:r>
      <w:r w:rsidR="00065374" w:rsidRPr="005C7427">
        <w:rPr>
          <w:rFonts w:cstheme="minorHAnsi"/>
        </w:rPr>
        <w:t>%</w:t>
      </w:r>
      <w:r w:rsidR="00EC028C" w:rsidRPr="005C7427">
        <w:rPr>
          <w:rFonts w:cstheme="minorHAnsi"/>
        </w:rPr>
        <w:t xml:space="preserve"> of </w:t>
      </w:r>
      <w:r w:rsidR="00EC028C" w:rsidRPr="005C7427">
        <w:rPr>
          <w:rFonts w:cstheme="minorHAnsi"/>
        </w:rPr>
        <w:lastRenderedPageBreak/>
        <w:t>short-FA</w:t>
      </w:r>
      <w:r w:rsidR="00065374" w:rsidRPr="005C7427">
        <w:rPr>
          <w:rFonts w:cstheme="minorHAnsi"/>
        </w:rPr>
        <w:t xml:space="preserve"> </w:t>
      </w:r>
      <w:r w:rsidR="00B90948" w:rsidRPr="005C7427">
        <w:rPr>
          <w:rFonts w:cstheme="minorHAnsi"/>
        </w:rPr>
        <w:t>coming from the whole milk fat remained were found in the</w:t>
      </w:r>
      <w:r w:rsidR="00065374" w:rsidRPr="005C7427">
        <w:rPr>
          <w:rFonts w:cstheme="minorHAnsi"/>
        </w:rPr>
        <w:t xml:space="preserve"> Stearin</w:t>
      </w:r>
      <w:r w:rsidR="00256A82" w:rsidRPr="005C7427">
        <w:rPr>
          <w:rFonts w:cstheme="minorHAnsi"/>
        </w:rPr>
        <w:t xml:space="preserve"> fraction</w:t>
      </w:r>
      <w:r w:rsidR="00065374" w:rsidRPr="005C7427">
        <w:rPr>
          <w:rFonts w:cstheme="minorHAnsi"/>
        </w:rPr>
        <w:t xml:space="preserve">, a </w:t>
      </w:r>
      <w:r w:rsidR="00691014" w:rsidRPr="005C7427">
        <w:rPr>
          <w:rFonts w:cstheme="minorHAnsi"/>
        </w:rPr>
        <w:t xml:space="preserve">significant </w:t>
      </w:r>
      <w:r w:rsidR="00065374" w:rsidRPr="005C7427">
        <w:rPr>
          <w:rFonts w:cstheme="minorHAnsi"/>
        </w:rPr>
        <w:t>level of co</w:t>
      </w:r>
      <w:r w:rsidR="004123CB" w:rsidRPr="005C7427">
        <w:rPr>
          <w:rFonts w:cstheme="minorHAnsi"/>
        </w:rPr>
        <w:t>-</w:t>
      </w:r>
      <w:r w:rsidR="00065374" w:rsidRPr="005C7427">
        <w:rPr>
          <w:rFonts w:cstheme="minorHAnsi"/>
        </w:rPr>
        <w:t xml:space="preserve">crystallisation </w:t>
      </w:r>
      <w:r w:rsidR="00A81932" w:rsidRPr="005C7427">
        <w:rPr>
          <w:rFonts w:cstheme="minorHAnsi"/>
        </w:rPr>
        <w:t>and</w:t>
      </w:r>
      <w:r w:rsidR="00065374" w:rsidRPr="005C7427">
        <w:rPr>
          <w:rFonts w:cstheme="minorHAnsi"/>
        </w:rPr>
        <w:t xml:space="preserve"> entrapment </w:t>
      </w:r>
      <w:r w:rsidR="00256A82" w:rsidRPr="005C7427">
        <w:rPr>
          <w:rFonts w:cstheme="minorHAnsi"/>
        </w:rPr>
        <w:t xml:space="preserve">is </w:t>
      </w:r>
      <w:r w:rsidR="00B90948" w:rsidRPr="005C7427">
        <w:rPr>
          <w:rFonts w:cstheme="minorHAnsi"/>
        </w:rPr>
        <w:t xml:space="preserve">clearly </w:t>
      </w:r>
      <w:r w:rsidR="00256A82" w:rsidRPr="005C7427">
        <w:rPr>
          <w:rFonts w:cstheme="minorHAnsi"/>
        </w:rPr>
        <w:t>also</w:t>
      </w:r>
      <w:r w:rsidR="00416E5F" w:rsidRPr="005C7427">
        <w:rPr>
          <w:rFonts w:cstheme="minorHAnsi"/>
        </w:rPr>
        <w:t xml:space="preserve"> tak</w:t>
      </w:r>
      <w:r w:rsidR="00256A82" w:rsidRPr="005C7427">
        <w:rPr>
          <w:rFonts w:cstheme="minorHAnsi"/>
        </w:rPr>
        <w:t>ing</w:t>
      </w:r>
      <w:r w:rsidR="00416E5F" w:rsidRPr="005C7427">
        <w:rPr>
          <w:rFonts w:cstheme="minorHAnsi"/>
        </w:rPr>
        <w:t xml:space="preserve"> place.</w:t>
      </w:r>
    </w:p>
    <w:p w14:paraId="49E8C1B4" w14:textId="32BC011B" w:rsidR="00B753EC" w:rsidRPr="005C7427" w:rsidRDefault="00AB6103" w:rsidP="008D45B5">
      <w:pPr>
        <w:spacing w:line="312" w:lineRule="auto"/>
        <w:jc w:val="both"/>
      </w:pPr>
      <w:r w:rsidRPr="005C7427">
        <w:rPr>
          <w:rFonts w:cstheme="minorHAnsi"/>
        </w:rPr>
        <w:t>Having o</w:t>
      </w:r>
      <w:r w:rsidR="00B92A66" w:rsidRPr="005C7427">
        <w:rPr>
          <w:rFonts w:cstheme="minorHAnsi"/>
        </w:rPr>
        <w:t>verview</w:t>
      </w:r>
      <w:r w:rsidRPr="005C7427">
        <w:rPr>
          <w:rFonts w:cstheme="minorHAnsi"/>
        </w:rPr>
        <w:t>ed</w:t>
      </w:r>
      <w:r w:rsidR="00B92A66" w:rsidRPr="005C7427">
        <w:rPr>
          <w:rFonts w:cstheme="minorHAnsi"/>
        </w:rPr>
        <w:t xml:space="preserve"> the </w:t>
      </w:r>
      <w:r w:rsidR="000835A8" w:rsidRPr="005C7427">
        <w:rPr>
          <w:rFonts w:cstheme="minorHAnsi"/>
        </w:rPr>
        <w:t xml:space="preserve">composition of the four </w:t>
      </w:r>
      <w:r w:rsidR="00427862" w:rsidRPr="005C7427">
        <w:rPr>
          <w:rFonts w:cstheme="minorHAnsi"/>
        </w:rPr>
        <w:t>TAG groups</w:t>
      </w:r>
      <w:r w:rsidR="000835A8" w:rsidRPr="005C7427">
        <w:rPr>
          <w:rFonts w:cstheme="minorHAnsi"/>
        </w:rPr>
        <w:t xml:space="preserve"> in </w:t>
      </w:r>
      <w:r w:rsidR="00357EDF" w:rsidRPr="005C7427">
        <w:rPr>
          <w:rFonts w:cstheme="minorHAnsi"/>
          <w:b/>
          <w:bCs/>
        </w:rPr>
        <w:t>Figure 2</w:t>
      </w:r>
      <w:r w:rsidR="000835A8" w:rsidRPr="005C7427">
        <w:rPr>
          <w:rFonts w:cstheme="minorHAnsi"/>
        </w:rPr>
        <w:t xml:space="preserve">, it </w:t>
      </w:r>
      <w:r w:rsidR="00256A82" w:rsidRPr="005C7427">
        <w:rPr>
          <w:rFonts w:cstheme="minorHAnsi"/>
        </w:rPr>
        <w:t>is</w:t>
      </w:r>
      <w:r w:rsidR="000835A8" w:rsidRPr="005C7427">
        <w:rPr>
          <w:rFonts w:cstheme="minorHAnsi"/>
        </w:rPr>
        <w:t xml:space="preserve"> </w:t>
      </w:r>
      <w:r w:rsidR="0090428D" w:rsidRPr="005C7427">
        <w:rPr>
          <w:rFonts w:cstheme="minorHAnsi"/>
        </w:rPr>
        <w:t>apparent</w:t>
      </w:r>
      <w:r w:rsidR="000835A8" w:rsidRPr="005C7427">
        <w:rPr>
          <w:rFonts w:cstheme="minorHAnsi"/>
        </w:rPr>
        <w:t xml:space="preserve"> that </w:t>
      </w:r>
      <w:r w:rsidR="00C858C1" w:rsidRPr="005C7427">
        <w:rPr>
          <w:rFonts w:cstheme="minorHAnsi"/>
        </w:rPr>
        <w:t xml:space="preserve">the applied dry fractionation technique is not able to </w:t>
      </w:r>
      <w:r w:rsidR="00121FBD" w:rsidRPr="005C7427">
        <w:rPr>
          <w:rFonts w:cstheme="minorHAnsi"/>
        </w:rPr>
        <w:t xml:space="preserve">completely </w:t>
      </w:r>
      <w:r w:rsidR="00C858C1" w:rsidRPr="005C7427">
        <w:rPr>
          <w:rFonts w:cstheme="minorHAnsi"/>
        </w:rPr>
        <w:t xml:space="preserve">separate </w:t>
      </w:r>
      <w:r w:rsidR="00A61AF5" w:rsidRPr="005C7427">
        <w:rPr>
          <w:rFonts w:cstheme="minorHAnsi"/>
        </w:rPr>
        <w:t xml:space="preserve">the TAGs according to </w:t>
      </w:r>
      <w:r w:rsidR="005B202B" w:rsidRPr="005C7427">
        <w:rPr>
          <w:rFonts w:cstheme="minorHAnsi"/>
        </w:rPr>
        <w:t xml:space="preserve">their </w:t>
      </w:r>
      <w:r w:rsidR="00A61AF5" w:rsidRPr="005C7427">
        <w:rPr>
          <w:rFonts w:cstheme="minorHAnsi"/>
        </w:rPr>
        <w:t>theoretical melting point</w:t>
      </w:r>
      <w:r w:rsidR="00256A82" w:rsidRPr="005C7427">
        <w:rPr>
          <w:rFonts w:cstheme="minorHAnsi"/>
        </w:rPr>
        <w:t xml:space="preserve">s </w:t>
      </w:r>
      <w:r w:rsidR="00384581" w:rsidRPr="005C7427">
        <w:rPr>
          <w:rFonts w:cstheme="minorHAnsi"/>
        </w:rPr>
        <w:t xml:space="preserve">or </w:t>
      </w:r>
      <w:r w:rsidR="00256A82" w:rsidRPr="005C7427">
        <w:rPr>
          <w:rFonts w:cstheme="minorHAnsi"/>
        </w:rPr>
        <w:t xml:space="preserve">justify fully </w:t>
      </w:r>
      <w:r w:rsidR="00384581" w:rsidRPr="005C7427">
        <w:rPr>
          <w:rFonts w:cstheme="minorHAnsi"/>
        </w:rPr>
        <w:t>the so</w:t>
      </w:r>
      <w:r w:rsidR="00691014" w:rsidRPr="005C7427">
        <w:rPr>
          <w:rFonts w:cstheme="minorHAnsi"/>
        </w:rPr>
        <w:t>-</w:t>
      </w:r>
      <w:r w:rsidR="00384581" w:rsidRPr="005C7427">
        <w:rPr>
          <w:rFonts w:cstheme="minorHAnsi"/>
        </w:rPr>
        <w:t xml:space="preserve">called </w:t>
      </w:r>
      <w:r w:rsidR="00570A2A" w:rsidRPr="005C7427">
        <w:rPr>
          <w:rFonts w:cstheme="minorHAnsi"/>
        </w:rPr>
        <w:t>HMF-MMF-LMF</w:t>
      </w:r>
      <w:r w:rsidR="005B202B" w:rsidRPr="005C7427">
        <w:rPr>
          <w:rFonts w:cstheme="minorHAnsi"/>
        </w:rPr>
        <w:t xml:space="preserve"> fraction</w:t>
      </w:r>
      <w:r w:rsidR="00256A82" w:rsidRPr="005C7427">
        <w:rPr>
          <w:rFonts w:cstheme="minorHAnsi"/>
        </w:rPr>
        <w:t xml:space="preserve"> not</w:t>
      </w:r>
      <w:r w:rsidR="00B33982" w:rsidRPr="005C7427">
        <w:rPr>
          <w:rFonts w:cstheme="minorHAnsi"/>
        </w:rPr>
        <w:t>at</w:t>
      </w:r>
      <w:r w:rsidR="00256A82" w:rsidRPr="005C7427">
        <w:rPr>
          <w:rFonts w:cstheme="minorHAnsi"/>
        </w:rPr>
        <w:t>ion</w:t>
      </w:r>
      <w:r w:rsidR="009B6F67" w:rsidRPr="005C7427">
        <w:rPr>
          <w:rFonts w:cstheme="minorHAnsi"/>
        </w:rPr>
        <w:t>.</w:t>
      </w:r>
      <w:r w:rsidR="00361B18" w:rsidRPr="005C7427">
        <w:rPr>
          <w:rFonts w:cstheme="minorHAnsi"/>
        </w:rPr>
        <w:t xml:space="preserve"> </w:t>
      </w:r>
      <w:r w:rsidR="00B90948" w:rsidRPr="005C7427">
        <w:t>Indeed a</w:t>
      </w:r>
      <w:r w:rsidR="00B97181" w:rsidRPr="005C7427">
        <w:t>ll four TAG groups are still observed in the result</w:t>
      </w:r>
      <w:r w:rsidR="00256A82" w:rsidRPr="005C7427">
        <w:t>ing</w:t>
      </w:r>
      <w:r w:rsidR="00B97181" w:rsidRPr="005C7427">
        <w:t xml:space="preserve"> fractions, only in different quantity. </w:t>
      </w:r>
      <w:r w:rsidR="004C27C4" w:rsidRPr="005C7427">
        <w:rPr>
          <w:rFonts w:cstheme="minorHAnsi"/>
        </w:rPr>
        <w:t>T</w:t>
      </w:r>
      <w:r w:rsidR="00B35134" w:rsidRPr="005C7427">
        <w:rPr>
          <w:rFonts w:cstheme="minorHAnsi"/>
        </w:rPr>
        <w:t>h</w:t>
      </w:r>
      <w:r w:rsidR="00256A82" w:rsidRPr="005C7427">
        <w:rPr>
          <w:rFonts w:cstheme="minorHAnsi"/>
        </w:rPr>
        <w:t xml:space="preserve">ese results </w:t>
      </w:r>
      <w:r w:rsidR="00166FF4" w:rsidRPr="005C7427">
        <w:rPr>
          <w:rFonts w:cstheme="minorHAnsi"/>
        </w:rPr>
        <w:t>are</w:t>
      </w:r>
      <w:r w:rsidR="00B35134" w:rsidRPr="005C7427">
        <w:rPr>
          <w:rFonts w:cstheme="minorHAnsi"/>
        </w:rPr>
        <w:t xml:space="preserve"> beneficial</w:t>
      </w:r>
      <w:r w:rsidR="00E108E4" w:rsidRPr="005C7427">
        <w:rPr>
          <w:rFonts w:cstheme="minorHAnsi"/>
        </w:rPr>
        <w:t xml:space="preserve"> for our approach </w:t>
      </w:r>
      <w:r w:rsidR="0014048B" w:rsidRPr="005C7427">
        <w:t>to evaluate the effect</w:t>
      </w:r>
      <w:r w:rsidR="005B202B" w:rsidRPr="005C7427">
        <w:t xml:space="preserve"> of different types of TAGs on</w:t>
      </w:r>
      <w:r w:rsidR="0014048B" w:rsidRPr="005C7427">
        <w:t xml:space="preserve"> </w:t>
      </w:r>
      <w:r w:rsidR="00E108E4" w:rsidRPr="005C7427">
        <w:t xml:space="preserve">milk fat </w:t>
      </w:r>
      <w:r w:rsidR="0014048B" w:rsidRPr="005C7427">
        <w:t>crystallisation</w:t>
      </w:r>
      <w:r w:rsidR="00BB38E0" w:rsidRPr="005C7427">
        <w:t>.</w:t>
      </w:r>
    </w:p>
    <w:p w14:paraId="4961A500" w14:textId="4179F488" w:rsidR="00377EC9" w:rsidRPr="005C7427" w:rsidRDefault="00377EC9"/>
    <w:p w14:paraId="382D1E59" w14:textId="58047D0D" w:rsidR="000F6716" w:rsidRPr="005C7427" w:rsidRDefault="00C5559F">
      <w:pPr>
        <w:rPr>
          <w:b/>
          <w:bCs/>
        </w:rPr>
      </w:pPr>
      <w:r w:rsidRPr="005C7427">
        <w:rPr>
          <w:b/>
          <w:bCs/>
        </w:rPr>
        <w:t xml:space="preserve">3.2 </w:t>
      </w:r>
      <w:r w:rsidR="007C5BDB" w:rsidRPr="005C7427">
        <w:rPr>
          <w:b/>
          <w:bCs/>
        </w:rPr>
        <w:t>Crystallisation</w:t>
      </w:r>
      <w:r w:rsidR="00954A13" w:rsidRPr="005C7427">
        <w:rPr>
          <w:b/>
          <w:bCs/>
        </w:rPr>
        <w:t xml:space="preserve"> </w:t>
      </w:r>
      <w:r w:rsidR="00FF7A20" w:rsidRPr="005C7427">
        <w:rPr>
          <w:b/>
          <w:bCs/>
        </w:rPr>
        <w:t>B</w:t>
      </w:r>
      <w:r w:rsidR="00F531BA" w:rsidRPr="005C7427">
        <w:rPr>
          <w:b/>
          <w:bCs/>
        </w:rPr>
        <w:t xml:space="preserve">ehaviour of the </w:t>
      </w:r>
      <w:r w:rsidR="00FF7A20" w:rsidRPr="005C7427">
        <w:rPr>
          <w:b/>
          <w:bCs/>
        </w:rPr>
        <w:t>D</w:t>
      </w:r>
      <w:r w:rsidR="00F23A3B" w:rsidRPr="005C7427">
        <w:rPr>
          <w:b/>
          <w:bCs/>
        </w:rPr>
        <w:t xml:space="preserve">ifferent </w:t>
      </w:r>
      <w:r w:rsidR="00FF7A20" w:rsidRPr="005C7427">
        <w:rPr>
          <w:b/>
          <w:bCs/>
        </w:rPr>
        <w:t>M</w:t>
      </w:r>
      <w:r w:rsidR="00F23A3B" w:rsidRPr="005C7427">
        <w:rPr>
          <w:b/>
          <w:bCs/>
        </w:rPr>
        <w:t xml:space="preserve">ilk </w:t>
      </w:r>
      <w:r w:rsidR="00FF7A20" w:rsidRPr="005C7427">
        <w:rPr>
          <w:b/>
          <w:bCs/>
        </w:rPr>
        <w:t>F</w:t>
      </w:r>
      <w:r w:rsidR="00F23A3B" w:rsidRPr="005C7427">
        <w:rPr>
          <w:b/>
          <w:bCs/>
        </w:rPr>
        <w:t xml:space="preserve">at </w:t>
      </w:r>
      <w:r w:rsidR="00FF7A20" w:rsidRPr="005C7427">
        <w:rPr>
          <w:b/>
          <w:bCs/>
        </w:rPr>
        <w:t>F</w:t>
      </w:r>
      <w:r w:rsidR="00F23A3B" w:rsidRPr="005C7427">
        <w:rPr>
          <w:b/>
          <w:bCs/>
        </w:rPr>
        <w:t>ractions</w:t>
      </w:r>
    </w:p>
    <w:p w14:paraId="4EF258F7" w14:textId="1A83EB51" w:rsidR="00246F38" w:rsidRPr="005C7427" w:rsidRDefault="005173F3" w:rsidP="00351670">
      <w:pPr>
        <w:spacing w:line="312" w:lineRule="auto"/>
        <w:jc w:val="both"/>
      </w:pPr>
      <w:r w:rsidRPr="005C7427">
        <w:t>The</w:t>
      </w:r>
      <w:r w:rsidR="00C66FB8" w:rsidRPr="005C7427">
        <w:t xml:space="preserve"> </w:t>
      </w:r>
      <w:r w:rsidR="00C5559F" w:rsidRPr="005C7427">
        <w:t xml:space="preserve">small- and wide angle X-ray </w:t>
      </w:r>
      <w:r w:rsidR="003D081C" w:rsidRPr="005C7427">
        <w:t xml:space="preserve">scattering </w:t>
      </w:r>
      <w:r w:rsidR="00C5559F" w:rsidRPr="005C7427">
        <w:t>(SAXS and WAXS)</w:t>
      </w:r>
      <w:r w:rsidR="003C1E9F" w:rsidRPr="005C7427">
        <w:t xml:space="preserve"> patterns</w:t>
      </w:r>
      <w:r w:rsidRPr="005C7427">
        <w:t xml:space="preserve"> of the</w:t>
      </w:r>
      <w:r w:rsidR="00FF3F54" w:rsidRPr="005C7427">
        <w:t xml:space="preserve"> fou</w:t>
      </w:r>
      <w:r w:rsidR="009652E3" w:rsidRPr="005C7427">
        <w:t>r</w:t>
      </w:r>
      <w:r w:rsidR="000068D9" w:rsidRPr="005C7427">
        <w:t xml:space="preserve"> milk</w:t>
      </w:r>
      <w:r w:rsidR="009652E3" w:rsidRPr="005C7427">
        <w:t xml:space="preserve"> fat</w:t>
      </w:r>
      <w:r w:rsidR="009A48DF" w:rsidRPr="005C7427">
        <w:t xml:space="preserve"> sample</w:t>
      </w:r>
      <w:r w:rsidR="009652E3" w:rsidRPr="005C7427">
        <w:t>s with distinctly different</w:t>
      </w:r>
      <w:r w:rsidR="00AA28F4" w:rsidRPr="005C7427">
        <w:t xml:space="preserve"> </w:t>
      </w:r>
      <w:r w:rsidR="009A48DF" w:rsidRPr="005C7427">
        <w:t>TAG composition</w:t>
      </w:r>
      <w:r w:rsidR="00B90948" w:rsidRPr="005C7427">
        <w:t>s</w:t>
      </w:r>
      <w:r w:rsidR="00AA28F4" w:rsidRPr="005C7427">
        <w:t xml:space="preserve"> </w:t>
      </w:r>
      <w:r w:rsidR="00C5559F" w:rsidRPr="005C7427">
        <w:t>are</w:t>
      </w:r>
      <w:r w:rsidR="00AA28F4" w:rsidRPr="005C7427">
        <w:t xml:space="preserve"> shown in</w:t>
      </w:r>
      <w:r w:rsidR="00E678B4" w:rsidRPr="005C7427">
        <w:t xml:space="preserve"> </w:t>
      </w:r>
      <w:r w:rsidR="00357EDF" w:rsidRPr="005C7427">
        <w:rPr>
          <w:b/>
          <w:bCs/>
        </w:rPr>
        <w:t>Figure 3</w:t>
      </w:r>
      <w:r w:rsidR="00E678B4" w:rsidRPr="005C7427">
        <w:t xml:space="preserve">. </w:t>
      </w:r>
      <w:r w:rsidR="00140A59" w:rsidRPr="005C7427">
        <w:t>Applying t</w:t>
      </w:r>
      <w:r w:rsidR="00211159" w:rsidRPr="005C7427">
        <w:t xml:space="preserve">hree different </w:t>
      </w:r>
      <w:r w:rsidR="00B90948" w:rsidRPr="005C7427">
        <w:t>cooling</w:t>
      </w:r>
      <w:r w:rsidR="005A72AD" w:rsidRPr="005C7427">
        <w:t xml:space="preserve"> </w:t>
      </w:r>
      <w:r w:rsidR="00FF7A20" w:rsidRPr="005C7427">
        <w:t>ramps</w:t>
      </w:r>
      <w:r w:rsidR="00906CC4" w:rsidRPr="005C7427">
        <w:t>,</w:t>
      </w:r>
      <w:r w:rsidR="00C04FE9" w:rsidRPr="005C7427">
        <w:t xml:space="preserve"> </w:t>
      </w:r>
      <w:r w:rsidR="00CD52AE" w:rsidRPr="005C7427">
        <w:t xml:space="preserve">the </w:t>
      </w:r>
      <w:r w:rsidR="00C5559F" w:rsidRPr="005C7427">
        <w:t>plots</w:t>
      </w:r>
      <w:r w:rsidR="00CD52AE" w:rsidRPr="005C7427">
        <w:t xml:space="preserve"> show </w:t>
      </w:r>
      <w:r w:rsidR="001B03D0" w:rsidRPr="005C7427">
        <w:t>four</w:t>
      </w:r>
      <w:r w:rsidR="00246F38" w:rsidRPr="005C7427">
        <w:t xml:space="preserve"> </w:t>
      </w:r>
      <w:r w:rsidR="00414187" w:rsidRPr="005C7427">
        <w:t>different</w:t>
      </w:r>
      <w:r w:rsidR="00246F38" w:rsidRPr="005C7427">
        <w:t xml:space="preserve"> </w:t>
      </w:r>
      <w:r w:rsidR="008C3049" w:rsidRPr="005C7427">
        <w:t xml:space="preserve">crystal </w:t>
      </w:r>
      <w:r w:rsidR="00246F38" w:rsidRPr="005C7427">
        <w:t>structures</w:t>
      </w:r>
      <w:r w:rsidR="00FE0E44" w:rsidRPr="005C7427">
        <w:t xml:space="preserve"> </w:t>
      </w:r>
      <w:r w:rsidR="00042200" w:rsidRPr="005C7427">
        <w:t>a</w:t>
      </w:r>
      <w:r w:rsidR="00FE0E44" w:rsidRPr="005C7427">
        <w:t xml:space="preserve">t the end of </w:t>
      </w:r>
      <w:r w:rsidR="00B90948" w:rsidRPr="005C7427">
        <w:t xml:space="preserve">the temperature profile </w:t>
      </w:r>
      <w:r w:rsidR="00FE0E44" w:rsidRPr="005C7427">
        <w:t>(</w:t>
      </w:r>
      <w:r w:rsidR="00B90948" w:rsidRPr="005C7427">
        <w:t xml:space="preserve">at </w:t>
      </w:r>
      <w:r w:rsidR="00FE0E44" w:rsidRPr="005C7427">
        <w:t xml:space="preserve">-10 </w:t>
      </w:r>
      <w:r w:rsidR="00FE0E44" w:rsidRPr="005C7427">
        <w:rPr>
          <w:rFonts w:cstheme="minorHAnsi"/>
        </w:rPr>
        <w:t>°</w:t>
      </w:r>
      <w:r w:rsidR="00FE0E44" w:rsidRPr="005C7427">
        <w:t>C)</w:t>
      </w:r>
      <w:r w:rsidR="00C5559F" w:rsidRPr="005C7427">
        <w:t>,</w:t>
      </w:r>
      <w:r w:rsidR="00FE0E44" w:rsidRPr="005C7427">
        <w:t xml:space="preserve"> </w:t>
      </w:r>
      <w:r w:rsidR="00246F38" w:rsidRPr="005C7427">
        <w:t>i.e., α-2L (</w:t>
      </w:r>
      <w:r w:rsidR="000D11AC" w:rsidRPr="005C7427">
        <w:t>46-</w:t>
      </w:r>
      <w:r w:rsidR="000D11AC" w:rsidRPr="005C7427">
        <w:rPr>
          <w:color w:val="000000" w:themeColor="text1"/>
        </w:rPr>
        <w:t>49.7</w:t>
      </w:r>
      <w:r w:rsidR="00246F38" w:rsidRPr="005C7427">
        <w:rPr>
          <w:color w:val="000000" w:themeColor="text1"/>
        </w:rPr>
        <w:t xml:space="preserve"> Å</w:t>
      </w:r>
      <w:r w:rsidR="00246F38" w:rsidRPr="005C7427">
        <w:t>), β’-2L (44.</w:t>
      </w:r>
      <w:r w:rsidR="009F721F" w:rsidRPr="005C7427">
        <w:t>1</w:t>
      </w:r>
      <w:r w:rsidR="00246F38" w:rsidRPr="005C7427">
        <w:t xml:space="preserve"> Å), α-3L (72.8 Å), </w:t>
      </w:r>
      <w:r w:rsidR="00F97C93" w:rsidRPr="005C7427">
        <w:t xml:space="preserve">and </w:t>
      </w:r>
      <w:r w:rsidR="00246F38" w:rsidRPr="005C7427">
        <w:t>β’-3L (6</w:t>
      </w:r>
      <w:r w:rsidR="009F721F" w:rsidRPr="005C7427">
        <w:t>4.4</w:t>
      </w:r>
      <w:r w:rsidR="00246F38" w:rsidRPr="005C7427">
        <w:t xml:space="preserve"> Å)</w:t>
      </w:r>
      <w:r w:rsidR="00B753EC" w:rsidRPr="005C7427">
        <w:t xml:space="preserve"> polymorphs</w:t>
      </w:r>
      <w:r w:rsidR="00414187" w:rsidRPr="005C7427">
        <w:t>,</w:t>
      </w:r>
      <w:r w:rsidR="00642AB4" w:rsidRPr="005C7427">
        <w:t xml:space="preserve"> </w:t>
      </w:r>
      <w:r w:rsidR="00F97C93" w:rsidRPr="005C7427">
        <w:t>where</w:t>
      </w:r>
      <w:r w:rsidR="00642AB4" w:rsidRPr="005C7427">
        <w:t xml:space="preserve"> value</w:t>
      </w:r>
      <w:r w:rsidR="00414187" w:rsidRPr="005C7427">
        <w:t>s</w:t>
      </w:r>
      <w:r w:rsidR="00642AB4" w:rsidRPr="005C7427">
        <w:t xml:space="preserve"> in the bracket</w:t>
      </w:r>
      <w:r w:rsidR="00414187" w:rsidRPr="005C7427">
        <w:t>s</w:t>
      </w:r>
      <w:r w:rsidR="00642AB4" w:rsidRPr="005C7427">
        <w:t xml:space="preserve"> </w:t>
      </w:r>
      <w:r w:rsidR="005B202B" w:rsidRPr="005C7427">
        <w:t xml:space="preserve">indicate </w:t>
      </w:r>
      <w:r w:rsidR="00642AB4" w:rsidRPr="005C7427">
        <w:t xml:space="preserve">the </w:t>
      </w:r>
      <w:r w:rsidR="00642AB4" w:rsidRPr="005C7427">
        <w:rPr>
          <w:i/>
          <w:iCs/>
        </w:rPr>
        <w:t>d</w:t>
      </w:r>
      <w:r w:rsidR="00642AB4" w:rsidRPr="005C7427">
        <w:t>-spacing</w:t>
      </w:r>
      <w:r w:rsidR="00414187" w:rsidRPr="005C7427">
        <w:t>s</w:t>
      </w:r>
      <w:r w:rsidR="00642AB4" w:rsidRPr="005C7427">
        <w:t>.</w:t>
      </w:r>
    </w:p>
    <w:p w14:paraId="01C00F77" w14:textId="1D0CEBFC" w:rsidR="0058626E" w:rsidRPr="002149F1" w:rsidRDefault="00EA6945" w:rsidP="00723905">
      <w:pPr>
        <w:spacing w:line="312" w:lineRule="auto"/>
        <w:jc w:val="both"/>
        <w:rPr>
          <w:color w:val="000000" w:themeColor="text1"/>
        </w:rPr>
      </w:pPr>
      <w:r w:rsidRPr="005C7427">
        <w:t xml:space="preserve">The α-2L crystals </w:t>
      </w:r>
      <w:r w:rsidR="008B22BE" w:rsidRPr="005C7427">
        <w:t xml:space="preserve">(peak at </w:t>
      </w:r>
      <w:r w:rsidR="008B22BE" w:rsidRPr="005C7427">
        <w:rPr>
          <w:i/>
          <w:iCs/>
        </w:rPr>
        <w:t>q</w:t>
      </w:r>
      <w:r w:rsidR="002C4343" w:rsidRPr="005C7427">
        <w:t xml:space="preserve"> </w:t>
      </w:r>
      <w:r w:rsidR="00723905" w:rsidRPr="005C7427">
        <w:t xml:space="preserve">=̃ </w:t>
      </w:r>
      <w:r w:rsidR="008B22BE" w:rsidRPr="005C7427">
        <w:t xml:space="preserve">0.13 </w:t>
      </w:r>
      <w:r w:rsidR="00B03098" w:rsidRPr="005C7427">
        <w:rPr>
          <w:rFonts w:cstheme="minorHAnsi"/>
        </w:rPr>
        <w:t>Å</w:t>
      </w:r>
      <w:r w:rsidR="00B03098" w:rsidRPr="005C7427">
        <w:rPr>
          <w:rFonts w:cstheme="minorHAnsi"/>
          <w:vertAlign w:val="superscript"/>
        </w:rPr>
        <w:t>-1</w:t>
      </w:r>
      <w:r w:rsidR="00B03098" w:rsidRPr="005C7427">
        <w:rPr>
          <w:rFonts w:cstheme="minorHAnsi"/>
        </w:rPr>
        <w:t xml:space="preserve">) </w:t>
      </w:r>
      <w:r w:rsidR="001E4FA1" w:rsidRPr="005C7427">
        <w:t xml:space="preserve">shown </w:t>
      </w:r>
      <w:r w:rsidR="00BB2D8A" w:rsidRPr="005C7427">
        <w:t xml:space="preserve">with the highest intensity </w:t>
      </w:r>
      <w:r w:rsidR="00414187" w:rsidRPr="005C7427">
        <w:t>in the</w:t>
      </w:r>
      <w:r w:rsidR="00BB2D8A" w:rsidRPr="005C7427">
        <w:t xml:space="preserve"> </w:t>
      </w:r>
      <w:r w:rsidR="009C4628" w:rsidRPr="005C7427">
        <w:t>Stearin</w:t>
      </w:r>
      <w:r w:rsidR="005B202B" w:rsidRPr="005C7427">
        <w:t xml:space="preserve"> </w:t>
      </w:r>
      <w:r w:rsidR="00414187" w:rsidRPr="005C7427">
        <w:t xml:space="preserve">fraction </w:t>
      </w:r>
      <w:r w:rsidR="008200EF" w:rsidRPr="005C7427">
        <w:t>and appeared at cooling rates</w:t>
      </w:r>
      <w:r w:rsidR="00414187" w:rsidRPr="005C7427">
        <w:t xml:space="preserve"> of </w:t>
      </w:r>
      <w:r w:rsidR="005B202B" w:rsidRPr="005C7427">
        <w:t>-</w:t>
      </w:r>
      <w:r w:rsidR="00BB2D8A" w:rsidRPr="005C7427">
        <w:t xml:space="preserve">5 and </w:t>
      </w:r>
      <w:r w:rsidR="005B202B" w:rsidRPr="005C7427">
        <w:t>-</w:t>
      </w:r>
      <w:r w:rsidR="00BB2D8A" w:rsidRPr="005C7427">
        <w:t xml:space="preserve">2 </w:t>
      </w:r>
      <w:r w:rsidR="00FA6EFE" w:rsidRPr="005C7427">
        <w:rPr>
          <w:rFonts w:cstheme="minorHAnsi"/>
        </w:rPr>
        <w:t>°</w:t>
      </w:r>
      <w:r w:rsidR="00FA6EFE" w:rsidRPr="005C7427">
        <w:t>C/min</w:t>
      </w:r>
      <w:r w:rsidR="00E9757A" w:rsidRPr="005C7427">
        <w:t xml:space="preserve">. Whereas </w:t>
      </w:r>
      <w:r w:rsidR="005B202B" w:rsidRPr="005C7427">
        <w:t>this polymorph</w:t>
      </w:r>
      <w:r w:rsidR="00E9757A" w:rsidRPr="005C7427">
        <w:t xml:space="preserve"> </w:t>
      </w:r>
      <w:r w:rsidR="008200EF" w:rsidRPr="005C7427">
        <w:t xml:space="preserve">was </w:t>
      </w:r>
      <w:r w:rsidR="00BB2D8A" w:rsidRPr="005C7427">
        <w:t xml:space="preserve">not visible in </w:t>
      </w:r>
      <w:r w:rsidR="009C4628" w:rsidRPr="005C7427">
        <w:t>Olein</w:t>
      </w:r>
      <w:r w:rsidR="00BB2D8A" w:rsidRPr="005C7427">
        <w:t xml:space="preserve"> </w:t>
      </w:r>
      <w:r w:rsidR="006B2C78" w:rsidRPr="005C7427">
        <w:t xml:space="preserve">at </w:t>
      </w:r>
      <w:r w:rsidR="005B202B" w:rsidRPr="005C7427">
        <w:t>-</w:t>
      </w:r>
      <w:r w:rsidR="00BB2D8A" w:rsidRPr="005C7427">
        <w:t xml:space="preserve">2 and </w:t>
      </w:r>
      <w:r w:rsidR="005B202B" w:rsidRPr="005C7427">
        <w:t>-</w:t>
      </w:r>
      <w:r w:rsidR="00BB2D8A" w:rsidRPr="005C7427">
        <w:t xml:space="preserve">0.5 </w:t>
      </w:r>
      <w:r w:rsidR="00FA6EFE" w:rsidRPr="005C7427">
        <w:rPr>
          <w:rFonts w:cstheme="minorHAnsi"/>
        </w:rPr>
        <w:t>°</w:t>
      </w:r>
      <w:r w:rsidR="00FA6EFE" w:rsidRPr="005C7427">
        <w:t>C/min</w:t>
      </w:r>
      <w:r w:rsidR="00B753EC" w:rsidRPr="005C7427">
        <w:t>,</w:t>
      </w:r>
      <w:r w:rsidR="00FA6EFE" w:rsidRPr="005C7427">
        <w:t xml:space="preserve"> </w:t>
      </w:r>
      <w:r w:rsidR="00B753EC" w:rsidRPr="005C7427">
        <w:t xml:space="preserve">it </w:t>
      </w:r>
      <w:r w:rsidR="008200EF" w:rsidRPr="005C7427">
        <w:t xml:space="preserve">was </w:t>
      </w:r>
      <w:r w:rsidR="00974ECB" w:rsidRPr="005C7427">
        <w:t xml:space="preserve">observed at </w:t>
      </w:r>
      <w:r w:rsidR="00723905" w:rsidRPr="005C7427">
        <w:t xml:space="preserve">the </w:t>
      </w:r>
      <w:r w:rsidR="00974ECB" w:rsidRPr="005C7427">
        <w:t xml:space="preserve">higher rate of </w:t>
      </w:r>
      <w:r w:rsidR="005B202B" w:rsidRPr="005C7427">
        <w:t>-</w:t>
      </w:r>
      <w:r w:rsidR="00974ECB" w:rsidRPr="005C7427">
        <w:t>5</w:t>
      </w:r>
      <w:r w:rsidR="00FA6EFE" w:rsidRPr="005C7427">
        <w:t xml:space="preserve"> </w:t>
      </w:r>
      <w:r w:rsidR="00FA6EFE" w:rsidRPr="005C7427">
        <w:rPr>
          <w:rFonts w:cstheme="minorHAnsi"/>
        </w:rPr>
        <w:t>°</w:t>
      </w:r>
      <w:r w:rsidR="00FA6EFE" w:rsidRPr="005C7427">
        <w:t>C/min</w:t>
      </w:r>
      <w:r w:rsidR="00BB2D8A" w:rsidRPr="005C7427">
        <w:t>.</w:t>
      </w:r>
      <w:r w:rsidR="00EB11C6" w:rsidRPr="005C7427">
        <w:t xml:space="preserve"> </w:t>
      </w:r>
      <w:r w:rsidR="000C5C25" w:rsidRPr="005C7427">
        <w:t>Since</w:t>
      </w:r>
      <w:r w:rsidR="008200EF" w:rsidRPr="005C7427">
        <w:t xml:space="preserve"> the</w:t>
      </w:r>
      <w:r w:rsidR="000C5C25" w:rsidRPr="005C7427">
        <w:t xml:space="preserve"> </w:t>
      </w:r>
      <w:r w:rsidR="009C4628" w:rsidRPr="005C7427">
        <w:t>Stearin</w:t>
      </w:r>
      <w:r w:rsidR="00F63CDD" w:rsidRPr="005C7427">
        <w:t xml:space="preserve"> and </w:t>
      </w:r>
      <w:r w:rsidR="009C4628" w:rsidRPr="005C7427">
        <w:t>Olein</w:t>
      </w:r>
      <w:r w:rsidR="008D05F5" w:rsidRPr="005C7427">
        <w:t xml:space="preserve"> </w:t>
      </w:r>
      <w:r w:rsidR="00B753EC" w:rsidRPr="005C7427">
        <w:t xml:space="preserve">fractions </w:t>
      </w:r>
      <w:r w:rsidR="008D05F5" w:rsidRPr="005C7427">
        <w:t>contain</w:t>
      </w:r>
      <w:r w:rsidR="00F63CDD" w:rsidRPr="005C7427">
        <w:t xml:space="preserve"> </w:t>
      </w:r>
      <w:r w:rsidR="00B753EC" w:rsidRPr="005C7427">
        <w:t>all</w:t>
      </w:r>
      <w:r w:rsidR="00F63CDD" w:rsidRPr="005C7427">
        <w:t>-</w:t>
      </w:r>
      <w:r w:rsidR="00680C01" w:rsidRPr="005C7427">
        <w:t>SFA at</w:t>
      </w:r>
      <w:r w:rsidR="00F63CDD" w:rsidRPr="005C7427">
        <w:t xml:space="preserve"> the highest and the lowest</w:t>
      </w:r>
      <w:r w:rsidR="00680C01" w:rsidRPr="005C7427">
        <w:t xml:space="preserve"> level</w:t>
      </w:r>
      <w:r w:rsidR="00B753EC" w:rsidRPr="005C7427">
        <w:t>,</w:t>
      </w:r>
      <w:r w:rsidR="000C5C25" w:rsidRPr="005C7427">
        <w:t xml:space="preserve"> </w:t>
      </w:r>
      <w:r w:rsidR="00F63CDD" w:rsidRPr="005C7427">
        <w:t xml:space="preserve">respectively </w:t>
      </w:r>
      <w:r w:rsidR="00B4037F" w:rsidRPr="005C7427">
        <w:t>(</w:t>
      </w:r>
      <w:r w:rsidR="00357EDF" w:rsidRPr="005C7427">
        <w:rPr>
          <w:b/>
          <w:bCs/>
        </w:rPr>
        <w:t>Figure 2</w:t>
      </w:r>
      <w:r w:rsidR="00B4037F" w:rsidRPr="005C7427">
        <w:t>)</w:t>
      </w:r>
      <w:r w:rsidR="00F63CDD" w:rsidRPr="005C7427">
        <w:t>, t</w:t>
      </w:r>
      <w:r w:rsidR="00EB11C6" w:rsidRPr="005C7427">
        <w:t>he</w:t>
      </w:r>
      <w:r w:rsidR="00A8722E" w:rsidRPr="005C7427">
        <w:t xml:space="preserve">se results </w:t>
      </w:r>
      <w:r w:rsidR="008D05F5" w:rsidRPr="005C7427">
        <w:t xml:space="preserve">confirm </w:t>
      </w:r>
      <w:r w:rsidR="000C5C25" w:rsidRPr="005C7427">
        <w:t>that</w:t>
      </w:r>
      <w:r w:rsidR="00F323CA" w:rsidRPr="005C7427">
        <w:rPr>
          <w:color w:val="000000" w:themeColor="text1"/>
        </w:rPr>
        <w:t xml:space="preserve"> </w:t>
      </w:r>
      <w:r w:rsidR="00DC7FAB" w:rsidRPr="005C7427">
        <w:rPr>
          <w:color w:val="000000" w:themeColor="text1"/>
        </w:rPr>
        <w:t>the</w:t>
      </w:r>
      <w:r w:rsidR="000C5C25" w:rsidRPr="005C7427">
        <w:rPr>
          <w:color w:val="000000" w:themeColor="text1"/>
        </w:rPr>
        <w:t xml:space="preserve"> </w:t>
      </w:r>
      <w:r w:rsidR="00DC7FAB" w:rsidRPr="005C7427">
        <w:t>α</w:t>
      </w:r>
      <w:r w:rsidR="00DC7FAB" w:rsidRPr="005C7427">
        <w:rPr>
          <w:color w:val="000000" w:themeColor="text1"/>
        </w:rPr>
        <w:t>-</w:t>
      </w:r>
      <w:r w:rsidR="00F323CA" w:rsidRPr="005C7427">
        <w:rPr>
          <w:color w:val="000000" w:themeColor="text1"/>
        </w:rPr>
        <w:t xml:space="preserve">2L </w:t>
      </w:r>
      <w:r w:rsidR="00DC7FAB" w:rsidRPr="005C7427">
        <w:rPr>
          <w:color w:val="000000" w:themeColor="text1"/>
        </w:rPr>
        <w:t>crystals are</w:t>
      </w:r>
      <w:r w:rsidR="00F323CA" w:rsidRPr="005C7427">
        <w:rPr>
          <w:color w:val="000000" w:themeColor="text1"/>
        </w:rPr>
        <w:t xml:space="preserve"> </w:t>
      </w:r>
      <w:r w:rsidR="008200EF" w:rsidRPr="005C7427">
        <w:rPr>
          <w:color w:val="000000" w:themeColor="text1"/>
        </w:rPr>
        <w:t>more likely to form in the presence of</w:t>
      </w:r>
      <w:r w:rsidR="00F323CA" w:rsidRPr="005C7427">
        <w:rPr>
          <w:color w:val="000000" w:themeColor="text1"/>
        </w:rPr>
        <w:t xml:space="preserve"> </w:t>
      </w:r>
      <w:r w:rsidR="00B753EC" w:rsidRPr="005C7427">
        <w:rPr>
          <w:color w:val="000000" w:themeColor="text1"/>
        </w:rPr>
        <w:t>all</w:t>
      </w:r>
      <w:r w:rsidR="00F323CA" w:rsidRPr="005C7427">
        <w:rPr>
          <w:color w:val="000000" w:themeColor="text1"/>
        </w:rPr>
        <w:t>-</w:t>
      </w:r>
      <w:r w:rsidR="009D50A3" w:rsidRPr="005C7427">
        <w:rPr>
          <w:color w:val="000000" w:themeColor="text1"/>
        </w:rPr>
        <w:t>SFA</w:t>
      </w:r>
      <w:r w:rsidR="009D50A3" w:rsidRPr="005C7427">
        <w:rPr>
          <w:color w:val="000000" w:themeColor="text1"/>
        </w:rPr>
        <w:fldChar w:fldCharType="begin" w:fldLock="1"/>
      </w:r>
      <w:r w:rsidR="00924625" w:rsidRPr="005C7427">
        <w:rPr>
          <w:color w:val="000000" w:themeColor="text1"/>
        </w:rPr>
        <w:instrText>ADDIN CSL_CITATION {"citationItems":[{"id":"ITEM-1","itemData":{"DOI":"10.1016/j.chemphyslip.2006.06.002","ISSN":"00093084","PMID":"16860787","abstract":"The chemical composition and crystallisation properties of milk fat and its primary fractions, obtained by dry fractionation at 21 °C, were investigated. The solid fraction (stearin) and the liquid fraction (olein) displayed a different triacylglycerol (TG) composition. Stearin fraction was enriched in long-chain fatty acids, whereas olein fraction was enriched in short-chain and unsaturated fatty acids. Crystallisation properties of milk fat, and both the stearin and olein fractions were studied on cooling at |dT/dt| = 1 °C min-1 by differential scanning calorimetry and time-resolved synchrotron X-ray diffraction (XRD) at small and wide angles. Two main types of crystals corresponding to double chain length structures were characterised in the stearin fraction: α 2L1 (47.5 Å) and β′ 2L2 (41.7 Å). A triple chain length structure was formed in the olein fraction: α 3L (72.1 Å). Crystallisaton of milk fat showed the formation of two 2L (47.3 and 41.6 Å) and one 3L (72.1 Å) lamellar structures with an hexagonal packing (α form). A schematic representation of the 3L packing of olein fraction was proposed to explain how a wide diversity of TG can accommodate to form a lamellar structure with a thickness of 72 Å. Furthermore, the sharpness of the small-angle XRD lines associated to the α form was explained by the formation of liquid crystals of smectic type. © 2006 Elsevier Ireland Ltd. All rights reserved.","author":[{"dropping-particle":"","family":"Lopez","given":"Christelle","non-dropping-particle":"","parse-names":false,"suffix":""},{"dropping-particle":"","family":"Bourgaux","given":"Claudie","non-dropping-particle":"","parse-names":false,"suffix":""},{"dropping-particle":"","family":"Lesieur","given":"Pierre","non-dropping-particle":"","parse-names":false,"suffix":""},{"dropping-particle":"","family":"Riaublanc","given":"Alain","non-dropping-particle":"","parse-names":false,"suffix":""},{"dropping-particle":"","family":"Ollivon","given":"Michel","non-dropping-particle":"","parse-names":false,"suffix":""}],"container-title":"Chemistry and Physics of Lipids","id":"ITEM-1","issue":"1","issued":{"date-parts":[["2006","10","1"]]},"page":"17-33","publisher":"Elsevier","title":"Milk fat and primary fractions obtained by dry fractionation. 1. Chemical composition and crystallisation properties","type":"article-journal","volume":"144"},"uris":["http://www.mendeley.com/documents/?uuid=e33462b4-3cf9-4ec8-83d0-fc0c7c7108ca"]},{"id":"ITEM-2","itemData":{"DOI":"10.1021/acs.cgd.0c01543","ISSN":"15287505","abstract":"A full comprehension of milk fat crystallization is important for the structural development of dairy products such as butter, ice cream, and cheese. The influence of triacylglycerol (TAG) composition on the dynamic of milk fat crystallization and the nanostructure of the formed crystals was investigated using two chemically different types of milk fat, namely buffalo and cow milk fats (BMF; CMF). The TAG composition was determined using liquid chromatography and mass spectrophotometry (LCMS), whereas differential scanning calorimetry (DSC), small- and wide-angle X-ray scattering (SAXS and WAXS), and polarized light microscopy (PLM) were used to characterize the crystallization behavior of the two milk fats. A total of 37 TAG species were identified in both BMF and CMF, but in different proportions. In particular, BMF was found to have a higher amount of low-molecular-weight TAGs in comparison to CMF. This difference in chemical composition explains the different kinetics of polymorphic transformation in the two samples. Specifically, it clarifies the delay in the nucleation of the β′-polymorph in BMF in comparison to CMF. BMF also showed a higher nucleation rate due to its higher proportion of saturated TAGs and higher melting range. Finally, this work presents a novel interpretation of the mechanism of formation of the β-polymorph (53 Å), which has recently become the subject of a vivid debate in milk fat crystallization studies.","author":[{"dropping-particle":"","family":"Pratama","given":"Yoga","non-dropping-particle":"","parse-names":false,"suffix":""},{"dropping-particle":"","family":"Simone","given":"Elena","non-dropping-particle":"","parse-names":false,"suffix":""},{"dropping-particle":"","family":"Rappolt","given":"Michael","non-dropping-particle":"","parse-names":false,"suffix":""}],"container-title":"Crystal Growth and Design","id":"ITEM-2","issue":"4","issued":{"date-parts":[["2021","4","7"]]},"page":"2113-2127","publisher":"American Chemical Society","title":"The Unique Crystallization Behavior of Buffalo Milk Fat","type":"article-journal","volume":"21"},"uris":["http://www.mendeley.com/documents/?uuid=e572cc1c-0d07-405e-b115-3a1e2fe96bf6"]}],"mendeley":{"formattedCitation":"(Christelle Lopez et al., 2006; Pratama et al., 2021)","plainTextFormattedCitation":"(Christelle Lopez et al., 2006; Pratama et al., 2021)","previouslyFormattedCitation":"(Christelle Lopez et al., 2006; Pratama et al., 2021)"},"properties":{"noteIndex":0},"schema":"https://github.com/citation-style-language/schema/raw/master/csl-citation.json"}</w:instrText>
      </w:r>
      <w:r w:rsidR="009D50A3" w:rsidRPr="005C7427">
        <w:rPr>
          <w:color w:val="000000" w:themeColor="text1"/>
        </w:rPr>
        <w:fldChar w:fldCharType="separate"/>
      </w:r>
      <w:r w:rsidR="00F77119" w:rsidRPr="005C7427">
        <w:rPr>
          <w:noProof/>
          <w:color w:val="000000" w:themeColor="text1"/>
        </w:rPr>
        <w:t>(Christelle Lopez et al., 2006; Pratama et al., 2021)</w:t>
      </w:r>
      <w:r w:rsidR="009D50A3" w:rsidRPr="005C7427">
        <w:rPr>
          <w:color w:val="000000" w:themeColor="text1"/>
        </w:rPr>
        <w:fldChar w:fldCharType="end"/>
      </w:r>
      <w:r w:rsidR="00B14894" w:rsidRPr="005C7427">
        <w:rPr>
          <w:color w:val="000000" w:themeColor="text1"/>
        </w:rPr>
        <w:t>.</w:t>
      </w:r>
      <w:r w:rsidR="009A1EAA" w:rsidRPr="005C7427">
        <w:rPr>
          <w:color w:val="000000" w:themeColor="text1"/>
        </w:rPr>
        <w:t xml:space="preserve"> </w:t>
      </w:r>
      <w:r w:rsidR="008A15DE" w:rsidRPr="005C7427">
        <w:rPr>
          <w:color w:val="000000" w:themeColor="text1"/>
        </w:rPr>
        <w:t xml:space="preserve">It is </w:t>
      </w:r>
      <w:r w:rsidR="000406EF" w:rsidRPr="005C7427">
        <w:rPr>
          <w:color w:val="000000" w:themeColor="text1"/>
        </w:rPr>
        <w:t>worth</w:t>
      </w:r>
      <w:r w:rsidR="008A15DE" w:rsidRPr="005C7427">
        <w:rPr>
          <w:color w:val="000000" w:themeColor="text1"/>
        </w:rPr>
        <w:t xml:space="preserve"> </w:t>
      </w:r>
      <w:r w:rsidR="000406EF" w:rsidRPr="005C7427">
        <w:rPr>
          <w:color w:val="000000" w:themeColor="text1"/>
        </w:rPr>
        <w:t>noting</w:t>
      </w:r>
      <w:r w:rsidR="008A15DE" w:rsidRPr="005C7427">
        <w:rPr>
          <w:color w:val="000000" w:themeColor="text1"/>
        </w:rPr>
        <w:t xml:space="preserve"> that t</w:t>
      </w:r>
      <w:r w:rsidR="00645BF2" w:rsidRPr="005C7427">
        <w:t xml:space="preserve">he </w:t>
      </w:r>
      <w:r w:rsidR="00645BF2" w:rsidRPr="005C7427">
        <w:rPr>
          <w:i/>
          <w:iCs/>
        </w:rPr>
        <w:t>d</w:t>
      </w:r>
      <w:r w:rsidR="00645BF2" w:rsidRPr="005C7427">
        <w:t xml:space="preserve">-spacing of the α-2L </w:t>
      </w:r>
      <w:r w:rsidR="00B753EC" w:rsidRPr="005C7427">
        <w:t xml:space="preserve">stacking </w:t>
      </w:r>
      <w:r w:rsidR="008200EF" w:rsidRPr="005C7427">
        <w:t>varied</w:t>
      </w:r>
      <w:r w:rsidR="00645BF2" w:rsidRPr="005C7427">
        <w:t xml:space="preserve"> among the samples. </w:t>
      </w:r>
      <w:r w:rsidR="009C4628" w:rsidRPr="005C7427">
        <w:t>Stearin</w:t>
      </w:r>
      <w:r w:rsidR="00645BF2" w:rsidRPr="005C7427">
        <w:t xml:space="preserve">, Mid, </w:t>
      </w:r>
      <w:r w:rsidR="009C4628" w:rsidRPr="005C7427">
        <w:t>Olein</w:t>
      </w:r>
      <w:r w:rsidR="00645BF2" w:rsidRPr="005C7427">
        <w:t xml:space="preserve"> </w:t>
      </w:r>
      <w:r w:rsidR="00B753EC" w:rsidRPr="005C7427">
        <w:t xml:space="preserve">fractions </w:t>
      </w:r>
      <w:r w:rsidR="00645BF2" w:rsidRPr="005C7427">
        <w:t xml:space="preserve">and </w:t>
      </w:r>
      <w:r w:rsidR="009C4628" w:rsidRPr="005C7427">
        <w:t>Whole</w:t>
      </w:r>
      <w:r w:rsidR="00B753EC" w:rsidRPr="005C7427">
        <w:t xml:space="preserve"> F</w:t>
      </w:r>
      <w:r w:rsidR="009C4628" w:rsidRPr="005C7427">
        <w:t>at</w:t>
      </w:r>
      <w:r w:rsidR="00645BF2" w:rsidRPr="005C7427">
        <w:t xml:space="preserve"> </w:t>
      </w:r>
      <w:r w:rsidR="00645BF2" w:rsidRPr="005C7427">
        <w:rPr>
          <w:i/>
          <w:iCs/>
        </w:rPr>
        <w:t>d</w:t>
      </w:r>
      <w:r w:rsidR="00645BF2" w:rsidRPr="005C7427">
        <w:t>-spacing</w:t>
      </w:r>
      <w:r w:rsidR="00723905" w:rsidRPr="005C7427">
        <w:t>s</w:t>
      </w:r>
      <w:r w:rsidR="00645BF2" w:rsidRPr="005C7427">
        <w:t xml:space="preserve"> </w:t>
      </w:r>
      <w:r w:rsidR="008200EF" w:rsidRPr="005C7427">
        <w:t xml:space="preserve">were </w:t>
      </w:r>
      <w:r w:rsidR="00645BF2" w:rsidRPr="005C7427">
        <w:t xml:space="preserve">49.7 Å, 48.3 Å, 46.0 Å and 48.0 Å, respectively. </w:t>
      </w:r>
      <w:r w:rsidR="00A06802" w:rsidRPr="005C7427">
        <w:t>Because the</w:t>
      </w:r>
      <w:r w:rsidR="00E86DB1" w:rsidRPr="005C7427">
        <w:t xml:space="preserve"> crystals formed are made of different </w:t>
      </w:r>
      <w:r w:rsidR="00A06802" w:rsidRPr="005C7427">
        <w:t>TAG</w:t>
      </w:r>
      <w:r w:rsidR="00E86DB1" w:rsidRPr="005C7427">
        <w:t xml:space="preserve">s </w:t>
      </w:r>
      <w:r w:rsidR="005730E0" w:rsidRPr="005C7427">
        <w:t>with similar chain</w:t>
      </w:r>
      <w:r w:rsidR="008200EF" w:rsidRPr="005C7427">
        <w:t xml:space="preserve"> </w:t>
      </w:r>
      <w:r w:rsidR="005730E0" w:rsidRPr="005C7427">
        <w:t xml:space="preserve">length of the fatty acids </w:t>
      </w:r>
      <w:r w:rsidR="00E86DB1" w:rsidRPr="005C7427">
        <w:t>(</w:t>
      </w:r>
      <w:r w:rsidR="007623F6" w:rsidRPr="005C7427">
        <w:t xml:space="preserve">mixed </w:t>
      </w:r>
      <w:r w:rsidR="007F318F" w:rsidRPr="005C7427">
        <w:t>crysta</w:t>
      </w:r>
      <w:r w:rsidR="002A5788" w:rsidRPr="005C7427">
        <w:t>l</w:t>
      </w:r>
      <w:r w:rsidR="001420A4" w:rsidRPr="005C7427">
        <w:t>)</w:t>
      </w:r>
      <w:r w:rsidR="00493B53" w:rsidRPr="005C7427">
        <w:t xml:space="preserve"> </w:t>
      </w:r>
      <w:r w:rsidR="004D3E16" w:rsidRPr="005C7427">
        <w:fldChar w:fldCharType="begin" w:fldLock="1"/>
      </w:r>
      <w:r w:rsidR="00432FBB" w:rsidRPr="005C7427">
        <w:instrText>ADDIN CSL_CITATION {"citationItems":[{"id":"ITEM-1","itemData":{"DOI":"10.1007/S11746-998-0264-8","ISSN":"1558-9331","abstract":"Dry fractionation of milk fat is a common technique used to produce fat fractions with physical properties that are suitable for a variety of food and pharmaceutical products. During milk fat fractionation, the partial crystallization of triacylglycerols from the melt is the most important step. The efficiency of the separation of the crystals from the suspension is also important, but the crystallization itself influences the chemical composition and thereby determines the properties of the crystal fraction. At low supercooling, the crystallization kinetics are slow, and thus process time is increased. With increased kinetics due to a strong supersaturation, the chemical composition of the crystals is changed compared to crystals formed under slow kinetic conditions. This study shows to what extent controlled temperature and supercooling during milk fat crystallization influence crystal amount and the physical properties of the resulting fractions. Differences of the thermal characteristics of the crystal suspensions are directly detected by differential scanning calorimetry and nuclear magnetic resonance. At slow crystallization kinetics, the melting temperature range of the crystals in the suspensions is broader, and the resolution of the melting peak is higher. It is shown that compound crystals are formed when supercooling is performed, even if the supercooling takes place only for a short period of time. Controlled temperature conditions during crystallization govern larger differences in the fatty acid and triacylglycerol composition of the liquid and of the crystalline phases, compared to fractions crystallized under supercooling conditions, which contain a high amount of compound crystals.","author":[{"dropping-particle":"","family":"Breitschuh","given":"Birgit","non-dropping-particle":"","parse-names":false,"suffix":""},{"dropping-particle":"","family":"Windhab","given":"Erich J.","non-dropping-particle":"","parse-names":false,"suffix":""}],"container-title":"Journal of the American Oil Chemists’ Society 1998 75:8","id":"ITEM-1","issue":"8","issued":{"date-parts":[["1998"]]},"page":"897-904","publisher":"Springer","title":"Parameters influencing cocrystallization and polymorphism in milk fat","type":"article-journal","volume":"75"},"uris":["http://www.mendeley.com/documents/?uuid=33c82022-2194-3f30-87be-62b5c86baf53"]}],"mendeley":{"formattedCitation":"(Breitschuh &amp; Windhab, 1998)","plainTextFormattedCitation":"(Breitschuh &amp; Windhab, 1998)","previouslyFormattedCitation":"(Breitschuh &amp; Windhab, 1998)"},"properties":{"noteIndex":0},"schema":"https://github.com/citation-style-language/schema/raw/master/csl-citation.json"}</w:instrText>
      </w:r>
      <w:r w:rsidR="004D3E16" w:rsidRPr="005C7427">
        <w:fldChar w:fldCharType="separate"/>
      </w:r>
      <w:r w:rsidR="009B1ACB" w:rsidRPr="005C7427">
        <w:rPr>
          <w:noProof/>
        </w:rPr>
        <w:t>(Breitschuh &amp; Windhab, 1998)</w:t>
      </w:r>
      <w:r w:rsidR="004D3E16" w:rsidRPr="005C7427">
        <w:fldChar w:fldCharType="end"/>
      </w:r>
      <w:r w:rsidR="00F46A43" w:rsidRPr="005C7427">
        <w:t xml:space="preserve">, the </w:t>
      </w:r>
      <w:r w:rsidR="00232B83" w:rsidRPr="005C7427">
        <w:t xml:space="preserve">resulting </w:t>
      </w:r>
      <w:r w:rsidR="00232B83" w:rsidRPr="005C7427">
        <w:rPr>
          <w:i/>
          <w:iCs/>
        </w:rPr>
        <w:t>d</w:t>
      </w:r>
      <w:r w:rsidR="00232B83" w:rsidRPr="005C7427">
        <w:t xml:space="preserve">-spacing is dictated by the </w:t>
      </w:r>
      <w:r w:rsidR="00E86DB1" w:rsidRPr="005C7427">
        <w:t xml:space="preserve">proportion </w:t>
      </w:r>
      <w:r w:rsidR="00151E0A" w:rsidRPr="005C7427">
        <w:t xml:space="preserve">of </w:t>
      </w:r>
      <w:r w:rsidR="00E86DB1" w:rsidRPr="005C7427">
        <w:t xml:space="preserve">such </w:t>
      </w:r>
      <w:r w:rsidR="00151E0A" w:rsidRPr="005C7427">
        <w:t>contributing TAGs</w:t>
      </w:r>
      <w:r w:rsidR="00294DE6" w:rsidRPr="005C7427">
        <w:t xml:space="preserve">. </w:t>
      </w:r>
      <w:r w:rsidR="00723905" w:rsidRPr="005C7427">
        <w:t>For instance</w:t>
      </w:r>
      <w:r w:rsidR="00D82778" w:rsidRPr="005C7427">
        <w:t xml:space="preserve">, </w:t>
      </w:r>
      <w:r w:rsidR="00723905" w:rsidRPr="005C7427">
        <w:t xml:space="preserve">the </w:t>
      </w:r>
      <w:r w:rsidR="009C4628" w:rsidRPr="005C7427">
        <w:t>Stearin</w:t>
      </w:r>
      <w:r w:rsidR="00645BF2" w:rsidRPr="005C7427">
        <w:t xml:space="preserve"> </w:t>
      </w:r>
      <w:r w:rsidR="00B753EC" w:rsidRPr="005C7427">
        <w:t xml:space="preserve">fraction </w:t>
      </w:r>
      <w:r w:rsidR="00645BF2" w:rsidRPr="005C7427">
        <w:t>contains</w:t>
      </w:r>
      <w:r w:rsidR="003F14EB" w:rsidRPr="005C7427">
        <w:t xml:space="preserve"> the</w:t>
      </w:r>
      <w:r w:rsidR="00645BF2" w:rsidRPr="005C7427">
        <w:t xml:space="preserve"> highest amount of SPS</w:t>
      </w:r>
      <w:r w:rsidR="001A2C3C" w:rsidRPr="005C7427">
        <w:t xml:space="preserve">, </w:t>
      </w:r>
      <w:r w:rsidR="00F66832" w:rsidRPr="005C7427">
        <w:t>PPS and PPP</w:t>
      </w:r>
      <w:r w:rsidR="00B578D4" w:rsidRPr="005C7427">
        <w:t xml:space="preserve"> </w:t>
      </w:r>
      <w:r w:rsidR="00645BF2" w:rsidRPr="005C7427">
        <w:t>(</w:t>
      </w:r>
      <w:r w:rsidR="00357EDF" w:rsidRPr="005C7427">
        <w:rPr>
          <w:b/>
          <w:bCs/>
        </w:rPr>
        <w:t>Table 2</w:t>
      </w:r>
      <w:r w:rsidR="00645BF2" w:rsidRPr="005C7427">
        <w:t>)</w:t>
      </w:r>
      <w:r w:rsidR="00E86DB1" w:rsidRPr="005C7427">
        <w:t>,</w:t>
      </w:r>
      <w:r w:rsidR="003F14EB" w:rsidRPr="005C7427">
        <w:t xml:space="preserve"> </w:t>
      </w:r>
      <w:r w:rsidR="00B578D4" w:rsidRPr="005C7427">
        <w:t xml:space="preserve">which </w:t>
      </w:r>
      <w:r w:rsidR="00DC7FAB" w:rsidRPr="005C7427">
        <w:t>display a</w:t>
      </w:r>
      <w:r w:rsidR="00B578D4" w:rsidRPr="005C7427">
        <w:t xml:space="preserve"> </w:t>
      </w:r>
      <w:r w:rsidR="00DC7FAB" w:rsidRPr="005C7427">
        <w:t xml:space="preserve">greater </w:t>
      </w:r>
      <w:r w:rsidR="00CF70A3" w:rsidRPr="005C7427">
        <w:rPr>
          <w:i/>
          <w:iCs/>
        </w:rPr>
        <w:t>d</w:t>
      </w:r>
      <w:r w:rsidR="00CF70A3" w:rsidRPr="005C7427">
        <w:t>-spacing</w:t>
      </w:r>
      <w:r w:rsidR="00FC7F7C" w:rsidRPr="005C7427">
        <w:t xml:space="preserve"> </w:t>
      </w:r>
      <w:r w:rsidR="00EB500E" w:rsidRPr="005C7427">
        <w:t xml:space="preserve">compared to other </w:t>
      </w:r>
      <w:r w:rsidR="00B753EC" w:rsidRPr="005C7427">
        <w:t>all</w:t>
      </w:r>
      <w:r w:rsidR="00EB500E" w:rsidRPr="005C7427">
        <w:t>-SFA</w:t>
      </w:r>
      <w:r w:rsidR="00DC7FAB" w:rsidRPr="005C7427">
        <w:t xml:space="preserve"> (e.g., </w:t>
      </w:r>
      <w:proofErr w:type="spellStart"/>
      <w:r w:rsidR="00DC7FAB" w:rsidRPr="005C7427">
        <w:t>LaPP</w:t>
      </w:r>
      <w:proofErr w:type="spellEnd"/>
      <w:r w:rsidR="00DC7FAB" w:rsidRPr="005C7427">
        <w:t xml:space="preserve"> and MPP)</w:t>
      </w:r>
      <w:r w:rsidR="002402D0" w:rsidRPr="005C7427">
        <w:t>,</w:t>
      </w:r>
      <w:r w:rsidR="00EB500E" w:rsidRPr="005C7427">
        <w:t xml:space="preserve"> </w:t>
      </w:r>
      <w:r w:rsidR="002402D0" w:rsidRPr="005C7427">
        <w:t>hence</w:t>
      </w:r>
      <w:r w:rsidR="00EB500E" w:rsidRPr="005C7427">
        <w:t xml:space="preserve"> </w:t>
      </w:r>
      <w:r w:rsidR="00B753EC" w:rsidRPr="005C7427">
        <w:t xml:space="preserve">the </w:t>
      </w:r>
      <w:r w:rsidR="009C4628" w:rsidRPr="005C7427">
        <w:t>Stearin</w:t>
      </w:r>
      <w:r w:rsidR="00EB500E" w:rsidRPr="005C7427">
        <w:t xml:space="preserve"> </w:t>
      </w:r>
      <w:r w:rsidR="00B753EC" w:rsidRPr="005C7427">
        <w:t>fraction displays</w:t>
      </w:r>
      <w:r w:rsidR="002402D0" w:rsidRPr="005C7427">
        <w:t xml:space="preserve"> </w:t>
      </w:r>
      <w:r w:rsidR="00EB500E" w:rsidRPr="005C7427">
        <w:t>highe</w:t>
      </w:r>
      <w:r w:rsidR="00B753EC" w:rsidRPr="005C7427">
        <w:t>st</w:t>
      </w:r>
      <w:r w:rsidR="00BF7B17" w:rsidRPr="005C7427">
        <w:t xml:space="preserve"> α-2L </w:t>
      </w:r>
      <w:r w:rsidR="00B51017" w:rsidRPr="005C7427">
        <w:rPr>
          <w:i/>
          <w:iCs/>
        </w:rPr>
        <w:t>d</w:t>
      </w:r>
      <w:r w:rsidR="00B51017" w:rsidRPr="005C7427">
        <w:t>-spacing.</w:t>
      </w:r>
      <w:r w:rsidR="00BF7B17" w:rsidRPr="005C7427">
        <w:t xml:space="preserve"> In contrast, </w:t>
      </w:r>
      <w:r w:rsidR="009C4628" w:rsidRPr="005C7427">
        <w:t>Olein</w:t>
      </w:r>
      <w:r w:rsidR="00BF7B17" w:rsidRPr="005C7427">
        <w:t xml:space="preserve"> contains</w:t>
      </w:r>
      <w:r w:rsidR="00EE6904" w:rsidRPr="005C7427">
        <w:t xml:space="preserve"> the lowest amount of those three TAGs</w:t>
      </w:r>
      <w:r w:rsidR="00EF5EAA" w:rsidRPr="005C7427">
        <w:t>,</w:t>
      </w:r>
      <w:r w:rsidR="00EE6904" w:rsidRPr="005C7427">
        <w:t xml:space="preserve"> which result</w:t>
      </w:r>
      <w:r w:rsidR="00B753EC" w:rsidRPr="005C7427">
        <w:t>s</w:t>
      </w:r>
      <w:r w:rsidR="00EE6904" w:rsidRPr="005C7427">
        <w:t xml:space="preserve"> in </w:t>
      </w:r>
      <w:r w:rsidR="00B753EC" w:rsidRPr="005C7427">
        <w:t xml:space="preserve">a </w:t>
      </w:r>
      <w:r w:rsidR="00EE6904" w:rsidRPr="005C7427">
        <w:t>shorter</w:t>
      </w:r>
      <w:r w:rsidR="00B753EC" w:rsidRPr="005C7427">
        <w:t xml:space="preserve"> </w:t>
      </w:r>
      <w:r w:rsidR="00EE6904" w:rsidRPr="005C7427">
        <w:rPr>
          <w:i/>
          <w:iCs/>
        </w:rPr>
        <w:t>d</w:t>
      </w:r>
      <w:r w:rsidR="00EE6904" w:rsidRPr="005C7427">
        <w:t>-spacing.</w:t>
      </w:r>
    </w:p>
    <w:p w14:paraId="2A5BD5FB" w14:textId="08E1DA72" w:rsidR="000C3330" w:rsidRPr="005C7427" w:rsidRDefault="00786F39" w:rsidP="00351670">
      <w:pPr>
        <w:spacing w:line="312" w:lineRule="auto"/>
        <w:jc w:val="both"/>
        <w:rPr>
          <w:color w:val="000000" w:themeColor="text1"/>
        </w:rPr>
      </w:pPr>
      <w:r w:rsidRPr="005C7427">
        <w:rPr>
          <w:color w:val="000000" w:themeColor="text1"/>
        </w:rPr>
        <w:t xml:space="preserve">Another interesting </w:t>
      </w:r>
      <w:r w:rsidR="00330A76" w:rsidRPr="005C7427">
        <w:rPr>
          <w:color w:val="000000" w:themeColor="text1"/>
        </w:rPr>
        <w:t>result is</w:t>
      </w:r>
      <w:r w:rsidR="008F0E27" w:rsidRPr="005C7427">
        <w:rPr>
          <w:color w:val="000000" w:themeColor="text1"/>
        </w:rPr>
        <w:t xml:space="preserve"> </w:t>
      </w:r>
      <w:r w:rsidR="00AA3EF6" w:rsidRPr="005C7427">
        <w:rPr>
          <w:color w:val="000000" w:themeColor="text1"/>
        </w:rPr>
        <w:t xml:space="preserve">the presence of </w:t>
      </w:r>
      <w:r w:rsidR="00075A6D" w:rsidRPr="005C7427">
        <w:rPr>
          <w:color w:val="000000" w:themeColor="text1"/>
        </w:rPr>
        <w:t xml:space="preserve">the </w:t>
      </w:r>
      <w:r w:rsidR="00AA3EF6" w:rsidRPr="005C7427">
        <w:t xml:space="preserve">α-2L </w:t>
      </w:r>
      <w:r w:rsidR="00075A6D" w:rsidRPr="005C7427">
        <w:t xml:space="preserve">phase </w:t>
      </w:r>
      <w:r w:rsidR="008F0E27" w:rsidRPr="005C7427">
        <w:rPr>
          <w:color w:val="000000" w:themeColor="text1"/>
        </w:rPr>
        <w:t xml:space="preserve">in </w:t>
      </w:r>
      <w:r w:rsidR="00075A6D" w:rsidRPr="005C7427">
        <w:rPr>
          <w:color w:val="000000" w:themeColor="text1"/>
        </w:rPr>
        <w:t xml:space="preserve">the </w:t>
      </w:r>
      <w:r w:rsidR="009C4628" w:rsidRPr="005C7427">
        <w:rPr>
          <w:color w:val="000000" w:themeColor="text1"/>
        </w:rPr>
        <w:t>Olein</w:t>
      </w:r>
      <w:r w:rsidR="008F0E27" w:rsidRPr="005C7427">
        <w:rPr>
          <w:color w:val="000000" w:themeColor="text1"/>
        </w:rPr>
        <w:t xml:space="preserve"> </w:t>
      </w:r>
      <w:r w:rsidR="00075A6D" w:rsidRPr="005C7427">
        <w:rPr>
          <w:color w:val="000000" w:themeColor="text1"/>
        </w:rPr>
        <w:t xml:space="preserve">fraction </w:t>
      </w:r>
      <w:r w:rsidR="008F0E27" w:rsidRPr="005C7427">
        <w:rPr>
          <w:color w:val="000000" w:themeColor="text1"/>
        </w:rPr>
        <w:t>at high cooling</w:t>
      </w:r>
      <w:r w:rsidR="00AA3EF6" w:rsidRPr="005C7427">
        <w:rPr>
          <w:color w:val="000000" w:themeColor="text1"/>
        </w:rPr>
        <w:t xml:space="preserve"> rate</w:t>
      </w:r>
      <w:r w:rsidR="00330A76" w:rsidRPr="005C7427">
        <w:rPr>
          <w:color w:val="000000" w:themeColor="text1"/>
        </w:rPr>
        <w:t xml:space="preserve"> </w:t>
      </w:r>
      <w:r w:rsidR="008200EF" w:rsidRPr="005C7427">
        <w:rPr>
          <w:color w:val="000000" w:themeColor="text1"/>
        </w:rPr>
        <w:t>of -</w:t>
      </w:r>
      <w:r w:rsidR="00330A76" w:rsidRPr="005C7427">
        <w:rPr>
          <w:color w:val="000000" w:themeColor="text1"/>
        </w:rPr>
        <w:t xml:space="preserve">5 </w:t>
      </w:r>
      <w:r w:rsidR="00330A76" w:rsidRPr="005C7427">
        <w:rPr>
          <w:rFonts w:cstheme="minorHAnsi"/>
          <w:color w:val="000000" w:themeColor="text1"/>
        </w:rPr>
        <w:t>°</w:t>
      </w:r>
      <w:r w:rsidR="00330A76" w:rsidRPr="005C7427">
        <w:rPr>
          <w:color w:val="000000" w:themeColor="text1"/>
        </w:rPr>
        <w:t>C/min</w:t>
      </w:r>
      <w:r w:rsidR="00075A6D" w:rsidRPr="005C7427">
        <w:rPr>
          <w:color w:val="000000" w:themeColor="text1"/>
        </w:rPr>
        <w:t>,</w:t>
      </w:r>
      <w:r w:rsidR="00445110" w:rsidRPr="005C7427">
        <w:rPr>
          <w:color w:val="000000" w:themeColor="text1"/>
        </w:rPr>
        <w:t xml:space="preserve"> where the same crystal form is not observed at lower cooling</w:t>
      </w:r>
      <w:r w:rsidR="00E5641A" w:rsidRPr="005C7427">
        <w:rPr>
          <w:color w:val="000000" w:themeColor="text1"/>
        </w:rPr>
        <w:t xml:space="preserve"> rate</w:t>
      </w:r>
      <w:r w:rsidR="00075A6D" w:rsidRPr="005C7427">
        <w:rPr>
          <w:color w:val="000000" w:themeColor="text1"/>
        </w:rPr>
        <w:t>s</w:t>
      </w:r>
      <w:r w:rsidR="00330A76" w:rsidRPr="005C7427">
        <w:rPr>
          <w:color w:val="000000" w:themeColor="text1"/>
        </w:rPr>
        <w:t>.</w:t>
      </w:r>
      <w:r w:rsidR="00AA3EF6" w:rsidRPr="005C7427">
        <w:rPr>
          <w:color w:val="000000" w:themeColor="text1"/>
        </w:rPr>
        <w:t xml:space="preserve"> </w:t>
      </w:r>
      <w:r w:rsidR="00F2364F" w:rsidRPr="005C7427">
        <w:rPr>
          <w:color w:val="000000" w:themeColor="text1"/>
        </w:rPr>
        <w:t>Certainly</w:t>
      </w:r>
      <w:r w:rsidR="001C0663" w:rsidRPr="005C7427">
        <w:rPr>
          <w:color w:val="000000" w:themeColor="text1"/>
        </w:rPr>
        <w:t xml:space="preserve">, </w:t>
      </w:r>
      <w:r w:rsidR="00075A6D" w:rsidRPr="005C7427">
        <w:rPr>
          <w:color w:val="000000" w:themeColor="text1"/>
        </w:rPr>
        <w:t xml:space="preserve">the </w:t>
      </w:r>
      <w:r w:rsidR="009C4628" w:rsidRPr="005C7427">
        <w:rPr>
          <w:color w:val="000000" w:themeColor="text1"/>
        </w:rPr>
        <w:t>Olein</w:t>
      </w:r>
      <w:r w:rsidR="001C0663" w:rsidRPr="005C7427">
        <w:rPr>
          <w:color w:val="000000" w:themeColor="text1"/>
        </w:rPr>
        <w:t xml:space="preserve"> </w:t>
      </w:r>
      <w:r w:rsidR="00075A6D" w:rsidRPr="005C7427">
        <w:t xml:space="preserve">fraction </w:t>
      </w:r>
      <w:r w:rsidR="001C0663" w:rsidRPr="005C7427">
        <w:t>still contain</w:t>
      </w:r>
      <w:r w:rsidR="00445110" w:rsidRPr="005C7427">
        <w:t>s</w:t>
      </w:r>
      <w:r w:rsidR="001C0663" w:rsidRPr="005C7427">
        <w:t xml:space="preserve"> </w:t>
      </w:r>
      <w:r w:rsidR="00075A6D" w:rsidRPr="005C7427">
        <w:t xml:space="preserve">a </w:t>
      </w:r>
      <w:r w:rsidR="00B12D9D" w:rsidRPr="005C7427">
        <w:t>small amount</w:t>
      </w:r>
      <w:r w:rsidR="001C0663" w:rsidRPr="005C7427">
        <w:t xml:space="preserve"> </w:t>
      </w:r>
      <w:r w:rsidR="008200EF" w:rsidRPr="005C7427">
        <w:t xml:space="preserve">of </w:t>
      </w:r>
      <w:r w:rsidR="00DC702F" w:rsidRPr="005C7427">
        <w:t>all</w:t>
      </w:r>
      <w:r w:rsidR="001C0663" w:rsidRPr="005C7427">
        <w:t>-SFA (</w:t>
      </w:r>
      <w:r w:rsidR="00075A6D" w:rsidRPr="005C7427">
        <w:t xml:space="preserve">about 4 %, </w:t>
      </w:r>
      <w:r w:rsidR="001C0663" w:rsidRPr="005C7427">
        <w:rPr>
          <w:b/>
          <w:bCs/>
        </w:rPr>
        <w:t>Table 1</w:t>
      </w:r>
      <w:r w:rsidR="001C0663" w:rsidRPr="005C7427">
        <w:t>).</w:t>
      </w:r>
      <w:r w:rsidR="0023744F" w:rsidRPr="005C7427">
        <w:t xml:space="preserve"> </w:t>
      </w:r>
      <w:r w:rsidR="00075A6D" w:rsidRPr="005C7427">
        <w:t>We speculate, that t</w:t>
      </w:r>
      <w:r w:rsidR="00B07CD1" w:rsidRPr="005C7427">
        <w:t xml:space="preserve">his </w:t>
      </w:r>
      <w:r w:rsidR="007A1B74" w:rsidRPr="005C7427">
        <w:t>little amount of TAGs need</w:t>
      </w:r>
      <w:r w:rsidR="00075A6D" w:rsidRPr="005C7427">
        <w:t>s</w:t>
      </w:r>
      <w:r w:rsidR="007A1B74" w:rsidRPr="005C7427">
        <w:t xml:space="preserve"> higher </w:t>
      </w:r>
      <w:r w:rsidR="00BF5EBC" w:rsidRPr="005C7427">
        <w:t>under</w:t>
      </w:r>
      <w:r w:rsidR="007A1B74" w:rsidRPr="005C7427">
        <w:t xml:space="preserve">cooling </w:t>
      </w:r>
      <w:r w:rsidR="008200EF" w:rsidRPr="005C7427">
        <w:t xml:space="preserve">for </w:t>
      </w:r>
      <w:r w:rsidR="009132F5" w:rsidRPr="005C7427">
        <w:t xml:space="preserve">nucleation. </w:t>
      </w:r>
      <w:r w:rsidR="00075A6D" w:rsidRPr="005C7427">
        <w:t>Secondly, at</w:t>
      </w:r>
      <w:r w:rsidR="009C2BD4" w:rsidRPr="005C7427">
        <w:t xml:space="preserve"> higher </w:t>
      </w:r>
      <w:r w:rsidR="00D64E1E" w:rsidRPr="005C7427">
        <w:t xml:space="preserve">undercooling </w:t>
      </w:r>
      <w:r w:rsidR="00075A6D" w:rsidRPr="005C7427">
        <w:t xml:space="preserve">condition </w:t>
      </w:r>
      <w:r w:rsidR="00CE20E1" w:rsidRPr="005C7427">
        <w:t xml:space="preserve">the clustering </w:t>
      </w:r>
      <w:r w:rsidR="006C52A0" w:rsidRPr="005C7427">
        <w:t xml:space="preserve">of </w:t>
      </w:r>
      <w:r w:rsidR="00075A6D" w:rsidRPr="005C7427">
        <w:t>all</w:t>
      </w:r>
      <w:r w:rsidR="002827E4" w:rsidRPr="005C7427">
        <w:t xml:space="preserve">-SFA </w:t>
      </w:r>
      <w:r w:rsidR="006C52A0" w:rsidRPr="005C7427">
        <w:t xml:space="preserve">occurs at </w:t>
      </w:r>
      <w:r w:rsidR="00D83F24" w:rsidRPr="005C7427">
        <w:t>higher rate</w:t>
      </w:r>
      <w:r w:rsidR="00075A6D" w:rsidRPr="005C7427">
        <w:t>, inducing</w:t>
      </w:r>
      <w:r w:rsidR="00D83F24" w:rsidRPr="005C7427">
        <w:t xml:space="preserve"> a</w:t>
      </w:r>
      <w:r w:rsidR="00075A6D" w:rsidRPr="005C7427">
        <w:t xml:space="preserve"> </w:t>
      </w:r>
      <w:r w:rsidR="00CD72D3" w:rsidRPr="005C7427">
        <w:t xml:space="preserve">partial segregation in the </w:t>
      </w:r>
      <w:r w:rsidR="002827E4" w:rsidRPr="005C7427">
        <w:t>mixture. This segregat</w:t>
      </w:r>
      <w:r w:rsidR="00065F05" w:rsidRPr="005C7427">
        <w:t>ion</w:t>
      </w:r>
      <w:r w:rsidR="002827E4" w:rsidRPr="005C7427">
        <w:t xml:space="preserve"> allows the </w:t>
      </w:r>
      <w:r w:rsidR="00075A6D" w:rsidRPr="005C7427">
        <w:t>all</w:t>
      </w:r>
      <w:r w:rsidR="002827E4" w:rsidRPr="005C7427">
        <w:t xml:space="preserve">-SFA to have </w:t>
      </w:r>
      <w:r w:rsidR="00075A6D" w:rsidRPr="005C7427">
        <w:t xml:space="preserve">a </w:t>
      </w:r>
      <w:r w:rsidR="00F92839" w:rsidRPr="005C7427">
        <w:t>critical mass</w:t>
      </w:r>
      <w:r w:rsidR="00C27630" w:rsidRPr="005C7427">
        <w:t xml:space="preserve"> </w:t>
      </w:r>
      <w:r w:rsidR="001431D7" w:rsidRPr="005C7427">
        <w:t xml:space="preserve">to form </w:t>
      </w:r>
      <w:r w:rsidR="004A6355" w:rsidRPr="005C7427">
        <w:t xml:space="preserve">the α-2L crystal. On the other hand, </w:t>
      </w:r>
      <w:r w:rsidR="00B12D9D" w:rsidRPr="005C7427">
        <w:t>the</w:t>
      </w:r>
      <w:r w:rsidR="00AC262E" w:rsidRPr="005C7427">
        <w:t xml:space="preserve"> </w:t>
      </w:r>
      <w:r w:rsidR="00075A6D" w:rsidRPr="005C7427">
        <w:t>all</w:t>
      </w:r>
      <w:r w:rsidR="00AC262E" w:rsidRPr="005C7427">
        <w:t xml:space="preserve">-SFA </w:t>
      </w:r>
      <w:r w:rsidR="008200EF" w:rsidRPr="005C7427">
        <w:t>are able to diffuse in the bulk of the sample at lower cooling rate</w:t>
      </w:r>
      <w:r w:rsidR="00DC7FAB" w:rsidRPr="005C7427">
        <w:t>s</w:t>
      </w:r>
      <w:r w:rsidR="00CE2A2F" w:rsidRPr="005C7427">
        <w:t xml:space="preserve"> and thus could not form th</w:t>
      </w:r>
      <w:r w:rsidR="00075A6D" w:rsidRPr="005C7427">
        <w:t>is</w:t>
      </w:r>
      <w:r w:rsidR="00CE2A2F" w:rsidRPr="005C7427">
        <w:t xml:space="preserve"> </w:t>
      </w:r>
      <w:r w:rsidR="008200EF" w:rsidRPr="005C7427">
        <w:t>structure</w:t>
      </w:r>
      <w:r w:rsidR="00CE2A2F" w:rsidRPr="005C7427">
        <w:t>.</w:t>
      </w:r>
    </w:p>
    <w:p w14:paraId="07F10564" w14:textId="225D5795" w:rsidR="00E95C85" w:rsidRPr="005C7427" w:rsidRDefault="004D068C" w:rsidP="00351670">
      <w:pPr>
        <w:spacing w:line="312" w:lineRule="auto"/>
        <w:jc w:val="both"/>
      </w:pPr>
      <w:r w:rsidRPr="005C7427">
        <w:rPr>
          <w:color w:val="000000" w:themeColor="text1"/>
        </w:rPr>
        <w:t xml:space="preserve">In contrast </w:t>
      </w:r>
      <w:r w:rsidR="00075A6D" w:rsidRPr="005C7427">
        <w:rPr>
          <w:color w:val="000000" w:themeColor="text1"/>
        </w:rPr>
        <w:t>to</w:t>
      </w:r>
      <w:r w:rsidR="00687CC4" w:rsidRPr="005C7427">
        <w:rPr>
          <w:color w:val="000000" w:themeColor="text1"/>
        </w:rPr>
        <w:t xml:space="preserve"> the clear trend observed in </w:t>
      </w:r>
      <w:r w:rsidR="00B94E0A" w:rsidRPr="005C7427">
        <w:rPr>
          <w:color w:val="000000" w:themeColor="text1"/>
        </w:rPr>
        <w:t xml:space="preserve">the </w:t>
      </w:r>
      <w:r w:rsidR="00657D48" w:rsidRPr="005C7427">
        <w:t>α-2L</w:t>
      </w:r>
      <w:r w:rsidR="00B94E0A" w:rsidRPr="005C7427">
        <w:t xml:space="preserve"> crystals</w:t>
      </w:r>
      <w:r w:rsidR="00825468" w:rsidRPr="005C7427">
        <w:t xml:space="preserve">, </w:t>
      </w:r>
      <w:r w:rsidR="00B94E0A" w:rsidRPr="005C7427">
        <w:t xml:space="preserve">the </w:t>
      </w:r>
      <w:r w:rsidR="00825468" w:rsidRPr="005C7427">
        <w:t>α-3L structures</w:t>
      </w:r>
      <w:r w:rsidR="00141F3F" w:rsidRPr="005C7427">
        <w:t xml:space="preserve"> </w:t>
      </w:r>
      <w:r w:rsidR="00E6518A" w:rsidRPr="005C7427">
        <w:t>(</w:t>
      </w:r>
      <w:r w:rsidR="00141F3F" w:rsidRPr="005C7427">
        <w:t>strongest 2</w:t>
      </w:r>
      <w:r w:rsidR="00141F3F" w:rsidRPr="005C7427">
        <w:rPr>
          <w:vertAlign w:val="superscript"/>
        </w:rPr>
        <w:t>nd</w:t>
      </w:r>
      <w:r w:rsidR="00141F3F" w:rsidRPr="005C7427">
        <w:t xml:space="preserve"> order peak at </w:t>
      </w:r>
      <w:r w:rsidR="00141F3F" w:rsidRPr="005C7427">
        <w:rPr>
          <w:i/>
          <w:iCs/>
        </w:rPr>
        <w:t>q</w:t>
      </w:r>
      <w:r w:rsidR="00075A6D" w:rsidRPr="005C7427">
        <w:t xml:space="preserve"> </w:t>
      </w:r>
      <w:r w:rsidR="00141F3F" w:rsidRPr="005C7427">
        <w:t>=</w:t>
      </w:r>
      <w:r w:rsidR="00DD703A" w:rsidRPr="005C7427">
        <w:t xml:space="preserve"> 0.17 </w:t>
      </w:r>
      <w:r w:rsidR="00DD703A" w:rsidRPr="005C7427">
        <w:rPr>
          <w:rFonts w:cstheme="minorHAnsi"/>
        </w:rPr>
        <w:t>Å</w:t>
      </w:r>
      <w:r w:rsidR="00DD703A" w:rsidRPr="005C7427">
        <w:rPr>
          <w:rFonts w:cstheme="minorHAnsi"/>
          <w:vertAlign w:val="superscript"/>
        </w:rPr>
        <w:t>-1</w:t>
      </w:r>
      <w:r w:rsidR="00E6518A" w:rsidRPr="005C7427">
        <w:rPr>
          <w:rFonts w:cstheme="minorHAnsi"/>
        </w:rPr>
        <w:t>)</w:t>
      </w:r>
      <w:r w:rsidR="00825468" w:rsidRPr="005C7427">
        <w:t xml:space="preserve"> are </w:t>
      </w:r>
      <w:r w:rsidR="00BF0014" w:rsidRPr="005C7427">
        <w:t>shown</w:t>
      </w:r>
      <w:r w:rsidR="00825468" w:rsidRPr="005C7427">
        <w:t xml:space="preserve"> in all samples </w:t>
      </w:r>
      <w:r w:rsidR="0010571D" w:rsidRPr="005C7427">
        <w:t>at all</w:t>
      </w:r>
      <w:r w:rsidR="00825468" w:rsidRPr="005C7427">
        <w:t xml:space="preserve"> cooling rates</w:t>
      </w:r>
      <w:r w:rsidR="0010571D" w:rsidRPr="005C7427">
        <w:t xml:space="preserve"> applied</w:t>
      </w:r>
      <w:r w:rsidR="00825468" w:rsidRPr="005C7427">
        <w:t>.</w:t>
      </w:r>
      <w:r w:rsidR="0075786D" w:rsidRPr="005C7427">
        <w:t xml:space="preserve"> </w:t>
      </w:r>
      <w:r w:rsidR="00427862" w:rsidRPr="005C7427">
        <w:t>We note, that t</w:t>
      </w:r>
      <w:r w:rsidR="0075786D" w:rsidRPr="005C7427">
        <w:t xml:space="preserve">he </w:t>
      </w:r>
      <w:r w:rsidR="00427862" w:rsidRPr="005C7427">
        <w:t xml:space="preserve">maximum </w:t>
      </w:r>
      <w:r w:rsidR="0075786D" w:rsidRPr="005C7427">
        <w:lastRenderedPageBreak/>
        <w:t xml:space="preserve">intensity </w:t>
      </w:r>
      <w:r w:rsidR="00427862" w:rsidRPr="005C7427">
        <w:t xml:space="preserve">of this second order peak </w:t>
      </w:r>
      <w:r w:rsidR="0010571D" w:rsidRPr="005C7427">
        <w:t xml:space="preserve">does not </w:t>
      </w:r>
      <w:r w:rsidR="00337FFC" w:rsidRPr="005C7427">
        <w:t xml:space="preserve">vary </w:t>
      </w:r>
      <w:r w:rsidR="0010571D" w:rsidRPr="005C7427">
        <w:t>much</w:t>
      </w:r>
      <w:r w:rsidR="00427862" w:rsidRPr="005C7427">
        <w:t xml:space="preserve"> among the different fractions</w:t>
      </w:r>
      <w:r w:rsidR="0075786D" w:rsidRPr="005C7427">
        <w:t xml:space="preserve">, especially at </w:t>
      </w:r>
      <w:r w:rsidR="00AA34A6" w:rsidRPr="005C7427">
        <w:t>-</w:t>
      </w:r>
      <w:r w:rsidR="0075786D" w:rsidRPr="005C7427">
        <w:t xml:space="preserve">2 </w:t>
      </w:r>
      <w:r w:rsidR="0075786D" w:rsidRPr="005C7427">
        <w:rPr>
          <w:rFonts w:cstheme="minorHAnsi"/>
        </w:rPr>
        <w:t>°</w:t>
      </w:r>
      <w:r w:rsidR="0075786D" w:rsidRPr="005C7427">
        <w:t>C/min.</w:t>
      </w:r>
      <w:r w:rsidR="00FA0958" w:rsidRPr="005C7427">
        <w:t xml:space="preserve"> </w:t>
      </w:r>
      <w:r w:rsidR="0010571D" w:rsidRPr="005C7427">
        <w:t>Studies</w:t>
      </w:r>
      <w:r w:rsidR="00B66F6A" w:rsidRPr="005C7427">
        <w:t xml:space="preserve"> </w:t>
      </w:r>
      <w:r w:rsidR="00B2122C" w:rsidRPr="005C7427">
        <w:t xml:space="preserve">have shown that </w:t>
      </w:r>
      <w:r w:rsidR="009F73E9" w:rsidRPr="005C7427">
        <w:t xml:space="preserve">the </w:t>
      </w:r>
      <w:r w:rsidR="00D931B3" w:rsidRPr="005C7427">
        <w:t xml:space="preserve">α-3L </w:t>
      </w:r>
      <w:r w:rsidR="0010571D" w:rsidRPr="005C7427">
        <w:t xml:space="preserve">phase </w:t>
      </w:r>
      <w:r w:rsidR="00D931B3" w:rsidRPr="005C7427">
        <w:t>nucleate</w:t>
      </w:r>
      <w:r w:rsidR="008D4D4E" w:rsidRPr="005C7427">
        <w:t>s</w:t>
      </w:r>
      <w:r w:rsidR="00D931B3" w:rsidRPr="005C7427">
        <w:t xml:space="preserve"> at lower temperature than </w:t>
      </w:r>
      <w:r w:rsidR="0010571D" w:rsidRPr="005C7427">
        <w:t xml:space="preserve">the </w:t>
      </w:r>
      <w:r w:rsidR="00D931B3" w:rsidRPr="005C7427">
        <w:t>α-2L</w:t>
      </w:r>
      <w:r w:rsidR="0010571D" w:rsidRPr="005C7427">
        <w:t xml:space="preserve"> phase</w:t>
      </w:r>
      <w:r w:rsidR="001420A4" w:rsidRPr="005C7427">
        <w:t xml:space="preserve"> </w:t>
      </w:r>
      <w:r w:rsidR="008D4D4E" w:rsidRPr="005C7427">
        <w:fldChar w:fldCharType="begin" w:fldLock="1"/>
      </w:r>
      <w:r w:rsidR="00EC0259">
        <w:instrText>ADDIN CSL_CITATION {"citationItems":[{"id":"ITEM-1","itemData":{"DOI":"10.1002/9781118593882.ch10","ISBN":"9781118593882","abstract":"The crystallization properties of milk fat can be affected by many parameters such as the cooling rates and thermal history, the shear, the presence of minor lipid components, the dispersion state (anhydrous versus emulsified), and the changes in the fatty acids (FAs) and triacylglycerols (TAG) composition. Milk TAG crystals are involved in the rheological and sensorial properties of products. Besides solid fat content, the functionality of a fat is also affected by the crystal structure formed by TAGs. TAGs represent generally 97-98% of milk fat. The balance is composed mainly by minor lipids such as free fatty acids (FFAs), monoacylglycerols (MAGs), diacylglycerols (DAGs), and phospholipids that can influence the mechanisms of TAG crystallization in bulk milk fat (AMF). The thermal properties and crystallization behavior of milk fat in complex food products have been investigated because TAG crystals can impact the physical stability, texture, sensorial properties, and acceptability by the consumer.","author":[{"dropping-particle":"","family":"Lopez","given":"Christelle","non-dropping-particle":"","parse-names":false,"suffix":""}],"container-title":"Crystallization of Lipids: Fundamentals and Applications in Food, Cosmetics and Pharmaceuticals","editor":[{"dropping-particle":"","family":"Sato","given":"Kiyotaka","non-dropping-particle":"","parse-names":false,"suffix":""}],"id":"ITEM-1","issued":{"date-parts":[["2018","1"]]},"page":"283-321","publisher":"Wiley Blackwell","publisher-place":"Hoboken, NJ","title":"Crystallization Properties of Milk Fats","type":"chapter"},"uris":["http://www.mendeley.com/documents/?uuid=9672dadd-3fe2-3a7f-9785-fad2323e0780"]},{"id":"ITEM-2","itemData":{"DOI":"10.1021/acs.cgd.0c01543","ISSN":"15287505","abstract":"A full comprehension of milk fat crystallization is important for the structural development of dairy products such as butter, ice cream, and cheese. The influence of triacylglycerol (TAG) composition on the dynamic of milk fat crystallization and the nanostructure of the formed crystals was investigated using two chemically different types of milk fat, namely buffalo and cow milk fats (BMF; CMF). The TAG composition was determined using liquid chromatography and mass spectrophotometry (LCMS), whereas differential scanning calorimetry (DSC), small- and wide-angle X-ray scattering (SAXS and WAXS), and polarized light microscopy (PLM) were used to characterize the crystallization behavior of the two milk fats. A total of 37 TAG species were identified in both BMF and CMF, but in different proportions. In particular, BMF was found to have a higher amount of low-molecular-weight TAGs in comparison to CMF. This difference in chemical composition explains the different kinetics of polymorphic transformation in the two samples. Specifically, it clarifies the delay in the nucleation of the β′-polymorph in BMF in comparison to CMF. BMF also showed a higher nucleation rate due to its higher proportion of saturated TAGs and higher melting range. Finally, this work presents a novel interpretation of the mechanism of formation of the β-polymorph (53 Å), which has recently become the subject of a vivid debate in milk fat crystallization studies.","author":[{"dropping-particle":"","family":"Pratama","given":"Yoga","non-dropping-particle":"","parse-names":false,"suffix":""},{"dropping-particle":"","family":"Simone","given":"Elena","non-dropping-particle":"","parse-names":false,"suffix":""},{"dropping-particle":"","family":"Rappolt","given":"Michael","non-dropping-particle":"","parse-names":false,"suffix":""}],"container-title":"Crystal Growth and Design","id":"ITEM-2","issue":"4","issued":{"date-parts":[["2021","4","7"]]},"page":"2113-2127","publisher":"American Chemical Society","title":"The Unique Crystallization Behavior of Buffalo Milk Fat","type":"article-journal","volume":"21"},"uris":["http://www.mendeley.com/documents/?uuid=e572cc1c-0d07-405e-b115-3a1e2fe96bf6"]}],"mendeley":{"formattedCitation":"(Christelle Lopez, 2018; Pratama et al., 2021)","plainTextFormattedCitation":"(Christelle Lopez, 2018; Pratama et al., 2021)","previouslyFormattedCitation":"(Christelle Lopez, 2018; Pratama et al., 2021)"},"properties":{"noteIndex":0},"schema":"https://github.com/citation-style-language/schema/raw/master/csl-citation.json"}</w:instrText>
      </w:r>
      <w:r w:rsidR="008D4D4E" w:rsidRPr="005C7427">
        <w:fldChar w:fldCharType="separate"/>
      </w:r>
      <w:r w:rsidR="00F77119" w:rsidRPr="005C7427">
        <w:rPr>
          <w:noProof/>
        </w:rPr>
        <w:t>(Christelle Lopez, 2018; Pratama et al., 2021)</w:t>
      </w:r>
      <w:r w:rsidR="008D4D4E" w:rsidRPr="005C7427">
        <w:fldChar w:fldCharType="end"/>
      </w:r>
      <w:r w:rsidR="00CD77FC" w:rsidRPr="005C7427">
        <w:t xml:space="preserve">, indicating </w:t>
      </w:r>
      <w:r w:rsidR="002529E7" w:rsidRPr="005C7427">
        <w:t xml:space="preserve">that the crystals </w:t>
      </w:r>
      <w:r w:rsidR="008723EC" w:rsidRPr="005C7427">
        <w:t xml:space="preserve">are </w:t>
      </w:r>
      <w:r w:rsidR="002529E7" w:rsidRPr="005C7427">
        <w:t xml:space="preserve">most likely </w:t>
      </w:r>
      <w:r w:rsidR="008200EF" w:rsidRPr="005C7427">
        <w:t>made of</w:t>
      </w:r>
      <w:r w:rsidR="002529E7" w:rsidRPr="005C7427">
        <w:t xml:space="preserve"> TAG groups with lower melting points</w:t>
      </w:r>
      <w:r w:rsidR="00362BE2" w:rsidRPr="005C7427">
        <w:t>.</w:t>
      </w:r>
      <w:r w:rsidR="00867F45" w:rsidRPr="005C7427">
        <w:t xml:space="preserve"> </w:t>
      </w:r>
      <w:r w:rsidR="007D7C74" w:rsidRPr="005C7427">
        <w:t>Therefore</w:t>
      </w:r>
      <w:r w:rsidR="00E12325" w:rsidRPr="005C7427">
        <w:t xml:space="preserve">, the α-3L </w:t>
      </w:r>
      <w:r w:rsidR="0010571D" w:rsidRPr="005C7427">
        <w:t xml:space="preserve">phase </w:t>
      </w:r>
      <w:r w:rsidR="00B97BAA" w:rsidRPr="005C7427">
        <w:t>is expected to</w:t>
      </w:r>
      <w:r w:rsidR="00E12325" w:rsidRPr="005C7427">
        <w:t xml:space="preserve"> appear </w:t>
      </w:r>
      <w:r w:rsidR="00FB1B9C" w:rsidRPr="005C7427">
        <w:t xml:space="preserve">more abundantly </w:t>
      </w:r>
      <w:r w:rsidR="0010571D" w:rsidRPr="005C7427">
        <w:t>in</w:t>
      </w:r>
      <w:r w:rsidR="00E12325" w:rsidRPr="005C7427">
        <w:t xml:space="preserve"> the </w:t>
      </w:r>
      <w:r w:rsidR="00BB7687" w:rsidRPr="005C7427">
        <w:t xml:space="preserve">reverse </w:t>
      </w:r>
      <w:r w:rsidR="00E12325" w:rsidRPr="005C7427">
        <w:t>order of the fractionation</w:t>
      </w:r>
      <w:r w:rsidR="00BB7687" w:rsidRPr="005C7427">
        <w:t xml:space="preserve"> temperature</w:t>
      </w:r>
      <w:r w:rsidR="00B97BAA" w:rsidRPr="005C7427">
        <w:t xml:space="preserve"> </w:t>
      </w:r>
      <w:r w:rsidR="001F3C49" w:rsidRPr="005C7427">
        <w:t xml:space="preserve">(i.e., </w:t>
      </w:r>
      <w:r w:rsidR="009C4628" w:rsidRPr="005C7427">
        <w:t>Stearin</w:t>
      </w:r>
      <w:r w:rsidR="004C021E" w:rsidRPr="005C7427">
        <w:t xml:space="preserve"> &lt; </w:t>
      </w:r>
      <w:r w:rsidR="009C4628" w:rsidRPr="005C7427">
        <w:t>Mid</w:t>
      </w:r>
      <w:r w:rsidR="004C021E" w:rsidRPr="005C7427">
        <w:t xml:space="preserve"> &lt; </w:t>
      </w:r>
      <w:r w:rsidR="009C4628" w:rsidRPr="005C7427">
        <w:t>Olein</w:t>
      </w:r>
      <w:r w:rsidR="001F3C49" w:rsidRPr="005C7427">
        <w:t xml:space="preserve">). </w:t>
      </w:r>
      <w:r w:rsidR="00806D9A" w:rsidRPr="005C7427">
        <w:t>The current result</w:t>
      </w:r>
      <w:r w:rsidR="001169E2" w:rsidRPr="005C7427">
        <w:t>s</w:t>
      </w:r>
      <w:r w:rsidR="00806D9A" w:rsidRPr="005C7427">
        <w:t>, h</w:t>
      </w:r>
      <w:r w:rsidR="00867F45" w:rsidRPr="005C7427">
        <w:t xml:space="preserve">owever, </w:t>
      </w:r>
      <w:r w:rsidR="001169E2" w:rsidRPr="005C7427">
        <w:t xml:space="preserve">do not </w:t>
      </w:r>
      <w:r w:rsidR="00D602CB" w:rsidRPr="005C7427">
        <w:t xml:space="preserve">reflect </w:t>
      </w:r>
      <w:r w:rsidR="008200EF" w:rsidRPr="005C7427">
        <w:t>this trend</w:t>
      </w:r>
      <w:r w:rsidR="0007294F" w:rsidRPr="005C7427">
        <w:t>.</w:t>
      </w:r>
      <w:r w:rsidR="00E67B96" w:rsidRPr="005C7427">
        <w:t xml:space="preserve"> </w:t>
      </w:r>
      <w:r w:rsidR="00BB7687" w:rsidRPr="005C7427">
        <w:t>T</w:t>
      </w:r>
      <w:r w:rsidR="00FB1B9C" w:rsidRPr="005C7427">
        <w:t>his is consistent with</w:t>
      </w:r>
      <w:r w:rsidR="00DC5330" w:rsidRPr="005C7427">
        <w:t xml:space="preserve"> </w:t>
      </w:r>
      <w:r w:rsidR="00352B6F" w:rsidRPr="005C7427">
        <w:t>relatively similar concentration</w:t>
      </w:r>
      <w:r w:rsidR="00BB7687" w:rsidRPr="005C7427">
        <w:t>s</w:t>
      </w:r>
      <w:r w:rsidR="00352B6F" w:rsidRPr="005C7427">
        <w:t xml:space="preserve"> of </w:t>
      </w:r>
      <w:r w:rsidR="00264438" w:rsidRPr="005C7427">
        <w:t>single- and multi-</w:t>
      </w:r>
      <w:r w:rsidR="005324B1" w:rsidRPr="005C7427">
        <w:t>UFA</w:t>
      </w:r>
      <w:r w:rsidR="00264438" w:rsidRPr="005C7427">
        <w:t xml:space="preserve"> in all </w:t>
      </w:r>
      <w:r w:rsidR="00BB7687" w:rsidRPr="005C7427">
        <w:t xml:space="preserve">samples </w:t>
      </w:r>
      <w:r w:rsidR="00264438" w:rsidRPr="005C7427">
        <w:t>(</w:t>
      </w:r>
      <w:r w:rsidR="00357EDF" w:rsidRPr="005C7427">
        <w:rPr>
          <w:b/>
          <w:bCs/>
        </w:rPr>
        <w:t>Figure 2</w:t>
      </w:r>
      <w:r w:rsidR="00264438" w:rsidRPr="005C7427">
        <w:t>).</w:t>
      </w:r>
      <w:r w:rsidR="005324B1" w:rsidRPr="005C7427">
        <w:t xml:space="preserve"> </w:t>
      </w:r>
      <w:r w:rsidR="00BB7687" w:rsidRPr="005C7427">
        <w:t>Thus, it</w:t>
      </w:r>
      <w:r w:rsidR="008255C9" w:rsidRPr="005C7427">
        <w:t xml:space="preserve"> is</w:t>
      </w:r>
      <w:r w:rsidR="00BB7687" w:rsidRPr="005C7427">
        <w:t xml:space="preserve"> likely that</w:t>
      </w:r>
      <w:r w:rsidR="006D0938" w:rsidRPr="005C7427">
        <w:t xml:space="preserve"> the 3L architecture in milk fat is </w:t>
      </w:r>
      <w:r w:rsidR="0090303C" w:rsidRPr="005C7427">
        <w:t>formed of</w:t>
      </w:r>
      <w:r w:rsidR="006D0938" w:rsidRPr="005C7427">
        <w:t xml:space="preserve"> TAGs containing at least one unsaturated fatty acid</w:t>
      </w:r>
      <w:r w:rsidR="00C3326B" w:rsidRPr="005C7427">
        <w:t xml:space="preserve"> </w:t>
      </w:r>
      <w:r w:rsidR="00CD6963" w:rsidRPr="005C7427">
        <w:fldChar w:fldCharType="begin" w:fldLock="1"/>
      </w:r>
      <w:r w:rsidR="00924625" w:rsidRPr="005C7427">
        <w:instrText>ADDIN CSL_CITATION {"citationItems":[{"id":"ITEM-1","itemData":{"DOI":"10.1016/j.chemphyslip.2006.06.002","ISSN":"00093084","PMID":"16860787","abstract":"The chemical composition and crystallisation properties of milk fat and its primary fractions, obtained by dry fractionation at 21 °C, were investigated. The solid fraction (stearin) and the liquid fraction (olein) displayed a different triacylglycerol (TG) composition. Stearin fraction was enriched in long-chain fatty acids, whereas olein fraction was enriched in short-chain and unsaturated fatty acids. Crystallisation properties of milk fat, and both the stearin and olein fractions were studied on cooling at |dT/dt| = 1 °C min-1 by differential scanning calorimetry and time-resolved synchrotron X-ray diffraction (XRD) at small and wide angles. Two main types of crystals corresponding to double chain length structures were characterised in the stearin fraction: α 2L1 (47.5 Å) and β′ 2L2 (41.7 Å). A triple chain length structure was formed in the olein fraction: α 3L (72.1 Å). Crystallisaton of milk fat showed the formation of two 2L (47.3 and 41.6 Å) and one 3L (72.1 Å) lamellar structures with an hexagonal packing (α form). A schematic representation of the 3L packing of olein fraction was proposed to explain how a wide diversity of TG can accommodate to form a lamellar structure with a thickness of 72 Å. Furthermore, the sharpness of the small-angle XRD lines associated to the α form was explained by the formation of liquid crystals of smectic type. © 2006 Elsevier Ireland Ltd. All rights reserved.","author":[{"dropping-particle":"","family":"Lopez","given":"Christelle","non-dropping-particle":"","parse-names":false,"suffix":""},{"dropping-particle":"","family":"Bourgaux","given":"Claudie","non-dropping-particle":"","parse-names":false,"suffix":""},{"dropping-particle":"","family":"Lesieur","given":"Pierre","non-dropping-particle":"","parse-names":false,"suffix":""},{"dropping-particle":"","family":"Riaublanc","given":"Alain","non-dropping-particle":"","parse-names":false,"suffix":""},{"dropping-particle":"","family":"Ollivon","given":"Michel","non-dropping-particle":"","parse-names":false,"suffix":""}],"container-title":"Chemistry and Physics of Lipids","id":"ITEM-1","issue":"1","issued":{"date-parts":[["2006","10","1"]]},"page":"17-33","publisher":"Elsevier","title":"Milk fat and primary fractions obtained by dry fractionation. 1. Chemical composition and crystallisation properties","type":"article-journal","volume":"144"},"uris":["http://www.mendeley.com/documents/?uuid=e33462b4-3cf9-4ec8-83d0-fc0c7c7108ca"]},{"id":"ITEM-2","itemData":{"DOI":"10.1021/acs.cgd.0c01543","ISSN":"15287505","abstract":"A full comprehension of milk fat crystallization is important for the structural development of dairy products such as butter, ice cream, and cheese. The influence of triacylglycerol (TAG) composition on the dynamic of milk fat crystallization and the nanostructure of the formed crystals was investigated using two chemically different types of milk fat, namely buffalo and cow milk fats (BMF; CMF). The TAG composition was determined using liquid chromatography and mass spectrophotometry (LCMS), whereas differential scanning calorimetry (DSC), small- and wide-angle X-ray scattering (SAXS and WAXS), and polarized light microscopy (PLM) were used to characterize the crystallization behavior of the two milk fats. A total of 37 TAG species were identified in both BMF and CMF, but in different proportions. In particular, BMF was found to have a higher amount of low-molecular-weight TAGs in comparison to CMF. This difference in chemical composition explains the different kinetics of polymorphic transformation in the two samples. Specifically, it clarifies the delay in the nucleation of the β′-polymorph in BMF in comparison to CMF. BMF also showed a higher nucleation rate due to its higher proportion of saturated TAGs and higher melting range. Finally, this work presents a novel interpretation of the mechanism of formation of the β-polymorph (53 Å), which has recently become the subject of a vivid debate in milk fat crystallization studies.","author":[{"dropping-particle":"","family":"Pratama","given":"Yoga","non-dropping-particle":"","parse-names":false,"suffix":""},{"dropping-particle":"","family":"Simone","given":"Elena","non-dropping-particle":"","parse-names":false,"suffix":""},{"dropping-particle":"","family":"Rappolt","given":"Michael","non-dropping-particle":"","parse-names":false,"suffix":""}],"container-title":"Crystal Growth and Design","id":"ITEM-2","issue":"4","issued":{"date-parts":[["2021","4","7"]]},"page":"2113-2127","publisher":"American Chemical Society","title":"The Unique Crystallization Behavior of Buffalo Milk Fat","type":"article-journal","volume":"21"},"uris":["http://www.mendeley.com/documents/?uuid=e572cc1c-0d07-405e-b115-3a1e2fe96bf6"]}],"mendeley":{"formattedCitation":"(Christelle Lopez et al., 2006; Pratama et al., 2021)","plainTextFormattedCitation":"(Christelle Lopez et al., 2006; Pratama et al., 2021)","previouslyFormattedCitation":"(Christelle Lopez et al., 2006; Pratama et al., 2021)"},"properties":{"noteIndex":0},"schema":"https://github.com/citation-style-language/schema/raw/master/csl-citation.json"}</w:instrText>
      </w:r>
      <w:r w:rsidR="00CD6963" w:rsidRPr="005C7427">
        <w:fldChar w:fldCharType="separate"/>
      </w:r>
      <w:r w:rsidR="00F77119" w:rsidRPr="005C7427">
        <w:rPr>
          <w:noProof/>
        </w:rPr>
        <w:t>(Christelle Lopez et al., 2006; Pratama et al., 2021)</w:t>
      </w:r>
      <w:r w:rsidR="00CD6963" w:rsidRPr="005C7427">
        <w:fldChar w:fldCharType="end"/>
      </w:r>
      <w:r w:rsidR="006D0938" w:rsidRPr="005C7427">
        <w:t>. The kinked fatty acid chain is likely to arrange in the monolayer regime of the lamellae</w:t>
      </w:r>
      <w:r w:rsidR="00FB1B9C" w:rsidRPr="005C7427">
        <w:t>;</w:t>
      </w:r>
      <w:r w:rsidR="006D0938" w:rsidRPr="005C7427">
        <w:t xml:space="preserve"> whereas</w:t>
      </w:r>
      <w:r w:rsidR="00FB1B9C" w:rsidRPr="005C7427">
        <w:t>,</w:t>
      </w:r>
      <w:r w:rsidR="006D0938" w:rsidRPr="005C7427">
        <w:t xml:space="preserve"> the bilayer </w:t>
      </w:r>
      <w:r w:rsidR="00FB1B9C" w:rsidRPr="005C7427">
        <w:t xml:space="preserve">contains </w:t>
      </w:r>
      <w:r w:rsidR="00BB7687" w:rsidRPr="005C7427">
        <w:t xml:space="preserve">predominantly </w:t>
      </w:r>
      <w:r w:rsidR="0090303C" w:rsidRPr="005C7427">
        <w:t xml:space="preserve">the </w:t>
      </w:r>
      <w:r w:rsidR="006D0938" w:rsidRPr="005C7427">
        <w:t>saturated</w:t>
      </w:r>
      <w:r w:rsidR="00FB1B9C" w:rsidRPr="005C7427">
        <w:t xml:space="preserve"> chains</w:t>
      </w:r>
      <w:r w:rsidR="00C3326B" w:rsidRPr="005C7427">
        <w:t xml:space="preserve"> </w:t>
      </w:r>
      <w:r w:rsidR="006D0938" w:rsidRPr="005C7427">
        <w:fldChar w:fldCharType="begin" w:fldLock="1"/>
      </w:r>
      <w:r w:rsidR="00924625" w:rsidRPr="005C7427">
        <w:instrText>ADDIN CSL_CITATION {"citationItems":[{"id":"ITEM-1","itemData":{"DOI":"10.1021/acs.cgd.0c01543","ISSN":"15287505","abstract":"A full comprehension of milk fat crystallization is important for the structural development of dairy products such as butter, ice cream, and cheese. The influence of triacylglycerol (TAG) composition on the dynamic of milk fat crystallization and the nanostructure of the formed crystals was investigated using two chemically different types of milk fat, namely buffalo and cow milk fats (BMF; CMF). The TAG composition was determined using liquid chromatography and mass spectrophotometry (LCMS), whereas differential scanning calorimetry (DSC), small- and wide-angle X-ray scattering (SAXS and WAXS), and polarized light microscopy (PLM) were used to characterize the crystallization behavior of the two milk fats. A total of 37 TAG species were identified in both BMF and CMF, but in different proportions. In particular, BMF was found to have a higher amount of low-molecular-weight TAGs in comparison to CMF. This difference in chemical composition explains the different kinetics of polymorphic transformation in the two samples. Specifically, it clarifies the delay in the nucleation of the β′-polymorph in BMF in comparison to CMF. BMF also showed a higher nucleation rate due to its higher proportion of saturated TAGs and higher melting range. Finally, this work presents a novel interpretation of the mechanism of formation of the β-polymorph (53 Å), which has recently become the subject of a vivid debate in milk fat crystallization studies.","author":[{"dropping-particle":"","family":"Pratama","given":"Yoga","non-dropping-particle":"","parse-names":false,"suffix":""},{"dropping-particle":"","family":"Simone","given":"Elena","non-dropping-particle":"","parse-names":false,"suffix":""},{"dropping-particle":"","family":"Rappolt","given":"Michael","non-dropping-particle":"","parse-names":false,"suffix":""}],"container-title":"Crystal Growth and Design","id":"ITEM-1","issue":"4","issued":{"date-parts":[["2021","4","7"]]},"page":"2113-2127","publisher":"American Chemical Society","title":"The Unique Crystallization Behavior of Buffalo Milk Fat","type":"article-journal","volume":"21"},"uris":["http://www.mendeley.com/documents/?uuid=e572cc1c-0d07-405e-b115-3a1e2fe96bf6"]}],"mendeley":{"formattedCitation":"(Pratama et al., 2021)","plainTextFormattedCitation":"(Pratama et al., 2021)","previouslyFormattedCitation":"(Pratama et al., 2021)"},"properties":{"noteIndex":0},"schema":"https://github.com/citation-style-language/schema/raw/master/csl-citation.json"}</w:instrText>
      </w:r>
      <w:r w:rsidR="006D0938" w:rsidRPr="005C7427">
        <w:fldChar w:fldCharType="separate"/>
      </w:r>
      <w:r w:rsidR="00F77119" w:rsidRPr="005C7427">
        <w:rPr>
          <w:noProof/>
        </w:rPr>
        <w:t>(Pratama et al., 2021)</w:t>
      </w:r>
      <w:r w:rsidR="006D0938" w:rsidRPr="005C7427">
        <w:fldChar w:fldCharType="end"/>
      </w:r>
      <w:r w:rsidR="006D0938" w:rsidRPr="005C7427">
        <w:t>.</w:t>
      </w:r>
    </w:p>
    <w:p w14:paraId="7724B272" w14:textId="1DD4ABA6" w:rsidR="00C05496" w:rsidRPr="005C7427" w:rsidRDefault="00BB7687" w:rsidP="00351670">
      <w:pPr>
        <w:spacing w:line="312" w:lineRule="auto"/>
        <w:jc w:val="both"/>
        <w:rPr>
          <w:color w:val="000000" w:themeColor="text1"/>
        </w:rPr>
      </w:pPr>
      <w:r w:rsidRPr="005C7427">
        <w:t>The</w:t>
      </w:r>
      <w:r w:rsidR="002B7506" w:rsidRPr="005C7427">
        <w:t xml:space="preserve"> present result</w:t>
      </w:r>
      <w:r w:rsidR="000814B3" w:rsidRPr="005C7427">
        <w:t>s</w:t>
      </w:r>
      <w:r w:rsidR="00F27B92" w:rsidRPr="005C7427">
        <w:t xml:space="preserve"> </w:t>
      </w:r>
      <w:r w:rsidR="00F04DFE" w:rsidRPr="005C7427">
        <w:t>prove the suitability of</w:t>
      </w:r>
      <w:r w:rsidR="00F27B92" w:rsidRPr="005C7427">
        <w:t xml:space="preserve"> </w:t>
      </w:r>
      <w:r w:rsidR="00BE51D3" w:rsidRPr="005C7427">
        <w:t>our</w:t>
      </w:r>
      <w:r w:rsidR="00F27B92" w:rsidRPr="005C7427">
        <w:t xml:space="preserve"> </w:t>
      </w:r>
      <w:r w:rsidR="002F38E2" w:rsidRPr="005C7427">
        <w:t>‘</w:t>
      </w:r>
      <w:r w:rsidR="00B40D1B" w:rsidRPr="005C7427">
        <w:t>chemical</w:t>
      </w:r>
      <w:r w:rsidR="002F38E2" w:rsidRPr="005C7427">
        <w:t xml:space="preserve"> </w:t>
      </w:r>
      <w:r w:rsidR="00BE0D9E" w:rsidRPr="005C7427">
        <w:t xml:space="preserve">grouping’ </w:t>
      </w:r>
      <w:r w:rsidRPr="005C7427">
        <w:t>of TAGs</w:t>
      </w:r>
      <w:r w:rsidR="00B06944" w:rsidRPr="005C7427">
        <w:t xml:space="preserve"> approach</w:t>
      </w:r>
      <w:r w:rsidR="00FB1B9C" w:rsidRPr="005C7427">
        <w:t>,</w:t>
      </w:r>
      <w:r w:rsidR="00B06944" w:rsidRPr="005C7427">
        <w:t xml:space="preserve"> </w:t>
      </w:r>
      <w:r w:rsidR="00FC43E7" w:rsidRPr="005C7427">
        <w:t>w</w:t>
      </w:r>
      <w:r w:rsidR="00F07312" w:rsidRPr="005C7427">
        <w:t xml:space="preserve">hilst </w:t>
      </w:r>
      <w:r w:rsidR="003F5D70" w:rsidRPr="005C7427">
        <w:t>at the same time</w:t>
      </w:r>
      <w:r w:rsidR="00681828" w:rsidRPr="005C7427">
        <w:t xml:space="preserve"> </w:t>
      </w:r>
      <w:r w:rsidR="00427862" w:rsidRPr="005C7427">
        <w:t>giving</w:t>
      </w:r>
      <w:r w:rsidRPr="005C7427">
        <w:t xml:space="preserve"> </w:t>
      </w:r>
      <w:r w:rsidR="00681828" w:rsidRPr="005C7427">
        <w:t xml:space="preserve">evidence </w:t>
      </w:r>
      <w:r w:rsidR="00427862" w:rsidRPr="005C7427">
        <w:t xml:space="preserve">of </w:t>
      </w:r>
      <w:r w:rsidRPr="005C7427">
        <w:t>the</w:t>
      </w:r>
      <w:r w:rsidR="00F07312" w:rsidRPr="005C7427">
        <w:t xml:space="preserve"> limitation</w:t>
      </w:r>
      <w:r w:rsidR="002177E5" w:rsidRPr="005C7427">
        <w:t xml:space="preserve"> </w:t>
      </w:r>
      <w:r w:rsidR="00427862" w:rsidRPr="005C7427">
        <w:t>of</w:t>
      </w:r>
      <w:r w:rsidR="00C32D53" w:rsidRPr="005C7427">
        <w:t xml:space="preserve"> </w:t>
      </w:r>
      <w:r w:rsidRPr="005C7427">
        <w:t xml:space="preserve">the </w:t>
      </w:r>
      <w:r w:rsidR="00E14B0A" w:rsidRPr="005C7427">
        <w:t>HMF-MMF-LMF</w:t>
      </w:r>
      <w:r w:rsidR="00033F68" w:rsidRPr="005C7427">
        <w:t xml:space="preserve"> </w:t>
      </w:r>
      <w:r w:rsidR="00427862" w:rsidRPr="005C7427">
        <w:t xml:space="preserve">grouping for </w:t>
      </w:r>
      <w:r w:rsidR="00B16C66" w:rsidRPr="005C7427">
        <w:t>explain</w:t>
      </w:r>
      <w:r w:rsidR="00427862" w:rsidRPr="005C7427">
        <w:t>ing</w:t>
      </w:r>
      <w:r w:rsidR="00B16C66" w:rsidRPr="005C7427">
        <w:t xml:space="preserve"> </w:t>
      </w:r>
      <w:r w:rsidRPr="005C7427">
        <w:t xml:space="preserve">the </w:t>
      </w:r>
      <w:r w:rsidR="00B16C66" w:rsidRPr="005C7427">
        <w:t>milk fat crystalli</w:t>
      </w:r>
      <w:r w:rsidR="00B33982" w:rsidRPr="005C7427">
        <w:t>s</w:t>
      </w:r>
      <w:r w:rsidR="00B16C66" w:rsidRPr="005C7427">
        <w:t xml:space="preserve">ation </w:t>
      </w:r>
      <w:r w:rsidR="00081BD0" w:rsidRPr="005C7427">
        <w:t>behavio</w:t>
      </w:r>
      <w:r w:rsidR="00EE47F5" w:rsidRPr="005C7427">
        <w:t>u</w:t>
      </w:r>
      <w:r w:rsidR="00081BD0" w:rsidRPr="005C7427">
        <w:t>r</w:t>
      </w:r>
      <w:r w:rsidR="00FF150F" w:rsidRPr="005C7427">
        <w:t>.</w:t>
      </w:r>
      <w:r w:rsidR="000F12FC" w:rsidRPr="005C7427">
        <w:t xml:space="preserve"> </w:t>
      </w:r>
      <w:r w:rsidR="00972061" w:rsidRPr="005C7427">
        <w:rPr>
          <w:color w:val="000000" w:themeColor="text1"/>
        </w:rPr>
        <w:t xml:space="preserve">As </w:t>
      </w:r>
      <w:r w:rsidRPr="005C7427">
        <w:rPr>
          <w:color w:val="000000" w:themeColor="text1"/>
        </w:rPr>
        <w:t>mentioned above</w:t>
      </w:r>
      <w:r w:rsidR="00972061" w:rsidRPr="005C7427">
        <w:rPr>
          <w:color w:val="000000" w:themeColor="text1"/>
        </w:rPr>
        <w:t xml:space="preserve">, the </w:t>
      </w:r>
      <w:r w:rsidR="00D37F48" w:rsidRPr="005C7427">
        <w:rPr>
          <w:color w:val="000000" w:themeColor="text1"/>
        </w:rPr>
        <w:t>three</w:t>
      </w:r>
      <w:r w:rsidR="00972061" w:rsidRPr="005C7427">
        <w:rPr>
          <w:color w:val="000000" w:themeColor="text1"/>
        </w:rPr>
        <w:t xml:space="preserve"> melting fraction</w:t>
      </w:r>
      <w:r w:rsidR="00D37F48" w:rsidRPr="005C7427">
        <w:rPr>
          <w:color w:val="000000" w:themeColor="text1"/>
        </w:rPr>
        <w:t xml:space="preserve">s </w:t>
      </w:r>
      <w:r w:rsidR="002C0B7E" w:rsidRPr="005C7427">
        <w:rPr>
          <w:color w:val="000000" w:themeColor="text1"/>
        </w:rPr>
        <w:t>viewpoint</w:t>
      </w:r>
      <w:r w:rsidR="00457FB7" w:rsidRPr="005C7427">
        <w:rPr>
          <w:color w:val="000000" w:themeColor="text1"/>
        </w:rPr>
        <w:t xml:space="preserve"> is </w:t>
      </w:r>
      <w:r w:rsidR="00BD67C4" w:rsidRPr="005C7427">
        <w:rPr>
          <w:color w:val="000000" w:themeColor="text1"/>
        </w:rPr>
        <w:t xml:space="preserve">difficult </w:t>
      </w:r>
      <w:r w:rsidR="00457FB7" w:rsidRPr="005C7427">
        <w:rPr>
          <w:color w:val="000000" w:themeColor="text1"/>
        </w:rPr>
        <w:t xml:space="preserve">to </w:t>
      </w:r>
      <w:r w:rsidR="0090303C" w:rsidRPr="005C7427">
        <w:rPr>
          <w:color w:val="000000" w:themeColor="text1"/>
        </w:rPr>
        <w:t>rationalize</w:t>
      </w:r>
      <w:r w:rsidRPr="005C7427">
        <w:rPr>
          <w:color w:val="000000" w:themeColor="text1"/>
        </w:rPr>
        <w:t>,</w:t>
      </w:r>
      <w:r w:rsidR="00457FB7" w:rsidRPr="005C7427">
        <w:rPr>
          <w:color w:val="000000" w:themeColor="text1"/>
        </w:rPr>
        <w:t xml:space="preserve"> simply</w:t>
      </w:r>
      <w:r w:rsidR="002215EC" w:rsidRPr="005C7427">
        <w:rPr>
          <w:color w:val="000000" w:themeColor="text1"/>
        </w:rPr>
        <w:t xml:space="preserve"> because </w:t>
      </w:r>
      <w:r w:rsidR="00696895" w:rsidRPr="005C7427">
        <w:rPr>
          <w:color w:val="000000" w:themeColor="text1"/>
        </w:rPr>
        <w:t>the</w:t>
      </w:r>
      <w:r w:rsidR="008A30E4" w:rsidRPr="005C7427">
        <w:rPr>
          <w:color w:val="000000" w:themeColor="text1"/>
        </w:rPr>
        <w:t xml:space="preserve">re is no clear categorization </w:t>
      </w:r>
      <w:r w:rsidR="00C578C5" w:rsidRPr="005C7427">
        <w:rPr>
          <w:color w:val="000000" w:themeColor="text1"/>
        </w:rPr>
        <w:t>of</w:t>
      </w:r>
      <w:r w:rsidR="008A30E4" w:rsidRPr="005C7427">
        <w:rPr>
          <w:color w:val="000000" w:themeColor="text1"/>
        </w:rPr>
        <w:t xml:space="preserve"> which </w:t>
      </w:r>
      <w:r w:rsidR="0002589A" w:rsidRPr="005C7427">
        <w:rPr>
          <w:color w:val="000000" w:themeColor="text1"/>
        </w:rPr>
        <w:t>TAG</w:t>
      </w:r>
      <w:r w:rsidR="00C578C5" w:rsidRPr="005C7427">
        <w:rPr>
          <w:color w:val="000000" w:themeColor="text1"/>
        </w:rPr>
        <w:t>s</w:t>
      </w:r>
      <w:r w:rsidR="0002589A" w:rsidRPr="005C7427">
        <w:rPr>
          <w:color w:val="000000" w:themeColor="text1"/>
        </w:rPr>
        <w:t xml:space="preserve"> </w:t>
      </w:r>
      <w:r w:rsidR="00C578C5" w:rsidRPr="005C7427">
        <w:rPr>
          <w:color w:val="000000" w:themeColor="text1"/>
        </w:rPr>
        <w:t xml:space="preserve">are </w:t>
      </w:r>
      <w:r w:rsidR="0002589A" w:rsidRPr="005C7427">
        <w:rPr>
          <w:color w:val="000000" w:themeColor="text1"/>
        </w:rPr>
        <w:t xml:space="preserve">included in </w:t>
      </w:r>
      <w:r w:rsidR="00C578C5" w:rsidRPr="005C7427">
        <w:rPr>
          <w:color w:val="000000" w:themeColor="text1"/>
        </w:rPr>
        <w:t>each</w:t>
      </w:r>
      <w:r w:rsidR="0002589A" w:rsidRPr="005C7427">
        <w:rPr>
          <w:color w:val="000000" w:themeColor="text1"/>
        </w:rPr>
        <w:t xml:space="preserve"> fractio</w:t>
      </w:r>
      <w:r w:rsidR="005568C7" w:rsidRPr="005C7427">
        <w:rPr>
          <w:color w:val="000000" w:themeColor="text1"/>
        </w:rPr>
        <w:t xml:space="preserve">n. On top of that, </w:t>
      </w:r>
      <w:r w:rsidR="002215EC" w:rsidRPr="005C7427">
        <w:rPr>
          <w:color w:val="000000" w:themeColor="text1"/>
        </w:rPr>
        <w:t xml:space="preserve">it is hard to </w:t>
      </w:r>
      <w:r w:rsidR="00C578C5" w:rsidRPr="005C7427">
        <w:rPr>
          <w:color w:val="000000" w:themeColor="text1"/>
        </w:rPr>
        <w:t xml:space="preserve">achieve a </w:t>
      </w:r>
      <w:r w:rsidR="00585818" w:rsidRPr="005C7427">
        <w:rPr>
          <w:color w:val="000000" w:themeColor="text1"/>
        </w:rPr>
        <w:t>‘clean’</w:t>
      </w:r>
      <w:r w:rsidR="002215EC" w:rsidRPr="005C7427">
        <w:rPr>
          <w:color w:val="000000" w:themeColor="text1"/>
        </w:rPr>
        <w:t xml:space="preserve"> </w:t>
      </w:r>
      <w:r w:rsidR="00E961E6" w:rsidRPr="005C7427">
        <w:rPr>
          <w:color w:val="000000" w:themeColor="text1"/>
        </w:rPr>
        <w:t>fractionat</w:t>
      </w:r>
      <w:r w:rsidR="00585818" w:rsidRPr="005C7427">
        <w:rPr>
          <w:color w:val="000000" w:themeColor="text1"/>
        </w:rPr>
        <w:t>ion</w:t>
      </w:r>
      <w:r w:rsidR="000644D0" w:rsidRPr="005C7427">
        <w:rPr>
          <w:color w:val="000000" w:themeColor="text1"/>
        </w:rPr>
        <w:t xml:space="preserve"> of</w:t>
      </w:r>
      <w:r w:rsidR="00500A63" w:rsidRPr="005C7427">
        <w:rPr>
          <w:color w:val="000000" w:themeColor="text1"/>
        </w:rPr>
        <w:t xml:space="preserve"> the different</w:t>
      </w:r>
      <w:r w:rsidR="000644D0" w:rsidRPr="005C7427">
        <w:rPr>
          <w:color w:val="000000" w:themeColor="text1"/>
        </w:rPr>
        <w:t xml:space="preserve"> melting</w:t>
      </w:r>
      <w:r w:rsidR="00500A63" w:rsidRPr="005C7427">
        <w:rPr>
          <w:color w:val="000000" w:themeColor="text1"/>
        </w:rPr>
        <w:t xml:space="preserve"> TAGs due to co-</w:t>
      </w:r>
      <w:r w:rsidR="000644D0" w:rsidRPr="005C7427">
        <w:rPr>
          <w:color w:val="000000" w:themeColor="text1"/>
        </w:rPr>
        <w:t>crystallization</w:t>
      </w:r>
      <w:r w:rsidR="00500A63" w:rsidRPr="005C7427">
        <w:rPr>
          <w:color w:val="000000" w:themeColor="text1"/>
        </w:rPr>
        <w:t xml:space="preserve"> and </w:t>
      </w:r>
      <w:r w:rsidR="00C578C5" w:rsidRPr="005C7427">
        <w:rPr>
          <w:color w:val="000000" w:themeColor="text1"/>
        </w:rPr>
        <w:t xml:space="preserve">molecular </w:t>
      </w:r>
      <w:r w:rsidR="00500A63" w:rsidRPr="005C7427">
        <w:rPr>
          <w:color w:val="000000" w:themeColor="text1"/>
        </w:rPr>
        <w:t>entrapment</w:t>
      </w:r>
      <w:r w:rsidR="00E961E6" w:rsidRPr="005C7427">
        <w:rPr>
          <w:color w:val="000000" w:themeColor="text1"/>
        </w:rPr>
        <w:t>.</w:t>
      </w:r>
    </w:p>
    <w:p w14:paraId="6AB3BFFC" w14:textId="62FC882C" w:rsidR="00FF3D8E" w:rsidRPr="005C7427" w:rsidRDefault="00C578C5" w:rsidP="00351670">
      <w:pPr>
        <w:spacing w:line="312" w:lineRule="auto"/>
        <w:jc w:val="both"/>
      </w:pPr>
      <w:r w:rsidRPr="005C7427">
        <w:t>Continuing</w:t>
      </w:r>
      <w:r w:rsidR="00C32D53" w:rsidRPr="005C7427">
        <w:t xml:space="preserve"> with</w:t>
      </w:r>
      <w:r w:rsidR="001577CF" w:rsidRPr="005C7427">
        <w:t xml:space="preserve"> </w:t>
      </w:r>
      <w:r w:rsidR="00357EDF" w:rsidRPr="005C7427">
        <w:rPr>
          <w:b/>
          <w:bCs/>
        </w:rPr>
        <w:t>Figure 3</w:t>
      </w:r>
      <w:r w:rsidR="003919FA" w:rsidRPr="005C7427">
        <w:t xml:space="preserve">, a different result is </w:t>
      </w:r>
      <w:r w:rsidR="00F55C99" w:rsidRPr="005C7427">
        <w:t xml:space="preserve">obtained when </w:t>
      </w:r>
      <w:r w:rsidRPr="005C7427">
        <w:t xml:space="preserve">the </w:t>
      </w:r>
      <w:r w:rsidR="00F55C99" w:rsidRPr="005C7427">
        <w:t xml:space="preserve">Stearin </w:t>
      </w:r>
      <w:r w:rsidRPr="005C7427">
        <w:t xml:space="preserve">fraction </w:t>
      </w:r>
      <w:r w:rsidR="00F55C99" w:rsidRPr="005C7427">
        <w:t xml:space="preserve">is subjected to </w:t>
      </w:r>
      <w:r w:rsidRPr="005C7427">
        <w:t xml:space="preserve">a </w:t>
      </w:r>
      <w:r w:rsidR="00F55C99" w:rsidRPr="005C7427">
        <w:t>slow cooling rate (</w:t>
      </w:r>
      <w:r w:rsidR="0060723A" w:rsidRPr="005C7427">
        <w:t>-</w:t>
      </w:r>
      <w:r w:rsidR="00F55C99" w:rsidRPr="005C7427">
        <w:t xml:space="preserve">0.5 </w:t>
      </w:r>
      <w:r w:rsidR="00F55C99" w:rsidRPr="005C7427">
        <w:rPr>
          <w:rFonts w:cstheme="minorHAnsi"/>
        </w:rPr>
        <w:t>°</w:t>
      </w:r>
      <w:r w:rsidR="00F55C99" w:rsidRPr="005C7427">
        <w:t xml:space="preserve">C/min). </w:t>
      </w:r>
      <w:r w:rsidR="007328DF" w:rsidRPr="005C7427">
        <w:t xml:space="preserve">In contrast to </w:t>
      </w:r>
      <w:r w:rsidRPr="005C7427">
        <w:t>forming</w:t>
      </w:r>
      <w:r w:rsidR="0060723A" w:rsidRPr="005C7427">
        <w:t xml:space="preserve"> a</w:t>
      </w:r>
      <w:r w:rsidR="007D1234" w:rsidRPr="005C7427">
        <w:t xml:space="preserve"> α</w:t>
      </w:r>
      <w:r w:rsidR="005537A3" w:rsidRPr="005C7427">
        <w:t>-</w:t>
      </w:r>
      <w:r w:rsidR="007D1234" w:rsidRPr="005C7427">
        <w:t xml:space="preserve">polymorph, </w:t>
      </w:r>
      <w:r w:rsidR="00293FBF" w:rsidRPr="005C7427">
        <w:t>th</w:t>
      </w:r>
      <w:r w:rsidR="0060723A" w:rsidRPr="005C7427">
        <w:t>is</w:t>
      </w:r>
      <w:r w:rsidR="00293FBF" w:rsidRPr="005C7427">
        <w:t xml:space="preserve"> particular </w:t>
      </w:r>
      <w:r w:rsidR="0060723A" w:rsidRPr="005C7427">
        <w:t xml:space="preserve">fraction </w:t>
      </w:r>
      <w:r w:rsidR="00293FBF" w:rsidRPr="005C7427">
        <w:t>show</w:t>
      </w:r>
      <w:r w:rsidR="0060723A" w:rsidRPr="005C7427">
        <w:t>ed</w:t>
      </w:r>
      <w:r w:rsidR="00293FBF" w:rsidRPr="005C7427">
        <w:t xml:space="preserve"> </w:t>
      </w:r>
      <w:r w:rsidR="009605AD" w:rsidRPr="005C7427">
        <w:t xml:space="preserve">the </w:t>
      </w:r>
      <w:r w:rsidR="00EE2D79" w:rsidRPr="005C7427">
        <w:t>formation</w:t>
      </w:r>
      <w:r w:rsidR="00FF3D8E" w:rsidRPr="005C7427">
        <w:t xml:space="preserve"> of more stable </w:t>
      </w:r>
      <w:r w:rsidR="00B905AC" w:rsidRPr="005C7427">
        <w:rPr>
          <w:rFonts w:cstheme="minorHAnsi"/>
        </w:rPr>
        <w:t>β</w:t>
      </w:r>
      <w:r w:rsidR="00B905AC" w:rsidRPr="005C7427">
        <w:t>’</w:t>
      </w:r>
      <w:r w:rsidR="00FF3D8E" w:rsidRPr="005C7427">
        <w:t xml:space="preserve"> crystals</w:t>
      </w:r>
      <w:r w:rsidR="0060723A" w:rsidRPr="005C7427">
        <w:t>,</w:t>
      </w:r>
      <w:r w:rsidR="00FF3D8E" w:rsidRPr="005C7427">
        <w:t xml:space="preserve"> </w:t>
      </w:r>
      <w:r w:rsidR="004D22D4" w:rsidRPr="005C7427">
        <w:t xml:space="preserve">as indicated by </w:t>
      </w:r>
      <w:r w:rsidR="00C32D53" w:rsidRPr="005C7427">
        <w:t xml:space="preserve">its </w:t>
      </w:r>
      <w:r w:rsidR="004D22D4" w:rsidRPr="005C7427">
        <w:t xml:space="preserve">two </w:t>
      </w:r>
      <w:r w:rsidR="0060723A" w:rsidRPr="005C7427">
        <w:t xml:space="preserve">characteristic </w:t>
      </w:r>
      <w:r w:rsidRPr="005C7427">
        <w:t xml:space="preserve">diffraction </w:t>
      </w:r>
      <w:r w:rsidR="004D22D4" w:rsidRPr="005C7427">
        <w:t xml:space="preserve">peaks in </w:t>
      </w:r>
      <w:r w:rsidR="0060723A" w:rsidRPr="005C7427">
        <w:t xml:space="preserve">the </w:t>
      </w:r>
      <w:r w:rsidR="004D22D4" w:rsidRPr="005C7427">
        <w:t xml:space="preserve">wide angle </w:t>
      </w:r>
      <w:r w:rsidR="0060723A" w:rsidRPr="005C7427">
        <w:t xml:space="preserve">region </w:t>
      </w:r>
      <w:r w:rsidR="004D22D4" w:rsidRPr="005C7427">
        <w:t>(</w:t>
      </w:r>
      <w:r w:rsidR="004D22D4" w:rsidRPr="005C7427">
        <w:rPr>
          <w:i/>
          <w:iCs/>
        </w:rPr>
        <w:t>q</w:t>
      </w:r>
      <w:r w:rsidRPr="005C7427">
        <w:t xml:space="preserve"> </w:t>
      </w:r>
      <w:r w:rsidR="004D22D4" w:rsidRPr="005C7427">
        <w:t xml:space="preserve">= </w:t>
      </w:r>
      <w:r w:rsidR="00931F25" w:rsidRPr="005C7427">
        <w:t>1</w:t>
      </w:r>
      <w:r w:rsidR="001F3929" w:rsidRPr="005C7427">
        <w:t>.</w:t>
      </w:r>
      <w:r w:rsidR="00B65493" w:rsidRPr="005C7427">
        <w:t xml:space="preserve">49 </w:t>
      </w:r>
      <w:r w:rsidR="004D22D4" w:rsidRPr="005C7427">
        <w:t xml:space="preserve">and </w:t>
      </w:r>
      <w:r w:rsidR="001F3929" w:rsidRPr="005C7427">
        <w:t>1.64</w:t>
      </w:r>
      <w:r w:rsidR="009D692C" w:rsidRPr="005C7427">
        <w:t xml:space="preserve"> </w:t>
      </w:r>
      <w:r w:rsidR="009D692C" w:rsidRPr="005C7427">
        <w:rPr>
          <w:rFonts w:cstheme="minorHAnsi"/>
        </w:rPr>
        <w:t>Å</w:t>
      </w:r>
      <w:r w:rsidR="009D692C" w:rsidRPr="005C7427">
        <w:rPr>
          <w:rFonts w:cstheme="minorHAnsi"/>
          <w:vertAlign w:val="superscript"/>
        </w:rPr>
        <w:t>-1</w:t>
      </w:r>
      <w:r w:rsidR="004D22D4" w:rsidRPr="005C7427">
        <w:t xml:space="preserve">). </w:t>
      </w:r>
      <w:r w:rsidR="00267D51" w:rsidRPr="005C7427">
        <w:t>Correspondingly, t</w:t>
      </w:r>
      <w:r w:rsidR="00FF3D8E" w:rsidRPr="005C7427">
        <w:t xml:space="preserve">wo lamellar architectures </w:t>
      </w:r>
      <w:r w:rsidR="00805870" w:rsidRPr="005C7427">
        <w:t>are</w:t>
      </w:r>
      <w:r w:rsidR="00FF3D8E" w:rsidRPr="005C7427">
        <w:t xml:space="preserve"> observed </w:t>
      </w:r>
      <w:r w:rsidR="00805870" w:rsidRPr="005C7427">
        <w:t xml:space="preserve">in </w:t>
      </w:r>
      <w:r w:rsidR="0060723A" w:rsidRPr="005C7427">
        <w:t xml:space="preserve">the </w:t>
      </w:r>
      <w:r w:rsidR="00805870" w:rsidRPr="005C7427">
        <w:t>small angle</w:t>
      </w:r>
      <w:r w:rsidR="0060723A" w:rsidRPr="005C7427">
        <w:t xml:space="preserve"> region,</w:t>
      </w:r>
      <w:r w:rsidR="000C00EC" w:rsidRPr="005C7427">
        <w:t xml:space="preserve"> with </w:t>
      </w:r>
      <w:r w:rsidR="000C00EC" w:rsidRPr="005C7427">
        <w:rPr>
          <w:i/>
          <w:iCs/>
        </w:rPr>
        <w:t>d</w:t>
      </w:r>
      <w:r w:rsidR="000C00EC" w:rsidRPr="005C7427">
        <w:t>-spacing of</w:t>
      </w:r>
      <w:r w:rsidR="00FF3D8E" w:rsidRPr="005C7427">
        <w:t xml:space="preserve"> 6</w:t>
      </w:r>
      <w:r w:rsidR="009F18E4" w:rsidRPr="005C7427">
        <w:t>4.</w:t>
      </w:r>
      <w:r w:rsidR="00684A4A" w:rsidRPr="005C7427">
        <w:t xml:space="preserve">4 </w:t>
      </w:r>
      <w:r w:rsidR="00FF3D8E" w:rsidRPr="005C7427">
        <w:t>and 4</w:t>
      </w:r>
      <w:r w:rsidR="009F721F" w:rsidRPr="005C7427">
        <w:t>4.1</w:t>
      </w:r>
      <w:r w:rsidR="00E541DD" w:rsidRPr="005C7427">
        <w:t xml:space="preserve"> </w:t>
      </w:r>
      <w:r w:rsidR="004078A8" w:rsidRPr="005C7427">
        <w:rPr>
          <w:rFonts w:cstheme="minorHAnsi"/>
        </w:rPr>
        <w:t>Å</w:t>
      </w:r>
      <w:r w:rsidR="0060723A" w:rsidRPr="005C7427">
        <w:rPr>
          <w:rFonts w:cstheme="minorHAnsi"/>
        </w:rPr>
        <w:t>,</w:t>
      </w:r>
      <w:r w:rsidR="00FF3D8E" w:rsidRPr="005C7427">
        <w:t xml:space="preserve"> which </w:t>
      </w:r>
      <w:r w:rsidRPr="005C7427">
        <w:t>are</w:t>
      </w:r>
      <w:r w:rsidR="00FF3D8E" w:rsidRPr="005C7427">
        <w:t xml:space="preserve"> attributed to </w:t>
      </w:r>
      <w:r w:rsidR="00FF3D8E" w:rsidRPr="005C7427">
        <w:rPr>
          <w:rFonts w:cstheme="minorHAnsi"/>
        </w:rPr>
        <w:t>β</w:t>
      </w:r>
      <w:r w:rsidR="00FF3D8E" w:rsidRPr="005C7427">
        <w:t xml:space="preserve">’-3L and </w:t>
      </w:r>
      <w:r w:rsidR="00FF3D8E" w:rsidRPr="005C7427">
        <w:rPr>
          <w:rFonts w:cstheme="minorHAnsi"/>
        </w:rPr>
        <w:t>β</w:t>
      </w:r>
      <w:r w:rsidR="00FF3D8E" w:rsidRPr="005C7427">
        <w:t>’-2L</w:t>
      </w:r>
      <w:r w:rsidR="002B36C8" w:rsidRPr="005C7427">
        <w:t xml:space="preserve"> phases</w:t>
      </w:r>
      <w:r w:rsidR="00FF3D8E" w:rsidRPr="005C7427">
        <w:t xml:space="preserve">, respectively. </w:t>
      </w:r>
      <w:r w:rsidR="00866CED" w:rsidRPr="005C7427">
        <w:t>Trace</w:t>
      </w:r>
      <w:r w:rsidRPr="005C7427">
        <w:t>s</w:t>
      </w:r>
      <w:r w:rsidR="00866CED" w:rsidRPr="005C7427">
        <w:t xml:space="preserve"> of </w:t>
      </w:r>
      <w:r w:rsidRPr="005C7427">
        <w:t xml:space="preserve">the </w:t>
      </w:r>
      <w:r w:rsidR="00866CED" w:rsidRPr="005C7427">
        <w:rPr>
          <w:rFonts w:cstheme="minorHAnsi"/>
        </w:rPr>
        <w:t>β</w:t>
      </w:r>
      <w:r w:rsidR="00866CED" w:rsidRPr="005C7427">
        <w:t xml:space="preserve">’ </w:t>
      </w:r>
      <w:r w:rsidRPr="005C7427">
        <w:t xml:space="preserve">phase </w:t>
      </w:r>
      <w:r w:rsidR="00CA729E" w:rsidRPr="005C7427">
        <w:t xml:space="preserve">can also be seen </w:t>
      </w:r>
      <w:r w:rsidR="00C32D53" w:rsidRPr="005C7427">
        <w:t>in the</w:t>
      </w:r>
      <w:r w:rsidR="00CA729E" w:rsidRPr="005C7427">
        <w:t xml:space="preserve"> </w:t>
      </w:r>
      <w:r w:rsidR="009C4628" w:rsidRPr="005C7427">
        <w:t>Mid</w:t>
      </w:r>
      <w:r w:rsidRPr="005C7427">
        <w:t xml:space="preserve"> </w:t>
      </w:r>
      <w:r w:rsidR="0077423D" w:rsidRPr="005C7427">
        <w:t xml:space="preserve">and </w:t>
      </w:r>
      <w:r w:rsidR="009C4628" w:rsidRPr="005C7427">
        <w:t>Olein</w:t>
      </w:r>
      <w:r w:rsidR="00A50DA8" w:rsidRPr="005C7427">
        <w:t xml:space="preserve"> </w:t>
      </w:r>
      <w:r w:rsidRPr="005C7427">
        <w:t xml:space="preserve">fractions </w:t>
      </w:r>
      <w:r w:rsidR="00A50DA8" w:rsidRPr="005C7427">
        <w:t xml:space="preserve">(subtle peak at </w:t>
      </w:r>
      <w:r w:rsidR="00A50DA8" w:rsidRPr="005C7427">
        <w:rPr>
          <w:i/>
          <w:iCs/>
        </w:rPr>
        <w:t>q</w:t>
      </w:r>
      <w:r w:rsidRPr="005C7427">
        <w:t xml:space="preserve"> </w:t>
      </w:r>
      <w:r w:rsidR="00A50DA8" w:rsidRPr="005C7427">
        <w:t xml:space="preserve">= 1.64 </w:t>
      </w:r>
      <w:r w:rsidR="00A50DA8" w:rsidRPr="005C7427">
        <w:rPr>
          <w:rFonts w:cstheme="minorHAnsi"/>
        </w:rPr>
        <w:t>Å</w:t>
      </w:r>
      <w:r w:rsidR="00A50DA8" w:rsidRPr="005C7427">
        <w:rPr>
          <w:rFonts w:cstheme="minorHAnsi"/>
          <w:vertAlign w:val="superscript"/>
        </w:rPr>
        <w:t>-1</w:t>
      </w:r>
      <w:r w:rsidR="00A50DA8" w:rsidRPr="005C7427">
        <w:t xml:space="preserve">). However, </w:t>
      </w:r>
      <w:r w:rsidR="00C32D53" w:rsidRPr="005C7427">
        <w:t xml:space="preserve">a </w:t>
      </w:r>
      <w:r w:rsidR="007D23EF" w:rsidRPr="005C7427">
        <w:t>strong peak at</w:t>
      </w:r>
      <w:r w:rsidR="00980F78" w:rsidRPr="005C7427">
        <w:t xml:space="preserve"> </w:t>
      </w:r>
      <w:r w:rsidR="00980F78" w:rsidRPr="005C7427">
        <w:rPr>
          <w:i/>
          <w:iCs/>
        </w:rPr>
        <w:t>q</w:t>
      </w:r>
      <w:r w:rsidR="0077423D" w:rsidRPr="005C7427">
        <w:t xml:space="preserve"> </w:t>
      </w:r>
      <w:r w:rsidR="00980F78" w:rsidRPr="005C7427">
        <w:t xml:space="preserve">= 1.51 </w:t>
      </w:r>
      <w:r w:rsidR="00980F78" w:rsidRPr="005C7427">
        <w:rPr>
          <w:rFonts w:cstheme="minorHAnsi"/>
        </w:rPr>
        <w:t>Å</w:t>
      </w:r>
      <w:r w:rsidR="00980F78" w:rsidRPr="005C7427">
        <w:rPr>
          <w:rFonts w:cstheme="minorHAnsi"/>
          <w:vertAlign w:val="superscript"/>
        </w:rPr>
        <w:t xml:space="preserve">-1 </w:t>
      </w:r>
      <w:r w:rsidR="00DA21C1" w:rsidRPr="005C7427">
        <w:t xml:space="preserve">and </w:t>
      </w:r>
      <w:r w:rsidR="00B83B4E" w:rsidRPr="005C7427">
        <w:t xml:space="preserve">the </w:t>
      </w:r>
      <w:r w:rsidR="00B7722C" w:rsidRPr="005C7427">
        <w:t xml:space="preserve">associated 2L and 3L peaks </w:t>
      </w:r>
      <w:r w:rsidR="00C32D53" w:rsidRPr="005C7427">
        <w:t xml:space="preserve">in the </w:t>
      </w:r>
      <w:r w:rsidR="00B83B4E" w:rsidRPr="005C7427">
        <w:t xml:space="preserve">small angle regime </w:t>
      </w:r>
      <w:r w:rsidR="00A955FC" w:rsidRPr="005C7427">
        <w:t xml:space="preserve">indicate </w:t>
      </w:r>
      <w:r w:rsidR="009A7E96" w:rsidRPr="005C7427">
        <w:t xml:space="preserve">that </w:t>
      </w:r>
      <w:r w:rsidRPr="005C7427">
        <w:t>most of</w:t>
      </w:r>
      <w:r w:rsidR="0016403F" w:rsidRPr="005C7427">
        <w:t xml:space="preserve"> the</w:t>
      </w:r>
      <w:r w:rsidR="00A955FC" w:rsidRPr="005C7427">
        <w:t xml:space="preserve"> crystalline </w:t>
      </w:r>
      <w:r w:rsidR="00B44A08" w:rsidRPr="005C7427">
        <w:t xml:space="preserve">matter </w:t>
      </w:r>
      <w:r w:rsidR="0060723A" w:rsidRPr="005C7427">
        <w:t xml:space="preserve">is </w:t>
      </w:r>
      <w:r w:rsidRPr="005C7427">
        <w:t xml:space="preserve">in the α-polymorphs with </w:t>
      </w:r>
      <w:r w:rsidR="00A955FC" w:rsidRPr="005C7427">
        <w:t xml:space="preserve">hexagonal </w:t>
      </w:r>
      <w:r w:rsidRPr="005C7427">
        <w:t xml:space="preserve">chain </w:t>
      </w:r>
      <w:r w:rsidR="00002A52" w:rsidRPr="005C7427">
        <w:t>packing.</w:t>
      </w:r>
      <w:r w:rsidR="006924AD" w:rsidRPr="005C7427">
        <w:t xml:space="preserve"> </w:t>
      </w:r>
      <w:r w:rsidR="00FA6395" w:rsidRPr="005C7427">
        <w:t>The</w:t>
      </w:r>
      <w:r w:rsidR="00C32D53" w:rsidRPr="005C7427">
        <w:t>se</w:t>
      </w:r>
      <w:r w:rsidR="00FA6395" w:rsidRPr="005C7427">
        <w:t xml:space="preserve"> results</w:t>
      </w:r>
      <w:r w:rsidR="000D06E8" w:rsidRPr="005C7427">
        <w:t xml:space="preserve"> confirm previous </w:t>
      </w:r>
      <w:r w:rsidR="00C32D53" w:rsidRPr="005C7427">
        <w:t>observations</w:t>
      </w:r>
      <w:r w:rsidRPr="005C7427">
        <w:t>,</w:t>
      </w:r>
      <w:r w:rsidR="000D06E8" w:rsidRPr="005C7427">
        <w:t xml:space="preserve"> where</w:t>
      </w:r>
      <w:r w:rsidR="0060723A" w:rsidRPr="005C7427">
        <w:t xml:space="preserve"> a</w:t>
      </w:r>
      <w:r w:rsidR="000D06E8" w:rsidRPr="005C7427">
        <w:t xml:space="preserve"> higher </w:t>
      </w:r>
      <w:r w:rsidR="009C4628" w:rsidRPr="005C7427">
        <w:t>Olein</w:t>
      </w:r>
      <w:r w:rsidR="000D06E8" w:rsidRPr="005C7427">
        <w:t xml:space="preserve"> </w:t>
      </w:r>
      <w:r w:rsidRPr="005C7427">
        <w:t xml:space="preserve">fraction </w:t>
      </w:r>
      <w:r w:rsidR="000D06E8" w:rsidRPr="005C7427">
        <w:t xml:space="preserve">content in milk fat delays the </w:t>
      </w:r>
      <w:r w:rsidR="008573AC" w:rsidRPr="005C7427">
        <w:t>α</w:t>
      </w:r>
      <w:r w:rsidR="008573AC" w:rsidRPr="005C7427">
        <w:rPr>
          <w:rFonts w:cstheme="minorHAnsi"/>
        </w:rPr>
        <w:t xml:space="preserve"> </w:t>
      </w:r>
      <w:r w:rsidR="008573AC" w:rsidRPr="005C7427">
        <w:rPr>
          <w:rFonts w:cstheme="minorHAnsi"/>
        </w:rPr>
        <w:sym w:font="Wingdings" w:char="F0E0"/>
      </w:r>
      <w:r w:rsidRPr="005C7427">
        <w:rPr>
          <w:rFonts w:cstheme="minorHAnsi"/>
        </w:rPr>
        <w:t xml:space="preserve"> </w:t>
      </w:r>
      <w:r w:rsidR="008573AC" w:rsidRPr="005C7427">
        <w:rPr>
          <w:rFonts w:cstheme="minorHAnsi"/>
        </w:rPr>
        <w:t>β</w:t>
      </w:r>
      <w:r w:rsidR="008573AC" w:rsidRPr="005C7427">
        <w:t xml:space="preserve">’ </w:t>
      </w:r>
      <w:r w:rsidR="000D06E8" w:rsidRPr="005C7427">
        <w:t>polymorphic transformation</w:t>
      </w:r>
      <w:r w:rsidR="00C3326B" w:rsidRPr="005C7427">
        <w:t xml:space="preserve"> </w:t>
      </w:r>
      <w:r w:rsidR="007D46F8" w:rsidRPr="005C7427">
        <w:fldChar w:fldCharType="begin" w:fldLock="1"/>
      </w:r>
      <w:r w:rsidR="00924625" w:rsidRPr="005C7427">
        <w:instrText>ADDIN CSL_CITATION {"citationItems":[{"id":"ITEM-1","itemData":{"DOI":"10.1016/j.chemphyslip.2006.06.002","ISSN":"00093084","PMID":"16860787","abstract":"The chemical composition and crystallisation properties of milk fat and its primary fractions, obtained by dry fractionation at 21 °C, were investigated. The solid fraction (stearin) and the liquid fraction (olein) displayed a different triacylglycerol (TG) composition. Stearin fraction was enriched in long-chain fatty acids, whereas olein fraction was enriched in short-chain and unsaturated fatty acids. Crystallisation properties of milk fat, and both the stearin and olein fractions were studied on cooling at |dT/dt| = 1 °C min-1 by differential scanning calorimetry and time-resolved synchrotron X-ray diffraction (XRD) at small and wide angles. Two main types of crystals corresponding to double chain length structures were characterised in the stearin fraction: α 2L1 (47.5 Å) and β′ 2L2 (41.7 Å). A triple chain length structure was formed in the olein fraction: α 3L (72.1 Å). Crystallisaton of milk fat showed the formation of two 2L (47.3 and 41.6 Å) and one 3L (72.1 Å) lamellar structures with an hexagonal packing (α form). A schematic representation of the 3L packing of olein fraction was proposed to explain how a wide diversity of TG can accommodate to form a lamellar structure with a thickness of 72 Å. Furthermore, the sharpness of the small-angle XRD lines associated to the α form was explained by the formation of liquid crystals of smectic type. © 2006 Elsevier Ireland Ltd. All rights reserved.","author":[{"dropping-particle":"","family":"Lopez","given":"Christelle","non-dropping-particle":"","parse-names":false,"suffix":""},{"dropping-particle":"","family":"Bourgaux","given":"Claudie","non-dropping-particle":"","parse-names":false,"suffix":""},{"dropping-particle":"","family":"Lesieur","given":"Pierre","non-dropping-particle":"","parse-names":false,"suffix":""},{"dropping-particle":"","family":"Riaublanc","given":"Alain","non-dropping-particle":"","parse-names":false,"suffix":""},{"dropping-particle":"","family":"Ollivon","given":"Michel","non-dropping-particle":"","parse-names":false,"suffix":""}],"container-title":"Chemistry and Physics of Lipids","id":"ITEM-1","issue":"1","issued":{"date-parts":[["2006","10","1"]]},"page":"17-33","publisher":"Elsevier","title":"Milk fat and primary fractions obtained by dry fractionation. 1. Chemical composition and crystallisation properties","type":"article-journal","volume":"144"},"uris":["http://www.mendeley.com/documents/?uuid=e33462b4-3cf9-4ec8-83d0-fc0c7c7108ca"]},{"id":"ITEM-2","itemData":{"DOI":"10.1021/acs.cgd.0c01543","ISSN":"15287505","abstract":"A full comprehension of milk fat crystallization is important for the structural development of dairy products such as butter, ice cream, and cheese. The influence of triacylglycerol (TAG) composition on the dynamic of milk fat crystallization and the nanostructure of the formed crystals was investigated using two chemically different types of milk fat, namely buffalo and cow milk fats (BMF; CMF). The TAG composition was determined using liquid chromatography and mass spectrophotometry (LCMS), whereas differential scanning calorimetry (DSC), small- and wide-angle X-ray scattering (SAXS and WAXS), and polarized light microscopy (PLM) were used to characterize the crystallization behavior of the two milk fats. A total of 37 TAG species were identified in both BMF and CMF, but in different proportions. In particular, BMF was found to have a higher amount of low-molecular-weight TAGs in comparison to CMF. This difference in chemical composition explains the different kinetics of polymorphic transformation in the two samples. Specifically, it clarifies the delay in the nucleation of the β′-polymorph in BMF in comparison to CMF. BMF also showed a higher nucleation rate due to its higher proportion of saturated TAGs and higher melting range. Finally, this work presents a novel interpretation of the mechanism of formation of the β-polymorph (53 Å), which has recently become the subject of a vivid debate in milk fat crystallization studies.","author":[{"dropping-particle":"","family":"Pratama","given":"Yoga","non-dropping-particle":"","parse-names":false,"suffix":""},{"dropping-particle":"","family":"Simone","given":"Elena","non-dropping-particle":"","parse-names":false,"suffix":""},{"dropping-particle":"","family":"Rappolt","given":"Michael","non-dropping-particle":"","parse-names":false,"suffix":""}],"container-title":"Crystal Growth and Design","id":"ITEM-2","issue":"4","issued":{"date-parts":[["2021","4","7"]]},"page":"2113-2127","publisher":"American Chemical Society","title":"The Unique Crystallization Behavior of Buffalo Milk Fat","type":"article-journal","volume":"21"},"uris":["http://www.mendeley.com/documents/?uuid=e572cc1c-0d07-405e-b115-3a1e2fe96bf6"]}],"mendeley":{"formattedCitation":"(Christelle Lopez et al., 2006; Pratama et al., 2021)","plainTextFormattedCitation":"(Christelle Lopez et al., 2006; Pratama et al., 2021)","previouslyFormattedCitation":"(Christelle Lopez et al., 2006; Pratama et al., 2021)"},"properties":{"noteIndex":0},"schema":"https://github.com/citation-style-language/schema/raw/master/csl-citation.json"}</w:instrText>
      </w:r>
      <w:r w:rsidR="007D46F8" w:rsidRPr="005C7427">
        <w:fldChar w:fldCharType="separate"/>
      </w:r>
      <w:r w:rsidR="00F77119" w:rsidRPr="005C7427">
        <w:rPr>
          <w:noProof/>
        </w:rPr>
        <w:t>(Christelle Lopez et al., 2006; Pratama et al., 2021)</w:t>
      </w:r>
      <w:r w:rsidR="007D46F8" w:rsidRPr="005C7427">
        <w:fldChar w:fldCharType="end"/>
      </w:r>
      <w:r w:rsidR="007D46F8" w:rsidRPr="005C7427">
        <w:t xml:space="preserve">. Further discussion on </w:t>
      </w:r>
      <w:r w:rsidRPr="005C7427">
        <w:t xml:space="preserve">the </w:t>
      </w:r>
      <w:r w:rsidR="007D46F8" w:rsidRPr="005C7427">
        <w:t xml:space="preserve">kinetics will be addressed in </w:t>
      </w:r>
      <w:r w:rsidR="00B76BA9" w:rsidRPr="005C7427">
        <w:t xml:space="preserve">the </w:t>
      </w:r>
      <w:r w:rsidR="007D46F8" w:rsidRPr="005C7427">
        <w:t>next se</w:t>
      </w:r>
      <w:r w:rsidR="00B76BA9" w:rsidRPr="005C7427">
        <w:t>cti</w:t>
      </w:r>
      <w:r w:rsidR="007D46F8" w:rsidRPr="005C7427">
        <w:t>on.</w:t>
      </w:r>
    </w:p>
    <w:p w14:paraId="1E3B3817" w14:textId="4F6C4ED1" w:rsidR="00173934" w:rsidRPr="005C7427" w:rsidRDefault="00DE704A" w:rsidP="00351670">
      <w:pPr>
        <w:spacing w:line="312" w:lineRule="auto"/>
        <w:jc w:val="both"/>
        <w:rPr>
          <w:color w:val="000000" w:themeColor="text1"/>
        </w:rPr>
      </w:pPr>
      <w:r w:rsidRPr="005C7427">
        <w:rPr>
          <w:color w:val="000000" w:themeColor="text1"/>
        </w:rPr>
        <w:t xml:space="preserve">The </w:t>
      </w:r>
      <w:r w:rsidR="00394514" w:rsidRPr="005C7427">
        <w:rPr>
          <w:color w:val="000000" w:themeColor="text1"/>
        </w:rPr>
        <w:t>crystal structure associated with asymmetric TAG</w:t>
      </w:r>
      <w:r w:rsidR="0060723A" w:rsidRPr="005C7427">
        <w:rPr>
          <w:color w:val="000000" w:themeColor="text1"/>
        </w:rPr>
        <w:t>s</w:t>
      </w:r>
      <w:r w:rsidR="005B746A" w:rsidRPr="005C7427">
        <w:rPr>
          <w:color w:val="000000" w:themeColor="text1"/>
        </w:rPr>
        <w:t xml:space="preserve"> (</w:t>
      </w:r>
      <w:r w:rsidR="00C32D53" w:rsidRPr="005C7427">
        <w:rPr>
          <w:color w:val="000000" w:themeColor="text1"/>
        </w:rPr>
        <w:t xml:space="preserve">containing </w:t>
      </w:r>
      <w:r w:rsidR="005B746A" w:rsidRPr="005C7427">
        <w:rPr>
          <w:color w:val="000000" w:themeColor="text1"/>
        </w:rPr>
        <w:t>short-FA)</w:t>
      </w:r>
      <w:r w:rsidR="001D1B16" w:rsidRPr="005C7427">
        <w:rPr>
          <w:color w:val="000000" w:themeColor="text1"/>
        </w:rPr>
        <w:t xml:space="preserve"> given by the</w:t>
      </w:r>
      <w:r w:rsidR="0060723A" w:rsidRPr="005C7427">
        <w:rPr>
          <w:color w:val="000000" w:themeColor="text1"/>
        </w:rPr>
        <w:t xml:space="preserve"> </w:t>
      </w:r>
      <w:r w:rsidR="009A7C5C" w:rsidRPr="005C7427">
        <w:rPr>
          <w:rFonts w:ascii="Times New Roman" w:hAnsi="Times New Roman" w:cs="Times New Roman"/>
          <w:color w:val="000000" w:themeColor="text1"/>
        </w:rPr>
        <w:t>β</w:t>
      </w:r>
      <w:r w:rsidR="009A7C5C" w:rsidRPr="005C7427">
        <w:rPr>
          <w:color w:val="000000" w:themeColor="text1"/>
        </w:rPr>
        <w:t>’-</w:t>
      </w:r>
      <w:r w:rsidR="00394514" w:rsidRPr="005C7427">
        <w:rPr>
          <w:color w:val="000000" w:themeColor="text1"/>
        </w:rPr>
        <w:t xml:space="preserve">3L form with </w:t>
      </w:r>
      <w:r w:rsidR="00394514" w:rsidRPr="005C7427">
        <w:rPr>
          <w:i/>
          <w:iCs/>
          <w:color w:val="000000" w:themeColor="text1"/>
        </w:rPr>
        <w:t>d</w:t>
      </w:r>
      <w:r w:rsidR="00394514" w:rsidRPr="005C7427">
        <w:rPr>
          <w:color w:val="000000" w:themeColor="text1"/>
        </w:rPr>
        <w:t>-spacing around 53</w:t>
      </w:r>
      <w:r w:rsidR="00C578C5" w:rsidRPr="005C7427">
        <w:rPr>
          <w:color w:val="000000" w:themeColor="text1"/>
        </w:rPr>
        <w:t xml:space="preserve"> Å</w:t>
      </w:r>
      <w:r w:rsidR="001D1B16" w:rsidRPr="005C7427">
        <w:rPr>
          <w:color w:val="000000" w:themeColor="text1"/>
        </w:rPr>
        <w:t>,</w:t>
      </w:r>
      <w:r w:rsidR="00C32D53" w:rsidRPr="005C7427">
        <w:rPr>
          <w:color w:val="000000" w:themeColor="text1"/>
        </w:rPr>
        <w:t xml:space="preserve"> </w:t>
      </w:r>
      <w:r w:rsidR="001D1B16" w:rsidRPr="005C7427">
        <w:rPr>
          <w:color w:val="000000" w:themeColor="text1"/>
        </w:rPr>
        <w:t>which was analysed in detail</w:t>
      </w:r>
      <w:r w:rsidR="00C32D53" w:rsidRPr="005C7427">
        <w:rPr>
          <w:color w:val="000000" w:themeColor="text1"/>
        </w:rPr>
        <w:t xml:space="preserve"> in our previous work</w:t>
      </w:r>
      <w:r w:rsidR="00412AC0" w:rsidRPr="005C7427">
        <w:rPr>
          <w:color w:val="000000" w:themeColor="text1"/>
        </w:rPr>
        <w:t xml:space="preserve"> </w:t>
      </w:r>
      <w:r w:rsidR="00321719" w:rsidRPr="005C7427">
        <w:rPr>
          <w:color w:val="000000" w:themeColor="text1"/>
        </w:rPr>
        <w:fldChar w:fldCharType="begin" w:fldLock="1"/>
      </w:r>
      <w:r w:rsidR="00924625" w:rsidRPr="005C7427">
        <w:rPr>
          <w:color w:val="000000" w:themeColor="text1"/>
        </w:rPr>
        <w:instrText>ADDIN CSL_CITATION {"citationItems":[{"id":"ITEM-1","itemData":{"DOI":"10.1021/acs.cgd.2c00713","ISSN":"15287505","abstract":"Milk fat has more than 200 triacylglycerols (TAGs), which play a pivotal role in its crystallization behavior. Asymmetrical TAGs containing short butyryl chains contribute to a significant portion of milk fat TAGs. This work aims to elucidate the crystallization behavior of asymmetrical milk fat TAGs by employing the pure compound of 1-butyryl 2-stearoyl 3-palmitoyl-glycerol (BuSP). The structural evolution of BuSP after being cooled down to 20 °C from the melt is evaluated by small- and wide-angle X-ray scattering (SAXS and WAXS) and differential scanning calorimetry (DSC). The temporal structural observation shows that BuSP crystallizes into the α-form with short and long spacings of 4.10 and 56.9 Å, respectively, during the first hour of isothermal hold at 20 °C. The polymorphic transformation of the α to β′ phase occurred after 4 h of isothermal hold, and the β′- to α-form fraction ratio was about 70:30 at the end of the isothermal experiment (18 h). Pure β′-form X-ray patterns are obtained from the BuSP powder with short spacings of 4.33, 4.14, and 3.80 Å, while the long spacing of 51.2 Å depicts a three-chain-length lamellar structure with a tilt angle of 32°. Corresponding DSC measurements display that BuSP crystallizes from the melt at 29.1 °C, whereas the melting of α- and β′-forms was recorded at 30.3 and 47.8 °C, respectively. In the absence of the β-form, the β′-polymorph is the most stable observed form in BuSP. This work exemplarily explains the crystallization behavior of asymmetrical milk fat TAGs and thus provides new insights into their role in overall milk fat crystallization.","author":[{"dropping-particle":"","family":"Pratama","given":"Yoga","non-dropping-particle":"","parse-names":false,"suffix":""},{"dropping-particle":"","family":"Burholt","given":"Sam","non-dropping-particle":"","parse-names":false,"suffix":""},{"dropping-particle":"","family":"Baker","given":"Daniel L.","non-dropping-particle":"","parse-names":false,"suffix":""},{"dropping-particle":"","family":"Sadeghpour","given":"Amin","non-dropping-particle":"","parse-names":false,"suffix":""},{"dropping-particle":"","family":"Simone","given":"Elena","non-dropping-particle":"","parse-names":false,"suffix":""},{"dropping-particle":"","family":"Rappolt","given":"Michael","non-dropping-particle":"","parse-names":false,"suffix":""}],"container-title":"Crystal Growth and Design","id":"ITEM-1","issue":"10","issued":{"date-parts":[["2022","9","13"]]},"page":"6120-6130","publisher":"American Chemical Society","title":"Polymorphism of a Highly Asymmetrical Triacylglycerol in Milk Fat: 1-Butyryl 2-Stearoyl 3-Palmitoyl-glycerol","type":"article-journal","volume":"22"},"uris":["http://www.mendeley.com/documents/?uuid=cdea360f-339c-3c41-9729-2cfde52e888e"]}],"mendeley":{"formattedCitation":"(Pratama et al., 2022)","plainTextFormattedCitation":"(Pratama et al., 2022)","previouslyFormattedCitation":"(Pratama et al., 2022)"},"properties":{"noteIndex":0},"schema":"https://github.com/citation-style-language/schema/raw/master/csl-citation.json"}</w:instrText>
      </w:r>
      <w:r w:rsidR="00321719" w:rsidRPr="005C7427">
        <w:rPr>
          <w:color w:val="000000" w:themeColor="text1"/>
        </w:rPr>
        <w:fldChar w:fldCharType="separate"/>
      </w:r>
      <w:r w:rsidR="00F77119" w:rsidRPr="005C7427">
        <w:rPr>
          <w:noProof/>
          <w:color w:val="000000" w:themeColor="text1"/>
        </w:rPr>
        <w:t>(Pratama et al., 2022)</w:t>
      </w:r>
      <w:r w:rsidR="00321719" w:rsidRPr="005C7427">
        <w:rPr>
          <w:color w:val="000000" w:themeColor="text1"/>
        </w:rPr>
        <w:fldChar w:fldCharType="end"/>
      </w:r>
      <w:r w:rsidR="00321719" w:rsidRPr="005C7427">
        <w:rPr>
          <w:color w:val="000000" w:themeColor="text1"/>
        </w:rPr>
        <w:t>,</w:t>
      </w:r>
      <w:r w:rsidR="00394514" w:rsidRPr="005C7427">
        <w:rPr>
          <w:color w:val="000000" w:themeColor="text1"/>
        </w:rPr>
        <w:t xml:space="preserve"> </w:t>
      </w:r>
      <w:r w:rsidR="00C32D53" w:rsidRPr="005C7427">
        <w:rPr>
          <w:color w:val="000000" w:themeColor="text1"/>
        </w:rPr>
        <w:t>wa</w:t>
      </w:r>
      <w:r w:rsidR="00394514" w:rsidRPr="005C7427">
        <w:rPr>
          <w:color w:val="000000" w:themeColor="text1"/>
        </w:rPr>
        <w:t xml:space="preserve">s not observed in the </w:t>
      </w:r>
      <w:r w:rsidR="00BB2AA4" w:rsidRPr="005C7427">
        <w:rPr>
          <w:color w:val="000000" w:themeColor="text1"/>
        </w:rPr>
        <w:t>current</w:t>
      </w:r>
      <w:r w:rsidR="00394514" w:rsidRPr="005C7427">
        <w:rPr>
          <w:color w:val="000000" w:themeColor="text1"/>
        </w:rPr>
        <w:t xml:space="preserve"> </w:t>
      </w:r>
      <w:r w:rsidR="00C32D53" w:rsidRPr="005C7427">
        <w:rPr>
          <w:color w:val="000000" w:themeColor="text1"/>
        </w:rPr>
        <w:t xml:space="preserve">set of </w:t>
      </w:r>
      <w:r w:rsidR="00394514" w:rsidRPr="005C7427">
        <w:rPr>
          <w:color w:val="000000" w:themeColor="text1"/>
        </w:rPr>
        <w:t>experiment</w:t>
      </w:r>
      <w:r w:rsidR="00C578C5" w:rsidRPr="005C7427">
        <w:rPr>
          <w:color w:val="000000" w:themeColor="text1"/>
        </w:rPr>
        <w:t>s</w:t>
      </w:r>
      <w:r w:rsidR="00BB2AA4" w:rsidRPr="005C7427">
        <w:rPr>
          <w:color w:val="000000" w:themeColor="text1"/>
        </w:rPr>
        <w:t>. A possible explanation is that th</w:t>
      </w:r>
      <w:r w:rsidR="0060723A" w:rsidRPr="005C7427">
        <w:rPr>
          <w:color w:val="000000" w:themeColor="text1"/>
        </w:rPr>
        <w:t>is polymorph</w:t>
      </w:r>
      <w:r w:rsidR="00BB2AA4" w:rsidRPr="005C7427">
        <w:rPr>
          <w:color w:val="000000" w:themeColor="text1"/>
        </w:rPr>
        <w:t xml:space="preserve"> </w:t>
      </w:r>
      <w:r w:rsidR="00BA7326" w:rsidRPr="005C7427">
        <w:rPr>
          <w:color w:val="000000" w:themeColor="text1"/>
        </w:rPr>
        <w:t>has</w:t>
      </w:r>
      <w:r w:rsidR="00813DE3" w:rsidRPr="005C7427">
        <w:rPr>
          <w:color w:val="000000" w:themeColor="text1"/>
        </w:rPr>
        <w:t xml:space="preserve"> a</w:t>
      </w:r>
      <w:r w:rsidR="00BA7326" w:rsidRPr="005C7427">
        <w:rPr>
          <w:color w:val="000000" w:themeColor="text1"/>
        </w:rPr>
        <w:t xml:space="preserve"> </w:t>
      </w:r>
      <w:r w:rsidR="00C578C5" w:rsidRPr="005C7427">
        <w:rPr>
          <w:color w:val="000000" w:themeColor="text1"/>
        </w:rPr>
        <w:t xml:space="preserve">relatively </w:t>
      </w:r>
      <w:r w:rsidR="00BA7326" w:rsidRPr="005C7427">
        <w:rPr>
          <w:color w:val="000000" w:themeColor="text1"/>
        </w:rPr>
        <w:t xml:space="preserve">slow nucleation </w:t>
      </w:r>
      <w:r w:rsidR="00813DE3" w:rsidRPr="005C7427">
        <w:rPr>
          <w:color w:val="000000" w:themeColor="text1"/>
        </w:rPr>
        <w:t>rate.</w:t>
      </w:r>
      <w:r w:rsidR="00094326" w:rsidRPr="005C7427">
        <w:rPr>
          <w:color w:val="000000" w:themeColor="text1"/>
        </w:rPr>
        <w:t xml:space="preserve"> </w:t>
      </w:r>
      <w:r w:rsidR="009A3A1D" w:rsidRPr="005C7427">
        <w:rPr>
          <w:color w:val="000000" w:themeColor="text1"/>
        </w:rPr>
        <w:t xml:space="preserve">Our previous </w:t>
      </w:r>
      <w:r w:rsidR="00813DE3" w:rsidRPr="005C7427">
        <w:rPr>
          <w:color w:val="000000" w:themeColor="text1"/>
        </w:rPr>
        <w:t xml:space="preserve">experiments </w:t>
      </w:r>
      <w:r w:rsidR="009A3A1D" w:rsidRPr="005C7427">
        <w:rPr>
          <w:color w:val="000000" w:themeColor="text1"/>
        </w:rPr>
        <w:t>show</w:t>
      </w:r>
      <w:r w:rsidR="00813DE3" w:rsidRPr="005C7427">
        <w:rPr>
          <w:color w:val="000000" w:themeColor="text1"/>
        </w:rPr>
        <w:t>ed</w:t>
      </w:r>
      <w:r w:rsidR="009A3A1D" w:rsidRPr="005C7427">
        <w:rPr>
          <w:color w:val="000000" w:themeColor="text1"/>
        </w:rPr>
        <w:t xml:space="preserve"> that th</w:t>
      </w:r>
      <w:r w:rsidR="00C578C5" w:rsidRPr="005C7427">
        <w:rPr>
          <w:color w:val="000000" w:themeColor="text1"/>
        </w:rPr>
        <w:t>is</w:t>
      </w:r>
      <w:r w:rsidR="009A3A1D" w:rsidRPr="005C7427">
        <w:rPr>
          <w:color w:val="000000" w:themeColor="text1"/>
        </w:rPr>
        <w:t xml:space="preserve"> form is observable </w:t>
      </w:r>
      <w:r w:rsidR="0060723A" w:rsidRPr="005C7427">
        <w:rPr>
          <w:color w:val="000000" w:themeColor="text1"/>
        </w:rPr>
        <w:t xml:space="preserve">in </w:t>
      </w:r>
      <w:r w:rsidR="009A3A1D" w:rsidRPr="005C7427">
        <w:rPr>
          <w:color w:val="000000" w:themeColor="text1"/>
        </w:rPr>
        <w:t xml:space="preserve">buffalo milk fat </w:t>
      </w:r>
      <w:r w:rsidR="00913CCB" w:rsidRPr="005C7427">
        <w:rPr>
          <w:color w:val="000000" w:themeColor="text1"/>
        </w:rPr>
        <w:t>after being frozen</w:t>
      </w:r>
      <w:r w:rsidR="00D02CC8" w:rsidRPr="005C7427">
        <w:rPr>
          <w:color w:val="000000" w:themeColor="text1"/>
        </w:rPr>
        <w:t xml:space="preserve"> at ca. </w:t>
      </w:r>
      <w:r w:rsidR="001D1B16" w:rsidRPr="005C7427">
        <w:rPr>
          <w:color w:val="000000" w:themeColor="text1"/>
        </w:rPr>
        <w:t>-</w:t>
      </w:r>
      <w:r w:rsidR="00D02CC8" w:rsidRPr="005C7427">
        <w:rPr>
          <w:color w:val="000000" w:themeColor="text1"/>
        </w:rPr>
        <w:t xml:space="preserve">18 </w:t>
      </w:r>
      <w:r w:rsidR="00D02CC8" w:rsidRPr="005C7427">
        <w:rPr>
          <w:rFonts w:cstheme="minorHAnsi"/>
          <w:color w:val="000000" w:themeColor="text1"/>
        </w:rPr>
        <w:t>°</w:t>
      </w:r>
      <w:r w:rsidR="00D02CC8" w:rsidRPr="005C7427">
        <w:rPr>
          <w:color w:val="000000" w:themeColor="text1"/>
        </w:rPr>
        <w:t>C</w:t>
      </w:r>
      <w:r w:rsidR="00913CCB" w:rsidRPr="005C7427">
        <w:rPr>
          <w:color w:val="000000" w:themeColor="text1"/>
        </w:rPr>
        <w:t xml:space="preserve"> for 3 weeks</w:t>
      </w:r>
      <w:r w:rsidR="00C3326B" w:rsidRPr="005C7427">
        <w:rPr>
          <w:color w:val="000000" w:themeColor="text1"/>
        </w:rPr>
        <w:t xml:space="preserve"> </w:t>
      </w:r>
      <w:r w:rsidR="00124E3E" w:rsidRPr="005C7427">
        <w:rPr>
          <w:color w:val="000000" w:themeColor="text1"/>
        </w:rPr>
        <w:fldChar w:fldCharType="begin" w:fldLock="1"/>
      </w:r>
      <w:r w:rsidR="00924625" w:rsidRPr="005C7427">
        <w:rPr>
          <w:color w:val="000000" w:themeColor="text1"/>
        </w:rPr>
        <w:instrText>ADDIN CSL_CITATION {"citationItems":[{"id":"ITEM-1","itemData":{"DOI":"10.1021/acs.cgd.0c01543","ISSN":"15287505","abstract":"A full comprehension of milk fat crystallization is important for the structural development of dairy products such as butter, ice cream, and cheese. The influence of triacylglycerol (TAG) composition on the dynamic of milk fat crystallization and the nanostructure of the formed crystals was investigated using two chemically different types of milk fat, namely buffalo and cow milk fats (BMF; CMF). The TAG composition was determined using liquid chromatography and mass spectrophotometry (LCMS), whereas differential scanning calorimetry (DSC), small- and wide-angle X-ray scattering (SAXS and WAXS), and polarized light microscopy (PLM) were used to characterize the crystallization behavior of the two milk fats. A total of 37 TAG species were identified in both BMF and CMF, but in different proportions. In particular, BMF was found to have a higher amount of low-molecular-weight TAGs in comparison to CMF. This difference in chemical composition explains the different kinetics of polymorphic transformation in the two samples. Specifically, it clarifies the delay in the nucleation of the β′-polymorph in BMF in comparison to CMF. BMF also showed a higher nucleation rate due to its higher proportion of saturated TAGs and higher melting range. Finally, this work presents a novel interpretation of the mechanism of formation of the β-polymorph (53 Å), which has recently become the subject of a vivid debate in milk fat crystallization studies.","author":[{"dropping-particle":"","family":"Pratama","given":"Yoga","non-dropping-particle":"","parse-names":false,"suffix":""},{"dropping-particle":"","family":"Simone","given":"Elena","non-dropping-particle":"","parse-names":false,"suffix":""},{"dropping-particle":"","family":"Rappolt","given":"Michael","non-dropping-particle":"","parse-names":false,"suffix":""}],"container-title":"Crystal Growth and Design","id":"ITEM-1","issue":"4","issued":{"date-parts":[["2021","4","7"]]},"page":"2113-2127","publisher":"American Chemical Society","title":"The Unique Crystallization Behavior of Buffalo Milk Fat","type":"article-journal","volume":"21"},"uris":["http://www.mendeley.com/documents/?uuid=e572cc1c-0d07-405e-b115-3a1e2fe96bf6"]}],"mendeley":{"formattedCitation":"(Pratama et al., 2021)","plainTextFormattedCitation":"(Pratama et al., 2021)","previouslyFormattedCitation":"(Pratama et al., 2021)"},"properties":{"noteIndex":0},"schema":"https://github.com/citation-style-language/schema/raw/master/csl-citation.json"}</w:instrText>
      </w:r>
      <w:r w:rsidR="00124E3E" w:rsidRPr="005C7427">
        <w:rPr>
          <w:color w:val="000000" w:themeColor="text1"/>
        </w:rPr>
        <w:fldChar w:fldCharType="separate"/>
      </w:r>
      <w:r w:rsidR="00F77119" w:rsidRPr="005C7427">
        <w:rPr>
          <w:noProof/>
          <w:color w:val="000000" w:themeColor="text1"/>
        </w:rPr>
        <w:t>(Pratama et al., 2021)</w:t>
      </w:r>
      <w:r w:rsidR="00124E3E" w:rsidRPr="005C7427">
        <w:rPr>
          <w:color w:val="000000" w:themeColor="text1"/>
        </w:rPr>
        <w:fldChar w:fldCharType="end"/>
      </w:r>
      <w:r w:rsidR="00355E10" w:rsidRPr="005C7427">
        <w:rPr>
          <w:color w:val="000000" w:themeColor="text1"/>
        </w:rPr>
        <w:t>. W</w:t>
      </w:r>
      <w:r w:rsidR="00913CCB" w:rsidRPr="005C7427">
        <w:rPr>
          <w:color w:val="000000" w:themeColor="text1"/>
        </w:rPr>
        <w:t xml:space="preserve">hereas </w:t>
      </w:r>
      <w:r w:rsidR="00162D6D" w:rsidRPr="005C7427">
        <w:rPr>
          <w:color w:val="000000" w:themeColor="text1"/>
        </w:rPr>
        <w:t>in cream and anhydrous milk fat, th</w:t>
      </w:r>
      <w:r w:rsidR="00813DE3" w:rsidRPr="005C7427">
        <w:rPr>
          <w:color w:val="000000" w:themeColor="text1"/>
        </w:rPr>
        <w:t>is</w:t>
      </w:r>
      <w:r w:rsidR="00162D6D" w:rsidRPr="005C7427">
        <w:rPr>
          <w:color w:val="000000" w:themeColor="text1"/>
        </w:rPr>
        <w:t xml:space="preserve"> structure is </w:t>
      </w:r>
      <w:r w:rsidR="001D1B16" w:rsidRPr="005C7427">
        <w:rPr>
          <w:color w:val="000000" w:themeColor="text1"/>
        </w:rPr>
        <w:t xml:space="preserve">apparent </w:t>
      </w:r>
      <w:r w:rsidR="00162D6D" w:rsidRPr="005C7427">
        <w:rPr>
          <w:color w:val="000000" w:themeColor="text1"/>
        </w:rPr>
        <w:t xml:space="preserve">after </w:t>
      </w:r>
      <w:r w:rsidR="00355E10" w:rsidRPr="005C7427">
        <w:rPr>
          <w:color w:val="000000" w:themeColor="text1"/>
        </w:rPr>
        <w:t>tempering at 4</w:t>
      </w:r>
      <w:r w:rsidR="00C578C5" w:rsidRPr="005C7427">
        <w:rPr>
          <w:color w:val="000000" w:themeColor="text1"/>
        </w:rPr>
        <w:t xml:space="preserve"> </w:t>
      </w:r>
      <w:r w:rsidR="00355E10" w:rsidRPr="005C7427">
        <w:rPr>
          <w:rFonts w:cstheme="minorHAnsi"/>
          <w:color w:val="000000" w:themeColor="text1"/>
        </w:rPr>
        <w:t>°</w:t>
      </w:r>
      <w:r w:rsidR="00355E10" w:rsidRPr="005C7427">
        <w:rPr>
          <w:color w:val="000000" w:themeColor="text1"/>
        </w:rPr>
        <w:t>C for 60 h</w:t>
      </w:r>
      <w:r w:rsidR="00C3326B" w:rsidRPr="005C7427">
        <w:rPr>
          <w:color w:val="000000" w:themeColor="text1"/>
        </w:rPr>
        <w:t xml:space="preserve"> </w:t>
      </w:r>
      <w:r w:rsidR="00874B7A" w:rsidRPr="005C7427">
        <w:rPr>
          <w:color w:val="000000" w:themeColor="text1"/>
        </w:rPr>
        <w:fldChar w:fldCharType="begin" w:fldLock="1"/>
      </w:r>
      <w:r w:rsidR="00432FBB" w:rsidRPr="005C7427">
        <w:rPr>
          <w:color w:val="000000" w:themeColor="text1"/>
        </w:rPr>
        <w:instrText>ADDIN CSL_CITATION {"citationItems":[{"id":"ITEM-1","itemData":{"DOI":"10.1051/lait:2002013","ISSN":"00237302","abstract":"Crystallization and polymorphic evolutions of triacylglycerols (TG), at 4 °C, in cream and anhydrous milk fat (AMF) samples were studied using high-sensitivity differential scanning calorimetry (DSC), time-resolved synchrotron X-ray diffraction (XRD) and density measurement, and compared as a function of time after quenching from 60 to 4 °C. The evolution of the two crystalline structures initially formed in both samples, corresponding to a metastable 2L (47 Å) and a 3L (70.5 Å) lamellar organization with hexagonal chain packings (α form), were monitored in isothermal conditions at 4 °C as a function of time t. For t&gt; 15 min, short spacings showed the formation of a β' packing of the chains in coexistence with the α form. In AMF, the occurrence of some β form was also recorded. For long spacings, a 2L (39 Å) structure was formed in cream with the 3L (70.5 Å) structure still being preponderant after conditioning for 30 rain at 4 °C. In AMF samples, a TG polymorphic transition 3L (70.5 Å) → 2L (39 Å) + 3L (66 Å), correlated with an exothermic peak recorded simultaneously by DSC, was clearly visible. At t ≥ 100 h conditioning at 4 °C, the same crystalline structures were found in cream and AMF with the coexistence of at least a 2L (40.5 Å) and a 3L (54.2 Å) longitudinal organization, associated with α, β'2, β'1 and β packings of the chains. The melting behaviors of cream and AMF were monitored on heating at 2 °C·min-1 by coupled XRD as a function of temperature and DSC experiments. The absence of further structural evolution and polymorphic transition until final melting demonstrates the relative stability of the structure formed. The evolution of cream density after quenching to 4 °C revealed two transitions, the amplitudes, rates and duration of which coincided with DSC and XRD experiments. All data are in agreement in demonstrating that two transitions, a fast and a slow one, occur in dairy products after fast cooling to 4 °C.","author":[{"dropping-particle":"","family":"Lopez","given":"Christelle","non-dropping-particle":"","parse-names":false,"suffix":""},{"dropping-particle":"","family":"Bourgaux","given":"Claudie","non-dropping-particle":"","parse-names":false,"suffix":""},{"dropping-particle":"","family":"Lesieur","given":"Pierre","non-dropping-particle":"","parse-names":false,"suffix":""},{"dropping-particle":"","family":"Ollivon","given":"Michel","non-dropping-particle":"","parse-names":false,"suffix":""}],"container-title":"Lait","id":"ITEM-1","issue":"3","issued":{"date-parts":[["2002","5","1"]]},"page":"317-335","publisher":"EDP Sciences","title":"Crystalline structures formed in cream and anhydrous milk fat at 4 °C","type":"article-journal","volume":"82"},"uris":["http://www.mendeley.com/documents/?uuid=0c93718d-114f-336d-8b60-3263bbdd5694"]}],"mendeley":{"formattedCitation":"(Christelle Lopez, Bourgaux, Lesieur, &amp; Ollivon, 2002)","plainTextFormattedCitation":"(Christelle Lopez, Bourgaux, Lesieur, &amp; Ollivon, 2002)","previouslyFormattedCitation":"(Christelle Lopez, Bourgaux, Lesieur, &amp; Ollivon, 2002)"},"properties":{"noteIndex":0},"schema":"https://github.com/citation-style-language/schema/raw/master/csl-citation.json"}</w:instrText>
      </w:r>
      <w:r w:rsidR="00874B7A" w:rsidRPr="005C7427">
        <w:rPr>
          <w:color w:val="000000" w:themeColor="text1"/>
        </w:rPr>
        <w:fldChar w:fldCharType="separate"/>
      </w:r>
      <w:r w:rsidR="009B1ACB" w:rsidRPr="005C7427">
        <w:rPr>
          <w:noProof/>
          <w:color w:val="000000" w:themeColor="text1"/>
        </w:rPr>
        <w:t>(Christelle Lopez, Bourgaux, Lesieur, &amp; Ollivon, 2002)</w:t>
      </w:r>
      <w:r w:rsidR="00874B7A" w:rsidRPr="005C7427">
        <w:rPr>
          <w:color w:val="000000" w:themeColor="text1"/>
        </w:rPr>
        <w:fldChar w:fldCharType="end"/>
      </w:r>
      <w:r w:rsidR="004A3FA0" w:rsidRPr="005C7427">
        <w:rPr>
          <w:color w:val="000000" w:themeColor="text1"/>
        </w:rPr>
        <w:t>.</w:t>
      </w:r>
      <w:r w:rsidR="008131B7" w:rsidRPr="005C7427">
        <w:rPr>
          <w:color w:val="000000" w:themeColor="text1"/>
        </w:rPr>
        <w:t xml:space="preserve"> </w:t>
      </w:r>
      <w:r w:rsidR="0043678E" w:rsidRPr="005C7427">
        <w:rPr>
          <w:color w:val="000000" w:themeColor="text1"/>
        </w:rPr>
        <w:t>Therefore, i</w:t>
      </w:r>
      <w:r w:rsidR="00874B7A" w:rsidRPr="005C7427">
        <w:rPr>
          <w:color w:val="000000" w:themeColor="text1"/>
        </w:rPr>
        <w:t>t is</w:t>
      </w:r>
      <w:r w:rsidR="00C578C5" w:rsidRPr="005C7427">
        <w:rPr>
          <w:color w:val="000000" w:themeColor="text1"/>
        </w:rPr>
        <w:t xml:space="preserve"> not</w:t>
      </w:r>
      <w:r w:rsidR="00874B7A" w:rsidRPr="005C7427">
        <w:rPr>
          <w:color w:val="000000" w:themeColor="text1"/>
        </w:rPr>
        <w:t xml:space="preserve"> surprising that</w:t>
      </w:r>
      <w:r w:rsidR="00C578C5" w:rsidRPr="005C7427">
        <w:rPr>
          <w:color w:val="000000" w:themeColor="text1"/>
        </w:rPr>
        <w:t xml:space="preserve"> greater</w:t>
      </w:r>
      <w:r w:rsidR="00ED2C75" w:rsidRPr="005C7427">
        <w:rPr>
          <w:color w:val="000000" w:themeColor="text1"/>
        </w:rPr>
        <w:t xml:space="preserve"> portion</w:t>
      </w:r>
      <w:r w:rsidR="00C578C5" w:rsidRPr="005C7427">
        <w:rPr>
          <w:color w:val="000000" w:themeColor="text1"/>
        </w:rPr>
        <w:t>s</w:t>
      </w:r>
      <w:r w:rsidR="00ED2C75" w:rsidRPr="005C7427">
        <w:rPr>
          <w:color w:val="000000" w:themeColor="text1"/>
        </w:rPr>
        <w:t xml:space="preserve"> of short</w:t>
      </w:r>
      <w:r w:rsidR="00D60DAA" w:rsidRPr="005C7427">
        <w:rPr>
          <w:color w:val="000000" w:themeColor="text1"/>
        </w:rPr>
        <w:t>-FA</w:t>
      </w:r>
      <w:r w:rsidR="00ED2C75" w:rsidRPr="005C7427">
        <w:rPr>
          <w:color w:val="000000" w:themeColor="text1"/>
        </w:rPr>
        <w:t xml:space="preserve"> </w:t>
      </w:r>
      <w:r w:rsidR="009D3644" w:rsidRPr="005C7427">
        <w:rPr>
          <w:color w:val="000000" w:themeColor="text1"/>
        </w:rPr>
        <w:t xml:space="preserve">remain liquid and </w:t>
      </w:r>
      <w:r w:rsidR="00314D7D" w:rsidRPr="005C7427">
        <w:rPr>
          <w:color w:val="000000" w:themeColor="text1"/>
        </w:rPr>
        <w:t xml:space="preserve">accumulate </w:t>
      </w:r>
      <w:r w:rsidR="00C578C5" w:rsidRPr="005C7427">
        <w:rPr>
          <w:color w:val="000000" w:themeColor="text1"/>
        </w:rPr>
        <w:t xml:space="preserve">also </w:t>
      </w:r>
      <w:r w:rsidR="00314D7D" w:rsidRPr="005C7427">
        <w:rPr>
          <w:color w:val="000000" w:themeColor="text1"/>
        </w:rPr>
        <w:t xml:space="preserve">in the liquid </w:t>
      </w:r>
      <w:r w:rsidR="004620EE" w:rsidRPr="005C7427">
        <w:rPr>
          <w:color w:val="000000" w:themeColor="text1"/>
        </w:rPr>
        <w:t xml:space="preserve">Olein </w:t>
      </w:r>
      <w:r w:rsidR="00492552" w:rsidRPr="005C7427">
        <w:rPr>
          <w:color w:val="000000" w:themeColor="text1"/>
        </w:rPr>
        <w:t>fraction</w:t>
      </w:r>
      <w:r w:rsidR="00813DE3" w:rsidRPr="005C7427">
        <w:rPr>
          <w:color w:val="000000" w:themeColor="text1"/>
        </w:rPr>
        <w:t xml:space="preserve"> during fractionation</w:t>
      </w:r>
      <w:r w:rsidR="00F0648F" w:rsidRPr="005C7427">
        <w:rPr>
          <w:color w:val="000000" w:themeColor="text1"/>
        </w:rPr>
        <w:t xml:space="preserve"> (</w:t>
      </w:r>
      <w:r w:rsidR="00357EDF" w:rsidRPr="005C7427">
        <w:rPr>
          <w:b/>
          <w:bCs/>
          <w:color w:val="000000" w:themeColor="text1"/>
        </w:rPr>
        <w:t>Figure 2</w:t>
      </w:r>
      <w:r w:rsidR="00F0648F" w:rsidRPr="005C7427">
        <w:rPr>
          <w:color w:val="000000" w:themeColor="text1"/>
        </w:rPr>
        <w:t>)</w:t>
      </w:r>
      <w:r w:rsidR="00492552" w:rsidRPr="005C7427">
        <w:rPr>
          <w:color w:val="000000" w:themeColor="text1"/>
        </w:rPr>
        <w:t>.</w:t>
      </w:r>
    </w:p>
    <w:p w14:paraId="0818B4E6" w14:textId="77777777" w:rsidR="007069DA" w:rsidRDefault="007069DA">
      <w:pPr>
        <w:rPr>
          <w:b/>
          <w:bCs/>
        </w:rPr>
      </w:pPr>
      <w:r>
        <w:rPr>
          <w:b/>
          <w:bCs/>
        </w:rPr>
        <w:br w:type="page"/>
      </w:r>
    </w:p>
    <w:p w14:paraId="1F831114" w14:textId="6A638CAD" w:rsidR="007F7B25" w:rsidRPr="005C7427" w:rsidRDefault="00C578C5" w:rsidP="007F7B25">
      <w:pPr>
        <w:rPr>
          <w:b/>
          <w:bCs/>
        </w:rPr>
      </w:pPr>
      <w:r w:rsidRPr="005C7427">
        <w:rPr>
          <w:b/>
          <w:bCs/>
        </w:rPr>
        <w:lastRenderedPageBreak/>
        <w:t xml:space="preserve">3.3 </w:t>
      </w:r>
      <w:r w:rsidR="00254B2C" w:rsidRPr="005C7427">
        <w:rPr>
          <w:b/>
          <w:bCs/>
        </w:rPr>
        <w:t xml:space="preserve">Kinetics and </w:t>
      </w:r>
      <w:r w:rsidR="00FF7A20" w:rsidRPr="005C7427">
        <w:rPr>
          <w:b/>
          <w:bCs/>
        </w:rPr>
        <w:t>E</w:t>
      </w:r>
      <w:r w:rsidR="00254B2C" w:rsidRPr="005C7427">
        <w:rPr>
          <w:b/>
          <w:bCs/>
        </w:rPr>
        <w:t xml:space="preserve">volution of </w:t>
      </w:r>
      <w:r w:rsidR="00FF7A20" w:rsidRPr="005C7427">
        <w:rPr>
          <w:b/>
          <w:bCs/>
        </w:rPr>
        <w:t>C</w:t>
      </w:r>
      <w:r w:rsidR="00254B2C" w:rsidRPr="005C7427">
        <w:rPr>
          <w:b/>
          <w:bCs/>
        </w:rPr>
        <w:t>rystal</w:t>
      </w:r>
      <w:r w:rsidR="00622BD7" w:rsidRPr="005C7427">
        <w:rPr>
          <w:b/>
          <w:bCs/>
        </w:rPr>
        <w:t xml:space="preserve"> </w:t>
      </w:r>
      <w:r w:rsidR="00FF7A20" w:rsidRPr="005C7427">
        <w:rPr>
          <w:b/>
          <w:bCs/>
        </w:rPr>
        <w:t>F</w:t>
      </w:r>
      <w:r w:rsidR="00567CB4" w:rsidRPr="005C7427">
        <w:rPr>
          <w:b/>
          <w:bCs/>
        </w:rPr>
        <w:t xml:space="preserve">ormation </w:t>
      </w:r>
      <w:r w:rsidR="00622BD7" w:rsidRPr="005C7427">
        <w:rPr>
          <w:b/>
          <w:bCs/>
        </w:rPr>
        <w:t xml:space="preserve">as </w:t>
      </w:r>
      <w:r w:rsidR="00FF7A20" w:rsidRPr="005C7427">
        <w:rPr>
          <w:b/>
          <w:bCs/>
        </w:rPr>
        <w:t>A</w:t>
      </w:r>
      <w:r w:rsidR="00622BD7" w:rsidRPr="005C7427">
        <w:rPr>
          <w:b/>
          <w:bCs/>
        </w:rPr>
        <w:t xml:space="preserve">ffected by </w:t>
      </w:r>
      <w:r w:rsidR="00FF7A20" w:rsidRPr="005C7427">
        <w:rPr>
          <w:b/>
          <w:bCs/>
        </w:rPr>
        <w:t>D</w:t>
      </w:r>
      <w:r w:rsidR="00622BD7" w:rsidRPr="005C7427">
        <w:rPr>
          <w:b/>
          <w:bCs/>
        </w:rPr>
        <w:t xml:space="preserve">ifferent TAG </w:t>
      </w:r>
      <w:r w:rsidR="00FF7A20" w:rsidRPr="005C7427">
        <w:rPr>
          <w:b/>
          <w:bCs/>
        </w:rPr>
        <w:t>C</w:t>
      </w:r>
      <w:r w:rsidR="00622BD7" w:rsidRPr="005C7427">
        <w:rPr>
          <w:b/>
          <w:bCs/>
        </w:rPr>
        <w:t>omposition</w:t>
      </w:r>
      <w:r w:rsidR="00567CB4" w:rsidRPr="005C7427">
        <w:rPr>
          <w:b/>
          <w:bCs/>
        </w:rPr>
        <w:t>s</w:t>
      </w:r>
    </w:p>
    <w:p w14:paraId="103DF79D" w14:textId="68D46559" w:rsidR="00FF7A20" w:rsidRPr="005C7427" w:rsidRDefault="00097193" w:rsidP="00710763">
      <w:pPr>
        <w:spacing w:line="312" w:lineRule="auto"/>
        <w:jc w:val="both"/>
      </w:pPr>
      <w:r w:rsidRPr="005C7427">
        <w:t>The phase evolution</w:t>
      </w:r>
      <w:r w:rsidR="001735BE" w:rsidRPr="005C7427">
        <w:t xml:space="preserve"> overview</w:t>
      </w:r>
      <w:r w:rsidRPr="005C7427">
        <w:t xml:space="preserve"> of </w:t>
      </w:r>
      <w:r w:rsidR="00567CB4" w:rsidRPr="005C7427">
        <w:t>all</w:t>
      </w:r>
      <w:r w:rsidRPr="005C7427">
        <w:t xml:space="preserve"> </w:t>
      </w:r>
      <w:r w:rsidR="005F133D" w:rsidRPr="005C7427">
        <w:t xml:space="preserve">four </w:t>
      </w:r>
      <w:r w:rsidR="00AA64D6" w:rsidRPr="005C7427">
        <w:t xml:space="preserve">milk fat </w:t>
      </w:r>
      <w:r w:rsidR="00567CB4" w:rsidRPr="005C7427">
        <w:t>samples</w:t>
      </w:r>
      <w:r w:rsidR="005F133D" w:rsidRPr="005C7427">
        <w:t xml:space="preserve"> </w:t>
      </w:r>
      <w:r w:rsidRPr="005C7427">
        <w:t xml:space="preserve">and </w:t>
      </w:r>
      <w:r w:rsidR="005F133D" w:rsidRPr="005C7427">
        <w:t xml:space="preserve">with the three </w:t>
      </w:r>
      <w:r w:rsidRPr="005C7427">
        <w:t xml:space="preserve">different </w:t>
      </w:r>
      <w:r w:rsidR="0079737A" w:rsidRPr="005C7427">
        <w:t xml:space="preserve">applied </w:t>
      </w:r>
      <w:r w:rsidRPr="005C7427">
        <w:t xml:space="preserve">thermal procedures </w:t>
      </w:r>
      <w:r w:rsidR="00813DE3" w:rsidRPr="005C7427">
        <w:t>is</w:t>
      </w:r>
      <w:r w:rsidR="00575F7B" w:rsidRPr="005C7427">
        <w:t xml:space="preserve"> presented in </w:t>
      </w:r>
      <w:r w:rsidR="00357EDF" w:rsidRPr="005C7427">
        <w:rPr>
          <w:b/>
          <w:bCs/>
        </w:rPr>
        <w:t>Figure 4</w:t>
      </w:r>
      <w:r w:rsidR="005F17DC" w:rsidRPr="005C7427">
        <w:rPr>
          <w:b/>
          <w:bCs/>
        </w:rPr>
        <w:t>.</w:t>
      </w:r>
      <w:r w:rsidR="005F17DC" w:rsidRPr="005C7427">
        <w:t xml:space="preserve"> </w:t>
      </w:r>
      <w:r w:rsidR="00710763" w:rsidRPr="005C7427">
        <w:t>All</w:t>
      </w:r>
      <w:r w:rsidR="006F1909" w:rsidRPr="005C7427">
        <w:t xml:space="preserve"> detailed </w:t>
      </w:r>
      <w:r w:rsidR="00BA53F9" w:rsidRPr="005C7427">
        <w:t xml:space="preserve">X-ray intensity </w:t>
      </w:r>
      <w:r w:rsidR="00567CB4" w:rsidRPr="005C7427">
        <w:t>trends</w:t>
      </w:r>
      <w:r w:rsidR="006F1909" w:rsidRPr="005C7427">
        <w:t xml:space="preserve"> can be found </w:t>
      </w:r>
      <w:r w:rsidR="00743F92" w:rsidRPr="005C7427">
        <w:t xml:space="preserve">in </w:t>
      </w:r>
      <w:r w:rsidR="00575F7B" w:rsidRPr="005C7427">
        <w:t xml:space="preserve">the supporting information </w:t>
      </w:r>
      <w:r w:rsidR="0079737A" w:rsidRPr="005C7427">
        <w:rPr>
          <w:b/>
          <w:bCs/>
        </w:rPr>
        <w:t>F</w:t>
      </w:r>
      <w:r w:rsidR="00575F7B" w:rsidRPr="005C7427">
        <w:rPr>
          <w:b/>
          <w:bCs/>
        </w:rPr>
        <w:t>igure S</w:t>
      </w:r>
      <w:r w:rsidR="00A94AC5" w:rsidRPr="005C7427">
        <w:rPr>
          <w:b/>
          <w:bCs/>
        </w:rPr>
        <w:t>2</w:t>
      </w:r>
      <w:r w:rsidR="00DC60C2" w:rsidRPr="005C7427">
        <w:t xml:space="preserve"> and </w:t>
      </w:r>
      <w:r w:rsidR="00DC60C2" w:rsidRPr="005C7427">
        <w:rPr>
          <w:b/>
          <w:bCs/>
        </w:rPr>
        <w:t>S</w:t>
      </w:r>
      <w:r w:rsidR="00A94AC5" w:rsidRPr="005C7427">
        <w:rPr>
          <w:b/>
          <w:bCs/>
        </w:rPr>
        <w:t>3</w:t>
      </w:r>
      <w:r w:rsidR="00336267" w:rsidRPr="005C7427">
        <w:rPr>
          <w:b/>
          <w:bCs/>
        </w:rPr>
        <w:t>.</w:t>
      </w:r>
      <w:r w:rsidR="00575F7B" w:rsidRPr="005C7427">
        <w:t xml:space="preserve"> </w:t>
      </w:r>
      <w:r w:rsidR="006850CC" w:rsidRPr="005C7427">
        <w:t xml:space="preserve">The </w:t>
      </w:r>
      <w:r w:rsidR="005F133D" w:rsidRPr="005C7427">
        <w:t xml:space="preserve">twelve </w:t>
      </w:r>
      <w:r w:rsidR="006850CC" w:rsidRPr="005C7427">
        <w:t xml:space="preserve">different </w:t>
      </w:r>
      <w:r w:rsidR="00FA19F1" w:rsidRPr="005C7427">
        <w:t xml:space="preserve">experiments </w:t>
      </w:r>
      <w:r w:rsidR="002D70FF" w:rsidRPr="005C7427">
        <w:t xml:space="preserve">are further </w:t>
      </w:r>
      <w:r w:rsidR="00813DE3" w:rsidRPr="005C7427">
        <w:t xml:space="preserve">grouped based on </w:t>
      </w:r>
      <w:r w:rsidR="00FA19F1" w:rsidRPr="005C7427">
        <w:t>three</w:t>
      </w:r>
      <w:r w:rsidR="00813DE3" w:rsidRPr="005C7427">
        <w:t xml:space="preserve"> different</w:t>
      </w:r>
      <w:r w:rsidR="00FA19F1" w:rsidRPr="005C7427">
        <w:t xml:space="preserve"> </w:t>
      </w:r>
      <w:r w:rsidR="00710763" w:rsidRPr="005C7427">
        <w:t>characteristic crystallisation pathways</w:t>
      </w:r>
      <w:r w:rsidR="00813DE3" w:rsidRPr="005C7427">
        <w:t xml:space="preserve"> observed</w:t>
      </w:r>
      <w:r w:rsidR="001168C9" w:rsidRPr="005C7427">
        <w:t xml:space="preserve">. The first </w:t>
      </w:r>
      <w:r w:rsidR="00710763" w:rsidRPr="005C7427">
        <w:t>pathway</w:t>
      </w:r>
      <w:r w:rsidR="001168C9" w:rsidRPr="005C7427">
        <w:t xml:space="preserve"> (</w:t>
      </w:r>
      <w:r w:rsidR="00357EDF" w:rsidRPr="005C7427">
        <w:rPr>
          <w:b/>
          <w:bCs/>
        </w:rPr>
        <w:t>Figure 5</w:t>
      </w:r>
      <w:r w:rsidR="001168C9" w:rsidRPr="005C7427">
        <w:t xml:space="preserve">) shows </w:t>
      </w:r>
      <w:r w:rsidR="00710763" w:rsidRPr="005C7427">
        <w:t xml:space="preserve">a </w:t>
      </w:r>
      <w:r w:rsidR="002D70FF" w:rsidRPr="005C7427">
        <w:t>phase evolution</w:t>
      </w:r>
      <w:r w:rsidR="00710763" w:rsidRPr="005C7427">
        <w:t>,</w:t>
      </w:r>
      <w:r w:rsidR="002D70FF" w:rsidRPr="005C7427">
        <w:t xml:space="preserve"> wh</w:t>
      </w:r>
      <w:r w:rsidR="008C655D" w:rsidRPr="005C7427">
        <w:t>ere only the α-polymorph</w:t>
      </w:r>
      <w:r w:rsidR="00710763" w:rsidRPr="005C7427">
        <w:t>s</w:t>
      </w:r>
      <w:r w:rsidR="008C655D" w:rsidRPr="005C7427">
        <w:t xml:space="preserve"> </w:t>
      </w:r>
      <w:r w:rsidR="00710763" w:rsidRPr="005C7427">
        <w:t>are</w:t>
      </w:r>
      <w:r w:rsidR="008C655D" w:rsidRPr="005C7427">
        <w:t xml:space="preserve"> observed</w:t>
      </w:r>
      <w:r w:rsidR="00D97A25" w:rsidRPr="005C7427">
        <w:t xml:space="preserve"> during the cooling and heating</w:t>
      </w:r>
      <w:r w:rsidR="00710763" w:rsidRPr="005C7427">
        <w:t xml:space="preserve"> ramps</w:t>
      </w:r>
      <w:r w:rsidR="00D4714C" w:rsidRPr="005C7427">
        <w:t xml:space="preserve">. </w:t>
      </w:r>
      <w:r w:rsidR="001E1B95" w:rsidRPr="005C7427">
        <w:t xml:space="preserve">This pattern is </w:t>
      </w:r>
      <w:r w:rsidR="00710763" w:rsidRPr="005C7427">
        <w:t xml:space="preserve">for instance </w:t>
      </w:r>
      <w:r w:rsidR="001E1B95" w:rsidRPr="005C7427">
        <w:t xml:space="preserve">observable </w:t>
      </w:r>
      <w:r w:rsidR="00710763" w:rsidRPr="005C7427">
        <w:t>in the</w:t>
      </w:r>
      <w:r w:rsidR="000325E1" w:rsidRPr="005C7427">
        <w:t xml:space="preserve"> </w:t>
      </w:r>
      <w:r w:rsidR="009C4628" w:rsidRPr="005C7427">
        <w:t>Olein</w:t>
      </w:r>
      <w:r w:rsidR="00710763" w:rsidRPr="005C7427">
        <w:t xml:space="preserve"> fraction</w:t>
      </w:r>
      <w:r w:rsidR="000325E1" w:rsidRPr="005C7427">
        <w:t xml:space="preserve"> at </w:t>
      </w:r>
      <w:r w:rsidR="00813DE3" w:rsidRPr="005C7427">
        <w:t xml:space="preserve">all the </w:t>
      </w:r>
      <w:r w:rsidR="00250DF3" w:rsidRPr="005C7427">
        <w:t>three different cooling rates (</w:t>
      </w:r>
      <w:r w:rsidR="00FA19F1" w:rsidRPr="005C7427">
        <w:t>-</w:t>
      </w:r>
      <w:r w:rsidR="00250DF3" w:rsidRPr="005C7427">
        <w:t xml:space="preserve">5, </w:t>
      </w:r>
      <w:r w:rsidR="00FA19F1" w:rsidRPr="005C7427">
        <w:t>-</w:t>
      </w:r>
      <w:r w:rsidR="00250DF3" w:rsidRPr="005C7427">
        <w:t xml:space="preserve">2 and </w:t>
      </w:r>
      <w:r w:rsidR="00FA19F1" w:rsidRPr="005C7427">
        <w:t>-</w:t>
      </w:r>
      <w:r w:rsidR="00250DF3" w:rsidRPr="005C7427">
        <w:t xml:space="preserve">0.5 </w:t>
      </w:r>
      <w:r w:rsidR="00250DF3" w:rsidRPr="005C7427">
        <w:rPr>
          <w:rFonts w:cstheme="minorHAnsi"/>
        </w:rPr>
        <w:t>°</w:t>
      </w:r>
      <w:r w:rsidR="00250DF3" w:rsidRPr="005C7427">
        <w:t>C/min)</w:t>
      </w:r>
      <w:r w:rsidR="00614254" w:rsidRPr="005C7427">
        <w:t xml:space="preserve">. Due to its low </w:t>
      </w:r>
      <w:r w:rsidR="00710763" w:rsidRPr="005C7427">
        <w:t>all</w:t>
      </w:r>
      <w:r w:rsidR="00614254" w:rsidRPr="005C7427">
        <w:t xml:space="preserve">-SFA content, </w:t>
      </w:r>
      <w:r w:rsidR="00680ED6" w:rsidRPr="005C7427">
        <w:t xml:space="preserve">the </w:t>
      </w:r>
      <w:r w:rsidR="00DB7191" w:rsidRPr="005C7427">
        <w:t xml:space="preserve">X-ray measurements </w:t>
      </w:r>
      <w:r w:rsidR="00710763" w:rsidRPr="005C7427">
        <w:t>confirm</w:t>
      </w:r>
      <w:r w:rsidR="003842BB" w:rsidRPr="005C7427">
        <w:t xml:space="preserve"> that the </w:t>
      </w:r>
      <w:r w:rsidR="00680ED6" w:rsidRPr="005C7427">
        <w:t xml:space="preserve">main crystalline form is </w:t>
      </w:r>
      <w:r w:rsidR="00595EC9" w:rsidRPr="005C7427">
        <w:t xml:space="preserve">in the </w:t>
      </w:r>
      <w:r w:rsidR="00680ED6" w:rsidRPr="005C7427">
        <w:t xml:space="preserve">3L </w:t>
      </w:r>
      <w:r w:rsidR="00C31D23" w:rsidRPr="005C7427">
        <w:t>stacking architecture</w:t>
      </w:r>
      <w:r w:rsidR="003842BB" w:rsidRPr="005C7427">
        <w:t>. Th</w:t>
      </w:r>
      <w:r w:rsidR="00813DE3" w:rsidRPr="005C7427">
        <w:t>is crystal</w:t>
      </w:r>
      <w:r w:rsidR="003842BB" w:rsidRPr="005C7427">
        <w:t xml:space="preserve"> </w:t>
      </w:r>
      <w:r w:rsidR="000F6251" w:rsidRPr="005C7427">
        <w:t>structure</w:t>
      </w:r>
      <w:r w:rsidR="00C31D23" w:rsidRPr="005C7427">
        <w:t xml:space="preserve"> nucleated during </w:t>
      </w:r>
      <w:r w:rsidR="00710763" w:rsidRPr="005C7427">
        <w:t xml:space="preserve">the </w:t>
      </w:r>
      <w:r w:rsidR="00C31D23" w:rsidRPr="005C7427">
        <w:t xml:space="preserve">cooling </w:t>
      </w:r>
      <w:r w:rsidR="00813DE3" w:rsidRPr="005C7427">
        <w:t>profile</w:t>
      </w:r>
      <w:r w:rsidR="00710763" w:rsidRPr="005C7427">
        <w:t xml:space="preserve"> </w:t>
      </w:r>
      <w:r w:rsidR="00C31D23" w:rsidRPr="005C7427">
        <w:t xml:space="preserve">and subsequently melted </w:t>
      </w:r>
      <w:r w:rsidR="000D3BA1" w:rsidRPr="005C7427">
        <w:t>up</w:t>
      </w:r>
      <w:r w:rsidR="00C31D23" w:rsidRPr="005C7427">
        <w:t xml:space="preserve">on heating without </w:t>
      </w:r>
      <w:r w:rsidR="00D46F18" w:rsidRPr="005C7427">
        <w:t xml:space="preserve">any polymorphic transformation. </w:t>
      </w:r>
      <w:r w:rsidR="009347D1" w:rsidRPr="005C7427">
        <w:t xml:space="preserve">The thermogram </w:t>
      </w:r>
      <w:r w:rsidR="00A13653" w:rsidRPr="005C7427">
        <w:t>(</w:t>
      </w:r>
      <w:r w:rsidR="00A13653" w:rsidRPr="005C7427">
        <w:rPr>
          <w:b/>
          <w:bCs/>
        </w:rPr>
        <w:t>Figure 5</w:t>
      </w:r>
      <w:r w:rsidR="00A13653" w:rsidRPr="005C7427">
        <w:t xml:space="preserve">, bottom panels) </w:t>
      </w:r>
      <w:r w:rsidR="009347D1" w:rsidRPr="005C7427">
        <w:t>agrees</w:t>
      </w:r>
      <w:r w:rsidR="00A72CED" w:rsidRPr="005C7427">
        <w:t xml:space="preserve"> broadly</w:t>
      </w:r>
      <w:r w:rsidR="009347D1" w:rsidRPr="005C7427">
        <w:t xml:space="preserve"> with</w:t>
      </w:r>
      <w:r w:rsidR="000D3BA1" w:rsidRPr="005C7427">
        <w:t xml:space="preserve"> the</w:t>
      </w:r>
      <w:r w:rsidR="009347D1" w:rsidRPr="005C7427">
        <w:t xml:space="preserve"> X-ray observation</w:t>
      </w:r>
      <w:r w:rsidR="00DB063A" w:rsidRPr="005C7427">
        <w:t xml:space="preserve"> </w:t>
      </w:r>
      <w:r w:rsidR="000D3BA1" w:rsidRPr="005C7427">
        <w:t xml:space="preserve">as </w:t>
      </w:r>
      <w:r w:rsidR="001D1B16" w:rsidRPr="005C7427">
        <w:t xml:space="preserve">only </w:t>
      </w:r>
      <w:r w:rsidR="00FA19F1" w:rsidRPr="005C7427">
        <w:t xml:space="preserve">one </w:t>
      </w:r>
      <w:r w:rsidR="00DB063A" w:rsidRPr="005C7427">
        <w:t xml:space="preserve">major </w:t>
      </w:r>
      <w:r w:rsidR="009265EC" w:rsidRPr="005C7427">
        <w:t xml:space="preserve">exothermic (12.0 </w:t>
      </w:r>
      <w:r w:rsidR="009265EC" w:rsidRPr="005C7427">
        <w:rPr>
          <w:rFonts w:cstheme="minorHAnsi"/>
        </w:rPr>
        <w:t>°</w:t>
      </w:r>
      <w:r w:rsidR="009265EC" w:rsidRPr="005C7427">
        <w:t xml:space="preserve">C) </w:t>
      </w:r>
      <w:r w:rsidR="0087045B" w:rsidRPr="005C7427">
        <w:t>and</w:t>
      </w:r>
      <w:r w:rsidR="00E94DD8" w:rsidRPr="005C7427">
        <w:t xml:space="preserve"> </w:t>
      </w:r>
      <w:r w:rsidR="00FA19F1" w:rsidRPr="005C7427">
        <w:t xml:space="preserve">one </w:t>
      </w:r>
      <w:r w:rsidR="009265EC" w:rsidRPr="005C7427">
        <w:t>endothermic</w:t>
      </w:r>
      <w:r w:rsidR="005B138D" w:rsidRPr="005C7427">
        <w:t xml:space="preserve"> (17.1 </w:t>
      </w:r>
      <w:r w:rsidR="005B138D" w:rsidRPr="005C7427">
        <w:rPr>
          <w:rFonts w:cstheme="minorHAnsi"/>
        </w:rPr>
        <w:t>°</w:t>
      </w:r>
      <w:r w:rsidR="005B138D" w:rsidRPr="005C7427">
        <w:t xml:space="preserve">C) </w:t>
      </w:r>
      <w:r w:rsidR="0087045B" w:rsidRPr="005C7427">
        <w:t>peak</w:t>
      </w:r>
      <w:r w:rsidR="000D3BA1" w:rsidRPr="005C7427">
        <w:t xml:space="preserve"> are</w:t>
      </w:r>
      <w:r w:rsidR="0087045B" w:rsidRPr="005C7427">
        <w:t xml:space="preserve"> </w:t>
      </w:r>
      <w:r w:rsidR="00813DE3" w:rsidRPr="005C7427">
        <w:t xml:space="preserve">present </w:t>
      </w:r>
      <w:r w:rsidR="0087045B" w:rsidRPr="005C7427">
        <w:t>during cooling and heating, respectively</w:t>
      </w:r>
      <w:r w:rsidR="009347D1" w:rsidRPr="005C7427">
        <w:t xml:space="preserve">. However, </w:t>
      </w:r>
      <w:r w:rsidR="00595EC9" w:rsidRPr="005C7427">
        <w:t xml:space="preserve">an </w:t>
      </w:r>
      <w:r w:rsidR="00390173" w:rsidRPr="005C7427">
        <w:t xml:space="preserve">additional </w:t>
      </w:r>
      <w:r w:rsidR="00A72CED" w:rsidRPr="005C7427">
        <w:t xml:space="preserve">small </w:t>
      </w:r>
      <w:r w:rsidR="00390173" w:rsidRPr="005C7427">
        <w:t xml:space="preserve">exothermic </w:t>
      </w:r>
      <w:r w:rsidR="00B618B7" w:rsidRPr="005C7427">
        <w:t>event</w:t>
      </w:r>
      <w:r w:rsidR="000648C9" w:rsidRPr="005C7427">
        <w:t xml:space="preserve"> (12.5 </w:t>
      </w:r>
      <w:r w:rsidR="000648C9" w:rsidRPr="005C7427">
        <w:rPr>
          <w:rFonts w:cstheme="minorHAnsi"/>
        </w:rPr>
        <w:t>°</w:t>
      </w:r>
      <w:r w:rsidR="000648C9" w:rsidRPr="005C7427">
        <w:t>C)</w:t>
      </w:r>
      <w:r w:rsidR="00390173" w:rsidRPr="005C7427">
        <w:t xml:space="preserve"> is observed in the </w:t>
      </w:r>
      <w:r w:rsidR="00DA429F" w:rsidRPr="005C7427">
        <w:t xml:space="preserve">DSC </w:t>
      </w:r>
      <w:r w:rsidR="0045536F" w:rsidRPr="005C7427">
        <w:t>cooling regime</w:t>
      </w:r>
      <w:r w:rsidR="00595EC9" w:rsidRPr="005C7427">
        <w:t>,</w:t>
      </w:r>
      <w:r w:rsidR="0045536F" w:rsidRPr="005C7427">
        <w:t xml:space="preserve"> which can be associated with the nucleation of </w:t>
      </w:r>
      <w:r w:rsidR="009E187A" w:rsidRPr="005C7427">
        <w:t xml:space="preserve">α-2L crystals. </w:t>
      </w:r>
      <w:r w:rsidR="00926E26" w:rsidRPr="005C7427">
        <w:t>Correspondingly</w:t>
      </w:r>
      <w:r w:rsidR="009E187A" w:rsidRPr="005C7427">
        <w:t>,</w:t>
      </w:r>
      <w:r w:rsidR="00813DE3" w:rsidRPr="005C7427">
        <w:t xml:space="preserve"> a</w:t>
      </w:r>
      <w:r w:rsidR="009E187A" w:rsidRPr="005C7427">
        <w:t xml:space="preserve"> small endothermic peak </w:t>
      </w:r>
      <w:r w:rsidR="00E976C5" w:rsidRPr="005C7427">
        <w:t xml:space="preserve">(16 </w:t>
      </w:r>
      <w:r w:rsidR="00E976C5" w:rsidRPr="005C7427">
        <w:rPr>
          <w:rFonts w:cstheme="minorHAnsi"/>
        </w:rPr>
        <w:t>°</w:t>
      </w:r>
      <w:r w:rsidR="00E976C5" w:rsidRPr="005C7427">
        <w:t xml:space="preserve">C) </w:t>
      </w:r>
      <w:r w:rsidR="00813DE3" w:rsidRPr="005C7427">
        <w:t xml:space="preserve">was </w:t>
      </w:r>
      <w:r w:rsidR="009E187A" w:rsidRPr="005C7427">
        <w:t xml:space="preserve">also </w:t>
      </w:r>
      <w:r w:rsidR="00926E26" w:rsidRPr="005C7427">
        <w:t>observed during heating</w:t>
      </w:r>
      <w:r w:rsidR="00813DE3" w:rsidRPr="005C7427">
        <w:t>,</w:t>
      </w:r>
      <w:r w:rsidR="00926E26" w:rsidRPr="005C7427">
        <w:t xml:space="preserve"> </w:t>
      </w:r>
      <w:r w:rsidR="00813DE3" w:rsidRPr="005C7427">
        <w:t>which</w:t>
      </w:r>
      <w:r w:rsidR="00895AA3" w:rsidRPr="005C7427">
        <w:t xml:space="preserve"> can be associated with the melting of the same crystal</w:t>
      </w:r>
      <w:r w:rsidR="00813DE3" w:rsidRPr="005C7427">
        <w:t xml:space="preserve"> structure</w:t>
      </w:r>
      <w:r w:rsidR="00895AA3" w:rsidRPr="005C7427">
        <w:t xml:space="preserve">. </w:t>
      </w:r>
      <w:r w:rsidR="00710763" w:rsidRPr="005C7427">
        <w:t>Most likely</w:t>
      </w:r>
      <w:r w:rsidR="00895AA3" w:rsidRPr="005C7427">
        <w:t xml:space="preserve">, </w:t>
      </w:r>
      <w:r w:rsidR="00793137" w:rsidRPr="005C7427">
        <w:t xml:space="preserve">the </w:t>
      </w:r>
      <w:r w:rsidR="00710763" w:rsidRPr="005C7427">
        <w:t>all</w:t>
      </w:r>
      <w:r w:rsidR="00D756FF" w:rsidRPr="005C7427">
        <w:t>-</w:t>
      </w:r>
      <w:r w:rsidR="00793137" w:rsidRPr="005C7427">
        <w:t>SFA</w:t>
      </w:r>
      <w:r w:rsidR="00813DE3" w:rsidRPr="005C7427">
        <w:t xml:space="preserve"> TAGs</w:t>
      </w:r>
      <w:r w:rsidR="009078AA" w:rsidRPr="005C7427">
        <w:t xml:space="preserve"> in </w:t>
      </w:r>
      <w:r w:rsidR="00813DE3" w:rsidRPr="005C7427">
        <w:t xml:space="preserve">the </w:t>
      </w:r>
      <w:r w:rsidR="009C4628" w:rsidRPr="005C7427">
        <w:t>Olein</w:t>
      </w:r>
      <w:r w:rsidR="00710763" w:rsidRPr="005C7427">
        <w:t xml:space="preserve"> fraction</w:t>
      </w:r>
      <w:r w:rsidR="009078AA" w:rsidRPr="005C7427">
        <w:t xml:space="preserve"> (</w:t>
      </w:r>
      <w:r w:rsidR="00813DE3" w:rsidRPr="005C7427">
        <w:t xml:space="preserve">about 4% as shown in </w:t>
      </w:r>
      <w:r w:rsidR="009078AA" w:rsidRPr="005C7427">
        <w:rPr>
          <w:b/>
          <w:bCs/>
        </w:rPr>
        <w:t>Table 1</w:t>
      </w:r>
      <w:r w:rsidR="009078AA" w:rsidRPr="005C7427">
        <w:t>) is responsible for these</w:t>
      </w:r>
      <w:r w:rsidR="00A95DF2" w:rsidRPr="005C7427">
        <w:t xml:space="preserve"> thermogram results.</w:t>
      </w:r>
      <w:r w:rsidR="00011ADD" w:rsidRPr="005C7427">
        <w:t xml:space="preserve"> However, these additional subtle peaks </w:t>
      </w:r>
      <w:r w:rsidR="00BB3621" w:rsidRPr="005C7427">
        <w:t>were</w:t>
      </w:r>
      <w:r w:rsidR="00011ADD" w:rsidRPr="005C7427">
        <w:t xml:space="preserve"> not captured in </w:t>
      </w:r>
      <w:r w:rsidR="00813DE3" w:rsidRPr="005C7427">
        <w:t xml:space="preserve">the </w:t>
      </w:r>
      <w:r w:rsidR="00011ADD" w:rsidRPr="005C7427">
        <w:t>SAXS measurements</w:t>
      </w:r>
      <w:r w:rsidR="00954D13" w:rsidRPr="005C7427">
        <w:t xml:space="preserve"> (</w:t>
      </w:r>
      <w:r w:rsidR="00954D13" w:rsidRPr="007A2130">
        <w:rPr>
          <w:b/>
          <w:bCs/>
        </w:rPr>
        <w:t>Figure 5</w:t>
      </w:r>
      <w:r w:rsidR="00954D13" w:rsidRPr="005C7427">
        <w:t>, top panels)</w:t>
      </w:r>
      <w:r w:rsidR="00011ADD" w:rsidRPr="005C7427">
        <w:t>.</w:t>
      </w:r>
      <w:r w:rsidR="00A95DF2" w:rsidRPr="005C7427">
        <w:t xml:space="preserve"> Difference</w:t>
      </w:r>
      <w:r w:rsidR="00710763" w:rsidRPr="005C7427">
        <w:t>s</w:t>
      </w:r>
      <w:r w:rsidR="00A95DF2" w:rsidRPr="005C7427">
        <w:t xml:space="preserve"> </w:t>
      </w:r>
      <w:r w:rsidR="007811D0" w:rsidRPr="005C7427">
        <w:t xml:space="preserve">in SAXS and DSC measurements </w:t>
      </w:r>
      <w:r w:rsidR="000D3BA1" w:rsidRPr="005C7427">
        <w:t>can be explained considering the</w:t>
      </w:r>
      <w:r w:rsidR="0032502D" w:rsidRPr="005C7427">
        <w:t xml:space="preserve"> difference </w:t>
      </w:r>
      <w:r w:rsidR="00DE21C9" w:rsidRPr="005C7427">
        <w:t>in</w:t>
      </w:r>
      <w:r w:rsidR="0032502D" w:rsidRPr="005C7427">
        <w:t xml:space="preserve"> the amount of </w:t>
      </w:r>
      <w:r w:rsidR="000D3BA1" w:rsidRPr="005C7427">
        <w:t xml:space="preserve">sample used </w:t>
      </w:r>
      <w:r w:rsidR="00DE21C9" w:rsidRPr="005C7427">
        <w:t>and</w:t>
      </w:r>
      <w:r w:rsidR="00813DE3" w:rsidRPr="005C7427">
        <w:t xml:space="preserve"> the</w:t>
      </w:r>
      <w:r w:rsidR="00DE21C9" w:rsidRPr="005C7427">
        <w:t xml:space="preserve"> </w:t>
      </w:r>
      <w:r w:rsidR="00710763" w:rsidRPr="005C7427">
        <w:t xml:space="preserve">different </w:t>
      </w:r>
      <w:r w:rsidR="00DE21C9" w:rsidRPr="005C7427">
        <w:t>sample holder geometry</w:t>
      </w:r>
      <w:r w:rsidR="00F7344E" w:rsidRPr="005C7427">
        <w:t>,</w:t>
      </w:r>
      <w:r w:rsidR="00DE21C9" w:rsidRPr="005C7427">
        <w:t xml:space="preserve"> which result</w:t>
      </w:r>
      <w:r w:rsidR="00813DE3" w:rsidRPr="005C7427">
        <w:t>s</w:t>
      </w:r>
      <w:r w:rsidR="00DE21C9" w:rsidRPr="005C7427">
        <w:t xml:space="preserve"> in slightly different heat exchange</w:t>
      </w:r>
      <w:r w:rsidR="002C4B31" w:rsidRPr="005C7427">
        <w:t xml:space="preserve"> efficiency</w:t>
      </w:r>
      <w:r w:rsidR="00B65B1C" w:rsidRPr="005C7427">
        <w:t xml:space="preserve"> albeit </w:t>
      </w:r>
      <w:r w:rsidR="00F7344E" w:rsidRPr="005C7427">
        <w:t xml:space="preserve">applying </w:t>
      </w:r>
      <w:r w:rsidR="00B65B1C" w:rsidRPr="005C7427">
        <w:t xml:space="preserve">the same thermal procedure. </w:t>
      </w:r>
      <w:r w:rsidR="00F7344E" w:rsidRPr="005C7427">
        <w:t>It is worth noting</w:t>
      </w:r>
      <w:r w:rsidR="00B65B1C" w:rsidRPr="005C7427">
        <w:t xml:space="preserve"> that in general,</w:t>
      </w:r>
      <w:r w:rsidR="00F7344E" w:rsidRPr="005C7427">
        <w:t xml:space="preserve"> the</w:t>
      </w:r>
      <w:r w:rsidR="00B65B1C" w:rsidRPr="005C7427">
        <w:t xml:space="preserve"> SAXS</w:t>
      </w:r>
      <w:r w:rsidR="00F7344E" w:rsidRPr="005C7427">
        <w:t xml:space="preserve"> experiments</w:t>
      </w:r>
      <w:r w:rsidR="00B65B1C" w:rsidRPr="005C7427">
        <w:t xml:space="preserve"> </w:t>
      </w:r>
      <w:r w:rsidR="00710763" w:rsidRPr="005C7427">
        <w:t xml:space="preserve">reveal </w:t>
      </w:r>
      <w:r w:rsidR="00F7344E" w:rsidRPr="005C7427">
        <w:t xml:space="preserve">a </w:t>
      </w:r>
      <w:r w:rsidR="00CD1632" w:rsidRPr="005C7427">
        <w:t xml:space="preserve">thermal lag </w:t>
      </w:r>
      <w:r w:rsidR="00057DBA" w:rsidRPr="005C7427">
        <w:t xml:space="preserve">when compared to DSC measurements </w:t>
      </w:r>
      <w:r w:rsidR="00CD1632" w:rsidRPr="005C7427">
        <w:t>(i.e.</w:t>
      </w:r>
      <w:r w:rsidR="00710763" w:rsidRPr="005C7427">
        <w:t>,</w:t>
      </w:r>
      <w:r w:rsidR="00CD1632" w:rsidRPr="005C7427">
        <w:t xml:space="preserve"> </w:t>
      </w:r>
      <w:r w:rsidR="00057DBA" w:rsidRPr="005C7427">
        <w:t xml:space="preserve">displaying </w:t>
      </w:r>
      <w:r w:rsidR="00CD1632" w:rsidRPr="005C7427">
        <w:t xml:space="preserve">lower nucleation and higher melting </w:t>
      </w:r>
      <w:r w:rsidR="004E0701" w:rsidRPr="005C7427">
        <w:t>point</w:t>
      </w:r>
      <w:r w:rsidR="00057DBA" w:rsidRPr="005C7427">
        <w:t>s</w:t>
      </w:r>
      <w:r w:rsidR="004E0701" w:rsidRPr="005C7427">
        <w:t xml:space="preserve">) </w:t>
      </w:r>
      <w:r w:rsidR="00057DBA" w:rsidRPr="005C7427">
        <w:t xml:space="preserve">due to </w:t>
      </w:r>
      <w:r w:rsidR="00F7344E" w:rsidRPr="005C7427">
        <w:t xml:space="preserve">a </w:t>
      </w:r>
      <w:r w:rsidR="00057DBA" w:rsidRPr="005C7427">
        <w:t>less efficient</w:t>
      </w:r>
      <w:r w:rsidR="00F7344E" w:rsidRPr="005C7427">
        <w:t xml:space="preserve"> heat transfer of the SAXS setup</w:t>
      </w:r>
      <w:r w:rsidR="00057DBA" w:rsidRPr="005C7427">
        <w:t xml:space="preserve"> (capillaries heated from both ends)</w:t>
      </w:r>
      <w:r w:rsidR="00F7344E" w:rsidRPr="005C7427">
        <w:t xml:space="preserve"> compared to the DSC pans</w:t>
      </w:r>
      <w:r w:rsidR="004E0701" w:rsidRPr="005C7427">
        <w:t>.</w:t>
      </w:r>
      <w:r w:rsidR="00AD1DBB" w:rsidRPr="005C7427">
        <w:t xml:space="preserve"> For example, the </w:t>
      </w:r>
      <w:r w:rsidR="005C56F8" w:rsidRPr="005C7427">
        <w:t xml:space="preserve">onset of α-3L nucleation is shown at </w:t>
      </w:r>
      <w:r w:rsidR="00203228" w:rsidRPr="005C7427">
        <w:t xml:space="preserve">9 </w:t>
      </w:r>
      <w:r w:rsidR="00E525C0" w:rsidRPr="005C7427">
        <w:t xml:space="preserve">and 12.0 </w:t>
      </w:r>
      <w:r w:rsidR="00203228" w:rsidRPr="005C7427">
        <w:rPr>
          <w:rFonts w:cstheme="minorHAnsi"/>
        </w:rPr>
        <w:t>°</w:t>
      </w:r>
      <w:r w:rsidR="00203228" w:rsidRPr="005C7427">
        <w:t>C for SAXS and DSC, respectively</w:t>
      </w:r>
      <w:r w:rsidR="0083620D" w:rsidRPr="005C7427">
        <w:t xml:space="preserve"> (</w:t>
      </w:r>
      <w:r w:rsidR="0083620D" w:rsidRPr="007A2130">
        <w:rPr>
          <w:b/>
          <w:bCs/>
        </w:rPr>
        <w:t>Figure 5</w:t>
      </w:r>
      <w:r w:rsidR="0083620D" w:rsidRPr="005C7427">
        <w:t>).</w:t>
      </w:r>
    </w:p>
    <w:p w14:paraId="20CC23C9" w14:textId="3D3CE05B" w:rsidR="008B2DEA" w:rsidRPr="005C7427" w:rsidRDefault="003C5355" w:rsidP="008E6001">
      <w:pPr>
        <w:spacing w:line="312" w:lineRule="auto"/>
        <w:jc w:val="both"/>
        <w:rPr>
          <w:rFonts w:cstheme="minorHAnsi"/>
        </w:rPr>
      </w:pPr>
      <w:r w:rsidRPr="005C7427">
        <w:t xml:space="preserve">The second </w:t>
      </w:r>
      <w:r w:rsidR="00673A98" w:rsidRPr="005C7427">
        <w:t xml:space="preserve">pathway </w:t>
      </w:r>
      <w:r w:rsidRPr="005C7427">
        <w:t>(</w:t>
      </w:r>
      <w:r w:rsidR="00357EDF" w:rsidRPr="005C7427">
        <w:rPr>
          <w:b/>
          <w:bCs/>
        </w:rPr>
        <w:t>Figure 6</w:t>
      </w:r>
      <w:r w:rsidRPr="005C7427">
        <w:t xml:space="preserve">) exhibits the formation of </w:t>
      </w:r>
      <w:r w:rsidR="002C4B31" w:rsidRPr="005C7427">
        <w:t>a</w:t>
      </w:r>
      <w:r w:rsidR="00DB32C1" w:rsidRPr="005C7427">
        <w:t>n</w:t>
      </w:r>
      <w:r w:rsidR="002C4B31" w:rsidRPr="005C7427">
        <w:t xml:space="preserve"> </w:t>
      </w:r>
      <w:r w:rsidRPr="005C7427">
        <w:t xml:space="preserve">α-polymorph during cooling and </w:t>
      </w:r>
      <w:r w:rsidR="002C4B31" w:rsidRPr="005C7427">
        <w:t xml:space="preserve">a </w:t>
      </w:r>
      <w:r w:rsidRPr="005C7427">
        <w:t xml:space="preserve">polymorphic transformation from α to </w:t>
      </w:r>
      <w:r w:rsidRPr="005C7427">
        <w:rPr>
          <w:rFonts w:cstheme="minorHAnsi"/>
        </w:rPr>
        <w:t>β</w:t>
      </w:r>
      <w:r w:rsidRPr="005C7427">
        <w:t xml:space="preserve">’ form </w:t>
      </w:r>
      <w:r w:rsidR="002C4B31" w:rsidRPr="005C7427">
        <w:t xml:space="preserve">upon </w:t>
      </w:r>
      <w:r w:rsidRPr="005C7427">
        <w:t xml:space="preserve">subsequent heating. This </w:t>
      </w:r>
      <w:r w:rsidR="002C4B31" w:rsidRPr="005C7427">
        <w:t xml:space="preserve">crystallisation </w:t>
      </w:r>
      <w:r w:rsidR="00673A98" w:rsidRPr="005C7427">
        <w:t xml:space="preserve">pathway </w:t>
      </w:r>
      <w:r w:rsidRPr="005C7427">
        <w:t xml:space="preserve">is the most </w:t>
      </w:r>
      <w:r w:rsidR="00EC7682" w:rsidRPr="005C7427">
        <w:t xml:space="preserve">common </w:t>
      </w:r>
      <w:r w:rsidRPr="005C7427">
        <w:t xml:space="preserve">among the three </w:t>
      </w:r>
      <w:r w:rsidR="00EC7682" w:rsidRPr="005C7427">
        <w:t>observed scenarios,</w:t>
      </w:r>
      <w:r w:rsidRPr="005C7427">
        <w:t xml:space="preserve"> </w:t>
      </w:r>
      <w:r w:rsidR="00EC7682" w:rsidRPr="005C7427">
        <w:t>and it was</w:t>
      </w:r>
      <w:r w:rsidRPr="005C7427">
        <w:t xml:space="preserve"> </w:t>
      </w:r>
      <w:r w:rsidR="002C4B31" w:rsidRPr="005C7427">
        <w:t xml:space="preserve">found </w:t>
      </w:r>
      <w:r w:rsidRPr="005C7427">
        <w:t xml:space="preserve">in </w:t>
      </w:r>
      <w:r w:rsidR="00EC7682" w:rsidRPr="005C7427">
        <w:t>e</w:t>
      </w:r>
      <w:r w:rsidR="00673A98" w:rsidRPr="005C7427">
        <w:t>i</w:t>
      </w:r>
      <w:r w:rsidR="00EC7682" w:rsidRPr="005C7427">
        <w:t>ght</w:t>
      </w:r>
      <w:r w:rsidRPr="005C7427">
        <w:t xml:space="preserve"> out of </w:t>
      </w:r>
      <w:r w:rsidR="00EC7682" w:rsidRPr="005C7427">
        <w:t>twelve experiments</w:t>
      </w:r>
      <w:r w:rsidR="00B547CC" w:rsidRPr="005C7427">
        <w:t>, i.e.</w:t>
      </w:r>
      <w:r w:rsidR="00440022" w:rsidRPr="005C7427">
        <w:t xml:space="preserve">, </w:t>
      </w:r>
      <w:r w:rsidR="009C4628" w:rsidRPr="005C7427">
        <w:t>Mid</w:t>
      </w:r>
      <w:r w:rsidR="00673A98" w:rsidRPr="005C7427">
        <w:t xml:space="preserve"> fraction</w:t>
      </w:r>
      <w:r w:rsidR="00440022" w:rsidRPr="005C7427">
        <w:t xml:space="preserve"> and </w:t>
      </w:r>
      <w:r w:rsidR="009C4628" w:rsidRPr="005C7427">
        <w:t>Whole</w:t>
      </w:r>
      <w:r w:rsidR="00673A98" w:rsidRPr="005C7427">
        <w:t xml:space="preserve"> F</w:t>
      </w:r>
      <w:r w:rsidR="009C4628" w:rsidRPr="005C7427">
        <w:t>at</w:t>
      </w:r>
      <w:r w:rsidR="00440022" w:rsidRPr="005C7427">
        <w:t xml:space="preserve"> for all </w:t>
      </w:r>
      <w:r w:rsidR="00EC7682" w:rsidRPr="005C7427">
        <w:t xml:space="preserve">cooling </w:t>
      </w:r>
      <w:r w:rsidR="00440022" w:rsidRPr="005C7427">
        <w:t xml:space="preserve">rates, </w:t>
      </w:r>
      <w:r w:rsidR="001E5409" w:rsidRPr="005C7427">
        <w:t xml:space="preserve">the </w:t>
      </w:r>
      <w:r w:rsidR="009C4628" w:rsidRPr="005C7427">
        <w:t>Stearin</w:t>
      </w:r>
      <w:r w:rsidR="00440022" w:rsidRPr="005C7427">
        <w:t xml:space="preserve"> </w:t>
      </w:r>
      <w:r w:rsidR="001E5409" w:rsidRPr="005C7427">
        <w:t xml:space="preserve">fraction </w:t>
      </w:r>
      <w:r w:rsidR="00440022" w:rsidRPr="005C7427">
        <w:t xml:space="preserve">at </w:t>
      </w:r>
      <w:r w:rsidR="00EC7682" w:rsidRPr="005C7427">
        <w:t>-</w:t>
      </w:r>
      <w:r w:rsidR="00440022" w:rsidRPr="005C7427">
        <w:t xml:space="preserve">5 and </w:t>
      </w:r>
      <w:r w:rsidR="00EC7682" w:rsidRPr="005C7427">
        <w:t>-</w:t>
      </w:r>
      <w:r w:rsidR="00440022" w:rsidRPr="005C7427">
        <w:t xml:space="preserve">2 </w:t>
      </w:r>
      <w:r w:rsidR="00440022" w:rsidRPr="005C7427">
        <w:rPr>
          <w:rFonts w:cstheme="minorHAnsi"/>
        </w:rPr>
        <w:t>°</w:t>
      </w:r>
      <w:r w:rsidR="00440022" w:rsidRPr="005C7427">
        <w:t>C/min rate</w:t>
      </w:r>
      <w:r w:rsidRPr="005C7427">
        <w:t xml:space="preserve"> (</w:t>
      </w:r>
      <w:r w:rsidR="00357EDF" w:rsidRPr="005C7427">
        <w:rPr>
          <w:b/>
          <w:bCs/>
        </w:rPr>
        <w:t>Figure 4</w:t>
      </w:r>
      <w:r w:rsidR="008C2384" w:rsidRPr="005C7427">
        <w:rPr>
          <w:b/>
          <w:bCs/>
        </w:rPr>
        <w:t>,</w:t>
      </w:r>
      <w:r w:rsidR="008C2384" w:rsidRPr="005C7427">
        <w:t xml:space="preserve"> </w:t>
      </w:r>
      <w:r w:rsidRPr="005C7427">
        <w:rPr>
          <w:b/>
          <w:bCs/>
        </w:rPr>
        <w:t>Figure S</w:t>
      </w:r>
      <w:r w:rsidR="00D4153D" w:rsidRPr="005C7427">
        <w:rPr>
          <w:b/>
          <w:bCs/>
        </w:rPr>
        <w:t>2</w:t>
      </w:r>
      <w:r w:rsidRPr="005C7427">
        <w:rPr>
          <w:b/>
          <w:bCs/>
        </w:rPr>
        <w:t xml:space="preserve"> and S</w:t>
      </w:r>
      <w:r w:rsidR="00D4153D" w:rsidRPr="005C7427">
        <w:rPr>
          <w:b/>
          <w:bCs/>
        </w:rPr>
        <w:t>3</w:t>
      </w:r>
      <w:r w:rsidRPr="005C7427">
        <w:t xml:space="preserve">). </w:t>
      </w:r>
      <w:r w:rsidR="00EC5810" w:rsidRPr="005C7427">
        <w:t xml:space="preserve">The formation of </w:t>
      </w:r>
      <w:r w:rsidR="0085415A" w:rsidRPr="005C7427">
        <w:rPr>
          <w:rFonts w:cstheme="minorHAnsi"/>
        </w:rPr>
        <w:t>α</w:t>
      </w:r>
      <w:r w:rsidR="0085415A" w:rsidRPr="005C7427">
        <w:t>-phase upon cooling is indicated by t</w:t>
      </w:r>
      <w:r w:rsidRPr="005C7427">
        <w:t>wo nucleation events</w:t>
      </w:r>
      <w:r w:rsidR="002C4B31" w:rsidRPr="005C7427">
        <w:t>,</w:t>
      </w:r>
      <w:r w:rsidRPr="005C7427">
        <w:t xml:space="preserve"> </w:t>
      </w:r>
      <w:r w:rsidR="0085415A" w:rsidRPr="005C7427">
        <w:t xml:space="preserve">as </w:t>
      </w:r>
      <w:r w:rsidRPr="005C7427">
        <w:t>observed on both SAXS and DSC measurements. The first, which occurs at higher temperature</w:t>
      </w:r>
      <w:r w:rsidR="00D41956" w:rsidRPr="005C7427">
        <w:t xml:space="preserve"> (</w:t>
      </w:r>
      <w:r w:rsidR="002C4B31" w:rsidRPr="005C7427">
        <w:t xml:space="preserve">between </w:t>
      </w:r>
      <w:r w:rsidR="00D41956" w:rsidRPr="005C7427">
        <w:t>1</w:t>
      </w:r>
      <w:r w:rsidR="00377D39" w:rsidRPr="005C7427">
        <w:t>8</w:t>
      </w:r>
      <w:r w:rsidR="00D41956" w:rsidRPr="005C7427">
        <w:t>-</w:t>
      </w:r>
      <w:r w:rsidR="00377D39" w:rsidRPr="005C7427">
        <w:t>2</w:t>
      </w:r>
      <w:r w:rsidR="00D41956" w:rsidRPr="005C7427">
        <w:t>5</w:t>
      </w:r>
      <w:r w:rsidR="00743837" w:rsidRPr="005C7427">
        <w:t xml:space="preserve"> </w:t>
      </w:r>
      <w:r w:rsidR="00743837" w:rsidRPr="005C7427">
        <w:rPr>
          <w:rFonts w:cstheme="minorHAnsi"/>
        </w:rPr>
        <w:t>°</w:t>
      </w:r>
      <w:r w:rsidR="00743837" w:rsidRPr="005C7427">
        <w:t>C</w:t>
      </w:r>
      <w:r w:rsidR="002C4B31" w:rsidRPr="005C7427">
        <w:t xml:space="preserve"> depending on the cooling rate</w:t>
      </w:r>
      <w:r w:rsidR="00377D39" w:rsidRPr="005C7427">
        <w:t xml:space="preserve">, </w:t>
      </w:r>
      <w:r w:rsidR="00377D39" w:rsidRPr="005C7427">
        <w:rPr>
          <w:b/>
          <w:bCs/>
        </w:rPr>
        <w:t>Table 2</w:t>
      </w:r>
      <w:r w:rsidR="00377D39" w:rsidRPr="005C7427">
        <w:t>)</w:t>
      </w:r>
      <w:r w:rsidRPr="005C7427">
        <w:t xml:space="preserve">, can be attributed to the formation of </w:t>
      </w:r>
      <w:r w:rsidR="001E5409" w:rsidRPr="005C7427">
        <w:rPr>
          <w:rFonts w:cstheme="minorHAnsi"/>
        </w:rPr>
        <w:t>α</w:t>
      </w:r>
      <w:r w:rsidR="001E5409" w:rsidRPr="005C7427">
        <w:t>-</w:t>
      </w:r>
      <w:r w:rsidRPr="005C7427">
        <w:t>2L crystals</w:t>
      </w:r>
      <w:r w:rsidR="00EC7682" w:rsidRPr="005C7427">
        <w:t>,</w:t>
      </w:r>
      <w:r w:rsidRPr="005C7427">
        <w:t xml:space="preserve"> whereas the second </w:t>
      </w:r>
      <w:r w:rsidR="00B71858" w:rsidRPr="005C7427">
        <w:t>nucleation</w:t>
      </w:r>
      <w:r w:rsidR="00EC7682" w:rsidRPr="005C7427">
        <w:t xml:space="preserve"> event</w:t>
      </w:r>
      <w:r w:rsidR="008A0E0B" w:rsidRPr="005C7427">
        <w:t xml:space="preserve"> at lower temperature</w:t>
      </w:r>
      <w:r w:rsidR="0004695C" w:rsidRPr="005C7427">
        <w:t xml:space="preserve"> (13-15 </w:t>
      </w:r>
      <w:r w:rsidR="0004695C" w:rsidRPr="005C7427">
        <w:rPr>
          <w:rFonts w:cstheme="minorHAnsi"/>
        </w:rPr>
        <w:t>°</w:t>
      </w:r>
      <w:r w:rsidR="0004695C" w:rsidRPr="005C7427">
        <w:t xml:space="preserve">C, </w:t>
      </w:r>
      <w:r w:rsidR="0004695C" w:rsidRPr="005C7427">
        <w:rPr>
          <w:b/>
          <w:bCs/>
        </w:rPr>
        <w:t>Table 2</w:t>
      </w:r>
      <w:r w:rsidR="0004695C" w:rsidRPr="005C7427">
        <w:t>)</w:t>
      </w:r>
      <w:r w:rsidR="00B71858" w:rsidRPr="005C7427">
        <w:t xml:space="preserve"> is attributed to the</w:t>
      </w:r>
      <w:r w:rsidR="00EC7682" w:rsidRPr="005C7427">
        <w:t xml:space="preserve"> appearance of</w:t>
      </w:r>
      <w:r w:rsidR="00B71858" w:rsidRPr="005C7427">
        <w:t xml:space="preserve"> </w:t>
      </w:r>
      <w:r w:rsidR="00B71858" w:rsidRPr="005C7427">
        <w:rPr>
          <w:rFonts w:cstheme="minorHAnsi"/>
        </w:rPr>
        <w:t xml:space="preserve">α-3L crystals. </w:t>
      </w:r>
      <w:r w:rsidR="0057659B" w:rsidRPr="005C7427">
        <w:rPr>
          <w:rFonts w:cstheme="minorHAnsi"/>
        </w:rPr>
        <w:t xml:space="preserve">It is worth </w:t>
      </w:r>
      <w:r w:rsidR="00EC7682" w:rsidRPr="005C7427">
        <w:rPr>
          <w:rFonts w:cstheme="minorHAnsi"/>
        </w:rPr>
        <w:t>noticing</w:t>
      </w:r>
      <w:r w:rsidR="0057659B" w:rsidRPr="005C7427">
        <w:rPr>
          <w:rFonts w:cstheme="minorHAnsi"/>
        </w:rPr>
        <w:t xml:space="preserve"> that the final </w:t>
      </w:r>
      <w:r w:rsidR="00EC7682" w:rsidRPr="005C7427">
        <w:rPr>
          <w:rFonts w:cstheme="minorHAnsi"/>
        </w:rPr>
        <w:t xml:space="preserve">amount </w:t>
      </w:r>
      <w:r w:rsidR="0057659B" w:rsidRPr="005C7427">
        <w:rPr>
          <w:rFonts w:cstheme="minorHAnsi"/>
        </w:rPr>
        <w:t xml:space="preserve">of the </w:t>
      </w:r>
      <w:r w:rsidR="002C4B31" w:rsidRPr="005C7427">
        <w:rPr>
          <w:rFonts w:cstheme="minorHAnsi"/>
        </w:rPr>
        <w:t>crystals of each polymorphic form</w:t>
      </w:r>
      <w:r w:rsidR="00EC7682" w:rsidRPr="005C7427">
        <w:rPr>
          <w:rFonts w:cstheme="minorHAnsi"/>
        </w:rPr>
        <w:t xml:space="preserve"> nucleated</w:t>
      </w:r>
      <w:r w:rsidR="00154B5F" w:rsidRPr="005C7427">
        <w:rPr>
          <w:rFonts w:cstheme="minorHAnsi"/>
        </w:rPr>
        <w:t xml:space="preserve"> depend</w:t>
      </w:r>
      <w:r w:rsidR="002C4B31" w:rsidRPr="005C7427">
        <w:rPr>
          <w:rFonts w:cstheme="minorHAnsi"/>
        </w:rPr>
        <w:t>ed</w:t>
      </w:r>
      <w:r w:rsidR="00154B5F" w:rsidRPr="005C7427">
        <w:rPr>
          <w:rFonts w:cstheme="minorHAnsi"/>
        </w:rPr>
        <w:t xml:space="preserve"> on the TAGs composition. For instance, </w:t>
      </w:r>
      <w:r w:rsidR="00357EDF" w:rsidRPr="005C7427">
        <w:rPr>
          <w:rFonts w:cstheme="minorHAnsi"/>
          <w:b/>
          <w:bCs/>
        </w:rPr>
        <w:t>Figure 4</w:t>
      </w:r>
      <w:r w:rsidR="00624A2D" w:rsidRPr="005C7427">
        <w:rPr>
          <w:rFonts w:cstheme="minorHAnsi"/>
          <w:b/>
          <w:bCs/>
        </w:rPr>
        <w:t>b</w:t>
      </w:r>
      <w:r w:rsidR="00624A2D" w:rsidRPr="005C7427">
        <w:rPr>
          <w:rFonts w:cstheme="minorHAnsi"/>
        </w:rPr>
        <w:t xml:space="preserve"> shows </w:t>
      </w:r>
      <w:r w:rsidR="001E5409" w:rsidRPr="005C7427">
        <w:rPr>
          <w:rFonts w:cstheme="minorHAnsi"/>
        </w:rPr>
        <w:t xml:space="preserve">the </w:t>
      </w:r>
      <w:r w:rsidR="009C4628" w:rsidRPr="005C7427">
        <w:rPr>
          <w:rFonts w:cstheme="minorHAnsi"/>
        </w:rPr>
        <w:t>Stearin</w:t>
      </w:r>
      <w:r w:rsidR="001E5409" w:rsidRPr="005C7427">
        <w:rPr>
          <w:rFonts w:cstheme="minorHAnsi"/>
        </w:rPr>
        <w:t xml:space="preserve"> fraction</w:t>
      </w:r>
      <w:r w:rsidR="00EC7682" w:rsidRPr="005C7427">
        <w:rPr>
          <w:rFonts w:cstheme="minorHAnsi"/>
        </w:rPr>
        <w:t>,</w:t>
      </w:r>
      <w:r w:rsidR="00154B5F" w:rsidRPr="005C7427">
        <w:rPr>
          <w:rFonts w:cstheme="minorHAnsi"/>
        </w:rPr>
        <w:t xml:space="preserve"> which contains </w:t>
      </w:r>
      <w:r w:rsidR="00EC7682" w:rsidRPr="005C7427">
        <w:rPr>
          <w:rFonts w:cstheme="minorHAnsi"/>
        </w:rPr>
        <w:t>more</w:t>
      </w:r>
      <w:r w:rsidR="00154B5F" w:rsidRPr="005C7427">
        <w:rPr>
          <w:rFonts w:cstheme="minorHAnsi"/>
        </w:rPr>
        <w:t xml:space="preserve"> </w:t>
      </w:r>
      <w:r w:rsidR="008C68DE" w:rsidRPr="005C7427">
        <w:rPr>
          <w:rFonts w:cstheme="minorHAnsi"/>
        </w:rPr>
        <w:t>all</w:t>
      </w:r>
      <w:r w:rsidR="00154B5F" w:rsidRPr="005C7427">
        <w:rPr>
          <w:rFonts w:cstheme="minorHAnsi"/>
        </w:rPr>
        <w:t>-SFA</w:t>
      </w:r>
      <w:r w:rsidR="00D72124" w:rsidRPr="005C7427">
        <w:rPr>
          <w:rFonts w:cstheme="minorHAnsi"/>
        </w:rPr>
        <w:t xml:space="preserve"> </w:t>
      </w:r>
      <w:r w:rsidR="00EC7682" w:rsidRPr="005C7427">
        <w:rPr>
          <w:rFonts w:cstheme="minorHAnsi"/>
        </w:rPr>
        <w:t xml:space="preserve">and </w:t>
      </w:r>
      <w:r w:rsidR="00D72124" w:rsidRPr="005C7427">
        <w:rPr>
          <w:rFonts w:cstheme="minorHAnsi"/>
        </w:rPr>
        <w:t xml:space="preserve">has </w:t>
      </w:r>
      <w:r w:rsidR="001E5409" w:rsidRPr="005C7427">
        <w:rPr>
          <w:rFonts w:cstheme="minorHAnsi"/>
        </w:rPr>
        <w:t>consequently more</w:t>
      </w:r>
      <w:r w:rsidR="00D72124" w:rsidRPr="005C7427">
        <w:rPr>
          <w:rFonts w:cstheme="minorHAnsi"/>
        </w:rPr>
        <w:t xml:space="preserve"> α-2L</w:t>
      </w:r>
      <w:r w:rsidR="00506B66" w:rsidRPr="005C7427">
        <w:rPr>
          <w:rFonts w:cstheme="minorHAnsi"/>
        </w:rPr>
        <w:t xml:space="preserve"> </w:t>
      </w:r>
      <w:r w:rsidR="00EC7682" w:rsidRPr="005C7427">
        <w:rPr>
          <w:rFonts w:cstheme="minorHAnsi"/>
        </w:rPr>
        <w:t xml:space="preserve">crystals </w:t>
      </w:r>
      <w:r w:rsidR="00780E24" w:rsidRPr="005C7427">
        <w:rPr>
          <w:rFonts w:cstheme="minorHAnsi"/>
        </w:rPr>
        <w:t>at -10</w:t>
      </w:r>
      <w:r w:rsidR="00743837" w:rsidRPr="005C7427">
        <w:rPr>
          <w:rFonts w:cstheme="minorHAnsi"/>
        </w:rPr>
        <w:t xml:space="preserve"> </w:t>
      </w:r>
      <w:r w:rsidR="00780E24" w:rsidRPr="005C7427">
        <w:rPr>
          <w:rFonts w:cstheme="minorHAnsi"/>
        </w:rPr>
        <w:t>°</w:t>
      </w:r>
      <w:r w:rsidR="00780E24" w:rsidRPr="005C7427">
        <w:t>C</w:t>
      </w:r>
      <w:r w:rsidR="001E5409" w:rsidRPr="005C7427">
        <w:t xml:space="preserve">, when </w:t>
      </w:r>
      <w:r w:rsidR="00EC7682" w:rsidRPr="005C7427">
        <w:t>compared to the</w:t>
      </w:r>
      <w:r w:rsidR="00624A2D" w:rsidRPr="005C7427">
        <w:t xml:space="preserve"> </w:t>
      </w:r>
      <w:r w:rsidR="009C4628" w:rsidRPr="005C7427">
        <w:t>Mid</w:t>
      </w:r>
      <w:r w:rsidR="001E5409" w:rsidRPr="005C7427">
        <w:t xml:space="preserve"> f</w:t>
      </w:r>
      <w:r w:rsidR="009C4628" w:rsidRPr="005C7427">
        <w:t>raction</w:t>
      </w:r>
      <w:r w:rsidR="00624A2D" w:rsidRPr="005C7427">
        <w:t xml:space="preserve"> </w:t>
      </w:r>
      <w:r w:rsidR="00EC7682" w:rsidRPr="005C7427">
        <w:t>that instead</w:t>
      </w:r>
      <w:r w:rsidR="00284209" w:rsidRPr="005C7427">
        <w:t xml:space="preserve"> </w:t>
      </w:r>
      <w:r w:rsidR="00521099" w:rsidRPr="005C7427">
        <w:t>show</w:t>
      </w:r>
      <w:r w:rsidR="00EC7682" w:rsidRPr="005C7427">
        <w:t xml:space="preserve">ed more of </w:t>
      </w:r>
      <w:r w:rsidR="00521099" w:rsidRPr="005C7427">
        <w:t xml:space="preserve">the </w:t>
      </w:r>
      <w:r w:rsidR="00521099" w:rsidRPr="005C7427">
        <w:rPr>
          <w:rFonts w:cstheme="minorHAnsi"/>
        </w:rPr>
        <w:t xml:space="preserve">α-3L </w:t>
      </w:r>
      <w:r w:rsidR="00EC7682" w:rsidRPr="005C7427">
        <w:rPr>
          <w:rFonts w:cstheme="minorHAnsi"/>
        </w:rPr>
        <w:t>crystals</w:t>
      </w:r>
      <w:r w:rsidR="00521099" w:rsidRPr="005C7427">
        <w:rPr>
          <w:rFonts w:cstheme="minorHAnsi"/>
        </w:rPr>
        <w:t>.</w:t>
      </w:r>
      <w:r w:rsidR="007903DB" w:rsidRPr="005C7427">
        <w:rPr>
          <w:rFonts w:cstheme="minorHAnsi"/>
        </w:rPr>
        <w:t xml:space="preserve"> </w:t>
      </w:r>
      <w:r w:rsidR="00C1727E" w:rsidRPr="005C7427">
        <w:rPr>
          <w:rFonts w:cstheme="minorHAnsi"/>
        </w:rPr>
        <w:t xml:space="preserve">Correspondingly, </w:t>
      </w:r>
      <w:r w:rsidR="00EC7682" w:rsidRPr="005C7427">
        <w:rPr>
          <w:rFonts w:cstheme="minorHAnsi"/>
        </w:rPr>
        <w:t>two</w:t>
      </w:r>
      <w:r w:rsidR="00C1727E" w:rsidRPr="005C7427">
        <w:rPr>
          <w:rFonts w:cstheme="minorHAnsi"/>
        </w:rPr>
        <w:t xml:space="preserve"> main e</w:t>
      </w:r>
      <w:r w:rsidR="00EB3B29" w:rsidRPr="005C7427">
        <w:rPr>
          <w:rFonts w:cstheme="minorHAnsi"/>
        </w:rPr>
        <w:t>xo</w:t>
      </w:r>
      <w:r w:rsidR="00C1727E" w:rsidRPr="005C7427">
        <w:rPr>
          <w:rFonts w:cstheme="minorHAnsi"/>
        </w:rPr>
        <w:t>thermic events are recorded in DSC</w:t>
      </w:r>
      <w:r w:rsidR="004972E9" w:rsidRPr="005C7427">
        <w:rPr>
          <w:rFonts w:cstheme="minorHAnsi"/>
        </w:rPr>
        <w:t xml:space="preserve">, attributed </w:t>
      </w:r>
      <w:r w:rsidR="00EC7682" w:rsidRPr="005C7427">
        <w:rPr>
          <w:rFonts w:cstheme="minorHAnsi"/>
        </w:rPr>
        <w:t>to the</w:t>
      </w:r>
      <w:r w:rsidR="004972E9" w:rsidRPr="005C7427">
        <w:rPr>
          <w:rFonts w:cstheme="minorHAnsi"/>
        </w:rPr>
        <w:t xml:space="preserve"> α-2L</w:t>
      </w:r>
      <w:r w:rsidR="001D0F74" w:rsidRPr="005C7427">
        <w:rPr>
          <w:rFonts w:cstheme="minorHAnsi"/>
        </w:rPr>
        <w:t xml:space="preserve"> (19.1</w:t>
      </w:r>
      <w:r w:rsidR="001E5409" w:rsidRPr="005C7427">
        <w:rPr>
          <w:rFonts w:cstheme="minorHAnsi"/>
        </w:rPr>
        <w:t xml:space="preserve"> </w:t>
      </w:r>
      <w:r w:rsidR="001D0F74" w:rsidRPr="005C7427">
        <w:rPr>
          <w:rFonts w:cstheme="minorHAnsi"/>
        </w:rPr>
        <w:t>°</w:t>
      </w:r>
      <w:r w:rsidR="001D0F74" w:rsidRPr="005C7427">
        <w:t>C)</w:t>
      </w:r>
      <w:r w:rsidR="004972E9" w:rsidRPr="005C7427">
        <w:rPr>
          <w:rFonts w:cstheme="minorHAnsi"/>
        </w:rPr>
        <w:t xml:space="preserve"> and α-3L</w:t>
      </w:r>
      <w:r w:rsidR="001D0F74" w:rsidRPr="005C7427">
        <w:rPr>
          <w:rFonts w:cstheme="minorHAnsi"/>
        </w:rPr>
        <w:t xml:space="preserve"> (14.0</w:t>
      </w:r>
      <w:r w:rsidR="001E5409" w:rsidRPr="005C7427">
        <w:rPr>
          <w:rFonts w:cstheme="minorHAnsi"/>
        </w:rPr>
        <w:t xml:space="preserve"> </w:t>
      </w:r>
      <w:r w:rsidR="00083052" w:rsidRPr="005C7427">
        <w:rPr>
          <w:rFonts w:cstheme="minorHAnsi"/>
        </w:rPr>
        <w:t>°</w:t>
      </w:r>
      <w:r w:rsidR="00083052" w:rsidRPr="005C7427">
        <w:t>C)</w:t>
      </w:r>
      <w:r w:rsidR="004972E9" w:rsidRPr="005C7427">
        <w:rPr>
          <w:rFonts w:cstheme="minorHAnsi"/>
        </w:rPr>
        <w:t xml:space="preserve"> nucleation, respectively</w:t>
      </w:r>
      <w:r w:rsidR="00083052" w:rsidRPr="005C7427">
        <w:rPr>
          <w:rFonts w:cstheme="minorHAnsi"/>
        </w:rPr>
        <w:t xml:space="preserve"> (</w:t>
      </w:r>
      <w:r w:rsidR="00357EDF" w:rsidRPr="005C7427">
        <w:rPr>
          <w:rFonts w:cstheme="minorHAnsi"/>
          <w:b/>
          <w:bCs/>
        </w:rPr>
        <w:t>Figure 6</w:t>
      </w:r>
      <w:r w:rsidR="00083052" w:rsidRPr="005C7427">
        <w:rPr>
          <w:rFonts w:cstheme="minorHAnsi"/>
        </w:rPr>
        <w:t xml:space="preserve">, </w:t>
      </w:r>
      <w:r w:rsidR="00357EDF" w:rsidRPr="005C7427">
        <w:rPr>
          <w:rFonts w:cstheme="minorHAnsi"/>
          <w:b/>
          <w:bCs/>
        </w:rPr>
        <w:t>Table 2</w:t>
      </w:r>
      <w:r w:rsidR="00083052" w:rsidRPr="005C7427">
        <w:rPr>
          <w:rFonts w:cstheme="minorHAnsi"/>
        </w:rPr>
        <w:t>)</w:t>
      </w:r>
      <w:r w:rsidR="00C1727E" w:rsidRPr="005C7427">
        <w:rPr>
          <w:rFonts w:cstheme="minorHAnsi"/>
        </w:rPr>
        <w:t>.</w:t>
      </w:r>
    </w:p>
    <w:p w14:paraId="48A6817E" w14:textId="4E91039E" w:rsidR="003C5355" w:rsidRPr="005C7427" w:rsidRDefault="00EC7682" w:rsidP="008E6001">
      <w:pPr>
        <w:spacing w:line="312" w:lineRule="auto"/>
        <w:jc w:val="both"/>
      </w:pPr>
      <w:r w:rsidRPr="005C7427">
        <w:rPr>
          <w:rFonts w:cstheme="minorHAnsi"/>
        </w:rPr>
        <w:lastRenderedPageBreak/>
        <w:t>Upon</w:t>
      </w:r>
      <w:r w:rsidR="00AA362F" w:rsidRPr="005C7427">
        <w:rPr>
          <w:rFonts w:cstheme="minorHAnsi"/>
        </w:rPr>
        <w:t xml:space="preserve"> heating, </w:t>
      </w:r>
      <w:r w:rsidR="000B61CF" w:rsidRPr="005C7427">
        <w:rPr>
          <w:rFonts w:cstheme="minorHAnsi"/>
        </w:rPr>
        <w:t xml:space="preserve">the </w:t>
      </w:r>
      <w:r w:rsidRPr="005C7427">
        <w:rPr>
          <w:rFonts w:cstheme="minorHAnsi"/>
        </w:rPr>
        <w:t xml:space="preserve">Bragg peaks corresponding to the </w:t>
      </w:r>
      <w:r w:rsidR="000B61CF" w:rsidRPr="005C7427">
        <w:rPr>
          <w:rFonts w:cstheme="minorHAnsi"/>
        </w:rPr>
        <w:t xml:space="preserve">two </w:t>
      </w:r>
      <w:r w:rsidR="004C5EAA" w:rsidRPr="005C7427">
        <w:rPr>
          <w:rFonts w:cstheme="minorHAnsi"/>
        </w:rPr>
        <w:t xml:space="preserve">α </w:t>
      </w:r>
      <w:r w:rsidR="000B61CF" w:rsidRPr="005C7427">
        <w:rPr>
          <w:rFonts w:cstheme="minorHAnsi"/>
        </w:rPr>
        <w:t>crystal structures</w:t>
      </w:r>
      <w:r w:rsidR="003F28E1" w:rsidRPr="005C7427">
        <w:rPr>
          <w:rFonts w:cstheme="minorHAnsi"/>
        </w:rPr>
        <w:t xml:space="preserve"> </w:t>
      </w:r>
      <w:r w:rsidR="0022323E" w:rsidRPr="005C7427">
        <w:rPr>
          <w:rFonts w:cstheme="minorHAnsi"/>
        </w:rPr>
        <w:t>show</w:t>
      </w:r>
      <w:r w:rsidRPr="005C7427">
        <w:rPr>
          <w:rFonts w:cstheme="minorHAnsi"/>
        </w:rPr>
        <w:t>ed</w:t>
      </w:r>
      <w:r w:rsidR="00954D97" w:rsidRPr="005C7427">
        <w:rPr>
          <w:rFonts w:cstheme="minorHAnsi"/>
        </w:rPr>
        <w:t xml:space="preserve"> a slight increase in intensity</w:t>
      </w:r>
      <w:r w:rsidRPr="005C7427">
        <w:rPr>
          <w:rFonts w:cstheme="minorHAnsi"/>
        </w:rPr>
        <w:t>,</w:t>
      </w:r>
      <w:r w:rsidR="00720F75" w:rsidRPr="005C7427">
        <w:rPr>
          <w:rFonts w:cstheme="minorHAnsi"/>
        </w:rPr>
        <w:t xml:space="preserve"> </w:t>
      </w:r>
      <w:r w:rsidR="00954D97" w:rsidRPr="005C7427">
        <w:rPr>
          <w:rFonts w:cstheme="minorHAnsi"/>
        </w:rPr>
        <w:t xml:space="preserve">followed by </w:t>
      </w:r>
      <w:r w:rsidR="00FE4BAF" w:rsidRPr="005C7427">
        <w:rPr>
          <w:rFonts w:cstheme="minorHAnsi"/>
        </w:rPr>
        <w:t xml:space="preserve">a </w:t>
      </w:r>
      <w:r w:rsidR="00CB64D5" w:rsidRPr="005C7427">
        <w:rPr>
          <w:rFonts w:cstheme="minorHAnsi"/>
        </w:rPr>
        <w:t xml:space="preserve">decrease </w:t>
      </w:r>
      <w:r w:rsidR="007C2FF0" w:rsidRPr="005C7427">
        <w:rPr>
          <w:rFonts w:cstheme="minorHAnsi"/>
        </w:rPr>
        <w:t>until</w:t>
      </w:r>
      <w:r w:rsidR="002C4B31" w:rsidRPr="005C7427">
        <w:rPr>
          <w:rFonts w:cstheme="minorHAnsi"/>
        </w:rPr>
        <w:t xml:space="preserve"> their</w:t>
      </w:r>
      <w:r w:rsidR="007C2FF0" w:rsidRPr="005C7427">
        <w:rPr>
          <w:rFonts w:cstheme="minorHAnsi"/>
        </w:rPr>
        <w:t xml:space="preserve"> </w:t>
      </w:r>
      <w:r w:rsidRPr="005C7427">
        <w:rPr>
          <w:rFonts w:cstheme="minorHAnsi"/>
        </w:rPr>
        <w:t>complete disappearance</w:t>
      </w:r>
      <w:r w:rsidR="007C2FF0" w:rsidRPr="005C7427">
        <w:rPr>
          <w:rFonts w:cstheme="minorHAnsi"/>
        </w:rPr>
        <w:t xml:space="preserve"> </w:t>
      </w:r>
      <w:r w:rsidRPr="005C7427">
        <w:rPr>
          <w:rFonts w:cstheme="minorHAnsi"/>
        </w:rPr>
        <w:t xml:space="preserve">at </w:t>
      </w:r>
      <w:r w:rsidR="00413077" w:rsidRPr="005C7427">
        <w:rPr>
          <w:rFonts w:cstheme="minorHAnsi"/>
        </w:rPr>
        <w:t>20-25 °</w:t>
      </w:r>
      <w:r w:rsidR="00413077" w:rsidRPr="005C7427">
        <w:t>C</w:t>
      </w:r>
      <w:r w:rsidR="000023FD" w:rsidRPr="005C7427">
        <w:rPr>
          <w:rFonts w:cstheme="minorHAnsi"/>
        </w:rPr>
        <w:t xml:space="preserve">. </w:t>
      </w:r>
      <w:r w:rsidR="00720F75" w:rsidRPr="005C7427">
        <w:rPr>
          <w:rFonts w:cstheme="minorHAnsi"/>
        </w:rPr>
        <w:t xml:space="preserve">The </w:t>
      </w:r>
      <w:r w:rsidRPr="005C7427">
        <w:rPr>
          <w:rFonts w:cstheme="minorHAnsi"/>
        </w:rPr>
        <w:t xml:space="preserve">evolution of the </w:t>
      </w:r>
      <w:r w:rsidR="002C4B31" w:rsidRPr="005C7427">
        <w:rPr>
          <w:rFonts w:cstheme="minorHAnsi"/>
        </w:rPr>
        <w:t>amount</w:t>
      </w:r>
      <w:r w:rsidRPr="005C7427">
        <w:rPr>
          <w:rFonts w:cstheme="minorHAnsi"/>
        </w:rPr>
        <w:t xml:space="preserve"> of the</w:t>
      </w:r>
      <w:r w:rsidR="00DB570F" w:rsidRPr="005C7427">
        <w:rPr>
          <w:rFonts w:cstheme="minorHAnsi"/>
        </w:rPr>
        <w:t xml:space="preserve"> α-2L</w:t>
      </w:r>
      <w:r w:rsidRPr="005C7427">
        <w:rPr>
          <w:rFonts w:cstheme="minorHAnsi"/>
        </w:rPr>
        <w:t xml:space="preserve"> form over time,</w:t>
      </w:r>
      <w:r w:rsidR="00DB570F" w:rsidRPr="005C7427">
        <w:rPr>
          <w:rFonts w:cstheme="minorHAnsi"/>
        </w:rPr>
        <w:t xml:space="preserve"> is hard to </w:t>
      </w:r>
      <w:r w:rsidRPr="005C7427">
        <w:rPr>
          <w:rFonts w:cstheme="minorHAnsi"/>
        </w:rPr>
        <w:t>quantify</w:t>
      </w:r>
      <w:r w:rsidR="00DB570F" w:rsidRPr="005C7427">
        <w:rPr>
          <w:rFonts w:cstheme="minorHAnsi"/>
        </w:rPr>
        <w:t xml:space="preserve"> from the </w:t>
      </w:r>
      <w:r w:rsidR="002C4B31" w:rsidRPr="005C7427">
        <w:rPr>
          <w:rFonts w:cstheme="minorHAnsi"/>
        </w:rPr>
        <w:t xml:space="preserve">intensity of the </w:t>
      </w:r>
      <w:r w:rsidRPr="005C7427">
        <w:rPr>
          <w:rFonts w:cstheme="minorHAnsi"/>
        </w:rPr>
        <w:t xml:space="preserve">main Bragg peak </w:t>
      </w:r>
      <w:r w:rsidR="001E5409" w:rsidRPr="005C7427">
        <w:rPr>
          <w:rFonts w:cstheme="minorHAnsi"/>
        </w:rPr>
        <w:t>in</w:t>
      </w:r>
      <w:r w:rsidR="002C4B31" w:rsidRPr="005C7427">
        <w:rPr>
          <w:rFonts w:cstheme="minorHAnsi"/>
        </w:rPr>
        <w:t xml:space="preserve"> the</w:t>
      </w:r>
      <w:r w:rsidR="001E5409" w:rsidRPr="005C7427">
        <w:rPr>
          <w:rFonts w:cstheme="minorHAnsi"/>
        </w:rPr>
        <w:t xml:space="preserve"> SAXS regime </w:t>
      </w:r>
      <w:r w:rsidR="00A000F6" w:rsidRPr="005C7427">
        <w:rPr>
          <w:rFonts w:cstheme="minorHAnsi"/>
        </w:rPr>
        <w:t>(</w:t>
      </w:r>
      <w:r w:rsidR="00A000F6" w:rsidRPr="005C7427">
        <w:rPr>
          <w:rFonts w:cstheme="minorHAnsi"/>
          <w:i/>
          <w:iCs/>
        </w:rPr>
        <w:t>q</w:t>
      </w:r>
      <w:r w:rsidR="001E5409" w:rsidRPr="005C7427">
        <w:rPr>
          <w:rFonts w:cstheme="minorHAnsi"/>
        </w:rPr>
        <w:t xml:space="preserve"> </w:t>
      </w:r>
      <w:r w:rsidR="00A000F6" w:rsidRPr="005C7427">
        <w:rPr>
          <w:rFonts w:cstheme="minorHAnsi"/>
        </w:rPr>
        <w:t>=</w:t>
      </w:r>
      <w:r w:rsidR="001E5409" w:rsidRPr="005C7427">
        <w:rPr>
          <w:rFonts w:cstheme="minorHAnsi"/>
        </w:rPr>
        <w:t xml:space="preserve"> </w:t>
      </w:r>
      <w:r w:rsidR="00A000F6" w:rsidRPr="005C7427">
        <w:t xml:space="preserve">0.13 </w:t>
      </w:r>
      <w:r w:rsidR="00A000F6" w:rsidRPr="005C7427">
        <w:rPr>
          <w:rFonts w:cstheme="minorHAnsi"/>
        </w:rPr>
        <w:t>Å</w:t>
      </w:r>
      <w:r w:rsidR="00A000F6" w:rsidRPr="005C7427">
        <w:rPr>
          <w:rFonts w:cstheme="minorHAnsi"/>
          <w:vertAlign w:val="superscript"/>
        </w:rPr>
        <w:t>-1</w:t>
      </w:r>
      <w:r w:rsidR="00CE3152" w:rsidRPr="005C7427">
        <w:rPr>
          <w:rFonts w:cstheme="minorHAnsi"/>
        </w:rPr>
        <w:t>)</w:t>
      </w:r>
      <w:r w:rsidRPr="005C7427">
        <w:rPr>
          <w:rFonts w:cstheme="minorHAnsi"/>
        </w:rPr>
        <w:t>,</w:t>
      </w:r>
      <w:r w:rsidR="00CE3152" w:rsidRPr="005C7427">
        <w:rPr>
          <w:rFonts w:cstheme="minorHAnsi"/>
        </w:rPr>
        <w:t xml:space="preserve"> because </w:t>
      </w:r>
      <w:r w:rsidRPr="005C7427">
        <w:rPr>
          <w:rFonts w:cstheme="minorHAnsi"/>
        </w:rPr>
        <w:t>it overlap</w:t>
      </w:r>
      <w:r w:rsidR="001E5409" w:rsidRPr="005C7427">
        <w:rPr>
          <w:rFonts w:cstheme="minorHAnsi"/>
        </w:rPr>
        <w:t>s</w:t>
      </w:r>
      <w:r w:rsidRPr="005C7427">
        <w:rPr>
          <w:rFonts w:cstheme="minorHAnsi"/>
        </w:rPr>
        <w:t xml:space="preserve"> with a</w:t>
      </w:r>
      <w:r w:rsidR="00D369E6" w:rsidRPr="005C7427">
        <w:rPr>
          <w:rFonts w:cstheme="minorHAnsi"/>
        </w:rPr>
        <w:t xml:space="preserve"> </w:t>
      </w:r>
      <w:r w:rsidR="005D0DD0" w:rsidRPr="005C7427">
        <w:rPr>
          <w:rFonts w:cstheme="minorHAnsi"/>
        </w:rPr>
        <w:t>new</w:t>
      </w:r>
      <w:r w:rsidR="001E5409" w:rsidRPr="005C7427">
        <w:rPr>
          <w:rFonts w:cstheme="minorHAnsi"/>
        </w:rPr>
        <w:t>ly arising</w:t>
      </w:r>
      <w:r w:rsidR="005D0DD0" w:rsidRPr="005C7427">
        <w:rPr>
          <w:rFonts w:cstheme="minorHAnsi"/>
        </w:rPr>
        <w:t xml:space="preserve"> peak </w:t>
      </w:r>
      <w:r w:rsidR="007C6E9F" w:rsidRPr="005C7427">
        <w:rPr>
          <w:rFonts w:cstheme="minorHAnsi"/>
        </w:rPr>
        <w:t>associated with</w:t>
      </w:r>
      <w:r w:rsidR="005D0DD0" w:rsidRPr="005C7427">
        <w:rPr>
          <w:rFonts w:cstheme="minorHAnsi"/>
        </w:rPr>
        <w:t xml:space="preserve"> </w:t>
      </w:r>
      <w:r w:rsidR="00CE3152" w:rsidRPr="005C7427">
        <w:rPr>
          <w:rFonts w:cstheme="minorHAnsi"/>
        </w:rPr>
        <w:t>t</w:t>
      </w:r>
      <w:r w:rsidR="007954EF" w:rsidRPr="005C7427">
        <w:rPr>
          <w:rFonts w:cstheme="minorHAnsi"/>
        </w:rPr>
        <w:t xml:space="preserve">he </w:t>
      </w:r>
      <w:r w:rsidR="00E1466D" w:rsidRPr="005C7427">
        <w:rPr>
          <w:rFonts w:cstheme="minorHAnsi"/>
        </w:rPr>
        <w:t>more stable β</w:t>
      </w:r>
      <w:r w:rsidR="00E1466D" w:rsidRPr="005C7427">
        <w:t>’</w:t>
      </w:r>
      <w:r w:rsidR="001E5409" w:rsidRPr="005C7427">
        <w:t>-2L phase</w:t>
      </w:r>
      <w:r w:rsidR="00313F5D" w:rsidRPr="005C7427">
        <w:t xml:space="preserve"> (</w:t>
      </w:r>
      <w:r w:rsidR="00313F5D" w:rsidRPr="005C7427">
        <w:rPr>
          <w:i/>
          <w:iCs/>
        </w:rPr>
        <w:t>q</w:t>
      </w:r>
      <w:r w:rsidR="001E5409" w:rsidRPr="005C7427">
        <w:t xml:space="preserve"> </w:t>
      </w:r>
      <w:r w:rsidR="00313F5D" w:rsidRPr="005C7427">
        <w:t>=</w:t>
      </w:r>
      <w:r w:rsidR="001E5409" w:rsidRPr="005C7427">
        <w:t xml:space="preserve"> </w:t>
      </w:r>
      <w:r w:rsidR="00313F5D" w:rsidRPr="005C7427">
        <w:t xml:space="preserve">0.14 </w:t>
      </w:r>
      <w:r w:rsidR="00775A64" w:rsidRPr="005C7427">
        <w:rPr>
          <w:rFonts w:cstheme="minorHAnsi"/>
        </w:rPr>
        <w:t>Å</w:t>
      </w:r>
      <w:r w:rsidR="00775A64" w:rsidRPr="005C7427">
        <w:rPr>
          <w:rFonts w:cstheme="minorHAnsi"/>
          <w:vertAlign w:val="superscript"/>
        </w:rPr>
        <w:t>-1</w:t>
      </w:r>
      <w:r w:rsidR="00775A64" w:rsidRPr="005C7427">
        <w:t xml:space="preserve">, </w:t>
      </w:r>
      <w:r w:rsidR="00775A64" w:rsidRPr="005C7427">
        <w:rPr>
          <w:i/>
          <w:iCs/>
        </w:rPr>
        <w:t>d</w:t>
      </w:r>
      <w:r w:rsidR="00775A64" w:rsidRPr="005C7427">
        <w:t xml:space="preserve">-spacing= 44.1 </w:t>
      </w:r>
      <w:r w:rsidR="00775A64" w:rsidRPr="005C7427">
        <w:rPr>
          <w:rFonts w:cstheme="minorHAnsi"/>
        </w:rPr>
        <w:t>Å</w:t>
      </w:r>
      <w:r w:rsidR="00775A64" w:rsidRPr="005C7427">
        <w:t>)</w:t>
      </w:r>
      <w:r w:rsidRPr="005C7427">
        <w:t>, forming</w:t>
      </w:r>
      <w:r w:rsidR="00E1466D" w:rsidRPr="005C7427">
        <w:t xml:space="preserve"> during </w:t>
      </w:r>
      <w:r w:rsidRPr="005C7427">
        <w:t>heating</w:t>
      </w:r>
      <w:r w:rsidR="00E92A37" w:rsidRPr="005C7427">
        <w:t xml:space="preserve"> at about 13-15</w:t>
      </w:r>
      <w:r w:rsidR="001E5409" w:rsidRPr="005C7427">
        <w:t xml:space="preserve"> </w:t>
      </w:r>
      <w:r w:rsidR="00E92A37" w:rsidRPr="005C7427">
        <w:rPr>
          <w:rFonts w:cstheme="minorHAnsi"/>
        </w:rPr>
        <w:t>°</w:t>
      </w:r>
      <w:r w:rsidR="00E92A37" w:rsidRPr="005C7427">
        <w:t>C.</w:t>
      </w:r>
      <w:r w:rsidR="00806BFB" w:rsidRPr="005C7427">
        <w:t xml:space="preserve"> </w:t>
      </w:r>
      <w:r w:rsidR="00433682" w:rsidRPr="005C7427">
        <w:t xml:space="preserve">Therefore, </w:t>
      </w:r>
      <w:r w:rsidR="00BC0D00" w:rsidRPr="005C7427">
        <w:t xml:space="preserve">some </w:t>
      </w:r>
      <w:r w:rsidR="00433682" w:rsidRPr="005C7427">
        <w:t xml:space="preserve">intensity </w:t>
      </w:r>
      <w:r w:rsidR="00BC0D00" w:rsidRPr="005C7427">
        <w:t xml:space="preserve">data points </w:t>
      </w:r>
      <w:r w:rsidR="00A72CED" w:rsidRPr="005C7427">
        <w:t>(</w:t>
      </w:r>
      <w:r w:rsidR="00A72CED" w:rsidRPr="005C7427">
        <w:rPr>
          <w:b/>
        </w:rPr>
        <w:t>Figure 6</w:t>
      </w:r>
      <w:r w:rsidR="00A72CED" w:rsidRPr="005C7427">
        <w:t xml:space="preserve">, hollow squares) </w:t>
      </w:r>
      <w:r w:rsidR="00BC0D00" w:rsidRPr="005C7427">
        <w:t>were</w:t>
      </w:r>
      <w:r w:rsidR="00433682" w:rsidRPr="005C7427">
        <w:t xml:space="preserve"> </w:t>
      </w:r>
      <w:r w:rsidR="001E5409" w:rsidRPr="005C7427">
        <w:t xml:space="preserve">estimated </w:t>
      </w:r>
      <w:r w:rsidR="00433682" w:rsidRPr="005C7427">
        <w:t xml:space="preserve">from the </w:t>
      </w:r>
      <w:r w:rsidR="00501960" w:rsidRPr="005C7427">
        <w:t xml:space="preserve">trend of </w:t>
      </w:r>
      <w:r w:rsidR="00632C26" w:rsidRPr="005C7427">
        <w:t xml:space="preserve">disappearance of </w:t>
      </w:r>
      <w:r w:rsidR="00501960" w:rsidRPr="005C7427">
        <w:t xml:space="preserve">the </w:t>
      </w:r>
      <w:r w:rsidR="006D14AD" w:rsidRPr="005C7427">
        <w:rPr>
          <w:rFonts w:cstheme="minorHAnsi"/>
        </w:rPr>
        <w:t>α</w:t>
      </w:r>
      <w:r w:rsidR="006D14AD" w:rsidRPr="005C7427">
        <w:t>-peak</w:t>
      </w:r>
      <w:r w:rsidR="00501960" w:rsidRPr="005C7427">
        <w:t xml:space="preserve"> in the </w:t>
      </w:r>
      <w:r w:rsidR="00433682" w:rsidRPr="005C7427">
        <w:t>wide angle</w:t>
      </w:r>
      <w:r w:rsidR="00501960" w:rsidRPr="005C7427">
        <w:t xml:space="preserve"> region</w:t>
      </w:r>
      <w:r w:rsidR="00207C2A" w:rsidRPr="005C7427">
        <w:t xml:space="preserve"> (</w:t>
      </w:r>
      <w:r w:rsidR="00207C2A" w:rsidRPr="005C7427">
        <w:rPr>
          <w:i/>
        </w:rPr>
        <w:t>q</w:t>
      </w:r>
      <w:r w:rsidR="00207C2A" w:rsidRPr="005C7427">
        <w:t xml:space="preserve"> = 1.5</w:t>
      </w:r>
      <w:r w:rsidR="001B7CE4" w:rsidRPr="005C7427">
        <w:t>2</w:t>
      </w:r>
      <w:r w:rsidR="00207C2A" w:rsidRPr="005C7427">
        <w:t xml:space="preserve"> </w:t>
      </w:r>
      <w:r w:rsidR="00207C2A" w:rsidRPr="005C7427">
        <w:rPr>
          <w:rFonts w:cstheme="minorHAnsi"/>
        </w:rPr>
        <w:t>Å</w:t>
      </w:r>
      <w:r w:rsidR="002A5780" w:rsidRPr="005C7427">
        <w:rPr>
          <w:rFonts w:cstheme="minorHAnsi"/>
          <w:vertAlign w:val="superscript"/>
        </w:rPr>
        <w:t>-1</w:t>
      </w:r>
      <w:r w:rsidR="0066702B" w:rsidRPr="005C7427">
        <w:rPr>
          <w:rFonts w:cstheme="minorHAnsi"/>
        </w:rPr>
        <w:t>)</w:t>
      </w:r>
      <w:r w:rsidR="00FE1AF0" w:rsidRPr="005C7427">
        <w:t>.</w:t>
      </w:r>
      <w:r w:rsidR="006D14AD" w:rsidRPr="005C7427">
        <w:t xml:space="preserve"> </w:t>
      </w:r>
      <w:r w:rsidR="00A11333" w:rsidRPr="005C7427">
        <w:t xml:space="preserve">It </w:t>
      </w:r>
      <w:r w:rsidR="00806BFB" w:rsidRPr="005C7427">
        <w:t>is likely that th</w:t>
      </w:r>
      <w:r w:rsidR="00501960" w:rsidRPr="005C7427">
        <w:t>is</w:t>
      </w:r>
      <w:r w:rsidR="00806BFB" w:rsidRPr="005C7427">
        <w:t xml:space="preserve"> transformation is melt-mediated</w:t>
      </w:r>
      <w:r w:rsidR="001E5409" w:rsidRPr="005C7427">
        <w:t>,</w:t>
      </w:r>
      <w:r w:rsidR="00A11333" w:rsidRPr="005C7427">
        <w:t xml:space="preserve"> because the formation of the </w:t>
      </w:r>
      <w:r w:rsidR="001E5409" w:rsidRPr="005C7427">
        <w:t>2L-</w:t>
      </w:r>
      <w:r w:rsidR="00A11333" w:rsidRPr="005C7427">
        <w:rPr>
          <w:rFonts w:cstheme="minorHAnsi"/>
        </w:rPr>
        <w:t>β</w:t>
      </w:r>
      <w:r w:rsidR="00A11333" w:rsidRPr="005C7427">
        <w:t xml:space="preserve">’ </w:t>
      </w:r>
      <w:r w:rsidR="001E5409" w:rsidRPr="005C7427">
        <w:t xml:space="preserve">phase </w:t>
      </w:r>
      <w:r w:rsidR="005D4A28" w:rsidRPr="005C7427">
        <w:t>occurs</w:t>
      </w:r>
      <w:r w:rsidR="00A11333" w:rsidRPr="005C7427">
        <w:t xml:space="preserve"> </w:t>
      </w:r>
      <w:r w:rsidR="001E5409" w:rsidRPr="005C7427">
        <w:t xml:space="preserve">concomitantly </w:t>
      </w:r>
      <w:r w:rsidR="00BC51CB" w:rsidRPr="005C7427">
        <w:t xml:space="preserve">to </w:t>
      </w:r>
      <w:r w:rsidR="00DB7D67" w:rsidRPr="005C7427">
        <w:t xml:space="preserve">the melting of </w:t>
      </w:r>
      <w:r w:rsidR="00501960" w:rsidRPr="005C7427">
        <w:t xml:space="preserve">the </w:t>
      </w:r>
      <w:r w:rsidR="00DB7D67" w:rsidRPr="005C7427">
        <w:rPr>
          <w:rFonts w:cstheme="minorHAnsi"/>
        </w:rPr>
        <w:t>α</w:t>
      </w:r>
      <w:r w:rsidR="00DB7D67" w:rsidRPr="005C7427">
        <w:t>-crystals</w:t>
      </w:r>
      <w:r w:rsidR="006F3533" w:rsidRPr="005C7427">
        <w:t xml:space="preserve"> </w:t>
      </w:r>
      <w:r w:rsidR="006140CC" w:rsidRPr="005C7427">
        <w:fldChar w:fldCharType="begin" w:fldLock="1"/>
      </w:r>
      <w:r w:rsidR="00EC0259">
        <w:instrText>ADDIN CSL_CITATION {"citationItems":[{"id":"ITEM-1","itemData":{"DOI":"10.1002/9781118593882.ch2","ISBN":"9781118593882","abstract":"This chapter begins with a basic discussion of the thermodynamic stability of polymorphic forms and their transformation behavior. It discusses the polymorphic structures and transformation of fatty acids and acylglycerols. The chapter also discusses the polymorphic structures of the principal saturated and unsaturated fatty acids. Fatty acids are the main hydrophobic moieties of lipids present in biotissues and are also employed for multiple purposes in the food, pharmaceutical, and polymer industries. Monoacylglycerols (MAGs) and diacylglycerols (DAGs) are polar lipids that form crystals in lamellar structures in which glycerol groups connected side-by-side by hydrogen bonding are placed at the inner positions. The chapter further highlights crystal and molecular structures and polymorphic behavior by selecting triacylglycerols (TAG) representing saturated mono-acid and mixed-acid TAGs and saturated-unsaturated mixed-acid, with specific attention to the influence of fatty-acid moieties esterified at different glycerol carbons.","author":[{"dropping-particle":"","family":"Sato","given":"Kiyotaka","non-dropping-particle":"","parse-names":false,"suffix":""}],"container-title":"Crystallization of Lipids: Fundamentals and Applications in Food, Cosmetics and Pharmaceuticals","editor":[{"dropping-particle":"","family":"Sato","given":"Kiyotaka","non-dropping-particle":"","parse-names":false,"suffix":""}],"id":"ITEM-1","issued":{"date-parts":[["2018"]]},"page":"17-60","publisher":"Wiley Blackwell","publisher-place":"Hoboken, NJ","title":"Polymorphism of Lipid Crystals","type":"chapter"},"uris":["http://www.mendeley.com/documents/?uuid=b8e1a1aa-252a-4859-b7ed-8e9545e56c6b"]}],"mendeley":{"formattedCitation":"(Sato, 2018)","plainTextFormattedCitation":"(Sato, 2018)","previouslyFormattedCitation":"(Sato, 2018)"},"properties":{"noteIndex":0},"schema":"https://github.com/citation-style-language/schema/raw/master/csl-citation.json"}</w:instrText>
      </w:r>
      <w:r w:rsidR="006140CC" w:rsidRPr="005C7427">
        <w:fldChar w:fldCharType="separate"/>
      </w:r>
      <w:r w:rsidR="00F77119" w:rsidRPr="005C7427">
        <w:rPr>
          <w:noProof/>
        </w:rPr>
        <w:t>(Sato, 2018)</w:t>
      </w:r>
      <w:r w:rsidR="006140CC" w:rsidRPr="005C7427">
        <w:fldChar w:fldCharType="end"/>
      </w:r>
      <w:r w:rsidR="00DB7D67" w:rsidRPr="005C7427">
        <w:t>.</w:t>
      </w:r>
    </w:p>
    <w:p w14:paraId="2C4AB211" w14:textId="52420F24" w:rsidR="004A364E" w:rsidRPr="005C7427" w:rsidRDefault="004658C2" w:rsidP="008E6001">
      <w:pPr>
        <w:spacing w:line="312" w:lineRule="auto"/>
        <w:jc w:val="both"/>
      </w:pPr>
      <w:r w:rsidRPr="005C7427">
        <w:t xml:space="preserve">The DSC thermogram </w:t>
      </w:r>
      <w:r w:rsidR="00C919B9" w:rsidRPr="005C7427">
        <w:t>(</w:t>
      </w:r>
      <w:r w:rsidR="00357EDF" w:rsidRPr="005C7427">
        <w:rPr>
          <w:b/>
          <w:bCs/>
        </w:rPr>
        <w:t>Figure 6</w:t>
      </w:r>
      <w:r w:rsidR="00021A15" w:rsidRPr="005C7427">
        <w:t>, bottom panels</w:t>
      </w:r>
      <w:r w:rsidR="00C919B9" w:rsidRPr="005C7427">
        <w:t xml:space="preserve">) </w:t>
      </w:r>
      <w:r w:rsidRPr="005C7427">
        <w:t>shows</w:t>
      </w:r>
      <w:r w:rsidR="00501960" w:rsidRPr="005C7427">
        <w:t xml:space="preserve"> the</w:t>
      </w:r>
      <w:r w:rsidRPr="005C7427">
        <w:t xml:space="preserve"> </w:t>
      </w:r>
      <w:r w:rsidR="00501960" w:rsidRPr="005C7427">
        <w:t>t</w:t>
      </w:r>
      <w:r w:rsidRPr="005C7427">
        <w:t>h</w:t>
      </w:r>
      <w:r w:rsidR="00BC51CB" w:rsidRPr="005C7427">
        <w:t>ree</w:t>
      </w:r>
      <w:r w:rsidRPr="005C7427">
        <w:t xml:space="preserve"> typical </w:t>
      </w:r>
      <w:r w:rsidR="00A12897" w:rsidRPr="005C7427">
        <w:t xml:space="preserve">broad </w:t>
      </w:r>
      <w:r w:rsidR="00DD7D72" w:rsidRPr="005C7427">
        <w:t xml:space="preserve">endothermic </w:t>
      </w:r>
      <w:r w:rsidR="007D555E" w:rsidRPr="005C7427">
        <w:t xml:space="preserve">peaks </w:t>
      </w:r>
      <w:r w:rsidR="00501960" w:rsidRPr="005C7427">
        <w:t>of milk fat</w:t>
      </w:r>
      <w:r w:rsidR="007D555E" w:rsidRPr="005C7427">
        <w:t xml:space="preserve"> melting. </w:t>
      </w:r>
      <w:r w:rsidR="0088618E" w:rsidRPr="005C7427">
        <w:t>By correlating the</w:t>
      </w:r>
      <w:r w:rsidR="00501960" w:rsidRPr="005C7427">
        <w:t>se</w:t>
      </w:r>
      <w:r w:rsidR="0088618E" w:rsidRPr="005C7427">
        <w:t xml:space="preserve"> </w:t>
      </w:r>
      <w:r w:rsidR="00334017" w:rsidRPr="005C7427">
        <w:t xml:space="preserve">thermal events with </w:t>
      </w:r>
      <w:r w:rsidR="00473456" w:rsidRPr="005C7427">
        <w:t xml:space="preserve">the </w:t>
      </w:r>
      <w:r w:rsidR="00334017" w:rsidRPr="005C7427">
        <w:t xml:space="preserve">X-ray </w:t>
      </w:r>
      <w:r w:rsidR="00473456" w:rsidRPr="005C7427">
        <w:t>pattern</w:t>
      </w:r>
      <w:r w:rsidR="00334017" w:rsidRPr="005C7427">
        <w:t xml:space="preserve"> evolution, we can </w:t>
      </w:r>
      <w:r w:rsidR="009A2E84" w:rsidRPr="005C7427">
        <w:t xml:space="preserve">associate the first peak </w:t>
      </w:r>
      <w:r w:rsidR="00473456" w:rsidRPr="005C7427">
        <w:t>to the</w:t>
      </w:r>
      <w:r w:rsidR="009A2E84" w:rsidRPr="005C7427">
        <w:t xml:space="preserve"> melting of </w:t>
      </w:r>
      <w:r w:rsidR="00501960" w:rsidRPr="005C7427">
        <w:t xml:space="preserve">the </w:t>
      </w:r>
      <w:r w:rsidR="00D97E7B" w:rsidRPr="005C7427">
        <w:rPr>
          <w:rFonts w:cstheme="minorHAnsi"/>
        </w:rPr>
        <w:t>α</w:t>
      </w:r>
      <w:r w:rsidR="00D97E7B" w:rsidRPr="005C7427">
        <w:t>-3L crystals.</w:t>
      </w:r>
      <w:r w:rsidR="00211755" w:rsidRPr="005C7427">
        <w:t xml:space="preserve"> </w:t>
      </w:r>
      <w:r w:rsidR="002E0752" w:rsidRPr="005C7427">
        <w:t>The following minim</w:t>
      </w:r>
      <w:r w:rsidR="00473456" w:rsidRPr="005C7427">
        <w:t>um</w:t>
      </w:r>
      <w:r w:rsidR="000E3E26" w:rsidRPr="005C7427">
        <w:t xml:space="preserve"> is an exothermic dip that </w:t>
      </w:r>
      <w:r w:rsidR="00BC51CB" w:rsidRPr="005C7427">
        <w:t>is associated</w:t>
      </w:r>
      <w:r w:rsidR="000E3E26" w:rsidRPr="005C7427">
        <w:t xml:space="preserve"> to the formation of the </w:t>
      </w:r>
      <w:r w:rsidR="000E3E26" w:rsidRPr="005C7427">
        <w:rPr>
          <w:rFonts w:cstheme="minorHAnsi"/>
        </w:rPr>
        <w:t>β</w:t>
      </w:r>
      <w:r w:rsidR="000E3E26" w:rsidRPr="005C7427">
        <w:t>’-2L crystals</w:t>
      </w:r>
      <w:r w:rsidR="00F0334A" w:rsidRPr="005C7427">
        <w:t xml:space="preserve"> (</w:t>
      </w:r>
      <w:r w:rsidR="00BC51CB" w:rsidRPr="005C7427">
        <w:t>see also the blue line in the</w:t>
      </w:r>
      <w:r w:rsidR="00473456" w:rsidRPr="005C7427">
        <w:t xml:space="preserve"> </w:t>
      </w:r>
      <w:r w:rsidR="00A21D24" w:rsidRPr="005C7427">
        <w:t>SAXS panel</w:t>
      </w:r>
      <w:r w:rsidR="00473456" w:rsidRPr="005C7427">
        <w:t xml:space="preserve"> of </w:t>
      </w:r>
      <w:r w:rsidR="00473456" w:rsidRPr="005C7427">
        <w:rPr>
          <w:b/>
          <w:bCs/>
        </w:rPr>
        <w:t xml:space="preserve">Figure </w:t>
      </w:r>
      <w:r w:rsidR="00BC51CB" w:rsidRPr="005C7427">
        <w:rPr>
          <w:b/>
          <w:bCs/>
        </w:rPr>
        <w:t>6</w:t>
      </w:r>
      <w:r w:rsidR="00A21D24" w:rsidRPr="005C7427">
        <w:t>)</w:t>
      </w:r>
      <w:r w:rsidR="000E3E26" w:rsidRPr="005C7427">
        <w:t>.</w:t>
      </w:r>
      <w:r w:rsidR="00223315" w:rsidRPr="005C7427">
        <w:t xml:space="preserve"> </w:t>
      </w:r>
      <w:r w:rsidR="00BF5BEE" w:rsidRPr="005C7427">
        <w:t xml:space="preserve">Hence, the second </w:t>
      </w:r>
      <w:r w:rsidR="00BC51CB" w:rsidRPr="005C7427">
        <w:t xml:space="preserve">thermal </w:t>
      </w:r>
      <w:r w:rsidR="00BF5BEE" w:rsidRPr="005C7427">
        <w:t>pea</w:t>
      </w:r>
      <w:r w:rsidR="00E87EA1" w:rsidRPr="005C7427">
        <w:t xml:space="preserve">k </w:t>
      </w:r>
      <w:r w:rsidR="00BC51CB" w:rsidRPr="005C7427">
        <w:t>is</w:t>
      </w:r>
      <w:r w:rsidR="00EB5A4E" w:rsidRPr="005C7427">
        <w:t xml:space="preserve"> </w:t>
      </w:r>
      <w:r w:rsidR="00501960" w:rsidRPr="005C7427">
        <w:t xml:space="preserve">probably the </w:t>
      </w:r>
      <w:r w:rsidR="001E73AD" w:rsidRPr="005C7427">
        <w:t>result of</w:t>
      </w:r>
      <w:r w:rsidR="008474E4" w:rsidRPr="005C7427">
        <w:t xml:space="preserve"> </w:t>
      </w:r>
      <w:r w:rsidR="00501960" w:rsidRPr="005C7427">
        <w:t>the</w:t>
      </w:r>
      <w:r w:rsidR="007B0505" w:rsidRPr="005C7427">
        <w:t xml:space="preserve"> </w:t>
      </w:r>
      <w:r w:rsidR="007B0505" w:rsidRPr="005C7427">
        <w:rPr>
          <w:rFonts w:cstheme="minorHAnsi"/>
        </w:rPr>
        <w:t>α-2L melting and</w:t>
      </w:r>
      <w:r w:rsidR="005934D2" w:rsidRPr="005C7427">
        <w:t xml:space="preserve"> </w:t>
      </w:r>
      <w:r w:rsidR="005934D2" w:rsidRPr="005C7427">
        <w:rPr>
          <w:rFonts w:cstheme="minorHAnsi"/>
        </w:rPr>
        <w:t>β</w:t>
      </w:r>
      <w:r w:rsidR="005934D2" w:rsidRPr="005C7427">
        <w:t xml:space="preserve">’-2L </w:t>
      </w:r>
      <w:r w:rsidR="00B22399" w:rsidRPr="005C7427">
        <w:t>nucleation</w:t>
      </w:r>
      <w:r w:rsidR="005D3DCD" w:rsidRPr="005C7427">
        <w:t xml:space="preserve">. </w:t>
      </w:r>
      <w:r w:rsidR="00F34032" w:rsidRPr="005C7427">
        <w:t xml:space="preserve">Finally, the last endothermic </w:t>
      </w:r>
      <w:r w:rsidR="00501960" w:rsidRPr="005C7427">
        <w:t xml:space="preserve">peak </w:t>
      </w:r>
      <w:r w:rsidR="00F34032" w:rsidRPr="005C7427">
        <w:t xml:space="preserve">corresponds to the melting of </w:t>
      </w:r>
      <w:r w:rsidR="00A832CD" w:rsidRPr="005C7427">
        <w:t xml:space="preserve">the </w:t>
      </w:r>
      <w:r w:rsidR="00A832CD" w:rsidRPr="005C7427">
        <w:rPr>
          <w:rFonts w:cstheme="minorHAnsi"/>
        </w:rPr>
        <w:t>β</w:t>
      </w:r>
      <w:r w:rsidR="00A832CD" w:rsidRPr="005C7427">
        <w:t xml:space="preserve">’-2L structure. </w:t>
      </w:r>
      <w:r w:rsidR="009D42F9" w:rsidRPr="005C7427">
        <w:t>The current interpretation</w:t>
      </w:r>
      <w:r w:rsidR="00A832CD" w:rsidRPr="005C7427">
        <w:t xml:space="preserve"> is</w:t>
      </w:r>
      <w:r w:rsidR="001B1184" w:rsidRPr="005C7427">
        <w:t xml:space="preserve"> in agreement with an </w:t>
      </w:r>
      <w:r w:rsidR="001B1184" w:rsidRPr="005C7427">
        <w:rPr>
          <w:i/>
          <w:iCs/>
        </w:rPr>
        <w:t>in-situ</w:t>
      </w:r>
      <w:r w:rsidR="001B1184" w:rsidRPr="005C7427">
        <w:t xml:space="preserve"> DSC-</w:t>
      </w:r>
      <w:r w:rsidR="00960AF5" w:rsidRPr="005C7427">
        <w:t>SAXS</w:t>
      </w:r>
      <w:r w:rsidR="001B1184" w:rsidRPr="005C7427">
        <w:t xml:space="preserve"> study in cream crystallisation</w:t>
      </w:r>
      <w:r w:rsidR="00501960" w:rsidRPr="005C7427">
        <w:t xml:space="preserve"> previously performed</w:t>
      </w:r>
      <w:r w:rsidR="00062AC0" w:rsidRPr="005C7427">
        <w:t xml:space="preserve"> </w:t>
      </w:r>
      <w:r w:rsidR="004C2133" w:rsidRPr="005C7427">
        <w:fldChar w:fldCharType="begin" w:fldLock="1"/>
      </w:r>
      <w:r w:rsidR="00924625" w:rsidRPr="005C7427">
        <w:instrText>ADDIN CSL_CITATION {"citationItems":[{"id":"ITEM-1","itemData":{"DOI":"10.1006/jcis.2002.8548","ISBN":"0022-0302","ISSN":"00219797","PMID":"11446797","abstract":"Crystallization of triacylglycerols (TG) within milk fat globules of creams is studied with an instrument coupling time-resolved synchrotron X-ray diffraction (XRDT) at both small and wide angles and high-sensitivity differential scanning calorimetry (DSC) at cooling rates of -3 and -1°C/min from 60 to -10°C and compared to that of the anhydrous milk fat (AMF). Simultaneous thermal analysis permits correlation of the formation of the different crystalline species monitored by XRDT to the DSC events. Under the above cooling conditions, milk fat TG sequentially crystallize, within the globules, from about 19°C, in three different lamellar structures with double-chain length (2L) stackings of 47 and 42 Åand a triple-chain length (3L) stacking of 71 Å, all of α type, which are correlated to two or three overlapped exothermic peaks recorded by DSC. Compared to what is observed for AMF, TG crystallization in emulsion (i) favors sub-α formation at low temperature and (ii) induces layer stacking defects in 3L crystals. Subsequent heating at 2°C/min shows numerous structural rearrangements before final melting, confirming that (i) cooling at -1°C/min leads to the formation of unstable crystalline varieties in the dispersed state and (ii) a monotropic transition α → β′takes place. Similar behavior is observed for cooling at -3°C/min and subsequent heating. An overall comparison of the thermal and structural properties of the crystalline species formed as a function of the cooling rate, between &gt;1000 and 0.15°C/min, and stabilization time at 4°C is given. Depending on the cooling rate, at least five crystalline subcell species are observed at wide angles, α and sub-α, two β′ and one β. At small angles, at least six lamellar stackings are identified, three 3L and three 2L. However, a single subcell packing (e.g., α) might correspond to several longitudinal chain stackings, demonstrating the usefulness of the small-angle XRD technique. Reconstituted emulsions homogenized under different pressures are used to determine the influence of droplet size on crystallization. The decrease of droplet size induces (i) a higher supercooling/supersaturation and (ii) a higher disorder and/or a smaller size of TG crystals within the emulsion droplets. At the supramolecular scale, polarized light microscopy shows that various cooling rates applied in situ using a temperature-controlled stage directly influence crystal sizes and their type of organization within milk fat globules. T…","author":[{"dropping-particle":"","family":"Lopez","given":"Christelle","non-dropping-particle":"","parse-names":false,"suffix":""},{"dropping-particle":"","family":"Bourgaux","given":"Claudie","non-dropping-particle":"","parse-names":false,"suffix":""},{"dropping-particle":"","family":"Lesieur","given":"Pierre","non-dropping-particle":"","parse-names":false,"suffix":""},{"dropping-particle":"","family":"Bernadou","given":"Sophie","non-dropping-particle":"","parse-names":false,"suffix":""},{"dropping-particle":"","family":"Keller","given":"Gérard","non-dropping-particle":"","parse-names":false,"suffix":""},{"dropping-particle":"","family":"Ollivon","given":"Michel","non-dropping-particle":"","parse-names":false,"suffix":""}],"container-title":"Journal of Colloid and Interface Science","id":"ITEM-1","issue":"1","issued":{"date-parts":[["2002","10"]]},"page":"64-78","title":"Thermal and structural behavior of milk fat 3. Influence of cooling rate and droplet size on cream crystallization","type":"article-journal","volume":"254"},"uris":["http://www.mendeley.com/documents/?uuid=1579b74f-751e-44e8-aacb-b9222c0ee868"]}],"mendeley":{"formattedCitation":"(Christelle Lopez, Bourgaux, Lesieur, Bernadou, et al., 2002)","plainTextFormattedCitation":"(Christelle Lopez, Bourgaux, Lesieur, Bernadou, et al., 2002)","previouslyFormattedCitation":"(Christelle Lopez, Bourgaux, Lesieur, Bernadou, et al., 2002)"},"properties":{"noteIndex":0},"schema":"https://github.com/citation-style-language/schema/raw/master/csl-citation.json"}</w:instrText>
      </w:r>
      <w:r w:rsidR="004C2133" w:rsidRPr="005C7427">
        <w:fldChar w:fldCharType="separate"/>
      </w:r>
      <w:r w:rsidR="00F77119" w:rsidRPr="005C7427">
        <w:rPr>
          <w:noProof/>
        </w:rPr>
        <w:t>(Christelle Lopez, Bourgaux, Lesieur, Bernadou, et al., 2002)</w:t>
      </w:r>
      <w:r w:rsidR="004C2133" w:rsidRPr="005C7427">
        <w:fldChar w:fldCharType="end"/>
      </w:r>
      <w:r w:rsidR="00F37046" w:rsidRPr="005C7427">
        <w:t>.</w:t>
      </w:r>
      <w:r w:rsidR="00B96992" w:rsidRPr="005C7427">
        <w:t xml:space="preserve"> </w:t>
      </w:r>
      <w:r w:rsidR="00357EDF" w:rsidRPr="005C7427">
        <w:rPr>
          <w:b/>
          <w:bCs/>
        </w:rPr>
        <w:t>Table 2</w:t>
      </w:r>
      <w:r w:rsidR="00B96992" w:rsidRPr="005C7427">
        <w:t xml:space="preserve"> summarises the temperature</w:t>
      </w:r>
      <w:r w:rsidR="002F1B8D" w:rsidRPr="005C7427">
        <w:t>s</w:t>
      </w:r>
      <w:r w:rsidR="00B96992" w:rsidRPr="005C7427">
        <w:t xml:space="preserve"> of the important </w:t>
      </w:r>
      <w:r w:rsidR="00AD249D" w:rsidRPr="005C7427">
        <w:t>thermal events for all samples at different cooling rates.</w:t>
      </w:r>
    </w:p>
    <w:p w14:paraId="7FDA89AF" w14:textId="73B5DBF6" w:rsidR="002B627D" w:rsidRPr="005C7427" w:rsidRDefault="00897310" w:rsidP="00BE03DB">
      <w:pPr>
        <w:spacing w:line="312" w:lineRule="auto"/>
        <w:jc w:val="both"/>
      </w:pPr>
      <w:r w:rsidRPr="005C7427">
        <w:t xml:space="preserve">The last </w:t>
      </w:r>
      <w:r w:rsidR="00FB5F66" w:rsidRPr="005C7427">
        <w:t xml:space="preserve">crystallisation </w:t>
      </w:r>
      <w:r w:rsidR="00BC51CB" w:rsidRPr="005C7427">
        <w:t>pathway</w:t>
      </w:r>
      <w:r w:rsidR="007937FF" w:rsidRPr="005C7427">
        <w:t xml:space="preserve"> is only observed </w:t>
      </w:r>
      <w:r w:rsidR="004E669C" w:rsidRPr="005C7427">
        <w:t>for</w:t>
      </w:r>
      <w:r w:rsidR="007937FF" w:rsidRPr="005C7427">
        <w:t xml:space="preserve"> </w:t>
      </w:r>
      <w:r w:rsidR="00FB5F66" w:rsidRPr="005C7427">
        <w:t xml:space="preserve">the </w:t>
      </w:r>
      <w:r w:rsidR="009C4628" w:rsidRPr="005C7427">
        <w:t>Stearin</w:t>
      </w:r>
      <w:r w:rsidR="007937FF" w:rsidRPr="005C7427">
        <w:t xml:space="preserve"> </w:t>
      </w:r>
      <w:r w:rsidR="00FB5F66" w:rsidRPr="005C7427">
        <w:t xml:space="preserve">fraction </w:t>
      </w:r>
      <w:r w:rsidR="007937FF" w:rsidRPr="005C7427">
        <w:t xml:space="preserve">at </w:t>
      </w:r>
      <w:r w:rsidR="00FB5F66" w:rsidRPr="005C7427">
        <w:t>a</w:t>
      </w:r>
      <w:r w:rsidR="004E669C" w:rsidRPr="005C7427">
        <w:t xml:space="preserve"> </w:t>
      </w:r>
      <w:r w:rsidR="007937FF" w:rsidRPr="005C7427">
        <w:t>cooling rate</w:t>
      </w:r>
      <w:r w:rsidR="004E669C" w:rsidRPr="005C7427">
        <w:t xml:space="preserve"> of</w:t>
      </w:r>
      <w:r w:rsidR="007937FF" w:rsidRPr="005C7427">
        <w:t xml:space="preserve"> </w:t>
      </w:r>
      <w:r w:rsidR="004E669C" w:rsidRPr="005C7427">
        <w:t>-</w:t>
      </w:r>
      <w:r w:rsidR="007937FF" w:rsidRPr="005C7427">
        <w:t xml:space="preserve">0.5 </w:t>
      </w:r>
      <w:r w:rsidR="007937FF" w:rsidRPr="005C7427">
        <w:rPr>
          <w:rFonts w:cstheme="minorHAnsi"/>
        </w:rPr>
        <w:t>°</w:t>
      </w:r>
      <w:r w:rsidR="007937FF" w:rsidRPr="005C7427">
        <w:t>C/min (</w:t>
      </w:r>
      <w:r w:rsidR="00357EDF" w:rsidRPr="005C7427">
        <w:rPr>
          <w:b/>
          <w:bCs/>
        </w:rPr>
        <w:t>Figure 7</w:t>
      </w:r>
      <w:r w:rsidR="007937FF" w:rsidRPr="005C7427">
        <w:t xml:space="preserve">). </w:t>
      </w:r>
      <w:r w:rsidR="00A52317" w:rsidRPr="005C7427">
        <w:t xml:space="preserve">This </w:t>
      </w:r>
      <w:r w:rsidR="00FB5F66" w:rsidRPr="005C7427">
        <w:t xml:space="preserve">pathway </w:t>
      </w:r>
      <w:r w:rsidR="004E669C" w:rsidRPr="005C7427">
        <w:t>is different</w:t>
      </w:r>
      <w:r w:rsidR="00A52317" w:rsidRPr="005C7427">
        <w:t xml:space="preserve"> from the other</w:t>
      </w:r>
      <w:r w:rsidR="004E669C" w:rsidRPr="005C7427">
        <w:t xml:space="preserve"> </w:t>
      </w:r>
      <w:r w:rsidR="00501960" w:rsidRPr="005C7427">
        <w:t xml:space="preserve">more common </w:t>
      </w:r>
      <w:r w:rsidR="004E669C" w:rsidRPr="005C7427">
        <w:t>two</w:t>
      </w:r>
      <w:r w:rsidR="00FB5F66" w:rsidRPr="005C7427">
        <w:t>,</w:t>
      </w:r>
      <w:r w:rsidR="00A52317" w:rsidRPr="005C7427">
        <w:t xml:space="preserve"> because the </w:t>
      </w:r>
      <w:r w:rsidR="00E76794" w:rsidRPr="005C7427">
        <w:t xml:space="preserve">formation of </w:t>
      </w:r>
      <w:r w:rsidR="004E669C" w:rsidRPr="005C7427">
        <w:t xml:space="preserve">the </w:t>
      </w:r>
      <w:r w:rsidR="00E76794" w:rsidRPr="005C7427">
        <w:rPr>
          <w:rFonts w:cstheme="minorHAnsi"/>
        </w:rPr>
        <w:t>β</w:t>
      </w:r>
      <w:r w:rsidR="00E76794" w:rsidRPr="005C7427">
        <w:t>’-polymorph is observed during the cooling process</w:t>
      </w:r>
      <w:r w:rsidR="00501960" w:rsidRPr="005C7427">
        <w:t xml:space="preserve"> rather than </w:t>
      </w:r>
      <w:r w:rsidR="007019EF" w:rsidRPr="005C7427">
        <w:t xml:space="preserve">during </w:t>
      </w:r>
      <w:r w:rsidR="00655657" w:rsidRPr="005C7427">
        <w:t xml:space="preserve">subsequent </w:t>
      </w:r>
      <w:r w:rsidR="007019EF" w:rsidRPr="005C7427">
        <w:t>heating</w:t>
      </w:r>
      <w:r w:rsidR="00DB336E" w:rsidRPr="005C7427">
        <w:t xml:space="preserve"> stage</w:t>
      </w:r>
      <w:r w:rsidR="00E76794" w:rsidRPr="005C7427">
        <w:t>.</w:t>
      </w:r>
      <w:r w:rsidR="000D5DB9" w:rsidRPr="005C7427">
        <w:t xml:space="preserve"> </w:t>
      </w:r>
      <w:r w:rsidR="009B31BC" w:rsidRPr="005C7427">
        <w:t xml:space="preserve">There are three nucleation </w:t>
      </w:r>
      <w:r w:rsidR="004E669C" w:rsidRPr="005C7427">
        <w:t xml:space="preserve">events </w:t>
      </w:r>
      <w:r w:rsidR="00194708" w:rsidRPr="005C7427">
        <w:t xml:space="preserve">observable </w:t>
      </w:r>
      <w:r w:rsidR="004E669C" w:rsidRPr="005C7427">
        <w:t xml:space="preserve">from the </w:t>
      </w:r>
      <w:r w:rsidR="00194708" w:rsidRPr="005C7427">
        <w:t xml:space="preserve">SAXS </w:t>
      </w:r>
      <w:r w:rsidR="004E669C" w:rsidRPr="005C7427">
        <w:t>patterns</w:t>
      </w:r>
      <w:r w:rsidR="00501960" w:rsidRPr="005C7427">
        <w:t>:</w:t>
      </w:r>
      <w:r w:rsidR="00194708" w:rsidRPr="005C7427">
        <w:t xml:space="preserve"> </w:t>
      </w:r>
      <w:r w:rsidR="009B31BC" w:rsidRPr="005C7427">
        <w:t>t</w:t>
      </w:r>
      <w:r w:rsidR="006A35BC" w:rsidRPr="005C7427">
        <w:t xml:space="preserve">he first </w:t>
      </w:r>
      <w:r w:rsidR="009B31BC" w:rsidRPr="005C7427">
        <w:t>one</w:t>
      </w:r>
      <w:r w:rsidR="006A35BC" w:rsidRPr="005C7427">
        <w:t xml:space="preserve"> </w:t>
      </w:r>
      <w:r w:rsidR="00B770FE" w:rsidRPr="005C7427">
        <w:t xml:space="preserve">at around 26 </w:t>
      </w:r>
      <w:r w:rsidR="00B770FE" w:rsidRPr="005C7427">
        <w:rPr>
          <w:rFonts w:cstheme="minorHAnsi"/>
        </w:rPr>
        <w:t>°</w:t>
      </w:r>
      <w:r w:rsidR="00B770FE" w:rsidRPr="005C7427">
        <w:t>C</w:t>
      </w:r>
      <w:r w:rsidR="00FB5F66" w:rsidRPr="005C7427">
        <w:t>,</w:t>
      </w:r>
      <w:r w:rsidR="00B770FE" w:rsidRPr="005C7427">
        <w:t xml:space="preserve"> </w:t>
      </w:r>
      <w:r w:rsidR="006A35BC" w:rsidRPr="005C7427">
        <w:t>correspond</w:t>
      </w:r>
      <w:r w:rsidR="004E669C" w:rsidRPr="005C7427">
        <w:t>ing</w:t>
      </w:r>
      <w:r w:rsidR="000D5DB9" w:rsidRPr="005C7427">
        <w:t xml:space="preserve"> to</w:t>
      </w:r>
      <w:r w:rsidR="00BC4772" w:rsidRPr="005C7427">
        <w:t xml:space="preserve"> the </w:t>
      </w:r>
      <w:r w:rsidR="00BC4772" w:rsidRPr="005C7427">
        <w:rPr>
          <w:rFonts w:cstheme="minorHAnsi"/>
        </w:rPr>
        <w:t>α</w:t>
      </w:r>
      <w:r w:rsidR="00BC4772" w:rsidRPr="005C7427">
        <w:t>-</w:t>
      </w:r>
      <w:r w:rsidR="000D5DB9" w:rsidRPr="005C7427">
        <w:t>2</w:t>
      </w:r>
      <w:r w:rsidR="00BC4772" w:rsidRPr="005C7427">
        <w:t>L</w:t>
      </w:r>
      <w:r w:rsidR="000D5DB9" w:rsidRPr="005C7427">
        <w:t xml:space="preserve"> crystal structure</w:t>
      </w:r>
      <w:r w:rsidR="00FB5F66" w:rsidRPr="005C7427">
        <w:t xml:space="preserve"> formation</w:t>
      </w:r>
      <w:r w:rsidR="000D5DB9" w:rsidRPr="005C7427">
        <w:t>. However</w:t>
      </w:r>
      <w:r w:rsidR="009B31BC" w:rsidRPr="005C7427">
        <w:t xml:space="preserve">, </w:t>
      </w:r>
      <w:r w:rsidR="00561E54" w:rsidRPr="005C7427">
        <w:t xml:space="preserve">this form is short-lived as </w:t>
      </w:r>
      <w:r w:rsidR="008E4787" w:rsidRPr="005C7427">
        <w:t>observed</w:t>
      </w:r>
      <w:r w:rsidR="00561E54" w:rsidRPr="005C7427">
        <w:t xml:space="preserve"> from the de</w:t>
      </w:r>
      <w:r w:rsidR="004E669C" w:rsidRPr="005C7427">
        <w:t xml:space="preserve">creasing in intensity </w:t>
      </w:r>
      <w:r w:rsidR="00FB5F66" w:rsidRPr="005C7427">
        <w:t>of</w:t>
      </w:r>
      <w:r w:rsidR="004E669C" w:rsidRPr="005C7427">
        <w:t xml:space="preserve"> its characteristic</w:t>
      </w:r>
      <w:r w:rsidR="00561E54" w:rsidRPr="005C7427">
        <w:t xml:space="preserve"> </w:t>
      </w:r>
      <w:r w:rsidR="00333519" w:rsidRPr="005C7427">
        <w:t xml:space="preserve">wide angle peak </w:t>
      </w:r>
      <w:r w:rsidR="004E669C" w:rsidRPr="005C7427">
        <w:t xml:space="preserve">at </w:t>
      </w:r>
      <w:r w:rsidR="000825E1" w:rsidRPr="005C7427">
        <w:rPr>
          <w:i/>
          <w:iCs/>
        </w:rPr>
        <w:t>q</w:t>
      </w:r>
      <w:r w:rsidR="00FB5F66" w:rsidRPr="005C7427">
        <w:t xml:space="preserve"> </w:t>
      </w:r>
      <w:r w:rsidR="000825E1" w:rsidRPr="005C7427">
        <w:t>=</w:t>
      </w:r>
      <w:r w:rsidR="00FB5F66" w:rsidRPr="005C7427">
        <w:t xml:space="preserve"> </w:t>
      </w:r>
      <w:r w:rsidR="000825E1" w:rsidRPr="005C7427">
        <w:t xml:space="preserve">1.52 </w:t>
      </w:r>
      <w:r w:rsidR="003E3ED5" w:rsidRPr="005C7427">
        <w:rPr>
          <w:rFonts w:cstheme="minorHAnsi"/>
        </w:rPr>
        <w:t>Å</w:t>
      </w:r>
      <w:r w:rsidR="003E3ED5" w:rsidRPr="005C7427">
        <w:rPr>
          <w:rFonts w:cstheme="minorHAnsi"/>
          <w:vertAlign w:val="superscript"/>
        </w:rPr>
        <w:t>-1</w:t>
      </w:r>
      <w:r w:rsidR="00C17E6E" w:rsidRPr="005C7427">
        <w:rPr>
          <w:rFonts w:cstheme="minorHAnsi"/>
        </w:rPr>
        <w:t xml:space="preserve">. </w:t>
      </w:r>
      <w:r w:rsidR="00501960" w:rsidRPr="005C7427">
        <w:rPr>
          <w:rFonts w:cstheme="minorHAnsi"/>
        </w:rPr>
        <w:t xml:space="preserve">Similarly to </w:t>
      </w:r>
      <w:r w:rsidR="00561415" w:rsidRPr="005C7427">
        <w:rPr>
          <w:rFonts w:cstheme="minorHAnsi"/>
        </w:rPr>
        <w:t>the heating</w:t>
      </w:r>
      <w:r w:rsidR="004E669C" w:rsidRPr="005C7427">
        <w:rPr>
          <w:rFonts w:cstheme="minorHAnsi"/>
        </w:rPr>
        <w:t xml:space="preserve"> process shown</w:t>
      </w:r>
      <w:r w:rsidR="00561415" w:rsidRPr="005C7427">
        <w:rPr>
          <w:rFonts w:cstheme="minorHAnsi"/>
        </w:rPr>
        <w:t xml:space="preserve"> </w:t>
      </w:r>
      <w:r w:rsidR="00186DC5" w:rsidRPr="005C7427">
        <w:rPr>
          <w:rFonts w:cstheme="minorHAnsi"/>
        </w:rPr>
        <w:t>in</w:t>
      </w:r>
      <w:r w:rsidR="001E6BBD" w:rsidRPr="005C7427">
        <w:rPr>
          <w:rFonts w:cstheme="minorHAnsi"/>
        </w:rPr>
        <w:t xml:space="preserve"> </w:t>
      </w:r>
      <w:r w:rsidR="00357EDF" w:rsidRPr="005C7427">
        <w:rPr>
          <w:rFonts w:cstheme="minorHAnsi"/>
          <w:b/>
          <w:bCs/>
        </w:rPr>
        <w:t>Figure 6</w:t>
      </w:r>
      <w:r w:rsidR="001E6BBD" w:rsidRPr="005C7427">
        <w:rPr>
          <w:rFonts w:cstheme="minorHAnsi"/>
        </w:rPr>
        <w:t xml:space="preserve">, the </w:t>
      </w:r>
      <w:r w:rsidR="004E669C" w:rsidRPr="005C7427">
        <w:rPr>
          <w:rFonts w:cstheme="minorHAnsi"/>
        </w:rPr>
        <w:t>decrease</w:t>
      </w:r>
      <w:r w:rsidR="00501960" w:rsidRPr="005C7427">
        <w:rPr>
          <w:rFonts w:cstheme="minorHAnsi"/>
        </w:rPr>
        <w:t xml:space="preserve"> trend</w:t>
      </w:r>
      <w:r w:rsidR="004E669C" w:rsidRPr="005C7427">
        <w:rPr>
          <w:rFonts w:cstheme="minorHAnsi"/>
        </w:rPr>
        <w:t xml:space="preserve"> in X-ray </w:t>
      </w:r>
      <w:r w:rsidR="001E6BBD" w:rsidRPr="005C7427">
        <w:rPr>
          <w:rFonts w:cstheme="minorHAnsi"/>
        </w:rPr>
        <w:t>intensities</w:t>
      </w:r>
      <w:r w:rsidR="00186DC5" w:rsidRPr="005C7427">
        <w:rPr>
          <w:rFonts w:cstheme="minorHAnsi"/>
        </w:rPr>
        <w:t xml:space="preserve"> here</w:t>
      </w:r>
      <w:r w:rsidR="001E6BBD" w:rsidRPr="005C7427">
        <w:rPr>
          <w:rFonts w:cstheme="minorHAnsi"/>
        </w:rPr>
        <w:t xml:space="preserve"> are </w:t>
      </w:r>
      <w:r w:rsidR="00FB5F66" w:rsidRPr="005C7427">
        <w:rPr>
          <w:rFonts w:cstheme="minorHAnsi"/>
        </w:rPr>
        <w:t>estimated from the characteristic WAXS peak intensity of the α-polymorph</w:t>
      </w:r>
      <w:r w:rsidR="00FB4DE6" w:rsidRPr="005C7427">
        <w:rPr>
          <w:rFonts w:cstheme="minorHAnsi"/>
        </w:rPr>
        <w:t xml:space="preserve"> (hollow squares)</w:t>
      </w:r>
      <w:r w:rsidR="00FB5F66" w:rsidRPr="005C7427">
        <w:rPr>
          <w:rFonts w:cstheme="minorHAnsi"/>
        </w:rPr>
        <w:t xml:space="preserve">, </w:t>
      </w:r>
      <w:r w:rsidR="001E6BBD" w:rsidRPr="005C7427">
        <w:rPr>
          <w:rFonts w:cstheme="minorHAnsi"/>
        </w:rPr>
        <w:t>due to</w:t>
      </w:r>
      <w:r w:rsidR="00C4164A" w:rsidRPr="005C7427">
        <w:rPr>
          <w:rFonts w:cstheme="minorHAnsi"/>
        </w:rPr>
        <w:t xml:space="preserve"> the overlapping</w:t>
      </w:r>
      <w:r w:rsidR="001E6BBD" w:rsidRPr="005C7427">
        <w:rPr>
          <w:rFonts w:cstheme="minorHAnsi"/>
        </w:rPr>
        <w:t xml:space="preserve"> </w:t>
      </w:r>
      <w:r w:rsidR="00501960" w:rsidRPr="005C7427">
        <w:rPr>
          <w:rFonts w:cstheme="minorHAnsi"/>
        </w:rPr>
        <w:t xml:space="preserve">of the main </w:t>
      </w:r>
      <w:r w:rsidR="00186DC5" w:rsidRPr="005C7427">
        <w:rPr>
          <w:rFonts w:cstheme="minorHAnsi"/>
        </w:rPr>
        <w:t>α</w:t>
      </w:r>
      <w:r w:rsidR="00186DC5" w:rsidRPr="005C7427">
        <w:t>-2L</w:t>
      </w:r>
      <w:r w:rsidR="001E6BBD" w:rsidRPr="005C7427">
        <w:rPr>
          <w:rFonts w:cstheme="minorHAnsi"/>
        </w:rPr>
        <w:t xml:space="preserve"> </w:t>
      </w:r>
      <w:r w:rsidR="00C4164A" w:rsidRPr="005C7427">
        <w:rPr>
          <w:rFonts w:cstheme="minorHAnsi"/>
        </w:rPr>
        <w:t>and β</w:t>
      </w:r>
      <w:r w:rsidR="00C4164A" w:rsidRPr="005C7427">
        <w:t xml:space="preserve">’-2L </w:t>
      </w:r>
      <w:r w:rsidR="007B18F1" w:rsidRPr="005C7427">
        <w:rPr>
          <w:rFonts w:cstheme="minorHAnsi"/>
        </w:rPr>
        <w:t>peak</w:t>
      </w:r>
      <w:r w:rsidR="00501960" w:rsidRPr="005C7427">
        <w:rPr>
          <w:rFonts w:cstheme="minorHAnsi"/>
        </w:rPr>
        <w:t>s</w:t>
      </w:r>
      <w:r w:rsidR="007B18F1" w:rsidRPr="005C7427">
        <w:rPr>
          <w:rFonts w:cstheme="minorHAnsi"/>
        </w:rPr>
        <w:t xml:space="preserve">  in </w:t>
      </w:r>
      <w:r w:rsidR="00FB5F66" w:rsidRPr="005C7427">
        <w:rPr>
          <w:rFonts w:cstheme="minorHAnsi"/>
        </w:rPr>
        <w:t>the SAXS</w:t>
      </w:r>
      <w:r w:rsidR="00F25AD7" w:rsidRPr="005C7427">
        <w:rPr>
          <w:rFonts w:cstheme="minorHAnsi"/>
        </w:rPr>
        <w:t xml:space="preserve"> regime</w:t>
      </w:r>
      <w:r w:rsidR="00C4164A" w:rsidRPr="005C7427">
        <w:rPr>
          <w:rFonts w:cstheme="minorHAnsi"/>
        </w:rPr>
        <w:t>.</w:t>
      </w:r>
      <w:r w:rsidR="00C66CD0" w:rsidRPr="005C7427">
        <w:rPr>
          <w:rFonts w:cstheme="minorHAnsi"/>
        </w:rPr>
        <w:t xml:space="preserve"> </w:t>
      </w:r>
      <w:r w:rsidR="009F2A37" w:rsidRPr="005C7427">
        <w:rPr>
          <w:rFonts w:cstheme="minorHAnsi"/>
        </w:rPr>
        <w:t>The</w:t>
      </w:r>
      <w:r w:rsidR="00765172" w:rsidRPr="005C7427">
        <w:rPr>
          <w:rFonts w:cstheme="minorHAnsi"/>
        </w:rPr>
        <w:t xml:space="preserve"> </w:t>
      </w:r>
      <w:r w:rsidR="002C6D72" w:rsidRPr="005C7427">
        <w:rPr>
          <w:rFonts w:cstheme="minorHAnsi"/>
        </w:rPr>
        <w:t xml:space="preserve">two </w:t>
      </w:r>
      <w:r w:rsidR="00765172" w:rsidRPr="005C7427">
        <w:rPr>
          <w:rFonts w:cstheme="minorHAnsi"/>
        </w:rPr>
        <w:t>following nucleation</w:t>
      </w:r>
      <w:r w:rsidR="00455589" w:rsidRPr="005C7427">
        <w:rPr>
          <w:rFonts w:cstheme="minorHAnsi"/>
        </w:rPr>
        <w:t xml:space="preserve"> </w:t>
      </w:r>
      <w:r w:rsidR="009C4A96" w:rsidRPr="005C7427">
        <w:rPr>
          <w:rFonts w:cstheme="minorHAnsi"/>
        </w:rPr>
        <w:t xml:space="preserve">events </w:t>
      </w:r>
      <w:r w:rsidR="00455589" w:rsidRPr="005C7427">
        <w:rPr>
          <w:rFonts w:cstheme="minorHAnsi"/>
        </w:rPr>
        <w:t xml:space="preserve">at around 23 and </w:t>
      </w:r>
      <w:r w:rsidR="00C829C4" w:rsidRPr="005C7427">
        <w:rPr>
          <w:rFonts w:cstheme="minorHAnsi"/>
        </w:rPr>
        <w:t>8 °</w:t>
      </w:r>
      <w:r w:rsidR="00C829C4" w:rsidRPr="005C7427">
        <w:t>C</w:t>
      </w:r>
      <w:r w:rsidR="00765172" w:rsidRPr="005C7427">
        <w:rPr>
          <w:rFonts w:cstheme="minorHAnsi"/>
        </w:rPr>
        <w:t xml:space="preserve"> </w:t>
      </w:r>
      <w:r w:rsidR="00FB5F66" w:rsidRPr="005C7427">
        <w:rPr>
          <w:rFonts w:cstheme="minorHAnsi"/>
        </w:rPr>
        <w:t>are</w:t>
      </w:r>
      <w:r w:rsidR="00765172" w:rsidRPr="005C7427">
        <w:rPr>
          <w:rFonts w:cstheme="minorHAnsi"/>
        </w:rPr>
        <w:t xml:space="preserve"> </w:t>
      </w:r>
      <w:r w:rsidR="002C6D72" w:rsidRPr="005C7427">
        <w:rPr>
          <w:rFonts w:cstheme="minorHAnsi"/>
        </w:rPr>
        <w:t>associated with the formation of</w:t>
      </w:r>
      <w:r w:rsidR="00C66CD0" w:rsidRPr="005C7427">
        <w:rPr>
          <w:rFonts w:cstheme="minorHAnsi"/>
        </w:rPr>
        <w:t xml:space="preserve"> </w:t>
      </w:r>
      <w:r w:rsidR="009C4A96" w:rsidRPr="005C7427">
        <w:rPr>
          <w:rFonts w:cstheme="minorHAnsi"/>
        </w:rPr>
        <w:t xml:space="preserve">the </w:t>
      </w:r>
      <w:r w:rsidR="00D37322" w:rsidRPr="005C7427">
        <w:rPr>
          <w:rFonts w:cstheme="minorHAnsi"/>
        </w:rPr>
        <w:t>β</w:t>
      </w:r>
      <w:r w:rsidR="00D37322" w:rsidRPr="005C7427">
        <w:t xml:space="preserve">’-2L </w:t>
      </w:r>
      <w:r w:rsidR="002C6D72" w:rsidRPr="005C7427">
        <w:t xml:space="preserve">and </w:t>
      </w:r>
      <w:r w:rsidR="002C6D72" w:rsidRPr="005C7427">
        <w:rPr>
          <w:rFonts w:cstheme="minorHAnsi"/>
        </w:rPr>
        <w:t>β</w:t>
      </w:r>
      <w:r w:rsidR="002C6D72" w:rsidRPr="005C7427">
        <w:t>’-3L</w:t>
      </w:r>
      <w:r w:rsidR="009C4A96" w:rsidRPr="005C7427">
        <w:t xml:space="preserve"> polymorphs,</w:t>
      </w:r>
      <w:r w:rsidR="002C6D72" w:rsidRPr="005C7427">
        <w:t xml:space="preserve"> in </w:t>
      </w:r>
      <w:r w:rsidR="009C4A96" w:rsidRPr="005C7427">
        <w:t xml:space="preserve">this </w:t>
      </w:r>
      <w:r w:rsidR="002C6D72" w:rsidRPr="005C7427">
        <w:t>order.</w:t>
      </w:r>
    </w:p>
    <w:p w14:paraId="01426EC2" w14:textId="51B22F65" w:rsidR="00973EAE" w:rsidRPr="005C7427" w:rsidRDefault="00672D8D" w:rsidP="00BE03DB">
      <w:pPr>
        <w:spacing w:line="312" w:lineRule="auto"/>
        <w:jc w:val="both"/>
      </w:pPr>
      <w:r w:rsidRPr="005C7427">
        <w:t>Th</w:t>
      </w:r>
      <w:r w:rsidR="00C74105" w:rsidRPr="005C7427">
        <w:t>re</w:t>
      </w:r>
      <w:r w:rsidRPr="005C7427">
        <w:t xml:space="preserve">e nucleation </w:t>
      </w:r>
      <w:r w:rsidR="009C4A96" w:rsidRPr="005C7427">
        <w:t xml:space="preserve">events </w:t>
      </w:r>
      <w:r w:rsidRPr="005C7427">
        <w:t xml:space="preserve">can also </w:t>
      </w:r>
      <w:r w:rsidR="009C4A96" w:rsidRPr="005C7427">
        <w:t>be observed</w:t>
      </w:r>
      <w:r w:rsidRPr="005C7427">
        <w:t xml:space="preserve"> </w:t>
      </w:r>
      <w:r w:rsidR="00C3276C" w:rsidRPr="005C7427">
        <w:t>from the thermogram</w:t>
      </w:r>
      <w:r w:rsidR="00FB5F66" w:rsidRPr="005C7427">
        <w:t>s</w:t>
      </w:r>
      <w:r w:rsidR="009C4A96" w:rsidRPr="005C7427">
        <w:t>,</w:t>
      </w:r>
      <w:r w:rsidR="00C74105" w:rsidRPr="005C7427">
        <w:t xml:space="preserve"> where </w:t>
      </w:r>
      <w:r w:rsidR="009C4A96" w:rsidRPr="005C7427">
        <w:t xml:space="preserve">three </w:t>
      </w:r>
      <w:r w:rsidR="00C74105" w:rsidRPr="005C7427">
        <w:t>exothermic peak</w:t>
      </w:r>
      <w:r w:rsidR="00FB5F66" w:rsidRPr="005C7427">
        <w:t>s</w:t>
      </w:r>
      <w:r w:rsidR="00C74105" w:rsidRPr="005C7427">
        <w:t xml:space="preserve"> </w:t>
      </w:r>
      <w:r w:rsidR="009C4A96" w:rsidRPr="005C7427">
        <w:t xml:space="preserve">are present with </w:t>
      </w:r>
      <w:r w:rsidR="00C74105" w:rsidRPr="005C7427">
        <w:t xml:space="preserve">onsets at </w:t>
      </w:r>
      <w:r w:rsidR="00454B20" w:rsidRPr="005C7427">
        <w:t>27.0, 24.0 and 11</w:t>
      </w:r>
      <w:r w:rsidR="009F1C71" w:rsidRPr="005C7427">
        <w:t xml:space="preserve">.8 </w:t>
      </w:r>
      <w:r w:rsidR="009F1C71" w:rsidRPr="005C7427">
        <w:rPr>
          <w:rFonts w:cstheme="minorHAnsi"/>
        </w:rPr>
        <w:t>°</w:t>
      </w:r>
      <w:r w:rsidR="009F1C71" w:rsidRPr="005C7427">
        <w:t>C (</w:t>
      </w:r>
      <w:r w:rsidR="00357EDF" w:rsidRPr="005C7427">
        <w:rPr>
          <w:b/>
          <w:bCs/>
        </w:rPr>
        <w:t>Table 2</w:t>
      </w:r>
      <w:r w:rsidR="009F1C71" w:rsidRPr="005C7427">
        <w:t>).</w:t>
      </w:r>
      <w:r w:rsidR="00E421D5" w:rsidRPr="005C7427">
        <w:t xml:space="preserve"> </w:t>
      </w:r>
      <w:r w:rsidR="00501960" w:rsidRPr="005C7427">
        <w:t>It is worth noting</w:t>
      </w:r>
      <w:r w:rsidR="00FB5F66" w:rsidRPr="005C7427">
        <w:t>, that w</w:t>
      </w:r>
      <w:r w:rsidR="00E421D5" w:rsidRPr="005C7427">
        <w:t xml:space="preserve">ithout the </w:t>
      </w:r>
      <w:r w:rsidR="00C80458" w:rsidRPr="005C7427">
        <w:t>accompanying X-ray scattering data, these three exothermic</w:t>
      </w:r>
      <w:r w:rsidR="00D665C0" w:rsidRPr="005C7427">
        <w:t xml:space="preserve"> events can be </w:t>
      </w:r>
      <w:r w:rsidR="00FB5F66" w:rsidRPr="005C7427">
        <w:t xml:space="preserve">easily </w:t>
      </w:r>
      <w:r w:rsidR="00D665C0" w:rsidRPr="005C7427">
        <w:t>wrongly interpreted</w:t>
      </w:r>
      <w:r w:rsidR="00FB5F66" w:rsidRPr="005C7427">
        <w:t xml:space="preserve">, </w:t>
      </w:r>
      <w:r w:rsidR="00501960" w:rsidRPr="005C7427">
        <w:t xml:space="preserve">especially </w:t>
      </w:r>
      <w:r w:rsidR="00FB5F66" w:rsidRPr="005C7427">
        <w:t xml:space="preserve">when relying on the </w:t>
      </w:r>
      <w:r w:rsidR="009108C5" w:rsidRPr="005C7427">
        <w:t>melting fraction</w:t>
      </w:r>
      <w:r w:rsidR="00C7682A" w:rsidRPr="005C7427">
        <w:t>s</w:t>
      </w:r>
      <w:r w:rsidR="00FB5F66" w:rsidRPr="005C7427">
        <w:t xml:space="preserve"> concept</w:t>
      </w:r>
      <w:r w:rsidR="00C7682A" w:rsidRPr="005C7427">
        <w:t xml:space="preserve"> (HMF, MMF, LMF)</w:t>
      </w:r>
      <w:r w:rsidR="009108C5" w:rsidRPr="005C7427">
        <w:t>.</w:t>
      </w:r>
      <w:r w:rsidR="00C7682A" w:rsidRPr="005C7427">
        <w:t xml:space="preserve"> </w:t>
      </w:r>
      <w:r w:rsidR="00B07EBE" w:rsidRPr="005C7427">
        <w:t>However, by combining both techniques we can be certain that</w:t>
      </w:r>
      <w:r w:rsidR="00114C51" w:rsidRPr="005C7427">
        <w:t xml:space="preserve"> </w:t>
      </w:r>
      <w:r w:rsidR="009C4A96" w:rsidRPr="005C7427">
        <w:t xml:space="preserve">a </w:t>
      </w:r>
      <w:r w:rsidR="00114C51" w:rsidRPr="005C7427">
        <w:t xml:space="preserve">polymorphic transformation </w:t>
      </w:r>
      <w:r w:rsidR="00E81401" w:rsidRPr="005C7427">
        <w:t xml:space="preserve">is </w:t>
      </w:r>
      <w:r w:rsidR="00FB5F66" w:rsidRPr="005C7427">
        <w:t>taking place</w:t>
      </w:r>
      <w:r w:rsidR="00CE6C71" w:rsidRPr="005C7427">
        <w:t xml:space="preserve">, indicated by the disappearing </w:t>
      </w:r>
      <w:r w:rsidR="003261F7" w:rsidRPr="005C7427">
        <w:rPr>
          <w:rFonts w:cstheme="minorHAnsi"/>
        </w:rPr>
        <w:t>α</w:t>
      </w:r>
      <w:r w:rsidR="003261F7" w:rsidRPr="005C7427">
        <w:t>-peak in</w:t>
      </w:r>
      <w:r w:rsidR="00FB1298" w:rsidRPr="005C7427">
        <w:t xml:space="preserve"> the</w:t>
      </w:r>
      <w:r w:rsidR="003261F7" w:rsidRPr="005C7427">
        <w:t xml:space="preserve"> wide angle</w:t>
      </w:r>
      <w:r w:rsidR="00FB1298" w:rsidRPr="005C7427">
        <w:t xml:space="preserve"> region</w:t>
      </w:r>
      <w:r w:rsidR="00E81401" w:rsidRPr="005C7427">
        <w:t xml:space="preserve">. </w:t>
      </w:r>
      <w:r w:rsidR="001974B4" w:rsidRPr="005C7427">
        <w:t>Moreover</w:t>
      </w:r>
      <w:r w:rsidR="0027758B" w:rsidRPr="005C7427">
        <w:t xml:space="preserve">, </w:t>
      </w:r>
      <w:r w:rsidR="00DF7DF6" w:rsidRPr="005C7427">
        <w:t>the</w:t>
      </w:r>
      <w:r w:rsidR="007F20E2" w:rsidRPr="005C7427">
        <w:t xml:space="preserve"> presence of</w:t>
      </w:r>
      <w:r w:rsidR="00DF7DF6" w:rsidRPr="005C7427">
        <w:t xml:space="preserve"> two exothermic peaks</w:t>
      </w:r>
      <w:r w:rsidR="00F749CD" w:rsidRPr="005C7427">
        <w:t xml:space="preserve"> during cooling</w:t>
      </w:r>
      <w:r w:rsidR="00FB4DE6" w:rsidRPr="005C7427">
        <w:t xml:space="preserve"> ramp</w:t>
      </w:r>
      <w:r w:rsidR="009C4A96" w:rsidRPr="005C7427">
        <w:t>,</w:t>
      </w:r>
      <w:r w:rsidR="00DF7DF6" w:rsidRPr="005C7427">
        <w:t xml:space="preserve"> </w:t>
      </w:r>
      <w:r w:rsidR="00F749CD" w:rsidRPr="005C7427">
        <w:t>relat</w:t>
      </w:r>
      <w:r w:rsidR="00FB1298" w:rsidRPr="005C7427">
        <w:t>ed</w:t>
      </w:r>
      <w:r w:rsidR="00F749CD" w:rsidRPr="005C7427">
        <w:t xml:space="preserve"> to the</w:t>
      </w:r>
      <w:r w:rsidR="007C327F" w:rsidRPr="005C7427">
        <w:t xml:space="preserve"> same </w:t>
      </w:r>
      <w:r w:rsidR="00F749CD" w:rsidRPr="005C7427">
        <w:t>2L-stacking</w:t>
      </w:r>
      <w:r w:rsidR="007C327F" w:rsidRPr="005C7427">
        <w:t xml:space="preserve"> (</w:t>
      </w:r>
      <w:r w:rsidR="00D83A5C" w:rsidRPr="005C7427">
        <w:rPr>
          <w:rFonts w:cstheme="minorHAnsi"/>
        </w:rPr>
        <w:t>α</w:t>
      </w:r>
      <w:r w:rsidR="00D83A5C" w:rsidRPr="005C7427">
        <w:t>-2L</w:t>
      </w:r>
      <w:r w:rsidR="00D83A5C" w:rsidRPr="005C7427">
        <w:rPr>
          <w:rFonts w:cstheme="minorHAnsi"/>
        </w:rPr>
        <w:t xml:space="preserve"> and β</w:t>
      </w:r>
      <w:r w:rsidR="00D83A5C" w:rsidRPr="005C7427">
        <w:t>’-2L)</w:t>
      </w:r>
      <w:r w:rsidR="00F749CD" w:rsidRPr="005C7427">
        <w:t xml:space="preserve">, </w:t>
      </w:r>
      <w:r w:rsidR="00A100AE" w:rsidRPr="005C7427">
        <w:t>suggest</w:t>
      </w:r>
      <w:r w:rsidR="00FB5F66" w:rsidRPr="005C7427">
        <w:t>s</w:t>
      </w:r>
      <w:r w:rsidR="00A100AE" w:rsidRPr="005C7427">
        <w:t xml:space="preserve"> that </w:t>
      </w:r>
      <w:r w:rsidR="00F749CD" w:rsidRPr="005C7427">
        <w:t xml:space="preserve">a </w:t>
      </w:r>
      <w:r w:rsidR="005F4B03" w:rsidRPr="005C7427">
        <w:t>polymorphic transformation</w:t>
      </w:r>
      <w:r w:rsidR="00F749CD" w:rsidRPr="005C7427">
        <w:t xml:space="preserve"> has taken place from the </w:t>
      </w:r>
      <w:r w:rsidR="00F749CD" w:rsidRPr="005C7427">
        <w:rPr>
          <w:rFonts w:cstheme="minorHAnsi"/>
        </w:rPr>
        <w:t>α</w:t>
      </w:r>
      <w:r w:rsidR="00F749CD" w:rsidRPr="005C7427">
        <w:t>-2L</w:t>
      </w:r>
      <w:r w:rsidR="00F749CD" w:rsidRPr="005C7427">
        <w:rPr>
          <w:rFonts w:cstheme="minorHAnsi"/>
        </w:rPr>
        <w:t xml:space="preserve"> </w:t>
      </w:r>
      <w:r w:rsidR="00FB1298" w:rsidRPr="005C7427">
        <w:rPr>
          <w:rFonts w:cstheme="minorHAnsi"/>
        </w:rPr>
        <w:t>to the</w:t>
      </w:r>
      <w:r w:rsidR="00F749CD" w:rsidRPr="005C7427">
        <w:rPr>
          <w:rFonts w:cstheme="minorHAnsi"/>
        </w:rPr>
        <w:t xml:space="preserve"> β</w:t>
      </w:r>
      <w:r w:rsidR="00F749CD" w:rsidRPr="005C7427">
        <w:t>’-2L phase</w:t>
      </w:r>
      <w:r w:rsidR="00062AC0" w:rsidRPr="005C7427">
        <w:t xml:space="preserve"> </w:t>
      </w:r>
      <w:r w:rsidR="00327D32" w:rsidRPr="005C7427">
        <w:fldChar w:fldCharType="begin" w:fldLock="1"/>
      </w:r>
      <w:r w:rsidR="00EC0259">
        <w:instrText>ADDIN CSL_CITATION {"citationItems":[{"id":"ITEM-1","itemData":{"DOI":"10.1002/9781118593882.ch2","ISBN":"9781118593882","abstract":"This chapter begins with a basic discussion of the thermodynamic stability of polymorphic forms and their transformation behavior. It discusses the polymorphic structures and transformation of fatty acids and acylglycerols. The chapter also discusses the polymorphic structures of the principal saturated and unsaturated fatty acids. Fatty acids are the main hydrophobic moieties of lipids present in biotissues and are also employed for multiple purposes in the food, pharmaceutical, and polymer industries. Monoacylglycerols (MAGs) and diacylglycerols (DAGs) are polar lipids that form crystals in lamellar structures in which glycerol groups connected side-by-side by hydrogen bonding are placed at the inner positions. The chapter further highlights crystal and molecular structures and polymorphic behavior by selecting triacylglycerols (TAG) representing saturated mono-acid and mixed-acid TAGs and saturated-unsaturated mixed-acid, with specific attention to the influence of fatty-acid moieties esterified at different glycerol carbons.","author":[{"dropping-particle":"","family":"Sato","given":"Kiyotaka","non-dropping-particle":"","parse-names":false,"suffix":""}],"container-title":"Crystallization of Lipids: Fundamentals and Applications in Food, Cosmetics and Pharmaceuticals","editor":[{"dropping-particle":"","family":"Sato","given":"Kiyotaka","non-dropping-particle":"","parse-names":false,"suffix":""}],"id":"ITEM-1","issued":{"date-parts":[["2018"]]},"page":"17-60","publisher":"Wiley Blackwell","publisher-place":"Hoboken, NJ","title":"Polymorphism of Lipid Crystals","type":"chapter"},"uris":["http://www.mendeley.com/documents/?uuid=b8e1a1aa-252a-4859-b7ed-8e9545e56c6b"]}],"mendeley":{"formattedCitation":"(Sato, 2018)","plainTextFormattedCitation":"(Sato, 2018)","previouslyFormattedCitation":"(Sato, 2018)"},"properties":{"noteIndex":0},"schema":"https://github.com/citation-style-language/schema/raw/master/csl-citation.json"}</w:instrText>
      </w:r>
      <w:r w:rsidR="00327D32" w:rsidRPr="005C7427">
        <w:fldChar w:fldCharType="separate"/>
      </w:r>
      <w:r w:rsidR="00F77119" w:rsidRPr="005C7427">
        <w:rPr>
          <w:noProof/>
        </w:rPr>
        <w:t>(Sato, 2018)</w:t>
      </w:r>
      <w:r w:rsidR="00327D32" w:rsidRPr="005C7427">
        <w:fldChar w:fldCharType="end"/>
      </w:r>
      <w:r w:rsidR="00327D32" w:rsidRPr="005C7427">
        <w:t>.</w:t>
      </w:r>
      <w:r w:rsidR="00CF1361" w:rsidRPr="005C7427">
        <w:t xml:space="preserve"> </w:t>
      </w:r>
      <w:r w:rsidR="00152F36" w:rsidRPr="005C7427">
        <w:t xml:space="preserve">This aligns with our </w:t>
      </w:r>
      <w:r w:rsidR="00835593" w:rsidRPr="005C7427">
        <w:lastRenderedPageBreak/>
        <w:t xml:space="preserve">previous interpretation </w:t>
      </w:r>
      <w:r w:rsidR="00FB1298" w:rsidRPr="005C7427">
        <w:t>that</w:t>
      </w:r>
      <w:r w:rsidR="00835593" w:rsidRPr="005C7427">
        <w:t xml:space="preserve"> the </w:t>
      </w:r>
      <w:r w:rsidR="008A0B8E" w:rsidRPr="005C7427">
        <w:rPr>
          <w:rFonts w:cstheme="minorHAnsi"/>
        </w:rPr>
        <w:t>α</w:t>
      </w:r>
      <w:r w:rsidR="008A0B8E" w:rsidRPr="005C7427">
        <w:t xml:space="preserve"> </w:t>
      </w:r>
      <w:r w:rsidR="008A0B8E" w:rsidRPr="005C7427">
        <w:sym w:font="Wingdings" w:char="F0E0"/>
      </w:r>
      <w:r w:rsidR="008A0B8E" w:rsidRPr="005C7427">
        <w:t xml:space="preserve"> </w:t>
      </w:r>
      <w:r w:rsidR="008A0B8E" w:rsidRPr="005C7427">
        <w:rPr>
          <w:rFonts w:ascii="Times New Roman" w:hAnsi="Times New Roman" w:cs="Times New Roman"/>
        </w:rPr>
        <w:t>β</w:t>
      </w:r>
      <w:r w:rsidR="008A0B8E" w:rsidRPr="005C7427">
        <w:t xml:space="preserve">’ transformation </w:t>
      </w:r>
      <w:r w:rsidR="007E46B3" w:rsidRPr="005C7427">
        <w:t>occur</w:t>
      </w:r>
      <w:r w:rsidR="00FB1298" w:rsidRPr="005C7427">
        <w:t>s</w:t>
      </w:r>
      <w:r w:rsidR="007E46B3" w:rsidRPr="005C7427">
        <w:t xml:space="preserve"> within the same stacking configuration</w:t>
      </w:r>
      <w:r w:rsidR="00FB1298" w:rsidRPr="005C7427">
        <w:t xml:space="preserve"> in milk fat</w:t>
      </w:r>
      <w:r w:rsidR="00062AC0" w:rsidRPr="005C7427">
        <w:t xml:space="preserve"> </w:t>
      </w:r>
      <w:r w:rsidR="00615C95" w:rsidRPr="005C7427">
        <w:rPr>
          <w:color w:val="000000" w:themeColor="text1"/>
        </w:rPr>
        <w:fldChar w:fldCharType="begin" w:fldLock="1"/>
      </w:r>
      <w:r w:rsidR="00924625" w:rsidRPr="005C7427">
        <w:rPr>
          <w:color w:val="000000" w:themeColor="text1"/>
        </w:rPr>
        <w:instrText>ADDIN CSL_CITATION {"citationItems":[{"id":"ITEM-1","itemData":{"DOI":"10.1021/acs.cgd.0c01543","ISSN":"15287505","abstract":"A full comprehension of milk fat crystallization is important for the structural development of dairy products such as butter, ice cream, and cheese. The influence of triacylglycerol (TAG) composition on the dynamic of milk fat crystallization and the nanostructure of the formed crystals was investigated using two chemically different types of milk fat, namely buffalo and cow milk fats (BMF; CMF). The TAG composition was determined using liquid chromatography and mass spectrophotometry (LCMS), whereas differential scanning calorimetry (DSC), small- and wide-angle X-ray scattering (SAXS and WAXS), and polarized light microscopy (PLM) were used to characterize the crystallization behavior of the two milk fats. A total of 37 TAG species were identified in both BMF and CMF, but in different proportions. In particular, BMF was found to have a higher amount of low-molecular-weight TAGs in comparison to CMF. This difference in chemical composition explains the different kinetics of polymorphic transformation in the two samples. Specifically, it clarifies the delay in the nucleation of the β′-polymorph in BMF in comparison to CMF. BMF also showed a higher nucleation rate due to its higher proportion of saturated TAGs and higher melting range. Finally, this work presents a novel interpretation of the mechanism of formation of the β-polymorph (53 Å), which has recently become the subject of a vivid debate in milk fat crystallization studies.","author":[{"dropping-particle":"","family":"Pratama","given":"Yoga","non-dropping-particle":"","parse-names":false,"suffix":""},{"dropping-particle":"","family":"Simone","given":"Elena","non-dropping-particle":"","parse-names":false,"suffix":""},{"dropping-particle":"","family":"Rappolt","given":"Michael","non-dropping-particle":"","parse-names":false,"suffix":""}],"container-title":"Crystal Growth and Design","id":"ITEM-1","issue":"4","issued":{"date-parts":[["2021","4","7"]]},"page":"2113-2127","publisher":"American Chemical Society","title":"The Unique Crystallization Behavior of Buffalo Milk Fat","type":"article-journal","volume":"21"},"uris":["http://www.mendeley.com/documents/?uuid=e572cc1c-0d07-405e-b115-3a1e2fe96bf6"]}],"mendeley":{"formattedCitation":"(Pratama et al., 2021)","plainTextFormattedCitation":"(Pratama et al., 2021)","previouslyFormattedCitation":"(Pratama et al., 2021)"},"properties":{"noteIndex":0},"schema":"https://github.com/citation-style-language/schema/raw/master/csl-citation.json"}</w:instrText>
      </w:r>
      <w:r w:rsidR="00615C95" w:rsidRPr="005C7427">
        <w:rPr>
          <w:color w:val="000000" w:themeColor="text1"/>
        </w:rPr>
        <w:fldChar w:fldCharType="separate"/>
      </w:r>
      <w:r w:rsidR="00F77119" w:rsidRPr="005C7427">
        <w:rPr>
          <w:noProof/>
          <w:color w:val="000000" w:themeColor="text1"/>
        </w:rPr>
        <w:t>(Pratama et al., 2021)</w:t>
      </w:r>
      <w:r w:rsidR="00615C95" w:rsidRPr="005C7427">
        <w:rPr>
          <w:color w:val="000000" w:themeColor="text1"/>
        </w:rPr>
        <w:fldChar w:fldCharType="end"/>
      </w:r>
      <w:r w:rsidR="00615C95" w:rsidRPr="005C7427">
        <w:rPr>
          <w:color w:val="000000" w:themeColor="text1"/>
        </w:rPr>
        <w:t>.</w:t>
      </w:r>
    </w:p>
    <w:p w14:paraId="74832676" w14:textId="5DD8B17B" w:rsidR="0015569E" w:rsidRPr="005C7427" w:rsidRDefault="000C3F38" w:rsidP="00E40684">
      <w:pPr>
        <w:spacing w:line="312" w:lineRule="auto"/>
        <w:jc w:val="both"/>
      </w:pPr>
      <w:r w:rsidRPr="005C7427">
        <w:t xml:space="preserve">Following the SAXS pattern in </w:t>
      </w:r>
      <w:r w:rsidRPr="005C7427">
        <w:rPr>
          <w:b/>
          <w:bCs/>
        </w:rPr>
        <w:t xml:space="preserve">Figure </w:t>
      </w:r>
      <w:r w:rsidR="006815EA" w:rsidRPr="005C7427">
        <w:rPr>
          <w:b/>
          <w:bCs/>
        </w:rPr>
        <w:t>7</w:t>
      </w:r>
      <w:r w:rsidRPr="005C7427">
        <w:t xml:space="preserve">, no </w:t>
      </w:r>
      <w:r w:rsidR="00E40684" w:rsidRPr="005C7427">
        <w:rPr>
          <w:rFonts w:cstheme="minorHAnsi"/>
        </w:rPr>
        <w:t>α</w:t>
      </w:r>
      <w:r w:rsidRPr="005C7427">
        <w:t xml:space="preserve">-3L </w:t>
      </w:r>
      <w:r w:rsidR="00FB1298" w:rsidRPr="005C7427">
        <w:t>crystals were</w:t>
      </w:r>
      <w:r w:rsidRPr="005C7427">
        <w:t xml:space="preserve"> </w:t>
      </w:r>
      <w:r w:rsidR="00304DC2" w:rsidRPr="005C7427">
        <w:t>observed</w:t>
      </w:r>
      <w:r w:rsidRPr="005C7427">
        <w:t xml:space="preserve"> upon cooling </w:t>
      </w:r>
      <w:r w:rsidR="00304DC2" w:rsidRPr="005C7427">
        <w:t>as the 3L structure</w:t>
      </w:r>
      <w:r w:rsidR="00F178AC" w:rsidRPr="005C7427">
        <w:t xml:space="preserve"> </w:t>
      </w:r>
      <w:r w:rsidR="00D1263A" w:rsidRPr="005C7427">
        <w:t>directly</w:t>
      </w:r>
      <w:r w:rsidR="00F178AC" w:rsidRPr="005C7427">
        <w:t xml:space="preserve"> nucleated into a </w:t>
      </w:r>
      <w:r w:rsidR="00F178AC" w:rsidRPr="005C7427">
        <w:rPr>
          <w:rFonts w:ascii="Times New Roman" w:hAnsi="Times New Roman" w:cs="Times New Roman"/>
        </w:rPr>
        <w:t>β</w:t>
      </w:r>
      <w:r w:rsidR="00F178AC" w:rsidRPr="005C7427">
        <w:t>’-phase</w:t>
      </w:r>
      <w:r w:rsidRPr="005C7427">
        <w:t xml:space="preserve">. </w:t>
      </w:r>
      <w:r w:rsidR="00D71783" w:rsidRPr="005C7427">
        <w:t>In contrast</w:t>
      </w:r>
      <w:r w:rsidRPr="005C7427">
        <w:t xml:space="preserve">, </w:t>
      </w:r>
      <w:r w:rsidR="00F178AC" w:rsidRPr="005C7427">
        <w:t>at</w:t>
      </w:r>
      <w:r w:rsidRPr="005C7427">
        <w:t xml:space="preserve"> higher cooling rates</w:t>
      </w:r>
      <w:r w:rsidR="00FB1298" w:rsidRPr="005C7427">
        <w:t xml:space="preserve"> of</w:t>
      </w:r>
      <w:r w:rsidRPr="005C7427">
        <w:t xml:space="preserve"> </w:t>
      </w:r>
      <w:r w:rsidR="000F31D7" w:rsidRPr="005C7427">
        <w:t>-</w:t>
      </w:r>
      <w:r w:rsidRPr="005C7427">
        <w:t xml:space="preserve">2 and </w:t>
      </w:r>
      <w:r w:rsidR="000F31D7" w:rsidRPr="005C7427">
        <w:t>-</w:t>
      </w:r>
      <w:r w:rsidRPr="005C7427">
        <w:t>5 °C/min</w:t>
      </w:r>
      <w:r w:rsidR="00D15BD9" w:rsidRPr="005C7427">
        <w:t xml:space="preserve"> </w:t>
      </w:r>
      <w:r w:rsidRPr="005C7427">
        <w:t>(</w:t>
      </w:r>
      <w:r w:rsidRPr="005C7427">
        <w:rPr>
          <w:b/>
          <w:bCs/>
        </w:rPr>
        <w:t xml:space="preserve">Figure </w:t>
      </w:r>
      <w:r w:rsidR="000F31D7" w:rsidRPr="005C7427">
        <w:rPr>
          <w:b/>
          <w:bCs/>
        </w:rPr>
        <w:t>6</w:t>
      </w:r>
      <w:r w:rsidRPr="005C7427">
        <w:t>), Stearin also crystalli</w:t>
      </w:r>
      <w:r w:rsidR="007A3C5C" w:rsidRPr="005C7427">
        <w:t>s</w:t>
      </w:r>
      <w:r w:rsidRPr="005C7427">
        <w:t>e</w:t>
      </w:r>
      <w:r w:rsidR="00FB1298" w:rsidRPr="005C7427">
        <w:t>d</w:t>
      </w:r>
      <w:r w:rsidRPr="005C7427">
        <w:t xml:space="preserve"> in</w:t>
      </w:r>
      <w:r w:rsidR="00FB1298" w:rsidRPr="005C7427">
        <w:t xml:space="preserve"> the</w:t>
      </w:r>
      <w:r w:rsidRPr="005C7427">
        <w:t xml:space="preserve"> </w:t>
      </w:r>
      <w:r w:rsidR="003F18D6" w:rsidRPr="005C7427">
        <w:rPr>
          <w:rFonts w:cstheme="minorHAnsi"/>
        </w:rPr>
        <w:t>α</w:t>
      </w:r>
      <w:r w:rsidRPr="005C7427">
        <w:t>-3L</w:t>
      </w:r>
      <w:r w:rsidR="00FB1298" w:rsidRPr="005C7427">
        <w:t xml:space="preserve"> form</w:t>
      </w:r>
      <w:r w:rsidRPr="005C7427">
        <w:t xml:space="preserve">. </w:t>
      </w:r>
      <w:r w:rsidR="00B262BE" w:rsidRPr="005C7427">
        <w:t xml:space="preserve">According to the </w:t>
      </w:r>
      <w:r w:rsidR="00CF33C8" w:rsidRPr="005C7427">
        <w:t xml:space="preserve">Ostwald’s rule of stages, </w:t>
      </w:r>
      <w:r w:rsidR="0099039B" w:rsidRPr="005C7427">
        <w:t xml:space="preserve">TAGs normally nucleate </w:t>
      </w:r>
      <w:r w:rsidR="00683D0D" w:rsidRPr="005C7427">
        <w:t xml:space="preserve">into the </w:t>
      </w:r>
      <w:r w:rsidR="007379C9" w:rsidRPr="005C7427">
        <w:t xml:space="preserve">less </w:t>
      </w:r>
      <w:r w:rsidR="00683D0D" w:rsidRPr="005C7427">
        <w:t>stable form (</w:t>
      </w:r>
      <w:r w:rsidR="00683D0D" w:rsidRPr="005C7427">
        <w:rPr>
          <w:rFonts w:cstheme="minorHAnsi"/>
        </w:rPr>
        <w:t>α-phase)</w:t>
      </w:r>
      <w:r w:rsidR="000A13F6" w:rsidRPr="005C7427">
        <w:rPr>
          <w:rFonts w:cstheme="minorHAnsi"/>
        </w:rPr>
        <w:t xml:space="preserve"> given appropriate </w:t>
      </w:r>
      <w:r w:rsidR="00D733F9" w:rsidRPr="005C7427">
        <w:rPr>
          <w:rFonts w:cstheme="minorHAnsi"/>
        </w:rPr>
        <w:t>under</w:t>
      </w:r>
      <w:r w:rsidR="005D771C" w:rsidRPr="005C7427">
        <w:rPr>
          <w:rFonts w:cstheme="minorHAnsi"/>
        </w:rPr>
        <w:t>cooling</w:t>
      </w:r>
      <w:r w:rsidR="00460606" w:rsidRPr="005C7427">
        <w:rPr>
          <w:rFonts w:cstheme="minorHAnsi"/>
        </w:rPr>
        <w:t>,</w:t>
      </w:r>
      <w:r w:rsidR="00683D0D" w:rsidRPr="005C7427">
        <w:rPr>
          <w:rFonts w:cstheme="minorHAnsi"/>
        </w:rPr>
        <w:t xml:space="preserve"> </w:t>
      </w:r>
      <w:r w:rsidR="00FB1298" w:rsidRPr="005C7427">
        <w:t>which can be kinetically favoured</w:t>
      </w:r>
      <w:r w:rsidR="00460606" w:rsidRPr="005C7427">
        <w:t>,</w:t>
      </w:r>
      <w:r w:rsidR="007379C9" w:rsidRPr="005C7427">
        <w:rPr>
          <w:rFonts w:cstheme="minorHAnsi"/>
        </w:rPr>
        <w:t xml:space="preserve"> </w:t>
      </w:r>
      <w:r w:rsidR="00FB1298" w:rsidRPr="005C7427">
        <w:rPr>
          <w:rFonts w:cstheme="minorHAnsi"/>
        </w:rPr>
        <w:t>and then</w:t>
      </w:r>
      <w:r w:rsidR="00683D0D" w:rsidRPr="005C7427">
        <w:rPr>
          <w:rFonts w:cstheme="minorHAnsi"/>
        </w:rPr>
        <w:t xml:space="preserve"> t</w:t>
      </w:r>
      <w:r w:rsidR="00C276CA" w:rsidRPr="005C7427">
        <w:rPr>
          <w:rFonts w:cstheme="minorHAnsi"/>
        </w:rPr>
        <w:t>ransform into</w:t>
      </w:r>
      <w:r w:rsidR="00FB1298" w:rsidRPr="005C7427">
        <w:rPr>
          <w:rFonts w:cstheme="minorHAnsi"/>
        </w:rPr>
        <w:t xml:space="preserve"> a</w:t>
      </w:r>
      <w:r w:rsidR="00C276CA" w:rsidRPr="005C7427">
        <w:rPr>
          <w:rFonts w:cstheme="minorHAnsi"/>
        </w:rPr>
        <w:t xml:space="preserve"> more stable </w:t>
      </w:r>
      <w:r w:rsidR="004B0AC0" w:rsidRPr="005C7427">
        <w:rPr>
          <w:rFonts w:cstheme="minorHAnsi"/>
        </w:rPr>
        <w:t>polymorph (</w:t>
      </w:r>
      <w:r w:rsidR="00FB1298" w:rsidRPr="005C7427">
        <w:rPr>
          <w:rFonts w:cstheme="minorHAnsi"/>
        </w:rPr>
        <w:t xml:space="preserve">e.g., the </w:t>
      </w:r>
      <w:r w:rsidR="004B0AC0" w:rsidRPr="005C7427">
        <w:rPr>
          <w:rFonts w:ascii="Times New Roman" w:hAnsi="Times New Roman" w:cs="Times New Roman"/>
        </w:rPr>
        <w:t>β</w:t>
      </w:r>
      <w:r w:rsidR="004B0AC0" w:rsidRPr="005C7427">
        <w:t>’-phase)</w:t>
      </w:r>
      <w:r w:rsidR="00062AC0" w:rsidRPr="005C7427">
        <w:t xml:space="preserve"> </w:t>
      </w:r>
      <w:r w:rsidR="007379C9" w:rsidRPr="005C7427">
        <w:fldChar w:fldCharType="begin" w:fldLock="1"/>
      </w:r>
      <w:r w:rsidR="00924625" w:rsidRPr="005C7427">
        <w:instrText>ADDIN CSL_CITATION {"citationItems":[{"id":"ITEM-1","itemData":{"DOI":"10.1016/j.cis.2006.06.016","ISSN":"00018686","abstract":"Naturally occurring fats are multi-component mixtures of triacylglycerols (TAGs), which are triesters of fatty acids with glycerol, and of which there are many chemically distinct compounds. Due to the importance of fats to the food and consumer products industries, fat crystallization has been studied for many years and many intricate features of TAG interactions, complicated by polymorphism, have been identified. The melting and crystallization properties of triacylglycerols are very sensitive to even small differences in fatty acid composition and position within the TAG molecule which cause steric hindrance. Differences of fatty acid chain length within a TAG lead to packing imperfections, and differences in chain lengths between different TAG molecules lead to a loss of intersolubility in the solid phase. The degree of saturation is hugely important as the presence of a double bond in a fatty acid chain causes rigid kinks in the fatty acid chains that produce huge disruption to packing structures with the result that TAGs containing double bonds have much lower melting points than completely saturated TAGs. All of these effects are more pronounced in the most stable polymorphic forms, which require the most efficient molecular packing. The crystallization of fats is complicated not just by polymorphism, but also because it usually occurs from a multi-component melt rather than from a solvent which is more common in other industrial crystallizations. This renders the conventional treatment of crystallization as a result of supersaturation somewhat meaningless. Most studies in the literature consequently quantify crystallization driving forces using the concept of supercooling below a distinct melting point. However whilst this is theoretically valid for a single component system, it can only at best represent a rough approximation for natural fat systems, which display a range of melting points. This paper reviews the latest attempts to describe the sometimes complex phase equilibria of fats using fundamental relationships for chemical potential that have so far been applied to individual species in melts of unary, binary and ternary systems. These can then be used to provide a framework for quantifying the true crystallization driving forces of individual components within a multi-component melt. These are directly related to nucleation and growth rates, and are also important in the prediction of polymorphic occurrence, crystal morphology and surf…","author":[{"dropping-particle":"","family":"Himawan","given":"C.","non-dropping-particle":"","parse-names":false,"suffix":""},{"dropping-particle":"","family":"Starov","given":"V. M.","non-dropping-particle":"","parse-names":false,"suffix":""},{"dropping-particle":"","family":"Stapley","given":"A. G.F.","non-dropping-particle":"","parse-names":false,"suffix":""}],"container-title":"Advances in Colloid and Interface Science","id":"ITEM-1","issue":"1-3","issued":{"date-parts":[["2006","9","25"]]},"page":"3-33","publisher":"Elsevier","title":"Thermodynamic and kinetic aspects of fat crystallization","type":"article","volume":"122"},"uris":["http://www.mendeley.com/documents/?uuid=8fe15abe-9684-31e8-89cb-592edf3657a7"]}],"mendeley":{"formattedCitation":"(Himawan et al., 2006)","plainTextFormattedCitation":"(Himawan et al., 2006)","previouslyFormattedCitation":"(Himawan et al., 2006)"},"properties":{"noteIndex":0},"schema":"https://github.com/citation-style-language/schema/raw/master/csl-citation.json"}</w:instrText>
      </w:r>
      <w:r w:rsidR="007379C9" w:rsidRPr="005C7427">
        <w:fldChar w:fldCharType="separate"/>
      </w:r>
      <w:r w:rsidR="00F77119" w:rsidRPr="005C7427">
        <w:rPr>
          <w:noProof/>
        </w:rPr>
        <w:t>(Himawan et al., 2006)</w:t>
      </w:r>
      <w:r w:rsidR="007379C9" w:rsidRPr="005C7427">
        <w:fldChar w:fldCharType="end"/>
      </w:r>
      <w:r w:rsidR="00B85CA4" w:rsidRPr="005C7427">
        <w:t xml:space="preserve">. </w:t>
      </w:r>
      <w:r w:rsidR="009404DC" w:rsidRPr="005C7427">
        <w:t xml:space="preserve">However, the </w:t>
      </w:r>
      <w:r w:rsidR="00D71783" w:rsidRPr="005C7427">
        <w:t>slow cooling rate</w:t>
      </w:r>
      <w:r w:rsidR="00FB1298" w:rsidRPr="005C7427">
        <w:t xml:space="preserve"> of</w:t>
      </w:r>
      <w:r w:rsidR="00D71783" w:rsidRPr="005C7427">
        <w:t xml:space="preserve"> -0.5 °C/min provide</w:t>
      </w:r>
      <w:r w:rsidR="00FB1298" w:rsidRPr="005C7427">
        <w:t>d</w:t>
      </w:r>
      <w:r w:rsidR="00D71783" w:rsidRPr="005C7427">
        <w:t xml:space="preserve"> low </w:t>
      </w:r>
      <w:r w:rsidR="00FB1298" w:rsidRPr="005C7427">
        <w:t>under</w:t>
      </w:r>
      <w:r w:rsidR="005A2402" w:rsidRPr="005C7427">
        <w:t>cooling</w:t>
      </w:r>
      <w:r w:rsidR="00FB1298" w:rsidRPr="005C7427">
        <w:t>,</w:t>
      </w:r>
      <w:r w:rsidR="005A2402" w:rsidRPr="005C7427">
        <w:t xml:space="preserve"> </w:t>
      </w:r>
      <w:r w:rsidR="00CF3DFF" w:rsidRPr="005C7427">
        <w:t xml:space="preserve">which </w:t>
      </w:r>
      <w:r w:rsidR="00FB1298" w:rsidRPr="005C7427">
        <w:t xml:space="preserve">can </w:t>
      </w:r>
      <w:r w:rsidR="00CF3DFF" w:rsidRPr="005C7427">
        <w:t xml:space="preserve">override </w:t>
      </w:r>
      <w:r w:rsidR="00507F84" w:rsidRPr="005C7427">
        <w:t>this rule</w:t>
      </w:r>
      <w:r w:rsidR="00062AC0" w:rsidRPr="005C7427">
        <w:t xml:space="preserve"> </w:t>
      </w:r>
      <w:r w:rsidR="00D24BBF" w:rsidRPr="005C7427">
        <w:fldChar w:fldCharType="begin" w:fldLock="1"/>
      </w:r>
      <w:r w:rsidR="00924625" w:rsidRPr="005C7427">
        <w:instrText>ADDIN CSL_CITATION {"citationItems":[{"id":"ITEM-1","itemData":{"DOI":"10.1016/j.cis.2006.06.016","ISSN":"00018686","abstract":"Naturally occurring fats are multi-component mixtures of triacylglycerols (TAGs), which are triesters of fatty acids with glycerol, and of which there are many chemically distinct compounds. Due to the importance of fats to the food and consumer products industries, fat crystallization has been studied for many years and many intricate features of TAG interactions, complicated by polymorphism, have been identified. The melting and crystallization properties of triacylglycerols are very sensitive to even small differences in fatty acid composition and position within the TAG molecule which cause steric hindrance. Differences of fatty acid chain length within a TAG lead to packing imperfections, and differences in chain lengths between different TAG molecules lead to a loss of intersolubility in the solid phase. The degree of saturation is hugely important as the presence of a double bond in a fatty acid chain causes rigid kinks in the fatty acid chains that produce huge disruption to packing structures with the result that TAGs containing double bonds have much lower melting points than completely saturated TAGs. All of these effects are more pronounced in the most stable polymorphic forms, which require the most efficient molecular packing. The crystallization of fats is complicated not just by polymorphism, but also because it usually occurs from a multi-component melt rather than from a solvent which is more common in other industrial crystallizations. This renders the conventional treatment of crystallization as a result of supersaturation somewhat meaningless. Most studies in the literature consequently quantify crystallization driving forces using the concept of supercooling below a distinct melting point. However whilst this is theoretically valid for a single component system, it can only at best represent a rough approximation for natural fat systems, which display a range of melting points. This paper reviews the latest attempts to describe the sometimes complex phase equilibria of fats using fundamental relationships for chemical potential that have so far been applied to individual species in melts of unary, binary and ternary systems. These can then be used to provide a framework for quantifying the true crystallization driving forces of individual components within a multi-component melt. These are directly related to nucleation and growth rates, and are also important in the prediction of polymorphic occurrence, crystal morphology and surf…","author":[{"dropping-particle":"","family":"Himawan","given":"C.","non-dropping-particle":"","parse-names":false,"suffix":""},{"dropping-particle":"","family":"Starov","given":"V. M.","non-dropping-particle":"","parse-names":false,"suffix":""},{"dropping-particle":"","family":"Stapley","given":"A. G.F.","non-dropping-particle":"","parse-names":false,"suffix":""}],"container-title":"Advances in Colloid and Interface Science","id":"ITEM-1","issue":"1-3","issued":{"date-parts":[["2006","9","25"]]},"page":"3-33","publisher":"Elsevier","title":"Thermodynamic and kinetic aspects of fat crystallization","type":"article","volume":"122"},"uris":["http://www.mendeley.com/documents/?uuid=8fe15abe-9684-31e8-89cb-592edf3657a7"]}],"mendeley":{"formattedCitation":"(Himawan et al., 2006)","plainTextFormattedCitation":"(Himawan et al., 2006)","previouslyFormattedCitation":"(Himawan et al., 2006)"},"properties":{"noteIndex":0},"schema":"https://github.com/citation-style-language/schema/raw/master/csl-citation.json"}</w:instrText>
      </w:r>
      <w:r w:rsidR="00D24BBF" w:rsidRPr="005C7427">
        <w:fldChar w:fldCharType="separate"/>
      </w:r>
      <w:r w:rsidR="00F77119" w:rsidRPr="005C7427">
        <w:rPr>
          <w:noProof/>
        </w:rPr>
        <w:t>(Himawan et al., 2006)</w:t>
      </w:r>
      <w:r w:rsidR="00D24BBF" w:rsidRPr="005C7427">
        <w:fldChar w:fldCharType="end"/>
      </w:r>
      <w:r w:rsidR="00507F84" w:rsidRPr="005C7427">
        <w:t xml:space="preserve"> and </w:t>
      </w:r>
      <w:r w:rsidR="004167C7" w:rsidRPr="005C7427">
        <w:t xml:space="preserve">result in the direct nucleation of </w:t>
      </w:r>
      <w:r w:rsidR="00FB1298" w:rsidRPr="005C7427">
        <w:t xml:space="preserve">a </w:t>
      </w:r>
      <w:r w:rsidR="004167C7" w:rsidRPr="005C7427">
        <w:t>more stable</w:t>
      </w:r>
      <w:r w:rsidR="00F66807" w:rsidRPr="005C7427">
        <w:t xml:space="preserve"> form</w:t>
      </w:r>
      <w:r w:rsidR="004167C7" w:rsidRPr="005C7427">
        <w:t xml:space="preserve"> </w:t>
      </w:r>
      <w:r w:rsidR="00F66807" w:rsidRPr="005C7427">
        <w:t>(</w:t>
      </w:r>
      <w:r w:rsidR="004167C7" w:rsidRPr="005C7427">
        <w:rPr>
          <w:rFonts w:ascii="Times New Roman" w:hAnsi="Times New Roman" w:cs="Times New Roman"/>
        </w:rPr>
        <w:t>β</w:t>
      </w:r>
      <w:r w:rsidR="004167C7" w:rsidRPr="005C7427">
        <w:t>’-3L</w:t>
      </w:r>
      <w:r w:rsidR="00FB1298" w:rsidRPr="005C7427">
        <w:t xml:space="preserve"> in this case</w:t>
      </w:r>
      <w:r w:rsidR="00F66807" w:rsidRPr="005C7427">
        <w:t>)</w:t>
      </w:r>
      <w:r w:rsidR="00F9735F" w:rsidRPr="005C7427">
        <w:t>.</w:t>
      </w:r>
      <w:r w:rsidR="00EC57CA" w:rsidRPr="005C7427">
        <w:t xml:space="preserve"> </w:t>
      </w:r>
      <w:r w:rsidR="00804FB1" w:rsidRPr="005C7427">
        <w:t>It is worth not</w:t>
      </w:r>
      <w:r w:rsidR="00847E77" w:rsidRPr="005C7427">
        <w:t>ing</w:t>
      </w:r>
      <w:r w:rsidR="00804FB1" w:rsidRPr="005C7427">
        <w:t xml:space="preserve"> that </w:t>
      </w:r>
      <w:r w:rsidR="009E4D31" w:rsidRPr="005C7427">
        <w:t>t</w:t>
      </w:r>
      <w:r w:rsidR="0094556B" w:rsidRPr="005C7427">
        <w:t>h</w:t>
      </w:r>
      <w:r w:rsidR="00FB1298" w:rsidRPr="005C7427">
        <w:t>is</w:t>
      </w:r>
      <w:r w:rsidR="0094556B" w:rsidRPr="005C7427">
        <w:t xml:space="preserve"> same cooling rate </w:t>
      </w:r>
      <w:r w:rsidR="006F37AC" w:rsidRPr="005C7427">
        <w:t xml:space="preserve">did not produce </w:t>
      </w:r>
      <w:r w:rsidR="006F37AC" w:rsidRPr="005C7427">
        <w:rPr>
          <w:rFonts w:ascii="Times New Roman" w:hAnsi="Times New Roman" w:cs="Times New Roman"/>
        </w:rPr>
        <w:t>β</w:t>
      </w:r>
      <w:r w:rsidR="006F37AC" w:rsidRPr="005C7427">
        <w:t>’-3L</w:t>
      </w:r>
      <w:r w:rsidR="00AB3520" w:rsidRPr="005C7427">
        <w:t xml:space="preserve"> in other milk fat fraction samples</w:t>
      </w:r>
      <w:r w:rsidR="00342CC0" w:rsidRPr="005C7427">
        <w:t xml:space="preserve"> (</w:t>
      </w:r>
      <w:r w:rsidR="00342CC0" w:rsidRPr="005C7427">
        <w:rPr>
          <w:b/>
          <w:bCs/>
        </w:rPr>
        <w:t>Figure S2</w:t>
      </w:r>
      <w:r w:rsidR="00342CC0" w:rsidRPr="005C7427">
        <w:t>)</w:t>
      </w:r>
      <w:r w:rsidR="00AB3520" w:rsidRPr="005C7427">
        <w:t>.</w:t>
      </w:r>
      <w:r w:rsidR="003A0EC6" w:rsidRPr="005C7427">
        <w:t xml:space="preserve"> We attribute this to the </w:t>
      </w:r>
      <w:r w:rsidR="00987215" w:rsidRPr="005C7427">
        <w:t>high</w:t>
      </w:r>
      <w:r w:rsidR="003A0EC6" w:rsidRPr="005C7427">
        <w:t xml:space="preserve"> </w:t>
      </w:r>
      <w:r w:rsidR="004A179E" w:rsidRPr="005C7427">
        <w:t>amount</w:t>
      </w:r>
      <w:r w:rsidR="003A0EC6" w:rsidRPr="005C7427">
        <w:t xml:space="preserve"> of </w:t>
      </w:r>
      <w:r w:rsidR="004A179E" w:rsidRPr="005C7427">
        <w:t xml:space="preserve">short-FA </w:t>
      </w:r>
      <w:r w:rsidR="00FB1298" w:rsidRPr="005C7427">
        <w:t xml:space="preserve">TAGs </w:t>
      </w:r>
      <w:r w:rsidR="004A179E" w:rsidRPr="005C7427">
        <w:t xml:space="preserve">in </w:t>
      </w:r>
      <w:r w:rsidR="00987215" w:rsidRPr="005C7427">
        <w:t>the other samples</w:t>
      </w:r>
      <w:r w:rsidR="00FB1298" w:rsidRPr="005C7427">
        <w:t>,</w:t>
      </w:r>
      <w:r w:rsidR="00274F35" w:rsidRPr="005C7427">
        <w:t xml:space="preserve"> which h</w:t>
      </w:r>
      <w:r w:rsidR="001262AC" w:rsidRPr="005C7427">
        <w:t xml:space="preserve">inder the </w:t>
      </w:r>
      <w:r w:rsidR="008A6644" w:rsidRPr="005C7427">
        <w:rPr>
          <w:rFonts w:cstheme="minorHAnsi"/>
        </w:rPr>
        <w:t>α</w:t>
      </w:r>
      <w:r w:rsidR="00D1263A" w:rsidRPr="005C7427">
        <w:rPr>
          <w:rFonts w:cstheme="minorHAnsi"/>
        </w:rPr>
        <w:t xml:space="preserve"> </w:t>
      </w:r>
      <w:r w:rsidR="008A6644" w:rsidRPr="005C7427">
        <w:sym w:font="Wingdings" w:char="F0E0"/>
      </w:r>
      <w:r w:rsidR="00D1263A" w:rsidRPr="005C7427">
        <w:t xml:space="preserve"> </w:t>
      </w:r>
      <w:r w:rsidR="008A6644" w:rsidRPr="005C7427">
        <w:rPr>
          <w:rFonts w:ascii="Times New Roman" w:hAnsi="Times New Roman" w:cs="Times New Roman"/>
        </w:rPr>
        <w:t>β</w:t>
      </w:r>
      <w:r w:rsidR="008A6644" w:rsidRPr="005C7427">
        <w:t xml:space="preserve">’ </w:t>
      </w:r>
      <w:r w:rsidR="00F0333F" w:rsidRPr="005C7427">
        <w:t>transformation.</w:t>
      </w:r>
    </w:p>
    <w:p w14:paraId="7913260A" w14:textId="4AA51B72" w:rsidR="005777EE" w:rsidRPr="005C7427" w:rsidRDefault="00D1263A" w:rsidP="00BE03DB">
      <w:pPr>
        <w:spacing w:line="312" w:lineRule="auto"/>
        <w:jc w:val="both"/>
      </w:pPr>
      <w:r w:rsidRPr="005C7427">
        <w:t>In contrast to the second pathway, t</w:t>
      </w:r>
      <w:r w:rsidR="00E5251C" w:rsidRPr="005C7427">
        <w:t xml:space="preserve">here </w:t>
      </w:r>
      <w:r w:rsidR="00F749CD" w:rsidRPr="005C7427">
        <w:t xml:space="preserve">are </w:t>
      </w:r>
      <w:r w:rsidR="00E5251C" w:rsidRPr="005C7427">
        <w:t xml:space="preserve">no polymorphic transformation </w:t>
      </w:r>
      <w:r w:rsidR="00F749CD" w:rsidRPr="005C7427">
        <w:t>occurring</w:t>
      </w:r>
      <w:r w:rsidR="00E5251C" w:rsidRPr="005C7427">
        <w:t xml:space="preserve"> during </w:t>
      </w:r>
      <w:r w:rsidR="00027E8B" w:rsidRPr="005C7427">
        <w:t>the subsequent heating</w:t>
      </w:r>
      <w:r w:rsidR="0054531D" w:rsidRPr="005C7427">
        <w:t xml:space="preserve"> </w:t>
      </w:r>
      <w:r w:rsidR="00FB1298" w:rsidRPr="005C7427">
        <w:t>stage</w:t>
      </w:r>
      <w:r w:rsidR="007173FF" w:rsidRPr="005C7427">
        <w:t xml:space="preserve"> (</w:t>
      </w:r>
      <w:r w:rsidRPr="005C7427">
        <w:t xml:space="preserve">cp. </w:t>
      </w:r>
      <w:r w:rsidR="00357EDF" w:rsidRPr="005C7427">
        <w:rPr>
          <w:b/>
          <w:bCs/>
        </w:rPr>
        <w:t xml:space="preserve">Figure </w:t>
      </w:r>
      <w:r w:rsidRPr="005C7427">
        <w:rPr>
          <w:b/>
          <w:bCs/>
        </w:rPr>
        <w:t xml:space="preserve">6 </w:t>
      </w:r>
      <w:r w:rsidRPr="005C7427">
        <w:rPr>
          <w:bCs/>
        </w:rPr>
        <w:t>and</w:t>
      </w:r>
      <w:r w:rsidRPr="005C7427">
        <w:rPr>
          <w:b/>
          <w:bCs/>
        </w:rPr>
        <w:t xml:space="preserve"> 7</w:t>
      </w:r>
      <w:r w:rsidR="007173FF" w:rsidRPr="005C7427">
        <w:t>)</w:t>
      </w:r>
      <w:r w:rsidR="00E5251C" w:rsidRPr="005C7427">
        <w:t>. Instead,</w:t>
      </w:r>
      <w:r w:rsidR="00027E8B" w:rsidRPr="005C7427">
        <w:t xml:space="preserve"> </w:t>
      </w:r>
      <w:r w:rsidR="00733F96" w:rsidRPr="005C7427">
        <w:t xml:space="preserve">two separate </w:t>
      </w:r>
      <w:r w:rsidR="00F265B6" w:rsidRPr="005C7427">
        <w:t xml:space="preserve">DSC </w:t>
      </w:r>
      <w:r w:rsidR="00733F96" w:rsidRPr="005C7427">
        <w:t>endothermic peaks are</w:t>
      </w:r>
      <w:r w:rsidR="008C6BC3" w:rsidRPr="005C7427">
        <w:t xml:space="preserve"> observ</w:t>
      </w:r>
      <w:r w:rsidR="003A7D7A" w:rsidRPr="005C7427">
        <w:t>able</w:t>
      </w:r>
      <w:r w:rsidR="009203E1" w:rsidRPr="005C7427">
        <w:t>,</w:t>
      </w:r>
      <w:r w:rsidR="008C6BC3" w:rsidRPr="005C7427">
        <w:t xml:space="preserve"> which </w:t>
      </w:r>
      <w:r w:rsidR="00830F5C" w:rsidRPr="005C7427">
        <w:t>are</w:t>
      </w:r>
      <w:r w:rsidR="00733F96" w:rsidRPr="005C7427">
        <w:t xml:space="preserve"> linked to </w:t>
      </w:r>
      <w:r w:rsidR="008C0F1A" w:rsidRPr="005C7427">
        <w:t xml:space="preserve">the melting of the </w:t>
      </w:r>
      <w:r w:rsidR="00733F96" w:rsidRPr="005C7427">
        <w:t>t</w:t>
      </w:r>
      <w:r w:rsidR="00474F6B" w:rsidRPr="005C7427">
        <w:t xml:space="preserve">wo </w:t>
      </w:r>
      <w:r w:rsidR="006F612B" w:rsidRPr="005C7427">
        <w:t>crystal form</w:t>
      </w:r>
      <w:r w:rsidR="004E181E" w:rsidRPr="005C7427">
        <w:t>s</w:t>
      </w:r>
      <w:r w:rsidR="00830F5C" w:rsidRPr="005C7427">
        <w:t xml:space="preserve"> of </w:t>
      </w:r>
      <w:r w:rsidR="004E181E" w:rsidRPr="005C7427">
        <w:rPr>
          <w:rFonts w:cstheme="minorHAnsi"/>
        </w:rPr>
        <w:t>β</w:t>
      </w:r>
      <w:r w:rsidR="004E181E" w:rsidRPr="005C7427">
        <w:t>’</w:t>
      </w:r>
      <w:r w:rsidR="00FF3B50" w:rsidRPr="005C7427">
        <w:t xml:space="preserve">-3L and </w:t>
      </w:r>
      <w:r w:rsidR="00FF3B50" w:rsidRPr="005C7427">
        <w:rPr>
          <w:rFonts w:cstheme="minorHAnsi"/>
        </w:rPr>
        <w:t>β</w:t>
      </w:r>
      <w:r w:rsidR="00FF3B50" w:rsidRPr="005C7427">
        <w:t>’-2L</w:t>
      </w:r>
      <w:r w:rsidR="00CC24C9" w:rsidRPr="005C7427">
        <w:t>.</w:t>
      </w:r>
      <w:r w:rsidR="00555792" w:rsidRPr="005C7427">
        <w:t xml:space="preserve"> </w:t>
      </w:r>
      <w:r w:rsidR="00664516" w:rsidRPr="005C7427">
        <w:t xml:space="preserve">It is </w:t>
      </w:r>
      <w:r w:rsidR="00B510F9" w:rsidRPr="005C7427">
        <w:t xml:space="preserve">worth </w:t>
      </w:r>
      <w:r w:rsidR="004F135D" w:rsidRPr="005C7427">
        <w:t>pointing</w:t>
      </w:r>
      <w:r w:rsidR="00B510F9" w:rsidRPr="005C7427">
        <w:t xml:space="preserve"> out</w:t>
      </w:r>
      <w:r w:rsidR="00664516" w:rsidRPr="005C7427">
        <w:t xml:space="preserve"> that </w:t>
      </w:r>
      <w:r w:rsidR="008C0F1A" w:rsidRPr="005C7427">
        <w:t xml:space="preserve">the </w:t>
      </w:r>
      <w:r w:rsidR="009C4628" w:rsidRPr="005C7427">
        <w:t>Stearin</w:t>
      </w:r>
      <w:r w:rsidR="00664516" w:rsidRPr="005C7427">
        <w:t xml:space="preserve"> </w:t>
      </w:r>
      <w:r w:rsidR="008C0F1A" w:rsidRPr="005C7427">
        <w:t xml:space="preserve">fraction </w:t>
      </w:r>
      <w:r w:rsidR="009203E1" w:rsidRPr="005C7427">
        <w:t xml:space="preserve">cooled </w:t>
      </w:r>
      <w:r w:rsidR="0054638F" w:rsidRPr="005C7427">
        <w:t xml:space="preserve">at </w:t>
      </w:r>
      <w:r w:rsidR="009203E1" w:rsidRPr="005C7427">
        <w:t>-</w:t>
      </w:r>
      <w:r w:rsidR="0054638F" w:rsidRPr="005C7427">
        <w:t xml:space="preserve">5 and </w:t>
      </w:r>
      <w:r w:rsidR="009203E1" w:rsidRPr="005C7427">
        <w:t>-</w:t>
      </w:r>
      <w:r w:rsidR="0054638F" w:rsidRPr="005C7427">
        <w:t xml:space="preserve">2 </w:t>
      </w:r>
      <w:r w:rsidR="0054638F" w:rsidRPr="005C7427">
        <w:rPr>
          <w:rFonts w:cstheme="minorHAnsi"/>
        </w:rPr>
        <w:t>°</w:t>
      </w:r>
      <w:r w:rsidR="0054638F" w:rsidRPr="005C7427">
        <w:t>C/min</w:t>
      </w:r>
      <w:r w:rsidR="00B510F9" w:rsidRPr="005C7427">
        <w:t xml:space="preserve"> show</w:t>
      </w:r>
      <w:r w:rsidR="009203E1" w:rsidRPr="005C7427">
        <w:t>ed</w:t>
      </w:r>
      <w:r w:rsidR="00B510F9" w:rsidRPr="005C7427">
        <w:t xml:space="preserve"> </w:t>
      </w:r>
      <w:r w:rsidR="00245466" w:rsidRPr="005C7427">
        <w:t>three</w:t>
      </w:r>
      <w:r w:rsidR="009203E1" w:rsidRPr="005C7427">
        <w:t xml:space="preserve"> </w:t>
      </w:r>
      <w:r w:rsidR="00647D07" w:rsidRPr="005C7427">
        <w:t xml:space="preserve">melting </w:t>
      </w:r>
      <w:r w:rsidR="00245466" w:rsidRPr="005C7427">
        <w:t>peaks</w:t>
      </w:r>
      <w:r w:rsidR="009203E1" w:rsidRPr="005C7427">
        <w:t xml:space="preserve"> in its thermogram,</w:t>
      </w:r>
      <w:r w:rsidR="00245466" w:rsidRPr="005C7427">
        <w:t xml:space="preserve"> </w:t>
      </w:r>
      <w:r w:rsidR="00647D07" w:rsidRPr="005C7427">
        <w:t xml:space="preserve">whereas the </w:t>
      </w:r>
      <w:r w:rsidR="009203E1" w:rsidRPr="005C7427">
        <w:t>-</w:t>
      </w:r>
      <w:r w:rsidR="00647D07" w:rsidRPr="005C7427">
        <w:t xml:space="preserve">0.5 </w:t>
      </w:r>
      <w:r w:rsidR="00647D07" w:rsidRPr="005C7427">
        <w:rPr>
          <w:rFonts w:cstheme="minorHAnsi"/>
        </w:rPr>
        <w:t>°</w:t>
      </w:r>
      <w:r w:rsidR="00647D07" w:rsidRPr="005C7427">
        <w:t xml:space="preserve">C/min rate </w:t>
      </w:r>
      <w:r w:rsidR="009203E1" w:rsidRPr="005C7427">
        <w:t xml:space="preserve">showed </w:t>
      </w:r>
      <w:r w:rsidR="008C0F1A" w:rsidRPr="005C7427">
        <w:t xml:space="preserve">only </w:t>
      </w:r>
      <w:r w:rsidR="009203E1" w:rsidRPr="005C7427">
        <w:t>two melting events</w:t>
      </w:r>
      <w:r w:rsidR="00647D07" w:rsidRPr="005C7427">
        <w:t xml:space="preserve">. </w:t>
      </w:r>
      <w:r w:rsidR="008C0F1A" w:rsidRPr="005C7427">
        <w:t>This provides further</w:t>
      </w:r>
      <w:r w:rsidR="008A469A" w:rsidRPr="005C7427">
        <w:t xml:space="preserve"> </w:t>
      </w:r>
      <w:r w:rsidR="00D00F6A" w:rsidRPr="005C7427">
        <w:t>evidence</w:t>
      </w:r>
      <w:r w:rsidR="008A469A" w:rsidRPr="005C7427">
        <w:t xml:space="preserve"> that the </w:t>
      </w:r>
      <w:r w:rsidR="00FA0594" w:rsidRPr="005C7427">
        <w:t xml:space="preserve">thermal characteristics of milk fat </w:t>
      </w:r>
      <w:r w:rsidR="0094245B" w:rsidRPr="005C7427">
        <w:t xml:space="preserve">are </w:t>
      </w:r>
      <w:r w:rsidR="00D00442" w:rsidRPr="005C7427">
        <w:t xml:space="preserve">largely affected by </w:t>
      </w:r>
      <w:r w:rsidR="00FA0594" w:rsidRPr="005C7427">
        <w:t xml:space="preserve">the TAG composition </w:t>
      </w:r>
      <w:r w:rsidR="008C0F1A" w:rsidRPr="005C7427">
        <w:t xml:space="preserve">as well as </w:t>
      </w:r>
      <w:r w:rsidR="00FA0594" w:rsidRPr="005C7427">
        <w:t>the processing conditions that precede the heating scan</w:t>
      </w:r>
      <w:r w:rsidR="00B75F0E" w:rsidRPr="005C7427">
        <w:t>.</w:t>
      </w:r>
    </w:p>
    <w:p w14:paraId="6F5B5A89" w14:textId="7AEED9F3" w:rsidR="005C2385" w:rsidRPr="005C7427" w:rsidRDefault="005C2385">
      <w:pPr>
        <w:rPr>
          <w:b/>
          <w:bCs/>
        </w:rPr>
      </w:pPr>
    </w:p>
    <w:p w14:paraId="23CAB12A" w14:textId="7E2DF47D" w:rsidR="00EA03C1" w:rsidRPr="005C7427" w:rsidRDefault="00BC51CB">
      <w:pPr>
        <w:rPr>
          <w:b/>
          <w:bCs/>
        </w:rPr>
      </w:pPr>
      <w:r w:rsidRPr="005C7427">
        <w:rPr>
          <w:b/>
          <w:bCs/>
        </w:rPr>
        <w:t>3.</w:t>
      </w:r>
      <w:r w:rsidR="008C0F1A" w:rsidRPr="005C7427">
        <w:rPr>
          <w:b/>
          <w:bCs/>
        </w:rPr>
        <w:t>4</w:t>
      </w:r>
      <w:r w:rsidRPr="005C7427">
        <w:rPr>
          <w:b/>
          <w:bCs/>
        </w:rPr>
        <w:t xml:space="preserve"> </w:t>
      </w:r>
      <w:r w:rsidR="00532082" w:rsidRPr="005C7427">
        <w:rPr>
          <w:b/>
          <w:bCs/>
        </w:rPr>
        <w:t xml:space="preserve">Effect of </w:t>
      </w:r>
      <w:r w:rsidR="0062228A" w:rsidRPr="005C7427">
        <w:rPr>
          <w:b/>
          <w:bCs/>
        </w:rPr>
        <w:t xml:space="preserve">the </w:t>
      </w:r>
      <w:r w:rsidR="00FF7A20" w:rsidRPr="005C7427">
        <w:rPr>
          <w:b/>
          <w:bCs/>
        </w:rPr>
        <w:t>C</w:t>
      </w:r>
      <w:r w:rsidR="002970A5" w:rsidRPr="005C7427">
        <w:rPr>
          <w:b/>
          <w:bCs/>
        </w:rPr>
        <w:t xml:space="preserve">ooling </w:t>
      </w:r>
      <w:r w:rsidR="00FF7A20" w:rsidRPr="005C7427">
        <w:rPr>
          <w:b/>
          <w:bCs/>
        </w:rPr>
        <w:t>R</w:t>
      </w:r>
      <w:r w:rsidR="002970A5" w:rsidRPr="005C7427">
        <w:rPr>
          <w:b/>
          <w:bCs/>
        </w:rPr>
        <w:t xml:space="preserve">ate </w:t>
      </w:r>
      <w:r w:rsidR="00F11CE4" w:rsidRPr="005C7427">
        <w:rPr>
          <w:b/>
          <w:bCs/>
        </w:rPr>
        <w:t xml:space="preserve">on </w:t>
      </w:r>
      <w:r w:rsidR="002970A5" w:rsidRPr="005C7427">
        <w:rPr>
          <w:b/>
          <w:bCs/>
        </w:rPr>
        <w:t xml:space="preserve">the </w:t>
      </w:r>
      <w:r w:rsidR="00FF7A20" w:rsidRPr="005C7427">
        <w:rPr>
          <w:b/>
          <w:bCs/>
        </w:rPr>
        <w:t>T</w:t>
      </w:r>
      <w:r w:rsidR="002A3800" w:rsidRPr="005C7427">
        <w:rPr>
          <w:b/>
          <w:bCs/>
        </w:rPr>
        <w:t xml:space="preserve">hermal </w:t>
      </w:r>
      <w:r w:rsidR="00FF7A20" w:rsidRPr="005C7427">
        <w:rPr>
          <w:b/>
          <w:bCs/>
        </w:rPr>
        <w:t>P</w:t>
      </w:r>
      <w:r w:rsidR="002A3800" w:rsidRPr="005C7427">
        <w:rPr>
          <w:b/>
          <w:bCs/>
        </w:rPr>
        <w:t>roperties</w:t>
      </w:r>
      <w:r w:rsidR="001C5383" w:rsidRPr="005C7427">
        <w:rPr>
          <w:b/>
          <w:bCs/>
        </w:rPr>
        <w:t xml:space="preserve"> of </w:t>
      </w:r>
      <w:r w:rsidR="00FF7A20" w:rsidRPr="005C7427">
        <w:rPr>
          <w:b/>
          <w:bCs/>
        </w:rPr>
        <w:t>D</w:t>
      </w:r>
      <w:r w:rsidR="00CD65DE" w:rsidRPr="005C7427">
        <w:rPr>
          <w:b/>
          <w:bCs/>
        </w:rPr>
        <w:t xml:space="preserve">ifferent </w:t>
      </w:r>
      <w:r w:rsidR="00FF7A20" w:rsidRPr="005C7427">
        <w:rPr>
          <w:b/>
          <w:bCs/>
        </w:rPr>
        <w:t>M</w:t>
      </w:r>
      <w:r w:rsidR="001C5383" w:rsidRPr="005C7427">
        <w:rPr>
          <w:b/>
          <w:bCs/>
        </w:rPr>
        <w:t xml:space="preserve">ilk </w:t>
      </w:r>
      <w:r w:rsidR="00FF7A20" w:rsidRPr="005C7427">
        <w:rPr>
          <w:b/>
          <w:bCs/>
        </w:rPr>
        <w:t>F</w:t>
      </w:r>
      <w:r w:rsidR="001C5383" w:rsidRPr="005C7427">
        <w:rPr>
          <w:b/>
          <w:bCs/>
        </w:rPr>
        <w:t xml:space="preserve">at </w:t>
      </w:r>
      <w:r w:rsidR="00FF7A20" w:rsidRPr="005C7427">
        <w:rPr>
          <w:b/>
          <w:bCs/>
        </w:rPr>
        <w:t>S</w:t>
      </w:r>
      <w:r w:rsidR="001C5383" w:rsidRPr="005C7427">
        <w:rPr>
          <w:b/>
          <w:bCs/>
        </w:rPr>
        <w:t>amples</w:t>
      </w:r>
    </w:p>
    <w:p w14:paraId="3C24A6AE" w14:textId="544ECE51" w:rsidR="002970A5" w:rsidRPr="005C7427" w:rsidRDefault="00693D58" w:rsidP="00612571">
      <w:pPr>
        <w:spacing w:line="312" w:lineRule="auto"/>
        <w:jc w:val="both"/>
        <w:rPr>
          <w:b/>
          <w:bCs/>
        </w:rPr>
      </w:pPr>
      <w:r w:rsidRPr="005C7427">
        <w:t xml:space="preserve">One of the objectives </w:t>
      </w:r>
      <w:r w:rsidR="00F11CE4" w:rsidRPr="005C7427">
        <w:t xml:space="preserve">of </w:t>
      </w:r>
      <w:r w:rsidR="00FB1298" w:rsidRPr="005C7427">
        <w:t>testing</w:t>
      </w:r>
      <w:r w:rsidRPr="005C7427">
        <w:t xml:space="preserve"> the same heating rate</w:t>
      </w:r>
      <w:r w:rsidR="009203E1" w:rsidRPr="005C7427">
        <w:t xml:space="preserve"> of</w:t>
      </w:r>
      <w:r w:rsidR="00E30E25" w:rsidRPr="005C7427">
        <w:t xml:space="preserve"> </w:t>
      </w:r>
      <w:r w:rsidR="00C94B19" w:rsidRPr="005C7427">
        <w:t xml:space="preserve">2 </w:t>
      </w:r>
      <w:r w:rsidR="00C94B19" w:rsidRPr="005C7427">
        <w:rPr>
          <w:rFonts w:cstheme="minorHAnsi"/>
        </w:rPr>
        <w:t>°</w:t>
      </w:r>
      <w:r w:rsidR="00C94B19" w:rsidRPr="005C7427">
        <w:t xml:space="preserve">C/min </w:t>
      </w:r>
      <w:r w:rsidR="00FB1298" w:rsidRPr="005C7427">
        <w:t>for all samples was</w:t>
      </w:r>
      <w:r w:rsidR="00C94B19" w:rsidRPr="005C7427">
        <w:t xml:space="preserve"> to </w:t>
      </w:r>
      <w:r w:rsidR="00AC1F0D" w:rsidRPr="005C7427">
        <w:t>evaluate</w:t>
      </w:r>
      <w:r w:rsidR="00C94B19" w:rsidRPr="005C7427">
        <w:t xml:space="preserve"> if the </w:t>
      </w:r>
      <w:r w:rsidR="00F57E7C" w:rsidRPr="005C7427">
        <w:t xml:space="preserve">different preceding </w:t>
      </w:r>
      <w:r w:rsidR="000602D1" w:rsidRPr="005C7427">
        <w:t>cooling</w:t>
      </w:r>
      <w:r w:rsidR="00F57E7C" w:rsidRPr="005C7427">
        <w:t xml:space="preserve"> rate</w:t>
      </w:r>
      <w:r w:rsidR="000602D1" w:rsidRPr="005C7427">
        <w:t xml:space="preserve">s </w:t>
      </w:r>
      <w:r w:rsidR="009203E1" w:rsidRPr="005C7427">
        <w:t xml:space="preserve">can </w:t>
      </w:r>
      <w:r w:rsidR="000602D1" w:rsidRPr="005C7427">
        <w:t xml:space="preserve">affect </w:t>
      </w:r>
      <w:r w:rsidR="0062228A" w:rsidRPr="005C7427">
        <w:t xml:space="preserve">the </w:t>
      </w:r>
      <w:r w:rsidR="003C4D4D" w:rsidRPr="005C7427">
        <w:t>melting range of the different fractions</w:t>
      </w:r>
      <w:r w:rsidR="0062228A" w:rsidRPr="005C7427">
        <w:t xml:space="preserve">. </w:t>
      </w:r>
      <w:r w:rsidR="00FB1298" w:rsidRPr="005C7427">
        <w:t>This</w:t>
      </w:r>
      <w:r w:rsidR="003C4D4D" w:rsidRPr="005C7427">
        <w:t xml:space="preserve"> depend</w:t>
      </w:r>
      <w:r w:rsidR="00FB1298" w:rsidRPr="005C7427">
        <w:t>s</w:t>
      </w:r>
      <w:r w:rsidR="003C4D4D" w:rsidRPr="005C7427">
        <w:t xml:space="preserve"> on the type of polymorphs present</w:t>
      </w:r>
      <w:r w:rsidR="00E97DE3" w:rsidRPr="005C7427">
        <w:t>, their crystallinity</w:t>
      </w:r>
      <w:r w:rsidR="003C4D4D" w:rsidRPr="005C7427">
        <w:t xml:space="preserve"> and </w:t>
      </w:r>
      <w:r w:rsidR="0062228A" w:rsidRPr="005C7427">
        <w:t xml:space="preserve">the </w:t>
      </w:r>
      <w:r w:rsidR="003C4D4D" w:rsidRPr="005C7427">
        <w:t>TAGs composition</w:t>
      </w:r>
      <w:r w:rsidR="002B04BE" w:rsidRPr="005C7427">
        <w:t xml:space="preserve">. </w:t>
      </w:r>
      <w:r w:rsidR="00010035" w:rsidRPr="005C7427">
        <w:t xml:space="preserve">As can be seen in </w:t>
      </w:r>
      <w:r w:rsidR="00357EDF" w:rsidRPr="005C7427">
        <w:rPr>
          <w:b/>
          <w:bCs/>
        </w:rPr>
        <w:t>Table 2</w:t>
      </w:r>
      <w:r w:rsidR="00010035" w:rsidRPr="005C7427">
        <w:t>, t</w:t>
      </w:r>
      <w:r w:rsidR="007730CE" w:rsidRPr="005C7427">
        <w:t>he melting</w:t>
      </w:r>
      <w:r w:rsidR="008B2CB8" w:rsidRPr="005C7427">
        <w:t xml:space="preserve"> </w:t>
      </w:r>
      <w:r w:rsidR="003C4D4D" w:rsidRPr="005C7427">
        <w:t xml:space="preserve">range </w:t>
      </w:r>
      <w:r w:rsidR="007730CE" w:rsidRPr="005C7427">
        <w:t xml:space="preserve">of </w:t>
      </w:r>
      <w:r w:rsidR="00BA3C63" w:rsidRPr="005C7427">
        <w:t xml:space="preserve">the milk fat </w:t>
      </w:r>
      <w:r w:rsidR="003C4D4D" w:rsidRPr="005C7427">
        <w:t>fraction</w:t>
      </w:r>
      <w:r w:rsidR="00BA3C63" w:rsidRPr="005C7427">
        <w:t>s are largely different</w:t>
      </w:r>
      <w:r w:rsidR="00BE243D" w:rsidRPr="005C7427">
        <w:t>.</w:t>
      </w:r>
      <w:r w:rsidR="00BA3C63" w:rsidRPr="005C7427">
        <w:t xml:space="preserve"> </w:t>
      </w:r>
      <w:r w:rsidR="009C4628" w:rsidRPr="005C7427">
        <w:t>Stearin</w:t>
      </w:r>
      <w:r w:rsidR="00E86448" w:rsidRPr="005C7427">
        <w:t xml:space="preserve"> </w:t>
      </w:r>
      <w:r w:rsidR="0062228A" w:rsidRPr="005C7427">
        <w:t xml:space="preserve">fraction </w:t>
      </w:r>
      <w:r w:rsidR="009B7D8C" w:rsidRPr="005C7427">
        <w:t>ha</w:t>
      </w:r>
      <w:r w:rsidR="0062228A" w:rsidRPr="005C7427">
        <w:t>ve</w:t>
      </w:r>
      <w:r w:rsidR="009B7D8C" w:rsidRPr="005C7427">
        <w:t xml:space="preserve"> </w:t>
      </w:r>
      <w:r w:rsidR="00E86448" w:rsidRPr="005C7427">
        <w:t>the highest</w:t>
      </w:r>
      <w:r w:rsidR="0062228A" w:rsidRPr="005C7427">
        <w:t>,</w:t>
      </w:r>
      <w:r w:rsidR="00E86448" w:rsidRPr="005C7427">
        <w:t xml:space="preserve"> </w:t>
      </w:r>
      <w:r w:rsidR="00BE243D" w:rsidRPr="005C7427">
        <w:t>whereas</w:t>
      </w:r>
      <w:r w:rsidR="00E86448" w:rsidRPr="005C7427">
        <w:t xml:space="preserve"> </w:t>
      </w:r>
      <w:r w:rsidR="009C4628" w:rsidRPr="005C7427">
        <w:t>Olein</w:t>
      </w:r>
      <w:r w:rsidR="009B7D8C" w:rsidRPr="005C7427">
        <w:t xml:space="preserve"> </w:t>
      </w:r>
      <w:r w:rsidR="0062228A" w:rsidRPr="005C7427">
        <w:t xml:space="preserve">fraction display </w:t>
      </w:r>
      <w:r w:rsidR="00E86448" w:rsidRPr="005C7427">
        <w:t>the lowest</w:t>
      </w:r>
      <w:r w:rsidR="009B7D8C" w:rsidRPr="005C7427">
        <w:t xml:space="preserve"> melting point</w:t>
      </w:r>
      <w:r w:rsidR="0062228A" w:rsidRPr="005C7427">
        <w:t>s</w:t>
      </w:r>
      <w:r w:rsidR="00BF0503" w:rsidRPr="005C7427">
        <w:t xml:space="preserve"> among all samples</w:t>
      </w:r>
      <w:r w:rsidR="00E86448" w:rsidRPr="005C7427">
        <w:t>.</w:t>
      </w:r>
      <w:r w:rsidR="00406020" w:rsidRPr="005C7427">
        <w:t xml:space="preserve"> This trend can be </w:t>
      </w:r>
      <w:r w:rsidR="009B7D8C" w:rsidRPr="005C7427">
        <w:t xml:space="preserve">easily </w:t>
      </w:r>
      <w:r w:rsidR="004F608E" w:rsidRPr="005C7427">
        <w:t xml:space="preserve">understood </w:t>
      </w:r>
      <w:r w:rsidR="00C131E9" w:rsidRPr="005C7427">
        <w:t>as</w:t>
      </w:r>
      <w:r w:rsidR="004F608E" w:rsidRPr="005C7427">
        <w:t xml:space="preserve"> </w:t>
      </w:r>
      <w:r w:rsidR="0062228A" w:rsidRPr="005C7427">
        <w:t xml:space="preserve">being </w:t>
      </w:r>
      <w:r w:rsidR="004F608E" w:rsidRPr="005C7427">
        <w:t xml:space="preserve">the result of </w:t>
      </w:r>
      <w:r w:rsidR="0062228A" w:rsidRPr="005C7427">
        <w:t>varying</w:t>
      </w:r>
      <w:r w:rsidR="00A45853" w:rsidRPr="005C7427">
        <w:t xml:space="preserve"> amount</w:t>
      </w:r>
      <w:r w:rsidR="0062228A" w:rsidRPr="005C7427">
        <w:t>s</w:t>
      </w:r>
      <w:r w:rsidR="00A45853" w:rsidRPr="005C7427">
        <w:t xml:space="preserve"> of high melting TAG</w:t>
      </w:r>
      <w:r w:rsidR="00E97DE3" w:rsidRPr="005C7427">
        <w:t>s</w:t>
      </w:r>
      <w:r w:rsidR="00A45853" w:rsidRPr="005C7427">
        <w:t xml:space="preserve"> (</w:t>
      </w:r>
      <w:r w:rsidR="0062228A" w:rsidRPr="005C7427">
        <w:t>all</w:t>
      </w:r>
      <w:r w:rsidR="00A45853" w:rsidRPr="005C7427">
        <w:t>-SFA).</w:t>
      </w:r>
      <w:r w:rsidR="00EE32A4" w:rsidRPr="005C7427">
        <w:t xml:space="preserve"> </w:t>
      </w:r>
      <w:r w:rsidR="00EB6EB3" w:rsidRPr="005C7427">
        <w:t>Further</w:t>
      </w:r>
      <w:r w:rsidR="009C7D93" w:rsidRPr="005C7427">
        <w:t>more</w:t>
      </w:r>
      <w:r w:rsidR="00110D58" w:rsidRPr="005C7427">
        <w:t xml:space="preserve">, the effect of the </w:t>
      </w:r>
      <w:r w:rsidR="002D7FFD" w:rsidRPr="005C7427">
        <w:t xml:space="preserve">cooling </w:t>
      </w:r>
      <w:r w:rsidR="00EB6EB3" w:rsidRPr="005C7427">
        <w:t>rate on the melting range was investigated.</w:t>
      </w:r>
      <w:r w:rsidR="0092705A" w:rsidRPr="005C7427">
        <w:t xml:space="preserve"> </w:t>
      </w:r>
      <w:r w:rsidR="009C4628" w:rsidRPr="005C7427">
        <w:t>Whole</w:t>
      </w:r>
      <w:r w:rsidR="0062228A" w:rsidRPr="005C7427">
        <w:t xml:space="preserve"> F</w:t>
      </w:r>
      <w:r w:rsidR="009C4628" w:rsidRPr="005C7427">
        <w:t>at</w:t>
      </w:r>
      <w:r w:rsidR="007973F9" w:rsidRPr="005C7427">
        <w:t xml:space="preserve">, </w:t>
      </w:r>
      <w:r w:rsidR="009C4628" w:rsidRPr="005C7427">
        <w:t>Stearin</w:t>
      </w:r>
      <w:r w:rsidR="007973F9" w:rsidRPr="005C7427">
        <w:t xml:space="preserve"> and </w:t>
      </w:r>
      <w:r w:rsidR="009C4628" w:rsidRPr="005C7427">
        <w:t>Mid</w:t>
      </w:r>
      <w:r w:rsidR="0062228A" w:rsidRPr="005C7427">
        <w:t xml:space="preserve"> f</w:t>
      </w:r>
      <w:r w:rsidR="009C4628" w:rsidRPr="005C7427">
        <w:t>raction</w:t>
      </w:r>
      <w:r w:rsidR="007973F9" w:rsidRPr="005C7427">
        <w:t xml:space="preserve"> sample</w:t>
      </w:r>
      <w:r w:rsidR="00E97DE3" w:rsidRPr="005C7427">
        <w:t>s cooled</w:t>
      </w:r>
      <w:r w:rsidR="007973F9" w:rsidRPr="005C7427">
        <w:t xml:space="preserve"> </w:t>
      </w:r>
      <w:r w:rsidR="00183538" w:rsidRPr="005C7427">
        <w:t xml:space="preserve">at </w:t>
      </w:r>
      <w:r w:rsidR="00E97DE3" w:rsidRPr="005C7427">
        <w:t>-</w:t>
      </w:r>
      <w:r w:rsidR="00183538" w:rsidRPr="005C7427">
        <w:t xml:space="preserve">0.5 </w:t>
      </w:r>
      <w:r w:rsidR="00183538" w:rsidRPr="005C7427">
        <w:rPr>
          <w:rFonts w:ascii="Calibri" w:eastAsia="Times New Roman" w:hAnsi="Calibri" w:cs="Calibri"/>
          <w:color w:val="000000"/>
          <w:lang w:eastAsia="en-GB"/>
        </w:rPr>
        <w:t>°C/min show</w:t>
      </w:r>
      <w:r w:rsidR="009C7D93" w:rsidRPr="005C7427">
        <w:rPr>
          <w:rFonts w:ascii="Calibri" w:eastAsia="Times New Roman" w:hAnsi="Calibri" w:cs="Calibri"/>
          <w:color w:val="000000"/>
          <w:lang w:eastAsia="en-GB"/>
        </w:rPr>
        <w:t>ed</w:t>
      </w:r>
      <w:r w:rsidR="00183538" w:rsidRPr="005C7427">
        <w:rPr>
          <w:rFonts w:ascii="Calibri" w:eastAsia="Times New Roman" w:hAnsi="Calibri" w:cs="Calibri"/>
          <w:color w:val="000000"/>
          <w:lang w:eastAsia="en-GB"/>
        </w:rPr>
        <w:t xml:space="preserve"> </w:t>
      </w:r>
      <w:r w:rsidR="00632F15" w:rsidRPr="005C7427">
        <w:rPr>
          <w:rFonts w:ascii="Calibri" w:eastAsia="Times New Roman" w:hAnsi="Calibri" w:cs="Calibri"/>
          <w:color w:val="000000"/>
          <w:lang w:eastAsia="en-GB"/>
        </w:rPr>
        <w:t>about 0.6-</w:t>
      </w:r>
      <w:r w:rsidR="00A30C59" w:rsidRPr="005C7427">
        <w:rPr>
          <w:rFonts w:ascii="Calibri" w:eastAsia="Times New Roman" w:hAnsi="Calibri" w:cs="Calibri"/>
          <w:color w:val="000000"/>
          <w:lang w:eastAsia="en-GB"/>
        </w:rPr>
        <w:t xml:space="preserve">1.1 °C higher </w:t>
      </w:r>
      <w:r w:rsidR="00264F0A" w:rsidRPr="005C7427">
        <w:rPr>
          <w:rFonts w:ascii="Calibri" w:eastAsia="Times New Roman" w:hAnsi="Calibri" w:cs="Calibri"/>
          <w:color w:val="000000"/>
          <w:lang w:eastAsia="en-GB"/>
        </w:rPr>
        <w:t xml:space="preserve">final </w:t>
      </w:r>
      <w:r w:rsidR="00EB6EB3" w:rsidRPr="005C7427">
        <w:rPr>
          <w:rFonts w:ascii="Calibri" w:eastAsia="Times New Roman" w:hAnsi="Calibri" w:cs="Calibri"/>
          <w:color w:val="000000"/>
          <w:lang w:eastAsia="en-GB"/>
        </w:rPr>
        <w:t>melting points</w:t>
      </w:r>
      <w:r w:rsidR="0026380C" w:rsidRPr="005C7427">
        <w:rPr>
          <w:rFonts w:ascii="Calibri" w:eastAsia="Times New Roman" w:hAnsi="Calibri" w:cs="Calibri"/>
          <w:color w:val="000000"/>
          <w:lang w:eastAsia="en-GB"/>
        </w:rPr>
        <w:t xml:space="preserve"> (see</w:t>
      </w:r>
      <w:r w:rsidR="0018089F" w:rsidRPr="005C7427">
        <w:rPr>
          <w:rFonts w:ascii="Calibri" w:eastAsia="Times New Roman" w:hAnsi="Calibri" w:cs="Calibri"/>
          <w:color w:val="000000"/>
          <w:lang w:eastAsia="en-GB"/>
        </w:rPr>
        <w:t xml:space="preserve"> notation on</w:t>
      </w:r>
      <w:r w:rsidR="0026380C" w:rsidRPr="005C7427">
        <w:rPr>
          <w:rFonts w:ascii="Calibri" w:eastAsia="Times New Roman" w:hAnsi="Calibri" w:cs="Calibri"/>
          <w:color w:val="000000"/>
          <w:lang w:eastAsia="en-GB"/>
        </w:rPr>
        <w:t xml:space="preserve"> </w:t>
      </w:r>
      <w:r w:rsidR="0026380C" w:rsidRPr="005C7427">
        <w:rPr>
          <w:rFonts w:ascii="Calibri" w:eastAsia="Times New Roman" w:hAnsi="Calibri" w:cs="Calibri"/>
          <w:b/>
          <w:bCs/>
          <w:color w:val="000000"/>
          <w:lang w:eastAsia="en-GB"/>
        </w:rPr>
        <w:t>Figure 5, 6, 7</w:t>
      </w:r>
      <w:r w:rsidR="0026380C" w:rsidRPr="005C7427">
        <w:rPr>
          <w:rFonts w:ascii="Calibri" w:eastAsia="Times New Roman" w:hAnsi="Calibri" w:cs="Calibri"/>
          <w:color w:val="000000"/>
          <w:lang w:eastAsia="en-GB"/>
        </w:rPr>
        <w:t>)</w:t>
      </w:r>
      <w:r w:rsidR="00EB6EB3" w:rsidRPr="005C7427">
        <w:rPr>
          <w:rFonts w:ascii="Calibri" w:eastAsia="Times New Roman" w:hAnsi="Calibri" w:cs="Calibri"/>
          <w:color w:val="000000"/>
          <w:lang w:eastAsia="en-GB"/>
        </w:rPr>
        <w:t xml:space="preserve"> </w:t>
      </w:r>
      <w:r w:rsidR="00A30C59" w:rsidRPr="005C7427">
        <w:rPr>
          <w:rFonts w:ascii="Calibri" w:eastAsia="Times New Roman" w:hAnsi="Calibri" w:cs="Calibri"/>
          <w:color w:val="000000"/>
          <w:lang w:eastAsia="en-GB"/>
        </w:rPr>
        <w:t xml:space="preserve">than the same sample </w:t>
      </w:r>
      <w:r w:rsidR="00E97DE3" w:rsidRPr="005C7427">
        <w:rPr>
          <w:rFonts w:ascii="Calibri" w:eastAsia="Times New Roman" w:hAnsi="Calibri" w:cs="Calibri"/>
          <w:color w:val="000000"/>
          <w:lang w:eastAsia="en-GB"/>
        </w:rPr>
        <w:t xml:space="preserve">cooled </w:t>
      </w:r>
      <w:r w:rsidR="00A30C59" w:rsidRPr="005C7427">
        <w:rPr>
          <w:rFonts w:ascii="Calibri" w:eastAsia="Times New Roman" w:hAnsi="Calibri" w:cs="Calibri"/>
          <w:color w:val="000000"/>
          <w:lang w:eastAsia="en-GB"/>
        </w:rPr>
        <w:t xml:space="preserve">at </w:t>
      </w:r>
      <w:r w:rsidR="00E97DE3" w:rsidRPr="005C7427">
        <w:rPr>
          <w:rFonts w:ascii="Calibri" w:eastAsia="Times New Roman" w:hAnsi="Calibri" w:cs="Calibri"/>
          <w:color w:val="000000"/>
          <w:lang w:eastAsia="en-GB"/>
        </w:rPr>
        <w:t>-</w:t>
      </w:r>
      <w:r w:rsidR="00D73062" w:rsidRPr="005C7427">
        <w:rPr>
          <w:rFonts w:ascii="Calibri" w:eastAsia="Times New Roman" w:hAnsi="Calibri" w:cs="Calibri"/>
          <w:color w:val="000000"/>
          <w:lang w:eastAsia="en-GB"/>
        </w:rPr>
        <w:t xml:space="preserve">5 °C/min. </w:t>
      </w:r>
      <w:r w:rsidR="009B755C" w:rsidRPr="005C7427">
        <w:rPr>
          <w:rFonts w:ascii="Calibri" w:eastAsia="Times New Roman" w:hAnsi="Calibri" w:cs="Calibri"/>
          <w:color w:val="000000"/>
          <w:lang w:eastAsia="en-GB"/>
        </w:rPr>
        <w:t>Th</w:t>
      </w:r>
      <w:r w:rsidR="00EB6EB3" w:rsidRPr="005C7427">
        <w:rPr>
          <w:rFonts w:ascii="Calibri" w:eastAsia="Times New Roman" w:hAnsi="Calibri" w:cs="Calibri"/>
          <w:color w:val="000000"/>
          <w:lang w:eastAsia="en-GB"/>
        </w:rPr>
        <w:t>is</w:t>
      </w:r>
      <w:r w:rsidR="009B755C" w:rsidRPr="005C7427">
        <w:rPr>
          <w:rFonts w:ascii="Calibri" w:eastAsia="Times New Roman" w:hAnsi="Calibri" w:cs="Calibri"/>
          <w:color w:val="000000"/>
          <w:lang w:eastAsia="en-GB"/>
        </w:rPr>
        <w:t xml:space="preserve"> </w:t>
      </w:r>
      <w:r w:rsidR="000B7599" w:rsidRPr="005C7427">
        <w:rPr>
          <w:rFonts w:ascii="Calibri" w:eastAsia="Times New Roman" w:hAnsi="Calibri" w:cs="Calibri"/>
          <w:color w:val="000000"/>
          <w:lang w:eastAsia="en-GB"/>
        </w:rPr>
        <w:t xml:space="preserve">trend is in </w:t>
      </w:r>
      <w:r w:rsidR="00224EB6" w:rsidRPr="005C7427">
        <w:rPr>
          <w:rFonts w:ascii="Calibri" w:eastAsia="Times New Roman" w:hAnsi="Calibri" w:cs="Calibri"/>
          <w:color w:val="000000"/>
          <w:lang w:eastAsia="en-GB"/>
        </w:rPr>
        <w:t>accordance</w:t>
      </w:r>
      <w:r w:rsidR="000B7599" w:rsidRPr="005C7427">
        <w:rPr>
          <w:rFonts w:ascii="Calibri" w:eastAsia="Times New Roman" w:hAnsi="Calibri" w:cs="Calibri"/>
          <w:color w:val="000000"/>
          <w:lang w:eastAsia="en-GB"/>
        </w:rPr>
        <w:t xml:space="preserve"> with</w:t>
      </w:r>
      <w:r w:rsidR="009B755C" w:rsidRPr="005C7427">
        <w:rPr>
          <w:rFonts w:ascii="Calibri" w:eastAsia="Times New Roman" w:hAnsi="Calibri" w:cs="Calibri"/>
          <w:color w:val="000000"/>
          <w:lang w:eastAsia="en-GB"/>
        </w:rPr>
        <w:t xml:space="preserve"> </w:t>
      </w:r>
      <w:r w:rsidR="00FA26FD" w:rsidRPr="005C7427">
        <w:rPr>
          <w:rFonts w:ascii="Calibri" w:eastAsia="Times New Roman" w:hAnsi="Calibri" w:cs="Calibri"/>
          <w:color w:val="000000"/>
          <w:lang w:eastAsia="en-GB"/>
        </w:rPr>
        <w:t>our previous study</w:t>
      </w:r>
      <w:r w:rsidR="00310015" w:rsidRPr="005C7427">
        <w:rPr>
          <w:rFonts w:ascii="Calibri" w:eastAsia="Times New Roman" w:hAnsi="Calibri" w:cs="Calibri"/>
          <w:color w:val="000000"/>
          <w:lang w:eastAsia="en-GB"/>
        </w:rPr>
        <w:t xml:space="preserve"> </w:t>
      </w:r>
      <w:r w:rsidR="00EB6EB3" w:rsidRPr="005C7427">
        <w:rPr>
          <w:rFonts w:ascii="Calibri" w:eastAsia="Times New Roman" w:hAnsi="Calibri" w:cs="Calibri"/>
          <w:color w:val="000000"/>
          <w:lang w:eastAsia="en-GB"/>
        </w:rPr>
        <w:t xml:space="preserve">on </w:t>
      </w:r>
      <w:r w:rsidR="00310015" w:rsidRPr="005C7427">
        <w:rPr>
          <w:rFonts w:ascii="Calibri" w:eastAsia="Times New Roman" w:hAnsi="Calibri" w:cs="Calibri"/>
          <w:color w:val="000000"/>
          <w:lang w:eastAsia="en-GB"/>
        </w:rPr>
        <w:t>buffalo and cow milk fat</w:t>
      </w:r>
      <w:r w:rsidR="004B2040" w:rsidRPr="005C7427">
        <w:rPr>
          <w:rFonts w:ascii="Calibri" w:eastAsia="Times New Roman" w:hAnsi="Calibri" w:cs="Calibri"/>
          <w:color w:val="000000"/>
          <w:lang w:eastAsia="en-GB"/>
        </w:rPr>
        <w:t xml:space="preserve"> </w:t>
      </w:r>
      <w:r w:rsidR="00FA26FD" w:rsidRPr="005C7427">
        <w:rPr>
          <w:rFonts w:ascii="Calibri" w:eastAsia="Times New Roman" w:hAnsi="Calibri" w:cs="Calibri"/>
          <w:color w:val="000000"/>
          <w:lang w:eastAsia="en-GB"/>
        </w:rPr>
        <w:fldChar w:fldCharType="begin" w:fldLock="1"/>
      </w:r>
      <w:r w:rsidR="00924625" w:rsidRPr="005C7427">
        <w:rPr>
          <w:rFonts w:ascii="Calibri" w:eastAsia="Times New Roman" w:hAnsi="Calibri" w:cs="Calibri"/>
          <w:color w:val="000000"/>
          <w:lang w:eastAsia="en-GB"/>
        </w:rPr>
        <w:instrText>ADDIN CSL_CITATION {"citationItems":[{"id":"ITEM-1","itemData":{"DOI":"10.1021/acs.cgd.0c01543","ISSN":"15287505","abstract":"A full comprehension of milk fat crystallization is important for the structural development of dairy products such as butter, ice cream, and cheese. The influence of triacylglycerol (TAG) composition on the dynamic of milk fat crystallization and the nanostructure of the formed crystals was investigated using two chemically different types of milk fat, namely buffalo and cow milk fats (BMF; CMF). The TAG composition was determined using liquid chromatography and mass spectrophotometry (LCMS), whereas differential scanning calorimetry (DSC), small- and wide-angle X-ray scattering (SAXS and WAXS), and polarized light microscopy (PLM) were used to characterize the crystallization behavior of the two milk fats. A total of 37 TAG species were identified in both BMF and CMF, but in different proportions. In particular, BMF was found to have a higher amount of low-molecular-weight TAGs in comparison to CMF. This difference in chemical composition explains the different kinetics of polymorphic transformation in the two samples. Specifically, it clarifies the delay in the nucleation of the β′-polymorph in BMF in comparison to CMF. BMF also showed a higher nucleation rate due to its higher proportion of saturated TAGs and higher melting range. Finally, this work presents a novel interpretation of the mechanism of formation of the β-polymorph (53 Å), which has recently become the subject of a vivid debate in milk fat crystallization studies.","author":[{"dropping-particle":"","family":"Pratama","given":"Yoga","non-dropping-particle":"","parse-names":false,"suffix":""},{"dropping-particle":"","family":"Simone","given":"Elena","non-dropping-particle":"","parse-names":false,"suffix":""},{"dropping-particle":"","family":"Rappolt","given":"Michael","non-dropping-particle":"","parse-names":false,"suffix":""}],"container-title":"Crystal Growth and Design","id":"ITEM-1","issue":"4","issued":{"date-parts":[["2021","4","7"]]},"page":"2113-2127","publisher":"American Chemical Society","title":"The Unique Crystallization Behavior of Buffalo Milk Fat","type":"article-journal","volume":"21"},"uris":["http://www.mendeley.com/documents/?uuid=e572cc1c-0d07-405e-b115-3a1e2fe96bf6"]}],"mendeley":{"formattedCitation":"(Pratama et al., 2021)","plainTextFormattedCitation":"(Pratama et al., 2021)","previouslyFormattedCitation":"(Pratama et al., 2021)"},"properties":{"noteIndex":0},"schema":"https://github.com/citation-style-language/schema/raw/master/csl-citation.json"}</w:instrText>
      </w:r>
      <w:r w:rsidR="00FA26FD" w:rsidRPr="005C7427">
        <w:rPr>
          <w:rFonts w:ascii="Calibri" w:eastAsia="Times New Roman" w:hAnsi="Calibri" w:cs="Calibri"/>
          <w:color w:val="000000"/>
          <w:lang w:eastAsia="en-GB"/>
        </w:rPr>
        <w:fldChar w:fldCharType="separate"/>
      </w:r>
      <w:r w:rsidR="00F77119" w:rsidRPr="005C7427">
        <w:rPr>
          <w:rFonts w:ascii="Calibri" w:eastAsia="Times New Roman" w:hAnsi="Calibri" w:cs="Calibri"/>
          <w:noProof/>
          <w:color w:val="000000"/>
          <w:lang w:eastAsia="en-GB"/>
        </w:rPr>
        <w:t>(Pratama et al., 2021)</w:t>
      </w:r>
      <w:r w:rsidR="00FA26FD" w:rsidRPr="005C7427">
        <w:rPr>
          <w:rFonts w:ascii="Calibri" w:eastAsia="Times New Roman" w:hAnsi="Calibri" w:cs="Calibri"/>
          <w:color w:val="000000"/>
          <w:lang w:eastAsia="en-GB"/>
        </w:rPr>
        <w:fldChar w:fldCharType="end"/>
      </w:r>
      <w:r w:rsidR="00D87770" w:rsidRPr="005C7427">
        <w:rPr>
          <w:rFonts w:ascii="Calibri" w:eastAsia="Times New Roman" w:hAnsi="Calibri" w:cs="Calibri"/>
          <w:color w:val="000000"/>
          <w:lang w:eastAsia="en-GB"/>
        </w:rPr>
        <w:t>,</w:t>
      </w:r>
      <w:r w:rsidR="00AD60CD" w:rsidRPr="005C7427">
        <w:rPr>
          <w:rFonts w:ascii="Calibri" w:eastAsia="Times New Roman" w:hAnsi="Calibri" w:cs="Calibri"/>
          <w:color w:val="000000"/>
          <w:lang w:eastAsia="en-GB"/>
        </w:rPr>
        <w:t xml:space="preserve"> </w:t>
      </w:r>
      <w:r w:rsidR="0003324D" w:rsidRPr="005C7427">
        <w:rPr>
          <w:rFonts w:ascii="Calibri" w:eastAsia="Times New Roman" w:hAnsi="Calibri" w:cs="Calibri"/>
          <w:color w:val="000000"/>
          <w:lang w:eastAsia="en-GB"/>
        </w:rPr>
        <w:t>where slow cooling result</w:t>
      </w:r>
      <w:r w:rsidR="009C7D93" w:rsidRPr="005C7427">
        <w:rPr>
          <w:rFonts w:ascii="Calibri" w:eastAsia="Times New Roman" w:hAnsi="Calibri" w:cs="Calibri"/>
          <w:color w:val="000000"/>
          <w:lang w:eastAsia="en-GB"/>
        </w:rPr>
        <w:t>ed</w:t>
      </w:r>
      <w:r w:rsidR="0003324D" w:rsidRPr="005C7427">
        <w:rPr>
          <w:rFonts w:ascii="Calibri" w:eastAsia="Times New Roman" w:hAnsi="Calibri" w:cs="Calibri"/>
          <w:color w:val="000000"/>
          <w:lang w:eastAsia="en-GB"/>
        </w:rPr>
        <w:t xml:space="preserve"> in higher melting points</w:t>
      </w:r>
      <w:r w:rsidR="00FA26FD" w:rsidRPr="005C7427">
        <w:rPr>
          <w:rFonts w:ascii="Calibri" w:eastAsia="Times New Roman" w:hAnsi="Calibri" w:cs="Calibri"/>
          <w:color w:val="000000"/>
          <w:lang w:eastAsia="en-GB"/>
        </w:rPr>
        <w:t xml:space="preserve">. </w:t>
      </w:r>
      <w:r w:rsidR="0063378D" w:rsidRPr="005C7427">
        <w:rPr>
          <w:rFonts w:ascii="Calibri" w:eastAsia="Times New Roman" w:hAnsi="Calibri" w:cs="Calibri"/>
          <w:color w:val="000000"/>
          <w:lang w:eastAsia="en-GB"/>
        </w:rPr>
        <w:t xml:space="preserve">Noting that the three samples </w:t>
      </w:r>
      <w:r w:rsidR="00EB6EB3" w:rsidRPr="005C7427">
        <w:rPr>
          <w:rFonts w:ascii="Calibri" w:eastAsia="Times New Roman" w:hAnsi="Calibri" w:cs="Calibri"/>
          <w:color w:val="000000"/>
          <w:lang w:eastAsia="en-GB"/>
        </w:rPr>
        <w:t xml:space="preserve">display the </w:t>
      </w:r>
      <w:r w:rsidR="00E65E35" w:rsidRPr="005C7427">
        <w:rPr>
          <w:rFonts w:ascii="Calibri" w:eastAsia="Times New Roman" w:hAnsi="Calibri" w:cstheme="minorHAnsi"/>
          <w:color w:val="000000"/>
          <w:lang w:eastAsia="en-GB"/>
        </w:rPr>
        <w:t>β'-2L</w:t>
      </w:r>
      <w:r w:rsidR="009C2919" w:rsidRPr="005C7427">
        <w:rPr>
          <w:rFonts w:ascii="Calibri" w:eastAsia="Times New Roman" w:hAnsi="Calibri" w:cstheme="minorHAnsi"/>
          <w:color w:val="000000"/>
          <w:lang w:eastAsia="en-GB"/>
        </w:rPr>
        <w:t xml:space="preserve"> </w:t>
      </w:r>
      <w:r w:rsidR="00EB6EB3" w:rsidRPr="005C7427">
        <w:rPr>
          <w:rFonts w:ascii="Calibri" w:eastAsia="Times New Roman" w:hAnsi="Calibri" w:cstheme="minorHAnsi"/>
          <w:color w:val="000000"/>
          <w:lang w:eastAsia="en-GB"/>
        </w:rPr>
        <w:t>phase</w:t>
      </w:r>
      <w:r w:rsidR="00E65E35" w:rsidRPr="005C7427">
        <w:rPr>
          <w:rFonts w:ascii="Calibri" w:eastAsia="Times New Roman" w:hAnsi="Calibri" w:cstheme="minorHAnsi"/>
          <w:color w:val="000000"/>
          <w:lang w:eastAsia="en-GB"/>
        </w:rPr>
        <w:t xml:space="preserve"> at the end of melting process, one can </w:t>
      </w:r>
      <w:r w:rsidR="00502AC3" w:rsidRPr="005C7427">
        <w:rPr>
          <w:rFonts w:ascii="Calibri" w:eastAsia="Times New Roman" w:hAnsi="Calibri" w:cstheme="minorHAnsi"/>
          <w:color w:val="000000"/>
          <w:lang w:eastAsia="en-GB"/>
        </w:rPr>
        <w:t>attribute</w:t>
      </w:r>
      <w:r w:rsidR="00E65E35" w:rsidRPr="005C7427">
        <w:rPr>
          <w:rFonts w:ascii="Calibri" w:eastAsia="Times New Roman" w:hAnsi="Calibri" w:cstheme="minorHAnsi"/>
          <w:color w:val="000000"/>
          <w:lang w:eastAsia="en-GB"/>
        </w:rPr>
        <w:t xml:space="preserve"> the </w:t>
      </w:r>
      <w:r w:rsidR="00EB6EB3" w:rsidRPr="005C7427">
        <w:rPr>
          <w:rFonts w:ascii="Calibri" w:eastAsia="Times New Roman" w:hAnsi="Calibri" w:cstheme="minorHAnsi"/>
          <w:color w:val="000000"/>
          <w:lang w:eastAsia="en-GB"/>
        </w:rPr>
        <w:t>enhanced melting point</w:t>
      </w:r>
      <w:r w:rsidR="00E65E35" w:rsidRPr="005C7427">
        <w:rPr>
          <w:rFonts w:ascii="Calibri" w:eastAsia="Times New Roman" w:hAnsi="Calibri" w:cstheme="minorHAnsi"/>
          <w:color w:val="000000"/>
          <w:lang w:eastAsia="en-GB"/>
        </w:rPr>
        <w:t xml:space="preserve"> as a result </w:t>
      </w:r>
      <w:r w:rsidR="006A5B6B" w:rsidRPr="005C7427">
        <w:rPr>
          <w:rFonts w:ascii="Calibri" w:eastAsia="Times New Roman" w:hAnsi="Calibri" w:cstheme="minorHAnsi"/>
          <w:color w:val="000000"/>
          <w:lang w:eastAsia="en-GB"/>
        </w:rPr>
        <w:t>of (</w:t>
      </w:r>
      <w:proofErr w:type="spellStart"/>
      <w:r w:rsidR="00EB6EB3" w:rsidRPr="005C7427">
        <w:rPr>
          <w:rFonts w:ascii="Calibri" w:eastAsia="Times New Roman" w:hAnsi="Calibri" w:cstheme="minorHAnsi"/>
          <w:color w:val="000000"/>
          <w:lang w:eastAsia="en-GB"/>
        </w:rPr>
        <w:t>i</w:t>
      </w:r>
      <w:proofErr w:type="spellEnd"/>
      <w:r w:rsidR="006A5B6B" w:rsidRPr="005C7427">
        <w:rPr>
          <w:rFonts w:ascii="Calibri" w:eastAsia="Times New Roman" w:hAnsi="Calibri" w:cstheme="minorHAnsi"/>
          <w:color w:val="000000"/>
          <w:lang w:eastAsia="en-GB"/>
        </w:rPr>
        <w:t xml:space="preserve">) </w:t>
      </w:r>
      <w:r w:rsidR="00790D0F" w:rsidRPr="005C7427">
        <w:rPr>
          <w:rFonts w:ascii="Calibri" w:eastAsia="Times New Roman" w:hAnsi="Calibri" w:cstheme="minorHAnsi"/>
          <w:color w:val="000000"/>
          <w:lang w:eastAsia="en-GB"/>
        </w:rPr>
        <w:t xml:space="preserve">higher amount of </w:t>
      </w:r>
      <w:r w:rsidR="000C5B70" w:rsidRPr="005C7427">
        <w:rPr>
          <w:rFonts w:ascii="Calibri" w:eastAsia="Times New Roman" w:hAnsi="Calibri" w:cstheme="minorHAnsi"/>
          <w:color w:val="000000"/>
          <w:lang w:eastAsia="en-GB"/>
        </w:rPr>
        <w:t xml:space="preserve">β'-2L crystalline material </w:t>
      </w:r>
      <w:r w:rsidR="00F641D2" w:rsidRPr="005C7427">
        <w:rPr>
          <w:rFonts w:ascii="Calibri" w:eastAsia="Times New Roman" w:hAnsi="Calibri" w:cstheme="minorHAnsi"/>
          <w:color w:val="000000"/>
          <w:lang w:eastAsia="en-GB"/>
        </w:rPr>
        <w:t xml:space="preserve">formed during </w:t>
      </w:r>
      <w:r w:rsidR="009C7D93" w:rsidRPr="005C7427">
        <w:rPr>
          <w:rFonts w:ascii="Calibri" w:eastAsia="Times New Roman" w:hAnsi="Calibri" w:cstheme="minorHAnsi"/>
          <w:color w:val="000000"/>
          <w:lang w:eastAsia="en-GB"/>
        </w:rPr>
        <w:t xml:space="preserve">a </w:t>
      </w:r>
      <w:r w:rsidR="00F641D2" w:rsidRPr="005C7427">
        <w:rPr>
          <w:rFonts w:ascii="Calibri" w:eastAsia="Times New Roman" w:hAnsi="Calibri" w:cstheme="minorHAnsi"/>
          <w:color w:val="000000"/>
          <w:lang w:eastAsia="en-GB"/>
        </w:rPr>
        <w:t>slower cooling process and (</w:t>
      </w:r>
      <w:r w:rsidR="00EB6EB3" w:rsidRPr="005C7427">
        <w:rPr>
          <w:rFonts w:ascii="Calibri" w:eastAsia="Times New Roman" w:hAnsi="Calibri" w:cstheme="minorHAnsi"/>
          <w:color w:val="000000"/>
          <w:lang w:eastAsia="en-GB"/>
        </w:rPr>
        <w:t>ii</w:t>
      </w:r>
      <w:r w:rsidR="00F641D2" w:rsidRPr="005C7427">
        <w:rPr>
          <w:rFonts w:ascii="Calibri" w:eastAsia="Times New Roman" w:hAnsi="Calibri" w:cstheme="minorHAnsi"/>
          <w:color w:val="000000"/>
          <w:lang w:eastAsia="en-GB"/>
        </w:rPr>
        <w:t>)</w:t>
      </w:r>
      <w:r w:rsidR="00E65E35" w:rsidRPr="005C7427">
        <w:rPr>
          <w:rFonts w:ascii="Calibri" w:eastAsia="Times New Roman" w:hAnsi="Calibri" w:cstheme="minorHAnsi"/>
          <w:color w:val="000000"/>
          <w:lang w:eastAsia="en-GB"/>
        </w:rPr>
        <w:t xml:space="preserve"> the differen</w:t>
      </w:r>
      <w:r w:rsidR="00900FF4" w:rsidRPr="005C7427">
        <w:rPr>
          <w:rFonts w:ascii="Calibri" w:eastAsia="Times New Roman" w:hAnsi="Calibri" w:cstheme="minorHAnsi"/>
          <w:color w:val="000000"/>
          <w:lang w:eastAsia="en-GB"/>
        </w:rPr>
        <w:t>ce in</w:t>
      </w:r>
      <w:r w:rsidR="00E65E35" w:rsidRPr="005C7427">
        <w:rPr>
          <w:rFonts w:ascii="Calibri" w:eastAsia="Times New Roman" w:hAnsi="Calibri" w:cstheme="minorHAnsi"/>
          <w:color w:val="000000"/>
          <w:lang w:eastAsia="en-GB"/>
        </w:rPr>
        <w:t xml:space="preserve"> </w:t>
      </w:r>
      <w:r w:rsidR="002458C0" w:rsidRPr="005C7427">
        <w:rPr>
          <w:rFonts w:ascii="Calibri" w:eastAsia="Times New Roman" w:hAnsi="Calibri" w:cstheme="minorHAnsi"/>
          <w:color w:val="000000"/>
          <w:lang w:eastAsia="en-GB"/>
        </w:rPr>
        <w:t xml:space="preserve">β'-2L </w:t>
      </w:r>
      <w:r w:rsidR="00BC41B0" w:rsidRPr="005C7427">
        <w:rPr>
          <w:rFonts w:ascii="Calibri" w:eastAsia="Times New Roman" w:hAnsi="Calibri" w:cstheme="minorHAnsi"/>
          <w:color w:val="000000"/>
          <w:lang w:eastAsia="en-GB"/>
        </w:rPr>
        <w:t xml:space="preserve">crystal packing </w:t>
      </w:r>
      <w:r w:rsidR="001B57DF" w:rsidRPr="005C7427">
        <w:rPr>
          <w:rFonts w:ascii="Calibri" w:eastAsia="Times New Roman" w:hAnsi="Calibri" w:cstheme="minorHAnsi"/>
          <w:color w:val="000000"/>
          <w:lang w:eastAsia="en-GB"/>
        </w:rPr>
        <w:t>density</w:t>
      </w:r>
      <w:r w:rsidR="00EA7400" w:rsidRPr="005C7427">
        <w:rPr>
          <w:rFonts w:ascii="Calibri" w:eastAsia="Times New Roman" w:hAnsi="Calibri" w:cstheme="minorHAnsi"/>
          <w:color w:val="000000"/>
          <w:lang w:eastAsia="en-GB"/>
        </w:rPr>
        <w:t xml:space="preserve"> as affected by the crystallisation time</w:t>
      </w:r>
      <w:r w:rsidR="00BC41B0" w:rsidRPr="005C7427">
        <w:rPr>
          <w:rFonts w:ascii="Calibri" w:eastAsia="Times New Roman" w:hAnsi="Calibri" w:cstheme="minorHAnsi"/>
          <w:color w:val="000000"/>
          <w:lang w:eastAsia="en-GB"/>
        </w:rPr>
        <w:t xml:space="preserve">. </w:t>
      </w:r>
      <w:r w:rsidR="00E97DE3" w:rsidRPr="005C7427">
        <w:rPr>
          <w:rFonts w:ascii="Calibri" w:eastAsia="Times New Roman" w:hAnsi="Calibri" w:cstheme="minorHAnsi"/>
          <w:color w:val="000000"/>
          <w:lang w:eastAsia="en-GB"/>
        </w:rPr>
        <w:t xml:space="preserve">Indeed, </w:t>
      </w:r>
      <w:r w:rsidR="00CF007D" w:rsidRPr="005C7427">
        <w:rPr>
          <w:rFonts w:ascii="Calibri" w:eastAsia="Times New Roman" w:hAnsi="Calibri" w:cstheme="minorHAnsi"/>
          <w:color w:val="000000"/>
          <w:lang w:eastAsia="en-GB"/>
        </w:rPr>
        <w:t xml:space="preserve">we </w:t>
      </w:r>
      <w:r w:rsidR="00E97DE3" w:rsidRPr="005C7427">
        <w:rPr>
          <w:rFonts w:ascii="Calibri" w:eastAsia="Times New Roman" w:hAnsi="Calibri" w:cstheme="minorHAnsi"/>
          <w:color w:val="000000"/>
          <w:lang w:eastAsia="en-GB"/>
        </w:rPr>
        <w:t xml:space="preserve">previously </w:t>
      </w:r>
      <w:r w:rsidR="00501EEF" w:rsidRPr="005C7427">
        <w:rPr>
          <w:rFonts w:ascii="Calibri" w:eastAsia="Times New Roman" w:hAnsi="Calibri" w:cstheme="minorHAnsi"/>
          <w:color w:val="000000"/>
          <w:lang w:eastAsia="en-GB"/>
        </w:rPr>
        <w:t>observed</w:t>
      </w:r>
      <w:r w:rsidR="00BC41B0" w:rsidRPr="005C7427">
        <w:rPr>
          <w:rFonts w:ascii="Calibri" w:eastAsia="Times New Roman" w:hAnsi="Calibri" w:cstheme="minorHAnsi"/>
          <w:color w:val="000000"/>
          <w:lang w:eastAsia="en-GB"/>
        </w:rPr>
        <w:t xml:space="preserve"> </w:t>
      </w:r>
      <w:r w:rsidR="00E97DE3" w:rsidRPr="005C7427">
        <w:rPr>
          <w:rFonts w:ascii="Calibri" w:eastAsia="Times New Roman" w:hAnsi="Calibri" w:cstheme="minorHAnsi"/>
          <w:color w:val="000000"/>
          <w:lang w:eastAsia="en-GB"/>
        </w:rPr>
        <w:t xml:space="preserve">a </w:t>
      </w:r>
      <w:r w:rsidR="00BC41B0" w:rsidRPr="005C7427">
        <w:rPr>
          <w:rFonts w:ascii="Calibri" w:eastAsia="Times New Roman" w:hAnsi="Calibri" w:cstheme="minorHAnsi"/>
          <w:color w:val="000000"/>
          <w:lang w:eastAsia="en-GB"/>
        </w:rPr>
        <w:t xml:space="preserve">similar phenomenon with </w:t>
      </w:r>
      <w:r w:rsidR="00AA4812" w:rsidRPr="005C7427">
        <w:rPr>
          <w:rFonts w:ascii="Calibri" w:eastAsia="Times New Roman" w:hAnsi="Calibri" w:cstheme="minorHAnsi"/>
          <w:color w:val="000000"/>
          <w:lang w:eastAsia="en-GB"/>
        </w:rPr>
        <w:t xml:space="preserve">a </w:t>
      </w:r>
      <w:r w:rsidR="00501EEF" w:rsidRPr="005C7427">
        <w:rPr>
          <w:rFonts w:ascii="Calibri" w:eastAsia="Times New Roman" w:hAnsi="Calibri" w:cstheme="minorHAnsi"/>
          <w:color w:val="000000"/>
          <w:lang w:eastAsia="en-GB"/>
        </w:rPr>
        <w:t xml:space="preserve">pure </w:t>
      </w:r>
      <w:r w:rsidR="00F867C4" w:rsidRPr="005C7427">
        <w:rPr>
          <w:rFonts w:ascii="Calibri" w:eastAsia="Times New Roman" w:hAnsi="Calibri" w:cstheme="minorHAnsi"/>
          <w:color w:val="000000"/>
          <w:lang w:eastAsia="en-GB"/>
        </w:rPr>
        <w:t xml:space="preserve">milk fat </w:t>
      </w:r>
      <w:r w:rsidR="00501EEF" w:rsidRPr="005C7427">
        <w:rPr>
          <w:rFonts w:ascii="Calibri" w:eastAsia="Times New Roman" w:hAnsi="Calibri" w:cstheme="minorHAnsi"/>
          <w:color w:val="000000"/>
          <w:lang w:eastAsia="en-GB"/>
        </w:rPr>
        <w:t>asymmetrical TAG</w:t>
      </w:r>
      <w:r w:rsidR="00D16DA7" w:rsidRPr="005C7427">
        <w:rPr>
          <w:rFonts w:ascii="Calibri" w:eastAsia="Times New Roman" w:hAnsi="Calibri" w:cstheme="minorHAnsi"/>
          <w:color w:val="000000"/>
          <w:lang w:eastAsia="en-GB"/>
        </w:rPr>
        <w:t xml:space="preserve"> (</w:t>
      </w:r>
      <w:r w:rsidR="008D17EC" w:rsidRPr="005C7427">
        <w:rPr>
          <w:rFonts w:ascii="Calibri" w:eastAsia="Times New Roman" w:hAnsi="Calibri" w:cstheme="minorHAnsi"/>
          <w:color w:val="000000"/>
          <w:lang w:eastAsia="en-GB"/>
        </w:rPr>
        <w:t>1-butyryl 2-stearoyl 3-palmitoyl-glycerol)</w:t>
      </w:r>
      <w:r w:rsidR="00E97DE3" w:rsidRPr="005C7427">
        <w:rPr>
          <w:rFonts w:ascii="Calibri" w:eastAsia="Times New Roman" w:hAnsi="Calibri" w:cstheme="minorHAnsi"/>
          <w:color w:val="000000"/>
          <w:lang w:eastAsia="en-GB"/>
        </w:rPr>
        <w:t>, that a long isothermal hold allowed the</w:t>
      </w:r>
      <w:r w:rsidR="005E7A27" w:rsidRPr="005C7427">
        <w:rPr>
          <w:rFonts w:ascii="Calibri" w:eastAsia="Times New Roman" w:hAnsi="Calibri" w:cstheme="minorHAnsi"/>
          <w:color w:val="000000"/>
          <w:lang w:eastAsia="en-GB"/>
        </w:rPr>
        <w:t xml:space="preserve"> β'-</w:t>
      </w:r>
      <w:r w:rsidR="00F867C4" w:rsidRPr="005C7427">
        <w:rPr>
          <w:rFonts w:ascii="Calibri" w:eastAsia="Times New Roman" w:hAnsi="Calibri" w:cstheme="minorHAnsi"/>
          <w:color w:val="000000"/>
          <w:lang w:eastAsia="en-GB"/>
        </w:rPr>
        <w:t xml:space="preserve">crystal </w:t>
      </w:r>
      <w:r w:rsidR="0083681B" w:rsidRPr="005C7427">
        <w:rPr>
          <w:rFonts w:ascii="Calibri" w:eastAsia="Times New Roman" w:hAnsi="Calibri" w:cstheme="minorHAnsi"/>
          <w:color w:val="000000"/>
          <w:lang w:eastAsia="en-GB"/>
        </w:rPr>
        <w:t>packing</w:t>
      </w:r>
      <w:r w:rsidR="005E7A27" w:rsidRPr="005C7427">
        <w:rPr>
          <w:rFonts w:ascii="Calibri" w:eastAsia="Times New Roman" w:hAnsi="Calibri" w:cstheme="minorHAnsi"/>
          <w:color w:val="000000"/>
          <w:lang w:eastAsia="en-GB"/>
        </w:rPr>
        <w:t xml:space="preserve"> </w:t>
      </w:r>
      <w:r w:rsidR="00E97DE3" w:rsidRPr="005C7427">
        <w:rPr>
          <w:rFonts w:ascii="Calibri" w:eastAsia="Times New Roman" w:hAnsi="Calibri" w:cstheme="minorHAnsi"/>
          <w:color w:val="000000"/>
          <w:lang w:eastAsia="en-GB"/>
        </w:rPr>
        <w:t>to become more dense</w:t>
      </w:r>
      <w:r w:rsidR="00742715" w:rsidRPr="005C7427">
        <w:rPr>
          <w:rFonts w:ascii="Calibri" w:eastAsia="Times New Roman" w:hAnsi="Calibri" w:cstheme="minorHAnsi"/>
          <w:color w:val="000000"/>
          <w:lang w:eastAsia="en-GB"/>
        </w:rPr>
        <w:t xml:space="preserve">. </w:t>
      </w:r>
      <w:r w:rsidR="00E87DF8" w:rsidRPr="005C7427">
        <w:rPr>
          <w:rFonts w:ascii="Calibri" w:eastAsia="Times New Roman" w:hAnsi="Calibri" w:cstheme="minorHAnsi"/>
          <w:color w:val="000000"/>
          <w:lang w:eastAsia="en-GB"/>
        </w:rPr>
        <w:t xml:space="preserve">As a consequence, </w:t>
      </w:r>
      <w:r w:rsidR="00E97DE3" w:rsidRPr="005C7427">
        <w:rPr>
          <w:rFonts w:ascii="Calibri" w:eastAsia="Times New Roman" w:hAnsi="Calibri" w:cstheme="minorHAnsi"/>
          <w:color w:val="000000"/>
          <w:lang w:eastAsia="en-GB"/>
        </w:rPr>
        <w:t xml:space="preserve">the </w:t>
      </w:r>
      <w:r w:rsidR="00E97DE3" w:rsidRPr="005C7427">
        <w:rPr>
          <w:rFonts w:ascii="Calibri" w:eastAsia="Times New Roman" w:hAnsi="Calibri" w:cstheme="minorHAnsi"/>
          <w:color w:val="000000"/>
          <w:lang w:eastAsia="en-GB"/>
        </w:rPr>
        <w:lastRenderedPageBreak/>
        <w:t xml:space="preserve">strength of </w:t>
      </w:r>
      <w:r w:rsidR="00B318D1" w:rsidRPr="005C7427">
        <w:rPr>
          <w:rFonts w:ascii="Calibri" w:eastAsia="Times New Roman" w:hAnsi="Calibri" w:cstheme="minorHAnsi"/>
          <w:color w:val="000000"/>
          <w:lang w:eastAsia="en-GB"/>
        </w:rPr>
        <w:t>Van der Waals interaction</w:t>
      </w:r>
      <w:r w:rsidR="00E97DE3" w:rsidRPr="005C7427">
        <w:rPr>
          <w:rFonts w:ascii="Calibri" w:eastAsia="Times New Roman" w:hAnsi="Calibri" w:cstheme="minorHAnsi"/>
          <w:color w:val="000000"/>
          <w:lang w:eastAsia="en-GB"/>
        </w:rPr>
        <w:t xml:space="preserve">s </w:t>
      </w:r>
      <w:r w:rsidR="00AA4812" w:rsidRPr="005C7427">
        <w:rPr>
          <w:rFonts w:ascii="Calibri" w:eastAsia="Times New Roman" w:hAnsi="Calibri" w:cstheme="minorHAnsi"/>
          <w:color w:val="000000"/>
          <w:lang w:eastAsia="en-GB"/>
        </w:rPr>
        <w:t>between hydrocarbon chains</w:t>
      </w:r>
      <w:r w:rsidR="00E87DF8" w:rsidRPr="005C7427">
        <w:rPr>
          <w:rFonts w:ascii="Calibri" w:eastAsia="Times New Roman" w:hAnsi="Calibri" w:cstheme="minorHAnsi"/>
          <w:color w:val="000000"/>
          <w:lang w:eastAsia="en-GB"/>
        </w:rPr>
        <w:t xml:space="preserve"> </w:t>
      </w:r>
      <w:r w:rsidR="009C7D93" w:rsidRPr="005C7427">
        <w:rPr>
          <w:rFonts w:ascii="Calibri" w:eastAsia="Times New Roman" w:hAnsi="Calibri" w:cstheme="minorHAnsi"/>
          <w:color w:val="000000"/>
          <w:lang w:eastAsia="en-GB"/>
        </w:rPr>
        <w:t>can increase and lead</w:t>
      </w:r>
      <w:r w:rsidR="00AA4812" w:rsidRPr="005C7427">
        <w:rPr>
          <w:rFonts w:ascii="Calibri" w:eastAsia="Times New Roman" w:hAnsi="Calibri" w:cstheme="minorHAnsi"/>
          <w:color w:val="000000"/>
          <w:lang w:eastAsia="en-GB"/>
        </w:rPr>
        <w:t xml:space="preserve"> to </w:t>
      </w:r>
      <w:r w:rsidR="00F95832" w:rsidRPr="005C7427">
        <w:rPr>
          <w:rFonts w:ascii="Calibri" w:eastAsia="Times New Roman" w:hAnsi="Calibri" w:cstheme="minorHAnsi"/>
          <w:color w:val="000000"/>
          <w:lang w:eastAsia="en-GB"/>
        </w:rPr>
        <w:t>a</w:t>
      </w:r>
      <w:r w:rsidR="003E6594" w:rsidRPr="005C7427">
        <w:rPr>
          <w:rFonts w:ascii="Calibri" w:eastAsia="Times New Roman" w:hAnsi="Calibri" w:cstheme="minorHAnsi"/>
          <w:color w:val="000000"/>
          <w:lang w:eastAsia="en-GB"/>
        </w:rPr>
        <w:t xml:space="preserve"> higher melting temperature</w:t>
      </w:r>
      <w:r w:rsidR="004B2040" w:rsidRPr="005C7427">
        <w:rPr>
          <w:rFonts w:ascii="Calibri" w:eastAsia="Times New Roman" w:hAnsi="Calibri" w:cstheme="minorHAnsi"/>
          <w:color w:val="000000"/>
          <w:lang w:eastAsia="en-GB"/>
        </w:rPr>
        <w:t xml:space="preserve"> </w:t>
      </w:r>
      <w:r w:rsidR="00F95832" w:rsidRPr="005C7427">
        <w:rPr>
          <w:rFonts w:ascii="Calibri" w:eastAsia="Times New Roman" w:hAnsi="Calibri" w:cstheme="minorHAnsi"/>
          <w:color w:val="000000"/>
          <w:lang w:eastAsia="en-GB"/>
        </w:rPr>
        <w:fldChar w:fldCharType="begin" w:fldLock="1"/>
      </w:r>
      <w:r w:rsidR="00924625" w:rsidRPr="005C7427">
        <w:rPr>
          <w:rFonts w:ascii="Calibri" w:eastAsia="Times New Roman" w:hAnsi="Calibri" w:cstheme="minorHAnsi"/>
          <w:color w:val="000000"/>
          <w:lang w:eastAsia="en-GB"/>
        </w:rPr>
        <w:instrText>ADDIN CSL_CITATION {"citationItems":[{"id":"ITEM-1","itemData":{"DOI":"10.1021/acs.cgd.2c00713","ISSN":"15287505","abstract":"Milk fat has more than 200 triacylglycerols (TAGs), which play a pivotal role in its crystallization behavior. Asymmetrical TAGs containing short butyryl chains contribute to a significant portion of milk fat TAGs. This work aims to elucidate the crystallization behavior of asymmetrical milk fat TAGs by employing the pure compound of 1-butyryl 2-stearoyl 3-palmitoyl-glycerol (BuSP). The structural evolution of BuSP after being cooled down to 20 °C from the melt is evaluated by small- and wide-angle X-ray scattering (SAXS and WAXS) and differential scanning calorimetry (DSC). The temporal structural observation shows that BuSP crystallizes into the α-form with short and long spacings of 4.10 and 56.9 Å, respectively, during the first hour of isothermal hold at 20 °C. The polymorphic transformation of the α to β′ phase occurred after 4 h of isothermal hold, and the β′- to α-form fraction ratio was about 70:30 at the end of the isothermal experiment (18 h). Pure β′-form X-ray patterns are obtained from the BuSP powder with short spacings of 4.33, 4.14, and 3.80 Å, while the long spacing of 51.2 Å depicts a three-chain-length lamellar structure with a tilt angle of 32°. Corresponding DSC measurements display that BuSP crystallizes from the melt at 29.1 °C, whereas the melting of α- and β′-forms was recorded at 30.3 and 47.8 °C, respectively. In the absence of the β-form, the β′-polymorph is the most stable observed form in BuSP. This work exemplarily explains the crystallization behavior of asymmetrical milk fat TAGs and thus provides new insights into their role in overall milk fat crystallization.","author":[{"dropping-particle":"","family":"Pratama","given":"Yoga","non-dropping-particle":"","parse-names":false,"suffix":""},{"dropping-particle":"","family":"Burholt","given":"Sam","non-dropping-particle":"","parse-names":false,"suffix":""},{"dropping-particle":"","family":"Baker","given":"Daniel L.","non-dropping-particle":"","parse-names":false,"suffix":""},{"dropping-particle":"","family":"Sadeghpour","given":"Amin","non-dropping-particle":"","parse-names":false,"suffix":""},{"dropping-particle":"","family":"Simone","given":"Elena","non-dropping-particle":"","parse-names":false,"suffix":""},{"dropping-particle":"","family":"Rappolt","given":"Michael","non-dropping-particle":"","parse-names":false,"suffix":""}],"container-title":"Crystal Growth and Design","id":"ITEM-1","issue":"10","issued":{"date-parts":[["2022","9","13"]]},"page":"6120-6130","publisher":"American Chemical Society","title":"Polymorphism of a Highly Asymmetrical Triacylglycerol in Milk Fat: 1-Butyryl 2-Stearoyl 3-Palmitoyl-glycerol","type":"article-journal","volume":"22"},"uris":["http://www.mendeley.com/documents/?uuid=cdea360f-339c-3c41-9729-2cfde52e888e"]}],"mendeley":{"formattedCitation":"(Pratama et al., 2022)","plainTextFormattedCitation":"(Pratama et al., 2022)","previouslyFormattedCitation":"(Pratama et al., 2022)"},"properties":{"noteIndex":0},"schema":"https://github.com/citation-style-language/schema/raw/master/csl-citation.json"}</w:instrText>
      </w:r>
      <w:r w:rsidR="00F95832" w:rsidRPr="005C7427">
        <w:rPr>
          <w:rFonts w:ascii="Calibri" w:eastAsia="Times New Roman" w:hAnsi="Calibri" w:cstheme="minorHAnsi"/>
          <w:color w:val="000000"/>
          <w:lang w:eastAsia="en-GB"/>
        </w:rPr>
        <w:fldChar w:fldCharType="separate"/>
      </w:r>
      <w:r w:rsidR="00F77119" w:rsidRPr="005C7427">
        <w:rPr>
          <w:rFonts w:ascii="Calibri" w:eastAsia="Times New Roman" w:hAnsi="Calibri" w:cstheme="minorHAnsi"/>
          <w:noProof/>
          <w:color w:val="000000"/>
          <w:lang w:eastAsia="en-GB"/>
        </w:rPr>
        <w:t>(Pratama et al., 2022)</w:t>
      </w:r>
      <w:r w:rsidR="00F95832" w:rsidRPr="005C7427">
        <w:rPr>
          <w:rFonts w:ascii="Calibri" w:eastAsia="Times New Roman" w:hAnsi="Calibri" w:cstheme="minorHAnsi"/>
          <w:color w:val="000000"/>
          <w:lang w:eastAsia="en-GB"/>
        </w:rPr>
        <w:fldChar w:fldCharType="end"/>
      </w:r>
      <w:r w:rsidR="006C36F6" w:rsidRPr="005C7427">
        <w:rPr>
          <w:rFonts w:ascii="Calibri" w:eastAsia="Times New Roman" w:hAnsi="Calibri" w:cstheme="minorHAnsi"/>
          <w:color w:val="000000"/>
          <w:lang w:eastAsia="en-GB"/>
        </w:rPr>
        <w:t>.</w:t>
      </w:r>
    </w:p>
    <w:p w14:paraId="3CD73C15" w14:textId="2C911D55" w:rsidR="00014672" w:rsidRPr="005C7427" w:rsidRDefault="003B3FD6" w:rsidP="00316007">
      <w:pPr>
        <w:spacing w:line="312" w:lineRule="auto"/>
        <w:jc w:val="both"/>
      </w:pPr>
      <w:r w:rsidRPr="005C7427">
        <w:t>With a similar argument</w:t>
      </w:r>
      <w:r w:rsidR="00D50DEE" w:rsidRPr="005C7427">
        <w:t>, we can also explain</w:t>
      </w:r>
      <w:r w:rsidR="00AA4812" w:rsidRPr="005C7427">
        <w:t>,</w:t>
      </w:r>
      <w:r w:rsidR="00D50DEE" w:rsidRPr="005C7427">
        <w:t xml:space="preserve"> why</w:t>
      </w:r>
      <w:r w:rsidRPr="005C7427">
        <w:t xml:space="preserve"> the</w:t>
      </w:r>
      <w:r w:rsidR="00D50DEE" w:rsidRPr="005C7427">
        <w:t xml:space="preserve"> melting point</w:t>
      </w:r>
      <w:r w:rsidRPr="005C7427">
        <w:t xml:space="preserve"> of </w:t>
      </w:r>
      <w:r w:rsidR="00AA4812" w:rsidRPr="005C7427">
        <w:t xml:space="preserve">the </w:t>
      </w:r>
      <w:r w:rsidRPr="005C7427">
        <w:t>Olein</w:t>
      </w:r>
      <w:r w:rsidR="00D50DEE" w:rsidRPr="005C7427">
        <w:t xml:space="preserve"> </w:t>
      </w:r>
      <w:r w:rsidR="00AA4812" w:rsidRPr="005C7427">
        <w:t xml:space="preserve">fraction </w:t>
      </w:r>
      <w:r w:rsidR="00D50DEE" w:rsidRPr="005C7427">
        <w:t xml:space="preserve">is not </w:t>
      </w:r>
      <w:r w:rsidRPr="005C7427">
        <w:t xml:space="preserve">much </w:t>
      </w:r>
      <w:r w:rsidR="00D50DEE" w:rsidRPr="005C7427">
        <w:t xml:space="preserve">affected by the </w:t>
      </w:r>
      <w:r w:rsidR="00D473B7" w:rsidRPr="005C7427">
        <w:t>cooling rate</w:t>
      </w:r>
      <w:r w:rsidRPr="005C7427">
        <w:t>,</w:t>
      </w:r>
      <w:r w:rsidR="00D473B7" w:rsidRPr="005C7427">
        <w:t xml:space="preserve"> with the </w:t>
      </w:r>
      <w:r w:rsidRPr="005C7427">
        <w:t>-</w:t>
      </w:r>
      <w:r w:rsidR="00D473B7" w:rsidRPr="005C7427">
        <w:t xml:space="preserve">5 and </w:t>
      </w:r>
      <w:r w:rsidRPr="005C7427">
        <w:t>-</w:t>
      </w:r>
      <w:r w:rsidR="00D473B7" w:rsidRPr="005C7427">
        <w:t xml:space="preserve">0.5 </w:t>
      </w:r>
      <w:r w:rsidR="007B1872" w:rsidRPr="005C7427">
        <w:rPr>
          <w:rFonts w:ascii="Calibri" w:eastAsia="Times New Roman" w:hAnsi="Calibri" w:cs="Calibri"/>
          <w:color w:val="000000"/>
          <w:lang w:eastAsia="en-GB"/>
        </w:rPr>
        <w:t>°</w:t>
      </w:r>
      <w:r w:rsidR="00D473B7" w:rsidRPr="005C7427">
        <w:rPr>
          <w:rFonts w:ascii="Calibri" w:eastAsia="Times New Roman" w:hAnsi="Calibri" w:cs="Calibri"/>
          <w:color w:val="000000"/>
          <w:lang w:eastAsia="en-GB"/>
        </w:rPr>
        <w:t>C/min</w:t>
      </w:r>
      <w:r w:rsidR="00F02538" w:rsidRPr="005C7427">
        <w:rPr>
          <w:rFonts w:ascii="Calibri" w:eastAsia="Times New Roman" w:hAnsi="Calibri" w:cs="Calibri"/>
          <w:color w:val="000000"/>
          <w:lang w:eastAsia="en-GB"/>
        </w:rPr>
        <w:t xml:space="preserve"> rate</w:t>
      </w:r>
      <w:r w:rsidRPr="005C7427">
        <w:rPr>
          <w:rFonts w:ascii="Calibri" w:eastAsia="Times New Roman" w:hAnsi="Calibri" w:cs="Calibri"/>
          <w:color w:val="000000"/>
          <w:lang w:eastAsia="en-GB"/>
        </w:rPr>
        <w:t>s</w:t>
      </w:r>
      <w:r w:rsidR="00AA4812" w:rsidRPr="005C7427">
        <w:rPr>
          <w:rFonts w:ascii="Calibri" w:eastAsia="Times New Roman" w:hAnsi="Calibri" w:cs="Calibri"/>
          <w:color w:val="000000"/>
          <w:lang w:eastAsia="en-GB"/>
        </w:rPr>
        <w:t>,</w:t>
      </w:r>
      <w:r w:rsidR="00F02538" w:rsidRPr="005C7427">
        <w:rPr>
          <w:rFonts w:ascii="Calibri" w:eastAsia="Times New Roman" w:hAnsi="Calibri" w:cs="Calibri"/>
          <w:color w:val="000000"/>
          <w:lang w:eastAsia="en-GB"/>
        </w:rPr>
        <w:t xml:space="preserve"> giv</w:t>
      </w:r>
      <w:r w:rsidRPr="005C7427">
        <w:rPr>
          <w:rFonts w:ascii="Calibri" w:eastAsia="Times New Roman" w:hAnsi="Calibri" w:cs="Calibri"/>
          <w:color w:val="000000"/>
          <w:lang w:eastAsia="en-GB"/>
        </w:rPr>
        <w:t>ing the</w:t>
      </w:r>
      <w:r w:rsidR="00F02538" w:rsidRPr="005C7427">
        <w:rPr>
          <w:rFonts w:ascii="Calibri" w:eastAsia="Times New Roman" w:hAnsi="Calibri" w:cs="Calibri"/>
          <w:color w:val="000000"/>
          <w:lang w:eastAsia="en-GB"/>
        </w:rPr>
        <w:t xml:space="preserve"> </w:t>
      </w:r>
      <w:r w:rsidR="006E313E" w:rsidRPr="005C7427">
        <w:rPr>
          <w:rFonts w:ascii="Calibri" w:eastAsia="Times New Roman" w:hAnsi="Calibri" w:cs="Calibri"/>
          <w:color w:val="000000"/>
          <w:lang w:eastAsia="en-GB"/>
        </w:rPr>
        <w:t>same final melt</w:t>
      </w:r>
      <w:r w:rsidRPr="005C7427">
        <w:rPr>
          <w:rFonts w:ascii="Calibri" w:eastAsia="Times New Roman" w:hAnsi="Calibri" w:cs="Calibri"/>
          <w:color w:val="000000"/>
          <w:lang w:eastAsia="en-GB"/>
        </w:rPr>
        <w:t>ing temperature of</w:t>
      </w:r>
      <w:r w:rsidR="006E313E" w:rsidRPr="005C7427">
        <w:rPr>
          <w:rFonts w:ascii="Calibri" w:eastAsia="Times New Roman" w:hAnsi="Calibri" w:cs="Calibri"/>
          <w:color w:val="000000"/>
          <w:lang w:eastAsia="en-GB"/>
        </w:rPr>
        <w:t xml:space="preserve"> 17.1 °C.</w:t>
      </w:r>
      <w:r w:rsidR="00196627" w:rsidRPr="005C7427">
        <w:rPr>
          <w:rFonts w:ascii="Calibri" w:eastAsia="Times New Roman" w:hAnsi="Calibri" w:cs="Calibri"/>
          <w:color w:val="000000"/>
          <w:lang w:eastAsia="en-GB"/>
        </w:rPr>
        <w:t xml:space="preserve"> </w:t>
      </w:r>
      <w:r w:rsidR="00CD155C" w:rsidRPr="005C7427">
        <w:rPr>
          <w:rFonts w:ascii="Calibri" w:eastAsia="Times New Roman" w:hAnsi="Calibri" w:cs="Calibri"/>
          <w:color w:val="000000"/>
          <w:lang w:eastAsia="en-GB"/>
        </w:rPr>
        <w:t xml:space="preserve">The </w:t>
      </w:r>
      <w:r w:rsidR="009C4628" w:rsidRPr="005C7427">
        <w:rPr>
          <w:rFonts w:ascii="Calibri" w:eastAsia="Times New Roman" w:hAnsi="Calibri" w:cs="Calibri"/>
          <w:color w:val="000000"/>
          <w:lang w:eastAsia="en-GB"/>
        </w:rPr>
        <w:t>Olein</w:t>
      </w:r>
      <w:r w:rsidR="00CD155C" w:rsidRPr="005C7427">
        <w:rPr>
          <w:rFonts w:ascii="Calibri" w:eastAsia="Times New Roman" w:hAnsi="Calibri" w:cs="Calibri"/>
          <w:color w:val="000000"/>
          <w:lang w:eastAsia="en-GB"/>
        </w:rPr>
        <w:t xml:space="preserve"> </w:t>
      </w:r>
      <w:r w:rsidR="00AA4812" w:rsidRPr="005C7427">
        <w:rPr>
          <w:rFonts w:ascii="Calibri" w:eastAsia="Times New Roman" w:hAnsi="Calibri" w:cs="Calibri"/>
          <w:color w:val="000000"/>
          <w:lang w:eastAsia="en-GB"/>
        </w:rPr>
        <w:t xml:space="preserve">fraction </w:t>
      </w:r>
      <w:r w:rsidR="009C7D93" w:rsidRPr="005C7427">
        <w:rPr>
          <w:rFonts w:ascii="Calibri" w:eastAsia="Times New Roman" w:hAnsi="Calibri" w:cs="Calibri"/>
          <w:color w:val="000000"/>
          <w:lang w:eastAsia="en-GB"/>
        </w:rPr>
        <w:t>did</w:t>
      </w:r>
      <w:r w:rsidR="00847E77" w:rsidRPr="005C7427">
        <w:rPr>
          <w:rFonts w:ascii="Calibri" w:eastAsia="Times New Roman" w:hAnsi="Calibri" w:cs="Calibri"/>
          <w:color w:val="000000"/>
          <w:lang w:eastAsia="en-GB"/>
        </w:rPr>
        <w:t xml:space="preserve"> </w:t>
      </w:r>
      <w:r w:rsidR="00AA4812" w:rsidRPr="005C7427">
        <w:rPr>
          <w:rFonts w:ascii="Calibri" w:eastAsia="Times New Roman" w:hAnsi="Calibri" w:cs="Calibri"/>
          <w:color w:val="000000"/>
          <w:lang w:eastAsia="en-GB"/>
        </w:rPr>
        <w:t>not</w:t>
      </w:r>
      <w:r w:rsidR="00CD155C" w:rsidRPr="005C7427">
        <w:rPr>
          <w:rFonts w:ascii="Calibri" w:eastAsia="Times New Roman" w:hAnsi="Calibri" w:cs="Calibri"/>
          <w:color w:val="000000"/>
          <w:lang w:eastAsia="en-GB"/>
        </w:rPr>
        <w:t xml:space="preserve"> form </w:t>
      </w:r>
      <w:r w:rsidR="00CD155C" w:rsidRPr="005C7427">
        <w:rPr>
          <w:rFonts w:ascii="Calibri" w:eastAsia="Times New Roman" w:hAnsi="Calibri" w:cstheme="minorHAnsi"/>
          <w:color w:val="000000"/>
          <w:lang w:eastAsia="en-GB"/>
        </w:rPr>
        <w:t>β'</w:t>
      </w:r>
      <w:r w:rsidR="00124004" w:rsidRPr="005C7427">
        <w:rPr>
          <w:rFonts w:ascii="Calibri" w:eastAsia="Times New Roman" w:hAnsi="Calibri" w:cstheme="minorHAnsi"/>
          <w:color w:val="000000"/>
          <w:lang w:eastAsia="en-GB"/>
        </w:rPr>
        <w:t xml:space="preserve"> </w:t>
      </w:r>
      <w:r w:rsidRPr="005C7427">
        <w:rPr>
          <w:rFonts w:ascii="Calibri" w:eastAsia="Times New Roman" w:hAnsi="Calibri" w:cstheme="minorHAnsi"/>
          <w:color w:val="000000"/>
          <w:lang w:eastAsia="en-GB"/>
        </w:rPr>
        <w:t xml:space="preserve">crystals </w:t>
      </w:r>
      <w:r w:rsidR="00124004" w:rsidRPr="005C7427">
        <w:rPr>
          <w:rFonts w:ascii="Calibri" w:eastAsia="Times New Roman" w:hAnsi="Calibri" w:cstheme="minorHAnsi"/>
          <w:color w:val="000000"/>
          <w:lang w:eastAsia="en-GB"/>
        </w:rPr>
        <w:t>upon heating</w:t>
      </w:r>
      <w:r w:rsidR="009C7D93" w:rsidRPr="005C7427">
        <w:rPr>
          <w:rFonts w:ascii="Calibri" w:eastAsia="Times New Roman" w:hAnsi="Calibri" w:cstheme="minorHAnsi"/>
          <w:color w:val="000000"/>
          <w:lang w:eastAsia="en-GB"/>
        </w:rPr>
        <w:t>,</w:t>
      </w:r>
      <w:r w:rsidR="00C502B7" w:rsidRPr="005C7427">
        <w:rPr>
          <w:rFonts w:ascii="Calibri" w:eastAsia="Times New Roman" w:hAnsi="Calibri" w:cstheme="minorHAnsi"/>
          <w:color w:val="000000"/>
          <w:lang w:eastAsia="en-GB"/>
        </w:rPr>
        <w:t xml:space="preserve"> </w:t>
      </w:r>
      <w:r w:rsidR="00124004" w:rsidRPr="005C7427">
        <w:rPr>
          <w:rFonts w:ascii="Calibri" w:eastAsia="Times New Roman" w:hAnsi="Calibri" w:cstheme="minorHAnsi"/>
          <w:color w:val="000000"/>
          <w:lang w:eastAsia="en-GB"/>
        </w:rPr>
        <w:t xml:space="preserve">and </w:t>
      </w:r>
      <w:r w:rsidR="009C7D93" w:rsidRPr="005C7427">
        <w:rPr>
          <w:rFonts w:ascii="Calibri" w:eastAsia="Times New Roman" w:hAnsi="Calibri" w:cstheme="minorHAnsi"/>
          <w:color w:val="000000"/>
          <w:lang w:eastAsia="en-GB"/>
        </w:rPr>
        <w:t xml:space="preserve">stayed </w:t>
      </w:r>
      <w:r w:rsidR="00124004" w:rsidRPr="005C7427">
        <w:rPr>
          <w:rFonts w:ascii="Calibri" w:eastAsia="Times New Roman" w:hAnsi="Calibri" w:cstheme="minorHAnsi"/>
          <w:color w:val="000000"/>
          <w:lang w:eastAsia="en-GB"/>
        </w:rPr>
        <w:t>in the hexagonal packing</w:t>
      </w:r>
      <w:r w:rsidR="00AA4812" w:rsidRPr="005C7427">
        <w:rPr>
          <w:rFonts w:ascii="Calibri" w:eastAsia="Times New Roman" w:hAnsi="Calibri" w:cstheme="minorHAnsi"/>
          <w:color w:val="000000"/>
          <w:lang w:eastAsia="en-GB"/>
        </w:rPr>
        <w:t xml:space="preserve"> of the</w:t>
      </w:r>
      <w:r w:rsidR="00124004" w:rsidRPr="005C7427">
        <w:rPr>
          <w:rFonts w:ascii="Calibri" w:eastAsia="Times New Roman" w:hAnsi="Calibri" w:cstheme="minorHAnsi"/>
          <w:color w:val="000000"/>
          <w:lang w:eastAsia="en-GB"/>
        </w:rPr>
        <w:t xml:space="preserve"> </w:t>
      </w:r>
      <w:r w:rsidR="00124004" w:rsidRPr="005C7427">
        <w:rPr>
          <w:rFonts w:ascii="Calibri" w:eastAsia="Times New Roman" w:hAnsi="Calibri" w:cs="Calibri"/>
          <w:color w:val="000000"/>
          <w:lang w:eastAsia="en-GB"/>
        </w:rPr>
        <w:t>α-polymorph.</w:t>
      </w:r>
      <w:r w:rsidR="00AA4812" w:rsidRPr="005C7427">
        <w:rPr>
          <w:rFonts w:ascii="Calibri" w:eastAsia="Times New Roman" w:hAnsi="Calibri" w:cs="Calibri"/>
          <w:color w:val="000000"/>
          <w:lang w:eastAsia="en-GB"/>
        </w:rPr>
        <w:t xml:space="preserve"> </w:t>
      </w:r>
      <w:r w:rsidR="00C502B7" w:rsidRPr="005C7427">
        <w:rPr>
          <w:rFonts w:ascii="Calibri" w:eastAsia="Times New Roman" w:hAnsi="Calibri" w:cs="Calibri"/>
          <w:color w:val="000000"/>
          <w:lang w:eastAsia="en-GB"/>
        </w:rPr>
        <w:t>We note that</w:t>
      </w:r>
      <w:r w:rsidR="00A02120" w:rsidRPr="005C7427">
        <w:rPr>
          <w:rFonts w:ascii="Calibri" w:eastAsia="Times New Roman" w:hAnsi="Calibri" w:cs="Calibri"/>
          <w:color w:val="000000"/>
          <w:lang w:eastAsia="en-GB"/>
        </w:rPr>
        <w:t xml:space="preserve"> the </w:t>
      </w:r>
      <w:r w:rsidR="00C502B7" w:rsidRPr="005C7427">
        <w:rPr>
          <w:rFonts w:ascii="Calibri" w:eastAsia="Times New Roman" w:hAnsi="Calibri" w:cs="Calibri"/>
          <w:color w:val="000000"/>
          <w:lang w:eastAsia="en-GB"/>
        </w:rPr>
        <w:t xml:space="preserve">chain packing in the </w:t>
      </w:r>
      <w:r w:rsidR="00A02120" w:rsidRPr="005C7427">
        <w:rPr>
          <w:rFonts w:ascii="Calibri" w:eastAsia="Times New Roman" w:hAnsi="Calibri" w:cs="Calibri"/>
          <w:color w:val="000000"/>
          <w:lang w:eastAsia="en-GB"/>
        </w:rPr>
        <w:t xml:space="preserve">α-form </w:t>
      </w:r>
      <w:r w:rsidR="00B70DC0" w:rsidRPr="005C7427">
        <w:rPr>
          <w:rFonts w:ascii="Calibri" w:eastAsia="Times New Roman" w:hAnsi="Calibri" w:cs="Calibri"/>
          <w:color w:val="000000"/>
          <w:lang w:eastAsia="en-GB"/>
        </w:rPr>
        <w:t xml:space="preserve">is characterised by </w:t>
      </w:r>
      <w:r w:rsidR="00C502B7" w:rsidRPr="005C7427">
        <w:rPr>
          <w:rFonts w:ascii="Calibri" w:eastAsia="Times New Roman" w:hAnsi="Calibri" w:cs="Calibri"/>
          <w:color w:val="000000"/>
          <w:lang w:eastAsia="en-GB"/>
        </w:rPr>
        <w:t xml:space="preserve">the hydrocarbon chains undergoing </w:t>
      </w:r>
      <w:r w:rsidR="006C0E2C" w:rsidRPr="005C7427">
        <w:rPr>
          <w:rFonts w:ascii="Calibri" w:eastAsia="Times New Roman" w:hAnsi="Calibri" w:cs="Calibri"/>
          <w:color w:val="000000"/>
          <w:lang w:eastAsia="en-GB"/>
        </w:rPr>
        <w:t>free rotation</w:t>
      </w:r>
      <w:r w:rsidR="00C502B7" w:rsidRPr="005C7427">
        <w:rPr>
          <w:rFonts w:ascii="Calibri" w:eastAsia="Times New Roman" w:hAnsi="Calibri" w:cs="Calibri"/>
          <w:color w:val="000000"/>
          <w:lang w:eastAsia="en-GB"/>
        </w:rPr>
        <w:t>s</w:t>
      </w:r>
      <w:r w:rsidR="006C0E2C" w:rsidRPr="005C7427">
        <w:rPr>
          <w:rFonts w:ascii="Calibri" w:eastAsia="Times New Roman" w:hAnsi="Calibri" w:cs="Calibri"/>
          <w:color w:val="000000"/>
          <w:lang w:eastAsia="en-GB"/>
        </w:rPr>
        <w:t xml:space="preserve"> along their long axis</w:t>
      </w:r>
      <w:r w:rsidR="00CE6398" w:rsidRPr="005C7427">
        <w:rPr>
          <w:rFonts w:ascii="Calibri" w:eastAsia="Times New Roman" w:hAnsi="Calibri" w:cs="Calibri"/>
          <w:color w:val="000000"/>
          <w:lang w:eastAsia="en-GB"/>
        </w:rPr>
        <w:t xml:space="preserve">, </w:t>
      </w:r>
      <w:r w:rsidR="00C502B7" w:rsidRPr="005C7427">
        <w:rPr>
          <w:rFonts w:ascii="Calibri" w:eastAsia="Times New Roman" w:hAnsi="Calibri" w:cs="Calibri"/>
          <w:color w:val="000000"/>
          <w:lang w:eastAsia="en-GB"/>
        </w:rPr>
        <w:t xml:space="preserve">and in turn not allowing the chain packing to become significantly denser with time, i.e., the </w:t>
      </w:r>
      <w:r w:rsidR="000F086E" w:rsidRPr="005C7427">
        <w:rPr>
          <w:rFonts w:ascii="Calibri" w:eastAsia="Times New Roman" w:hAnsi="Calibri" w:cs="Calibri"/>
          <w:color w:val="000000"/>
          <w:lang w:eastAsia="en-GB"/>
        </w:rPr>
        <w:t>Van der Waals interaction</w:t>
      </w:r>
      <w:r w:rsidRPr="005C7427">
        <w:rPr>
          <w:rFonts w:ascii="Calibri" w:eastAsia="Times New Roman" w:hAnsi="Calibri" w:cs="Calibri"/>
          <w:color w:val="000000"/>
          <w:lang w:eastAsia="en-GB"/>
        </w:rPr>
        <w:t>s</w:t>
      </w:r>
      <w:r w:rsidR="009C7D93" w:rsidRPr="005C7427">
        <w:rPr>
          <w:rFonts w:ascii="Calibri" w:eastAsia="Times New Roman" w:hAnsi="Calibri" w:cs="Calibri"/>
          <w:color w:val="000000"/>
          <w:lang w:eastAsia="en-GB"/>
        </w:rPr>
        <w:t xml:space="preserve"> </w:t>
      </w:r>
      <w:r w:rsidR="00C502B7" w:rsidRPr="005C7427">
        <w:rPr>
          <w:rFonts w:ascii="Calibri" w:eastAsia="Times New Roman" w:hAnsi="Calibri" w:cs="Calibri"/>
          <w:color w:val="000000"/>
          <w:lang w:eastAsia="en-GB"/>
        </w:rPr>
        <w:t xml:space="preserve">remain practically constant in this case. </w:t>
      </w:r>
      <w:r w:rsidR="00E13B27" w:rsidRPr="005C7427">
        <w:rPr>
          <w:rFonts w:ascii="Calibri" w:eastAsia="Times New Roman" w:hAnsi="Calibri" w:cs="Calibri"/>
          <w:color w:val="000000"/>
          <w:lang w:eastAsia="en-GB"/>
        </w:rPr>
        <w:t>Hence,</w:t>
      </w:r>
      <w:r w:rsidR="0071218D" w:rsidRPr="005C7427">
        <w:rPr>
          <w:rFonts w:ascii="Calibri" w:eastAsia="Times New Roman" w:hAnsi="Calibri" w:cs="Calibri"/>
          <w:color w:val="000000"/>
          <w:lang w:eastAsia="en-GB"/>
        </w:rPr>
        <w:t xml:space="preserve"> </w:t>
      </w:r>
      <w:r w:rsidR="00505F44" w:rsidRPr="005C7427">
        <w:rPr>
          <w:rFonts w:ascii="Calibri" w:eastAsia="Times New Roman" w:hAnsi="Calibri" w:cs="Calibri"/>
          <w:color w:val="000000"/>
          <w:lang w:eastAsia="en-GB"/>
        </w:rPr>
        <w:t xml:space="preserve">different </w:t>
      </w:r>
      <w:r w:rsidR="006A3DF3" w:rsidRPr="005C7427">
        <w:rPr>
          <w:rFonts w:ascii="Calibri" w:eastAsia="Times New Roman" w:hAnsi="Calibri" w:cs="Calibri"/>
          <w:color w:val="000000"/>
          <w:lang w:eastAsia="en-GB"/>
        </w:rPr>
        <w:t>crystallisation time</w:t>
      </w:r>
      <w:r w:rsidR="00AA4812" w:rsidRPr="005C7427">
        <w:rPr>
          <w:rFonts w:ascii="Calibri" w:eastAsia="Times New Roman" w:hAnsi="Calibri" w:cs="Calibri"/>
          <w:color w:val="000000"/>
          <w:lang w:eastAsia="en-GB"/>
        </w:rPr>
        <w:t>s</w:t>
      </w:r>
      <w:r w:rsidR="00D325FD" w:rsidRPr="005C7427">
        <w:rPr>
          <w:rFonts w:ascii="Calibri" w:eastAsia="Times New Roman" w:hAnsi="Calibri" w:cs="Calibri"/>
          <w:color w:val="000000"/>
          <w:lang w:eastAsia="en-GB"/>
        </w:rPr>
        <w:t xml:space="preserve"> (more or less time at high undercooling)</w:t>
      </w:r>
      <w:r w:rsidR="006A3DF3" w:rsidRPr="005C7427">
        <w:rPr>
          <w:rFonts w:ascii="Calibri" w:eastAsia="Times New Roman" w:hAnsi="Calibri" w:cs="Calibri"/>
          <w:color w:val="000000"/>
          <w:lang w:eastAsia="en-GB"/>
        </w:rPr>
        <w:t xml:space="preserve"> do not </w:t>
      </w:r>
      <w:r w:rsidR="00AA4812" w:rsidRPr="005C7427">
        <w:rPr>
          <w:rFonts w:ascii="Calibri" w:eastAsia="Times New Roman" w:hAnsi="Calibri" w:cs="Calibri"/>
          <w:color w:val="000000"/>
          <w:lang w:eastAsia="en-GB"/>
        </w:rPr>
        <w:t xml:space="preserve">have </w:t>
      </w:r>
      <w:r w:rsidR="00C502B7" w:rsidRPr="005C7427">
        <w:rPr>
          <w:rFonts w:ascii="Calibri" w:eastAsia="Times New Roman" w:hAnsi="Calibri" w:cs="Calibri"/>
          <w:color w:val="000000"/>
          <w:lang w:eastAsia="en-GB"/>
        </w:rPr>
        <w:t xml:space="preserve">a </w:t>
      </w:r>
      <w:r w:rsidR="005A1049" w:rsidRPr="005C7427">
        <w:rPr>
          <w:rFonts w:ascii="Calibri" w:eastAsia="Times New Roman" w:hAnsi="Calibri" w:cs="Calibri"/>
          <w:color w:val="000000"/>
          <w:lang w:eastAsia="en-GB"/>
        </w:rPr>
        <w:t xml:space="preserve">significant effect on the </w:t>
      </w:r>
      <w:r w:rsidR="00A10235" w:rsidRPr="005C7427">
        <w:rPr>
          <w:rFonts w:ascii="Calibri" w:eastAsia="Times New Roman" w:hAnsi="Calibri" w:cs="Calibri"/>
          <w:color w:val="000000"/>
          <w:lang w:eastAsia="en-GB"/>
        </w:rPr>
        <w:t>melting temperatures.</w:t>
      </w:r>
    </w:p>
    <w:p w14:paraId="56FE2133" w14:textId="79964258" w:rsidR="00316007" w:rsidRPr="005C7427" w:rsidRDefault="00F72A1A" w:rsidP="00CD65DE">
      <w:pPr>
        <w:spacing w:line="312" w:lineRule="auto"/>
        <w:jc w:val="both"/>
      </w:pPr>
      <w:r w:rsidRPr="005C7427">
        <w:t xml:space="preserve">Another </w:t>
      </w:r>
      <w:r w:rsidR="00580006" w:rsidRPr="005C7427">
        <w:t xml:space="preserve">interesting </w:t>
      </w:r>
      <w:r w:rsidR="003B3FD6" w:rsidRPr="005C7427">
        <w:t xml:space="preserve">observation </w:t>
      </w:r>
      <w:r w:rsidR="00AA4812" w:rsidRPr="005C7427">
        <w:t>concerns the</w:t>
      </w:r>
      <w:r w:rsidR="003B3FD6" w:rsidRPr="005C7427">
        <w:t xml:space="preserve"> similar</w:t>
      </w:r>
      <w:r w:rsidR="00AA4812" w:rsidRPr="005C7427">
        <w:t xml:space="preserve"> </w:t>
      </w:r>
      <w:r w:rsidR="00565FC8" w:rsidRPr="005C7427">
        <w:t>melting properties</w:t>
      </w:r>
      <w:r w:rsidR="00580006" w:rsidRPr="005C7427">
        <w:t xml:space="preserve"> of </w:t>
      </w:r>
      <w:r w:rsidR="009C7D93" w:rsidRPr="005C7427">
        <w:t xml:space="preserve">the </w:t>
      </w:r>
      <w:r w:rsidR="00847E77" w:rsidRPr="005C7427">
        <w:t xml:space="preserve">Mid </w:t>
      </w:r>
      <w:r w:rsidR="00AA4812" w:rsidRPr="005C7427">
        <w:t>fraction</w:t>
      </w:r>
      <w:r w:rsidR="00580006" w:rsidRPr="005C7427">
        <w:t xml:space="preserve"> </w:t>
      </w:r>
      <w:r w:rsidR="009C7D93" w:rsidRPr="005C7427">
        <w:t>and the</w:t>
      </w:r>
      <w:r w:rsidR="00580006" w:rsidRPr="005C7427">
        <w:t xml:space="preserve"> </w:t>
      </w:r>
      <w:r w:rsidR="009C4628" w:rsidRPr="005C7427">
        <w:t>Whole</w:t>
      </w:r>
      <w:r w:rsidR="00AA4812" w:rsidRPr="005C7427">
        <w:t xml:space="preserve"> F</w:t>
      </w:r>
      <w:r w:rsidR="009C4628" w:rsidRPr="005C7427">
        <w:t>at</w:t>
      </w:r>
      <w:r w:rsidR="00580006" w:rsidRPr="005C7427">
        <w:t xml:space="preserve"> </w:t>
      </w:r>
      <w:r w:rsidR="00AA4812" w:rsidRPr="005C7427">
        <w:t>sample</w:t>
      </w:r>
      <w:r w:rsidR="00580006" w:rsidRPr="005C7427">
        <w:t xml:space="preserve">. </w:t>
      </w:r>
      <w:r w:rsidR="009C7D93" w:rsidRPr="005C7427">
        <w:t>Indeed</w:t>
      </w:r>
      <w:r w:rsidR="00316007" w:rsidRPr="005C7427">
        <w:t>, t</w:t>
      </w:r>
      <w:r w:rsidR="00635F6B" w:rsidRPr="005C7427">
        <w:t xml:space="preserve">he </w:t>
      </w:r>
      <w:r w:rsidR="009C4628" w:rsidRPr="005C7427">
        <w:t>Mid</w:t>
      </w:r>
      <w:r w:rsidR="00316007" w:rsidRPr="005C7427">
        <w:t xml:space="preserve"> f</w:t>
      </w:r>
      <w:r w:rsidR="009C4628" w:rsidRPr="005C7427">
        <w:t>raction</w:t>
      </w:r>
      <w:r w:rsidR="00635F6B" w:rsidRPr="005C7427">
        <w:t xml:space="preserve"> is the result</w:t>
      </w:r>
      <w:r w:rsidR="003913B8" w:rsidRPr="005C7427">
        <w:t xml:space="preserve"> of </w:t>
      </w:r>
      <w:r w:rsidR="009C7D93" w:rsidRPr="005C7427">
        <w:t xml:space="preserve">the </w:t>
      </w:r>
      <w:r w:rsidR="009C4628" w:rsidRPr="005C7427">
        <w:t>Whole</w:t>
      </w:r>
      <w:r w:rsidR="00316007" w:rsidRPr="005C7427">
        <w:t xml:space="preserve"> F</w:t>
      </w:r>
      <w:r w:rsidR="009C4628" w:rsidRPr="005C7427">
        <w:t>at</w:t>
      </w:r>
      <w:r w:rsidR="003913B8" w:rsidRPr="005C7427">
        <w:t xml:space="preserve"> </w:t>
      </w:r>
      <w:r w:rsidR="00316007" w:rsidRPr="005C7427">
        <w:t xml:space="preserve">sample </w:t>
      </w:r>
      <w:r w:rsidR="003913B8" w:rsidRPr="005C7427">
        <w:t xml:space="preserve">being separated from </w:t>
      </w:r>
      <w:r w:rsidR="009C7D93" w:rsidRPr="005C7427">
        <w:t xml:space="preserve">most of </w:t>
      </w:r>
      <w:r w:rsidR="003913B8" w:rsidRPr="005C7427">
        <w:t xml:space="preserve">its ‘higher’ and ‘lower’ </w:t>
      </w:r>
      <w:r w:rsidR="00316007" w:rsidRPr="005C7427">
        <w:t xml:space="preserve">melting </w:t>
      </w:r>
      <w:r w:rsidR="003B3FD6" w:rsidRPr="005C7427">
        <w:t>TAGs</w:t>
      </w:r>
      <w:r w:rsidR="003913B8" w:rsidRPr="005C7427">
        <w:t>.</w:t>
      </w:r>
      <w:r w:rsidR="00DC5E34" w:rsidRPr="005C7427">
        <w:t xml:space="preserve"> </w:t>
      </w:r>
      <w:r w:rsidR="0054028D" w:rsidRPr="005C7427">
        <w:t xml:space="preserve">One </w:t>
      </w:r>
      <w:r w:rsidR="003B3FD6" w:rsidRPr="005C7427">
        <w:t>could think that, upon removal of the high melting TAGs,</w:t>
      </w:r>
      <w:r w:rsidR="0054028D" w:rsidRPr="005C7427">
        <w:t xml:space="preserve"> the </w:t>
      </w:r>
      <w:r w:rsidR="009C4628" w:rsidRPr="005C7427">
        <w:t>Mid</w:t>
      </w:r>
      <w:r w:rsidR="00316007" w:rsidRPr="005C7427">
        <w:t xml:space="preserve"> f</w:t>
      </w:r>
      <w:r w:rsidR="009C4628" w:rsidRPr="005C7427">
        <w:t>raction</w:t>
      </w:r>
      <w:r w:rsidR="008B1724" w:rsidRPr="005C7427">
        <w:t xml:space="preserve"> </w:t>
      </w:r>
      <w:r w:rsidR="003B3FD6" w:rsidRPr="005C7427">
        <w:t xml:space="preserve">would </w:t>
      </w:r>
      <w:r w:rsidR="008B1724" w:rsidRPr="005C7427">
        <w:t>have</w:t>
      </w:r>
      <w:r w:rsidR="003B3FD6" w:rsidRPr="005C7427">
        <w:t xml:space="preserve"> a</w:t>
      </w:r>
      <w:r w:rsidR="008B1724" w:rsidRPr="005C7427">
        <w:t xml:space="preserve"> lower melting point</w:t>
      </w:r>
      <w:r w:rsidR="00284E11" w:rsidRPr="005C7427">
        <w:t>.</w:t>
      </w:r>
      <w:r w:rsidR="00DF5751" w:rsidRPr="005C7427">
        <w:t xml:space="preserve"> However, due to </w:t>
      </w:r>
      <w:r w:rsidR="00EA5000" w:rsidRPr="005C7427">
        <w:t>co-</w:t>
      </w:r>
      <w:r w:rsidR="003B3FD6" w:rsidRPr="005C7427">
        <w:t>crystallization</w:t>
      </w:r>
      <w:r w:rsidR="00DF5751" w:rsidRPr="005C7427">
        <w:t xml:space="preserve"> </w:t>
      </w:r>
      <w:r w:rsidR="004C129F" w:rsidRPr="005C7427">
        <w:t>and entrapment</w:t>
      </w:r>
      <w:r w:rsidR="00666FD2" w:rsidRPr="005C7427">
        <w:t xml:space="preserve"> during</w:t>
      </w:r>
      <w:r w:rsidR="00383B30" w:rsidRPr="005C7427">
        <w:t xml:space="preserve"> </w:t>
      </w:r>
      <w:r w:rsidR="00036EE6" w:rsidRPr="005C7427">
        <w:t>fraction</w:t>
      </w:r>
      <w:r w:rsidR="00A56134" w:rsidRPr="005C7427">
        <w:t>ation</w:t>
      </w:r>
      <w:r w:rsidR="00666FD2" w:rsidRPr="005C7427">
        <w:t>,</w:t>
      </w:r>
      <w:r w:rsidR="00036EE6" w:rsidRPr="005C7427">
        <w:t xml:space="preserve"> </w:t>
      </w:r>
      <w:r w:rsidR="00316007" w:rsidRPr="005C7427">
        <w:t xml:space="preserve">the </w:t>
      </w:r>
      <w:r w:rsidR="009C4628" w:rsidRPr="005C7427">
        <w:t>Mid</w:t>
      </w:r>
      <w:r w:rsidR="00316007" w:rsidRPr="005C7427">
        <w:t xml:space="preserve"> f</w:t>
      </w:r>
      <w:r w:rsidR="009C4628" w:rsidRPr="005C7427">
        <w:t>raction</w:t>
      </w:r>
      <w:r w:rsidR="00036EE6" w:rsidRPr="005C7427">
        <w:t xml:space="preserve"> </w:t>
      </w:r>
      <w:r w:rsidR="00316007" w:rsidRPr="005C7427">
        <w:t xml:space="preserve">has actually a </w:t>
      </w:r>
      <w:r w:rsidR="004220C9" w:rsidRPr="005C7427">
        <w:t>TAG composition</w:t>
      </w:r>
      <w:r w:rsidR="009C7D93" w:rsidRPr="005C7427">
        <w:t xml:space="preserve"> that</w:t>
      </w:r>
      <w:r w:rsidR="004220C9" w:rsidRPr="005C7427">
        <w:t xml:space="preserve"> </w:t>
      </w:r>
      <w:r w:rsidR="009C7D93" w:rsidRPr="005C7427">
        <w:t>is</w:t>
      </w:r>
      <w:r w:rsidR="004220C9" w:rsidRPr="005C7427">
        <w:t xml:space="preserve"> close to the original </w:t>
      </w:r>
      <w:r w:rsidR="009C4628" w:rsidRPr="005C7427">
        <w:t>Whole</w:t>
      </w:r>
      <w:r w:rsidR="00316007" w:rsidRPr="005C7427">
        <w:t xml:space="preserve"> F</w:t>
      </w:r>
      <w:r w:rsidR="009C4628" w:rsidRPr="005C7427">
        <w:t>at</w:t>
      </w:r>
      <w:r w:rsidR="00B466A5" w:rsidRPr="005C7427">
        <w:t xml:space="preserve"> </w:t>
      </w:r>
      <w:r w:rsidR="00316007" w:rsidRPr="005C7427">
        <w:t xml:space="preserve">sample </w:t>
      </w:r>
      <w:r w:rsidR="007F6267" w:rsidRPr="005C7427">
        <w:t>(</w:t>
      </w:r>
      <w:r w:rsidR="00357EDF" w:rsidRPr="005C7427">
        <w:rPr>
          <w:b/>
          <w:bCs/>
        </w:rPr>
        <w:t>Figure 2</w:t>
      </w:r>
      <w:r w:rsidR="007F6267" w:rsidRPr="005C7427">
        <w:t>)</w:t>
      </w:r>
      <w:r w:rsidR="00D84CD9" w:rsidRPr="005C7427">
        <w:t xml:space="preserve">, and thus </w:t>
      </w:r>
      <w:r w:rsidR="00316007" w:rsidRPr="005C7427">
        <w:t xml:space="preserve">sustains </w:t>
      </w:r>
      <w:r w:rsidR="00D84CD9" w:rsidRPr="005C7427">
        <w:t>the</w:t>
      </w:r>
      <w:r w:rsidR="00316007" w:rsidRPr="005C7427">
        <w:t>ir</w:t>
      </w:r>
      <w:r w:rsidR="00D84CD9" w:rsidRPr="005C7427">
        <w:t xml:space="preserve"> similar thermal and melting properties.</w:t>
      </w:r>
    </w:p>
    <w:p w14:paraId="472B1355" w14:textId="11B39758" w:rsidR="00FF7A20" w:rsidRPr="005C7427" w:rsidRDefault="00FF7A20">
      <w:pPr>
        <w:rPr>
          <w:b/>
          <w:bCs/>
        </w:rPr>
      </w:pPr>
    </w:p>
    <w:p w14:paraId="0BB934FF" w14:textId="027DCBB4" w:rsidR="00EA5ABE" w:rsidRPr="005C7427" w:rsidRDefault="008C0F1A">
      <w:pPr>
        <w:rPr>
          <w:b/>
          <w:bCs/>
        </w:rPr>
      </w:pPr>
      <w:r w:rsidRPr="005C7427">
        <w:rPr>
          <w:b/>
          <w:bCs/>
        </w:rPr>
        <w:t xml:space="preserve">3.5 </w:t>
      </w:r>
      <w:r w:rsidR="00EA5ABE" w:rsidRPr="005C7427">
        <w:rPr>
          <w:b/>
          <w:bCs/>
        </w:rPr>
        <w:t>Microstructure</w:t>
      </w:r>
      <w:r w:rsidR="00816EDE" w:rsidRPr="005C7427">
        <w:rPr>
          <w:b/>
          <w:bCs/>
        </w:rPr>
        <w:t xml:space="preserve"> of </w:t>
      </w:r>
      <w:r w:rsidR="00FF7A20" w:rsidRPr="005C7427">
        <w:rPr>
          <w:b/>
          <w:bCs/>
        </w:rPr>
        <w:t>D</w:t>
      </w:r>
      <w:r w:rsidR="00F97392" w:rsidRPr="005C7427">
        <w:rPr>
          <w:b/>
          <w:bCs/>
        </w:rPr>
        <w:t xml:space="preserve">ifferent </w:t>
      </w:r>
      <w:r w:rsidR="00FF7A20" w:rsidRPr="005C7427">
        <w:rPr>
          <w:b/>
          <w:bCs/>
        </w:rPr>
        <w:t>M</w:t>
      </w:r>
      <w:r w:rsidR="00F97392" w:rsidRPr="005C7427">
        <w:rPr>
          <w:b/>
          <w:bCs/>
        </w:rPr>
        <w:t xml:space="preserve">ilk </w:t>
      </w:r>
      <w:r w:rsidR="00FF7A20" w:rsidRPr="005C7427">
        <w:rPr>
          <w:b/>
          <w:bCs/>
        </w:rPr>
        <w:t>F</w:t>
      </w:r>
      <w:r w:rsidR="00F97392" w:rsidRPr="005C7427">
        <w:rPr>
          <w:b/>
          <w:bCs/>
        </w:rPr>
        <w:t xml:space="preserve">at </w:t>
      </w:r>
      <w:r w:rsidR="00FF7A20" w:rsidRPr="005C7427">
        <w:rPr>
          <w:b/>
          <w:bCs/>
        </w:rPr>
        <w:t>F</w:t>
      </w:r>
      <w:r w:rsidR="00F97392" w:rsidRPr="005C7427">
        <w:rPr>
          <w:b/>
          <w:bCs/>
        </w:rPr>
        <w:t>ractions</w:t>
      </w:r>
    </w:p>
    <w:p w14:paraId="06CF5916" w14:textId="368AA1C8" w:rsidR="00BF5873" w:rsidRPr="005C7427" w:rsidRDefault="00B821ED" w:rsidP="00612571">
      <w:pPr>
        <w:spacing w:line="312" w:lineRule="auto"/>
        <w:jc w:val="both"/>
      </w:pPr>
      <w:r w:rsidRPr="005C7427">
        <w:t>The m</w:t>
      </w:r>
      <w:r w:rsidR="002D318A" w:rsidRPr="005C7427">
        <w:t>icrostructure of milk fat crystal</w:t>
      </w:r>
      <w:r w:rsidRPr="005C7427">
        <w:t>s</w:t>
      </w:r>
      <w:r w:rsidR="002D318A" w:rsidRPr="005C7427">
        <w:t xml:space="preserve"> is of interest </w:t>
      </w:r>
      <w:r w:rsidR="000345E0" w:rsidRPr="005C7427">
        <w:t>as it influences food quality attribute</w:t>
      </w:r>
      <w:r w:rsidR="00F97392" w:rsidRPr="005C7427">
        <w:t>s,</w:t>
      </w:r>
      <w:r w:rsidR="000345E0" w:rsidRPr="005C7427">
        <w:t xml:space="preserve"> such as </w:t>
      </w:r>
      <w:r w:rsidR="00956A34" w:rsidRPr="005C7427">
        <w:t xml:space="preserve">mouthfeel. For instance, </w:t>
      </w:r>
      <w:r w:rsidR="00F97392" w:rsidRPr="005C7427">
        <w:t>large</w:t>
      </w:r>
      <w:r w:rsidR="00956A34" w:rsidRPr="005C7427">
        <w:t xml:space="preserve"> crystal</w:t>
      </w:r>
      <w:r w:rsidR="0083769C" w:rsidRPr="005C7427">
        <w:t xml:space="preserve"> size has been associated with </w:t>
      </w:r>
      <w:r w:rsidR="0062228A" w:rsidRPr="005C7427">
        <w:t xml:space="preserve">an </w:t>
      </w:r>
      <w:r w:rsidR="0083769C" w:rsidRPr="005C7427">
        <w:t xml:space="preserve">unpleasant </w:t>
      </w:r>
      <w:r w:rsidR="009C7D93" w:rsidRPr="005C7427">
        <w:t xml:space="preserve">grainy </w:t>
      </w:r>
      <w:r w:rsidR="0083769C" w:rsidRPr="005C7427">
        <w:t xml:space="preserve">texture </w:t>
      </w:r>
      <w:r w:rsidR="00327F74" w:rsidRPr="005C7427">
        <w:t>in butter.</w:t>
      </w:r>
      <w:r w:rsidR="00987585" w:rsidRPr="005C7427">
        <w:t xml:space="preserve"> </w:t>
      </w:r>
      <w:r w:rsidR="004144D2" w:rsidRPr="005C7427">
        <w:t xml:space="preserve">Here, we report the microstructure of the </w:t>
      </w:r>
      <w:r w:rsidR="00C11246" w:rsidRPr="005C7427">
        <w:t xml:space="preserve">milk fat </w:t>
      </w:r>
      <w:r w:rsidR="00F97392" w:rsidRPr="005C7427">
        <w:t xml:space="preserve">fractions </w:t>
      </w:r>
      <w:r w:rsidR="00C11246" w:rsidRPr="005C7427">
        <w:t>with different TAG</w:t>
      </w:r>
      <w:r w:rsidR="00F97392" w:rsidRPr="005C7427">
        <w:t>s</w:t>
      </w:r>
      <w:r w:rsidR="00C11246" w:rsidRPr="005C7427">
        <w:t xml:space="preserve"> composition</w:t>
      </w:r>
      <w:r w:rsidR="00F97392" w:rsidRPr="005C7427">
        <w:t>,</w:t>
      </w:r>
      <w:r w:rsidR="00C11246" w:rsidRPr="005C7427">
        <w:t xml:space="preserve"> as </w:t>
      </w:r>
      <w:r w:rsidR="00F97392" w:rsidRPr="005C7427">
        <w:t>they are</w:t>
      </w:r>
      <w:r w:rsidR="00C11246" w:rsidRPr="005C7427">
        <w:t xml:space="preserve"> cooled from melt at </w:t>
      </w:r>
      <w:r w:rsidR="00F97392" w:rsidRPr="005C7427">
        <w:t>-</w:t>
      </w:r>
      <w:r w:rsidR="00C11246" w:rsidRPr="005C7427">
        <w:t xml:space="preserve">5 </w:t>
      </w:r>
      <w:r w:rsidR="00C11246" w:rsidRPr="005C7427">
        <w:rPr>
          <w:rFonts w:cstheme="minorHAnsi"/>
        </w:rPr>
        <w:t>°</w:t>
      </w:r>
      <w:r w:rsidR="00C11246" w:rsidRPr="005C7427">
        <w:t>C/min</w:t>
      </w:r>
      <w:r w:rsidR="006753A8" w:rsidRPr="005C7427">
        <w:t xml:space="preserve"> (</w:t>
      </w:r>
      <w:r w:rsidR="00357EDF" w:rsidRPr="005C7427">
        <w:rPr>
          <w:b/>
          <w:bCs/>
        </w:rPr>
        <w:t>Figure 8</w:t>
      </w:r>
      <w:r w:rsidR="006753A8" w:rsidRPr="005C7427">
        <w:t>)</w:t>
      </w:r>
      <w:r w:rsidR="00C11246" w:rsidRPr="005C7427">
        <w:t>.</w:t>
      </w:r>
      <w:r w:rsidR="006753A8" w:rsidRPr="005C7427">
        <w:t xml:space="preserve"> </w:t>
      </w:r>
      <w:r w:rsidR="007D4C43" w:rsidRPr="005C7427">
        <w:t>The</w:t>
      </w:r>
      <w:r w:rsidR="00A16DF5" w:rsidRPr="005C7427">
        <w:t xml:space="preserve"> amount of the high melting </w:t>
      </w:r>
      <w:r w:rsidR="007D4C43" w:rsidRPr="005C7427">
        <w:t>all</w:t>
      </w:r>
      <w:r w:rsidR="00A16DF5" w:rsidRPr="005C7427">
        <w:t xml:space="preserve">-SFA in the sample </w:t>
      </w:r>
      <w:r w:rsidR="002471D6" w:rsidRPr="005C7427">
        <w:t>play</w:t>
      </w:r>
      <w:r w:rsidR="009C7D93" w:rsidRPr="005C7427">
        <w:t>ed</w:t>
      </w:r>
      <w:r w:rsidR="002471D6" w:rsidRPr="005C7427">
        <w:t xml:space="preserve"> </w:t>
      </w:r>
      <w:r w:rsidR="00F97392" w:rsidRPr="005C7427">
        <w:t xml:space="preserve">a </w:t>
      </w:r>
      <w:r w:rsidR="002471D6" w:rsidRPr="005C7427">
        <w:t>significant role in the nucleation temperature</w:t>
      </w:r>
      <w:r w:rsidR="009C7D93" w:rsidRPr="005C7427">
        <w:t>,</w:t>
      </w:r>
      <w:r w:rsidR="00477C4F" w:rsidRPr="005C7427">
        <w:t xml:space="preserve"> as </w:t>
      </w:r>
      <w:r w:rsidR="00733DDD" w:rsidRPr="005C7427">
        <w:t>can be</w:t>
      </w:r>
      <w:r w:rsidR="00477C4F" w:rsidRPr="005C7427">
        <w:t xml:space="preserve"> seen in </w:t>
      </w:r>
      <w:r w:rsidR="00477C4F" w:rsidRPr="005C7427">
        <w:rPr>
          <w:b/>
          <w:bCs/>
        </w:rPr>
        <w:t>Table 2</w:t>
      </w:r>
      <w:r w:rsidR="002A7259" w:rsidRPr="005C7427">
        <w:rPr>
          <w:bCs/>
        </w:rPr>
        <w:t>,</w:t>
      </w:r>
      <w:r w:rsidR="0064404F" w:rsidRPr="005C7427">
        <w:t xml:space="preserve"> where Stearin </w:t>
      </w:r>
      <w:r w:rsidR="0064404F" w:rsidRPr="005C7427">
        <w:rPr>
          <w:rFonts w:cstheme="minorHAnsi"/>
        </w:rPr>
        <w:t>α</w:t>
      </w:r>
      <w:r w:rsidR="0064404F" w:rsidRPr="005C7427">
        <w:t xml:space="preserve">-2L </w:t>
      </w:r>
      <w:r w:rsidR="00733DDD" w:rsidRPr="005C7427">
        <w:t>nucleate</w:t>
      </w:r>
      <w:r w:rsidR="009C7D93" w:rsidRPr="005C7427">
        <w:t>d</w:t>
      </w:r>
      <w:r w:rsidR="0064404F" w:rsidRPr="005C7427">
        <w:t xml:space="preserve"> at higher temperatures than</w:t>
      </w:r>
      <w:r w:rsidR="00733DDD" w:rsidRPr="005C7427">
        <w:t xml:space="preserve"> </w:t>
      </w:r>
      <w:r w:rsidR="009C7D93" w:rsidRPr="005C7427">
        <w:t>the</w:t>
      </w:r>
      <w:r w:rsidR="00733DDD" w:rsidRPr="005C7427">
        <w:t xml:space="preserve"> Whole Fat </w:t>
      </w:r>
      <w:r w:rsidR="009C7D93" w:rsidRPr="005C7427">
        <w:t>and</w:t>
      </w:r>
      <w:r w:rsidR="00733DDD" w:rsidRPr="005C7427">
        <w:t xml:space="preserve"> Mid fraction</w:t>
      </w:r>
      <w:r w:rsidR="00413128" w:rsidRPr="005C7427">
        <w:t xml:space="preserve">. </w:t>
      </w:r>
      <w:r w:rsidR="004B0613" w:rsidRPr="005C7427">
        <w:t>Micrograph</w:t>
      </w:r>
      <w:r w:rsidR="00FB670A" w:rsidRPr="005C7427">
        <w:t>s</w:t>
      </w:r>
      <w:r w:rsidR="004B0613" w:rsidRPr="005C7427">
        <w:t xml:space="preserve"> (</w:t>
      </w:r>
      <w:r w:rsidR="004B0613" w:rsidRPr="005C7427">
        <w:rPr>
          <w:b/>
          <w:bCs/>
        </w:rPr>
        <w:t>Figure 8</w:t>
      </w:r>
      <w:r w:rsidR="004B0613" w:rsidRPr="005C7427">
        <w:t>) show</w:t>
      </w:r>
      <w:r w:rsidR="00FB670A" w:rsidRPr="005C7427">
        <w:t xml:space="preserve"> </w:t>
      </w:r>
      <w:r w:rsidR="009C7D93" w:rsidRPr="005C7427">
        <w:t>that</w:t>
      </w:r>
      <w:r w:rsidR="00FB670A" w:rsidRPr="005C7427">
        <w:t xml:space="preserve"> </w:t>
      </w:r>
      <w:r w:rsidR="009C4628" w:rsidRPr="005C7427">
        <w:t>Stearin</w:t>
      </w:r>
      <w:r w:rsidR="00373474" w:rsidRPr="005C7427">
        <w:t xml:space="preserve"> </w:t>
      </w:r>
      <w:r w:rsidR="007D4C43" w:rsidRPr="005C7427">
        <w:t xml:space="preserve">fraction samples </w:t>
      </w:r>
      <w:r w:rsidR="00373474" w:rsidRPr="005C7427">
        <w:t xml:space="preserve">nucleated </w:t>
      </w:r>
      <w:r w:rsidR="004660E3" w:rsidRPr="005C7427">
        <w:t>at temperature</w:t>
      </w:r>
      <w:r w:rsidR="00AD186C" w:rsidRPr="005C7427">
        <w:t>s</w:t>
      </w:r>
      <w:r w:rsidR="004660E3" w:rsidRPr="005C7427">
        <w:t xml:space="preserve"> above 25 </w:t>
      </w:r>
      <w:r w:rsidR="004660E3" w:rsidRPr="005C7427">
        <w:rPr>
          <w:rFonts w:cstheme="minorHAnsi"/>
        </w:rPr>
        <w:t>°</w:t>
      </w:r>
      <w:r w:rsidR="004660E3" w:rsidRPr="005C7427">
        <w:t>C</w:t>
      </w:r>
      <w:r w:rsidR="00254D6A" w:rsidRPr="005C7427">
        <w:t xml:space="preserve">, whereas </w:t>
      </w:r>
      <w:r w:rsidR="009C4628" w:rsidRPr="005C7427">
        <w:t>Whole</w:t>
      </w:r>
      <w:r w:rsidR="007D4C43" w:rsidRPr="005C7427">
        <w:t xml:space="preserve"> F</w:t>
      </w:r>
      <w:r w:rsidR="009C4628" w:rsidRPr="005C7427">
        <w:t>at</w:t>
      </w:r>
      <w:r w:rsidR="00254D6A" w:rsidRPr="005C7427">
        <w:t xml:space="preserve"> and </w:t>
      </w:r>
      <w:r w:rsidR="009C4628" w:rsidRPr="005C7427">
        <w:t>Mid</w:t>
      </w:r>
      <w:r w:rsidR="007D4C43" w:rsidRPr="005C7427">
        <w:t xml:space="preserve"> f</w:t>
      </w:r>
      <w:r w:rsidR="009C4628" w:rsidRPr="005C7427">
        <w:t>raction</w:t>
      </w:r>
      <w:r w:rsidR="00254D6A" w:rsidRPr="005C7427">
        <w:t xml:space="preserve"> </w:t>
      </w:r>
      <w:r w:rsidR="007D4C43" w:rsidRPr="005C7427">
        <w:t xml:space="preserve">samples </w:t>
      </w:r>
      <w:r w:rsidR="009C7D93" w:rsidRPr="005C7427">
        <w:t xml:space="preserve">presented their </w:t>
      </w:r>
      <w:r w:rsidR="007D4C43" w:rsidRPr="005C7427">
        <w:t xml:space="preserve">first </w:t>
      </w:r>
      <w:r w:rsidR="00254D6A" w:rsidRPr="005C7427">
        <w:t xml:space="preserve">nucleation </w:t>
      </w:r>
      <w:r w:rsidR="007D4C43" w:rsidRPr="005C7427">
        <w:t xml:space="preserve">events </w:t>
      </w:r>
      <w:r w:rsidR="00254D6A" w:rsidRPr="005C7427">
        <w:t xml:space="preserve">at about 20 </w:t>
      </w:r>
      <w:r w:rsidR="00254D6A" w:rsidRPr="005C7427">
        <w:rPr>
          <w:rFonts w:cstheme="minorHAnsi"/>
        </w:rPr>
        <w:t>°</w:t>
      </w:r>
      <w:r w:rsidR="00254D6A" w:rsidRPr="005C7427">
        <w:t>C</w:t>
      </w:r>
      <w:r w:rsidR="005A3F70" w:rsidRPr="005C7427">
        <w:t xml:space="preserve">. Lastly, </w:t>
      </w:r>
      <w:r w:rsidR="009C7D93" w:rsidRPr="005C7427">
        <w:t xml:space="preserve">the </w:t>
      </w:r>
      <w:r w:rsidR="009C4628" w:rsidRPr="005C7427">
        <w:t>Olein</w:t>
      </w:r>
      <w:r w:rsidR="007D4C43" w:rsidRPr="005C7427">
        <w:t xml:space="preserve"> fraction</w:t>
      </w:r>
      <w:r w:rsidR="00AD186C" w:rsidRPr="005C7427">
        <w:t>, which has the</w:t>
      </w:r>
      <w:r w:rsidR="005A3F70" w:rsidRPr="005C7427">
        <w:t xml:space="preserve"> lowest </w:t>
      </w:r>
      <w:r w:rsidR="007D4C43" w:rsidRPr="005C7427">
        <w:t>all</w:t>
      </w:r>
      <w:r w:rsidR="00DF11CD" w:rsidRPr="005C7427">
        <w:t xml:space="preserve">-SFA </w:t>
      </w:r>
      <w:r w:rsidR="005A3F70" w:rsidRPr="005C7427">
        <w:t>content nucleate</w:t>
      </w:r>
      <w:r w:rsidR="00AD186C" w:rsidRPr="005C7427">
        <w:t>d</w:t>
      </w:r>
      <w:r w:rsidR="005A3F70" w:rsidRPr="005C7427">
        <w:t xml:space="preserve"> </w:t>
      </w:r>
      <w:r w:rsidR="007D4C43" w:rsidRPr="005C7427">
        <w:t xml:space="preserve">only </w:t>
      </w:r>
      <w:r w:rsidR="005A3F70" w:rsidRPr="005C7427">
        <w:t xml:space="preserve">below 15 </w:t>
      </w:r>
      <w:r w:rsidR="005A3F70" w:rsidRPr="005C7427">
        <w:rPr>
          <w:rFonts w:cstheme="minorHAnsi"/>
        </w:rPr>
        <w:t>°</w:t>
      </w:r>
      <w:r w:rsidR="005A3F70" w:rsidRPr="005C7427">
        <w:t>C.</w:t>
      </w:r>
    </w:p>
    <w:p w14:paraId="47DD0156" w14:textId="240D82F2" w:rsidR="00BF5873" w:rsidRPr="005C7427" w:rsidRDefault="002A7259" w:rsidP="007D4C43">
      <w:pPr>
        <w:spacing w:line="312" w:lineRule="auto"/>
        <w:jc w:val="both"/>
      </w:pPr>
      <w:r w:rsidRPr="005C7427">
        <w:t xml:space="preserve">Supported by our SAXS and DSC findings, we are </w:t>
      </w:r>
      <w:r w:rsidR="00D87770" w:rsidRPr="005C7427">
        <w:t>interested</w:t>
      </w:r>
      <w:r w:rsidR="00720938" w:rsidRPr="005C7427">
        <w:t xml:space="preserve"> </w:t>
      </w:r>
      <w:r w:rsidRPr="005C7427">
        <w:t>to deliver best interpretations of the PLM images. For instances, t</w:t>
      </w:r>
      <w:r w:rsidR="00BF5873" w:rsidRPr="005C7427">
        <w:t xml:space="preserve">he two </w:t>
      </w:r>
      <w:r w:rsidR="00AD186C" w:rsidRPr="005C7427">
        <w:t>nucleation events,</w:t>
      </w:r>
      <w:r w:rsidR="00BF5873" w:rsidRPr="005C7427">
        <w:t xml:space="preserve"> which correspond to </w:t>
      </w:r>
      <w:r w:rsidR="00AD186C" w:rsidRPr="005C7427">
        <w:t xml:space="preserve">the appearance of </w:t>
      </w:r>
      <w:r w:rsidR="00BF5873" w:rsidRPr="005C7427">
        <w:rPr>
          <w:rFonts w:cstheme="minorHAnsi"/>
        </w:rPr>
        <w:t>α</w:t>
      </w:r>
      <w:r w:rsidR="00BF5873" w:rsidRPr="005C7427">
        <w:t xml:space="preserve">-2L and </w:t>
      </w:r>
      <w:r w:rsidR="00BF5873" w:rsidRPr="005C7427">
        <w:rPr>
          <w:rFonts w:cstheme="minorHAnsi"/>
        </w:rPr>
        <w:t>α</w:t>
      </w:r>
      <w:r w:rsidR="00BF5873" w:rsidRPr="005C7427">
        <w:t>-3L crystals</w:t>
      </w:r>
      <w:r w:rsidR="00AD186C" w:rsidRPr="005C7427">
        <w:t>,</w:t>
      </w:r>
      <w:r w:rsidR="00BF5873" w:rsidRPr="005C7427">
        <w:t xml:space="preserve"> are </w:t>
      </w:r>
      <w:r w:rsidR="00D87770" w:rsidRPr="005C7427">
        <w:t xml:space="preserve">clearly </w:t>
      </w:r>
      <w:r w:rsidR="00BF5873" w:rsidRPr="005C7427">
        <w:t xml:space="preserve">observed in </w:t>
      </w:r>
      <w:r w:rsidR="009C7D93" w:rsidRPr="005C7427">
        <w:t xml:space="preserve">the </w:t>
      </w:r>
      <w:r w:rsidR="009C4628" w:rsidRPr="005C7427">
        <w:t>Whole</w:t>
      </w:r>
      <w:r w:rsidR="007D4C43" w:rsidRPr="005C7427">
        <w:t xml:space="preserve"> F</w:t>
      </w:r>
      <w:r w:rsidR="009C4628" w:rsidRPr="005C7427">
        <w:t>at</w:t>
      </w:r>
      <w:r w:rsidR="00BF5873" w:rsidRPr="005C7427">
        <w:t xml:space="preserve"> and </w:t>
      </w:r>
      <w:r w:rsidR="009C4628" w:rsidRPr="005C7427">
        <w:t>Mid</w:t>
      </w:r>
      <w:r w:rsidR="007D4C43" w:rsidRPr="005C7427">
        <w:t xml:space="preserve"> f</w:t>
      </w:r>
      <w:r w:rsidR="009C4628" w:rsidRPr="005C7427">
        <w:t>raction</w:t>
      </w:r>
      <w:r w:rsidR="007D4C43" w:rsidRPr="005C7427">
        <w:t xml:space="preserve"> samples</w:t>
      </w:r>
      <w:r w:rsidR="00BF5873" w:rsidRPr="005C7427">
        <w:t xml:space="preserve">. The nucleation of </w:t>
      </w:r>
      <w:r w:rsidR="00AD186C" w:rsidRPr="005C7427">
        <w:t xml:space="preserve">the </w:t>
      </w:r>
      <w:r w:rsidR="00BF5873" w:rsidRPr="005C7427">
        <w:rPr>
          <w:rFonts w:cstheme="minorHAnsi"/>
        </w:rPr>
        <w:t>α</w:t>
      </w:r>
      <w:r w:rsidR="00BF5873" w:rsidRPr="005C7427">
        <w:t xml:space="preserve">-2L </w:t>
      </w:r>
      <w:r w:rsidR="00AD186C" w:rsidRPr="005C7427">
        <w:t>polymorph is evident</w:t>
      </w:r>
      <w:r w:rsidR="007D4C43" w:rsidRPr="005C7427">
        <w:t>,</w:t>
      </w:r>
      <w:r w:rsidR="00AD186C" w:rsidRPr="005C7427">
        <w:t xml:space="preserve"> when</w:t>
      </w:r>
      <w:r w:rsidR="00BF5873" w:rsidRPr="005C7427">
        <w:t xml:space="preserve"> </w:t>
      </w:r>
      <w:r w:rsidR="00AD186C" w:rsidRPr="005C7427">
        <w:t>large</w:t>
      </w:r>
      <w:r w:rsidR="00BF5873" w:rsidRPr="005C7427">
        <w:t xml:space="preserve"> bright crystal clusters</w:t>
      </w:r>
      <w:r w:rsidR="00AD186C" w:rsidRPr="005C7427">
        <w:t xml:space="preserve"> appear</w:t>
      </w:r>
      <w:r w:rsidR="00CD063C" w:rsidRPr="005C7427">
        <w:t>ed</w:t>
      </w:r>
      <w:r w:rsidR="00BF5873" w:rsidRPr="005C7427">
        <w:t xml:space="preserve"> at 20 </w:t>
      </w:r>
      <w:r w:rsidR="00BF5873" w:rsidRPr="005C7427">
        <w:rPr>
          <w:rFonts w:cstheme="minorHAnsi"/>
        </w:rPr>
        <w:t>°</w:t>
      </w:r>
      <w:r w:rsidR="00BF5873" w:rsidRPr="005C7427">
        <w:t xml:space="preserve">C, whereas the second nucleation </w:t>
      </w:r>
      <w:r w:rsidR="00AD186C" w:rsidRPr="005C7427">
        <w:t xml:space="preserve">event </w:t>
      </w:r>
      <w:r w:rsidR="00BF2188" w:rsidRPr="005C7427">
        <w:t>(</w:t>
      </w:r>
      <w:r w:rsidR="00BF5873" w:rsidRPr="005C7427">
        <w:rPr>
          <w:rFonts w:cstheme="minorHAnsi"/>
        </w:rPr>
        <w:t>α</w:t>
      </w:r>
      <w:r w:rsidR="00BF5873" w:rsidRPr="005C7427">
        <w:t>-3L</w:t>
      </w:r>
      <w:r w:rsidR="00BF2188" w:rsidRPr="005C7427">
        <w:t>)</w:t>
      </w:r>
      <w:r w:rsidR="00BF5873" w:rsidRPr="005C7427">
        <w:t xml:space="preserve"> </w:t>
      </w:r>
      <w:r w:rsidR="006E23EA" w:rsidRPr="005C7427">
        <w:t>is</w:t>
      </w:r>
      <w:r w:rsidR="00BF5873" w:rsidRPr="005C7427">
        <w:t xml:space="preserve"> observed </w:t>
      </w:r>
      <w:r w:rsidR="003F48E1" w:rsidRPr="005C7427">
        <w:t xml:space="preserve">from the appearance of </w:t>
      </w:r>
      <w:r w:rsidR="00AD186C" w:rsidRPr="005C7427">
        <w:t xml:space="preserve">smaller </w:t>
      </w:r>
      <w:r w:rsidR="00BF5873" w:rsidRPr="005C7427">
        <w:t xml:space="preserve">crystal agglomerates </w:t>
      </w:r>
      <w:r w:rsidR="00AD186C" w:rsidRPr="005C7427">
        <w:t xml:space="preserve">that </w:t>
      </w:r>
      <w:r w:rsidR="00FF49C5" w:rsidRPr="005C7427">
        <w:t>fill</w:t>
      </w:r>
      <w:r w:rsidR="00CD063C" w:rsidRPr="005C7427">
        <w:t>ed</w:t>
      </w:r>
      <w:r w:rsidR="007D4C43" w:rsidRPr="005C7427">
        <w:t xml:space="preserve"> out</w:t>
      </w:r>
      <w:r w:rsidR="00BF5873" w:rsidRPr="005C7427">
        <w:t xml:space="preserve"> the </w:t>
      </w:r>
      <w:r w:rsidR="00AD186C" w:rsidRPr="005C7427">
        <w:t>molten sample</w:t>
      </w:r>
      <w:r w:rsidR="00BF5873" w:rsidRPr="005C7427">
        <w:t xml:space="preserve"> at 15 </w:t>
      </w:r>
      <w:r w:rsidR="00BF5873" w:rsidRPr="005C7427">
        <w:rPr>
          <w:rFonts w:cstheme="minorHAnsi"/>
        </w:rPr>
        <w:t>°</w:t>
      </w:r>
      <w:r w:rsidR="00BF5873" w:rsidRPr="005C7427">
        <w:t>C</w:t>
      </w:r>
      <w:r w:rsidR="00AD186C" w:rsidRPr="005C7427">
        <w:t>,</w:t>
      </w:r>
      <w:r w:rsidR="00BF5873" w:rsidRPr="005C7427">
        <w:t xml:space="preserve"> </w:t>
      </w:r>
      <w:r w:rsidR="00CF4A5D" w:rsidRPr="005C7427">
        <w:t>and</w:t>
      </w:r>
      <w:r w:rsidR="00BF5873" w:rsidRPr="005C7427">
        <w:t xml:space="preserve"> </w:t>
      </w:r>
      <w:r w:rsidR="00CD063C" w:rsidRPr="005C7427">
        <w:t xml:space="preserve">grew </w:t>
      </w:r>
      <w:r w:rsidR="00BF5873" w:rsidRPr="005C7427">
        <w:t xml:space="preserve">brighter </w:t>
      </w:r>
      <w:r w:rsidR="00AD186C" w:rsidRPr="005C7427">
        <w:t xml:space="preserve">as </w:t>
      </w:r>
      <w:r w:rsidR="007D4C43" w:rsidRPr="005C7427">
        <w:t xml:space="preserve">the </w:t>
      </w:r>
      <w:r w:rsidR="00AD186C" w:rsidRPr="005C7427">
        <w:t>cooling proceed</w:t>
      </w:r>
      <w:r w:rsidR="00CD063C" w:rsidRPr="005C7427">
        <w:t>ed</w:t>
      </w:r>
      <w:r w:rsidR="007D4C43" w:rsidRPr="005C7427">
        <w:t>.</w:t>
      </w:r>
      <w:r w:rsidR="00060424" w:rsidRPr="005C7427">
        <w:t xml:space="preserve"> </w:t>
      </w:r>
      <w:r w:rsidR="00A453F2" w:rsidRPr="005C7427">
        <w:t>More</w:t>
      </w:r>
      <w:r w:rsidR="000011CC" w:rsidRPr="005C7427">
        <w:t xml:space="preserve"> </w:t>
      </w:r>
      <w:r w:rsidR="000011CC" w:rsidRPr="005C7427">
        <w:rPr>
          <w:rFonts w:cstheme="minorHAnsi"/>
        </w:rPr>
        <w:t>α</w:t>
      </w:r>
      <w:r w:rsidR="000011CC" w:rsidRPr="005C7427">
        <w:t>-2L crystal</w:t>
      </w:r>
      <w:r w:rsidR="00604DEE" w:rsidRPr="005C7427">
        <w:t xml:space="preserve"> clusters </w:t>
      </w:r>
      <w:r w:rsidR="00A453F2" w:rsidRPr="005C7427">
        <w:t xml:space="preserve">can be observed </w:t>
      </w:r>
      <w:r w:rsidR="00604DEE" w:rsidRPr="005C7427">
        <w:t xml:space="preserve">in </w:t>
      </w:r>
      <w:r w:rsidR="00CD063C" w:rsidRPr="005C7427">
        <w:t xml:space="preserve">the </w:t>
      </w:r>
      <w:r w:rsidR="009C4628" w:rsidRPr="005C7427">
        <w:t>Mid</w:t>
      </w:r>
      <w:r w:rsidR="007D4C43" w:rsidRPr="005C7427">
        <w:t xml:space="preserve"> f</w:t>
      </w:r>
      <w:r w:rsidR="009C4628" w:rsidRPr="005C7427">
        <w:t>raction</w:t>
      </w:r>
      <w:r w:rsidR="00604DEE" w:rsidRPr="005C7427">
        <w:t xml:space="preserve"> than </w:t>
      </w:r>
      <w:r w:rsidR="007D4C43" w:rsidRPr="005C7427">
        <w:t xml:space="preserve">in </w:t>
      </w:r>
      <w:r w:rsidR="00CD063C" w:rsidRPr="005C7427">
        <w:t xml:space="preserve">the </w:t>
      </w:r>
      <w:r w:rsidR="009C4628" w:rsidRPr="005C7427">
        <w:t>Whole</w:t>
      </w:r>
      <w:r w:rsidR="007D4C43" w:rsidRPr="005C7427">
        <w:t xml:space="preserve"> F</w:t>
      </w:r>
      <w:r w:rsidR="009C4628" w:rsidRPr="005C7427">
        <w:t>at</w:t>
      </w:r>
      <w:r w:rsidR="00A453F2" w:rsidRPr="005C7427">
        <w:t xml:space="preserve"> </w:t>
      </w:r>
      <w:r w:rsidR="007D4C43" w:rsidRPr="005C7427">
        <w:t>sample,</w:t>
      </w:r>
      <w:r w:rsidR="00604DEE" w:rsidRPr="005C7427">
        <w:t xml:space="preserve"> which </w:t>
      </w:r>
      <w:r w:rsidR="0061252E" w:rsidRPr="005C7427">
        <w:t>is</w:t>
      </w:r>
      <w:r w:rsidR="00604DEE" w:rsidRPr="005C7427">
        <w:t xml:space="preserve"> linked </w:t>
      </w:r>
      <w:r w:rsidR="007904C9" w:rsidRPr="005C7427">
        <w:t xml:space="preserve">to </w:t>
      </w:r>
      <w:r w:rsidR="0061252E" w:rsidRPr="005C7427">
        <w:t>its</w:t>
      </w:r>
      <w:r w:rsidR="00604DEE" w:rsidRPr="005C7427">
        <w:t xml:space="preserve"> higher amount of </w:t>
      </w:r>
      <w:r w:rsidR="0061252E" w:rsidRPr="005C7427">
        <w:t>all</w:t>
      </w:r>
      <w:r w:rsidR="00604DEE" w:rsidRPr="005C7427">
        <w:t>-SF</w:t>
      </w:r>
      <w:r w:rsidR="0061252E" w:rsidRPr="005C7427">
        <w:t>A</w:t>
      </w:r>
      <w:r w:rsidR="00DE690B" w:rsidRPr="005C7427">
        <w:t xml:space="preserve"> </w:t>
      </w:r>
      <w:r w:rsidR="00BB557E" w:rsidRPr="005C7427">
        <w:t>that corresponds</w:t>
      </w:r>
      <w:r w:rsidR="00DE690B" w:rsidRPr="005C7427">
        <w:t xml:space="preserve"> to</w:t>
      </w:r>
      <w:r w:rsidR="00BF7CD8" w:rsidRPr="005C7427">
        <w:t xml:space="preserve"> the </w:t>
      </w:r>
      <w:r w:rsidR="00BF7CD8" w:rsidRPr="005C7427">
        <w:rPr>
          <w:rFonts w:cstheme="minorHAnsi"/>
        </w:rPr>
        <w:t>α</w:t>
      </w:r>
      <w:r w:rsidR="00BF7CD8" w:rsidRPr="005C7427">
        <w:t>-</w:t>
      </w:r>
      <w:r w:rsidR="004D6F07" w:rsidRPr="005C7427">
        <w:t>2L crystals</w:t>
      </w:r>
      <w:r w:rsidR="00DE690B" w:rsidRPr="005C7427">
        <w:t xml:space="preserve"> </w:t>
      </w:r>
      <w:r w:rsidR="00604DEE" w:rsidRPr="005C7427">
        <w:t>(</w:t>
      </w:r>
      <w:r w:rsidR="0061252E" w:rsidRPr="005C7427">
        <w:rPr>
          <w:b/>
          <w:bCs/>
        </w:rPr>
        <w:t>Table 2</w:t>
      </w:r>
      <w:r w:rsidR="0061252E" w:rsidRPr="005C7427">
        <w:t xml:space="preserve">, </w:t>
      </w:r>
      <w:r w:rsidR="00357EDF" w:rsidRPr="005C7427">
        <w:rPr>
          <w:b/>
          <w:bCs/>
        </w:rPr>
        <w:t>Figure 2</w:t>
      </w:r>
      <w:r w:rsidR="00604DEE" w:rsidRPr="005C7427">
        <w:t>).</w:t>
      </w:r>
      <w:r w:rsidR="0031244B" w:rsidRPr="005C7427">
        <w:t xml:space="preserve"> The second nucleation</w:t>
      </w:r>
      <w:r w:rsidR="0065476B" w:rsidRPr="005C7427">
        <w:t xml:space="preserve"> event</w:t>
      </w:r>
      <w:r w:rsidR="0031244B" w:rsidRPr="005C7427">
        <w:t xml:space="preserve"> in</w:t>
      </w:r>
      <w:r w:rsidR="00CD063C" w:rsidRPr="005C7427">
        <w:t xml:space="preserve"> the</w:t>
      </w:r>
      <w:r w:rsidR="00CD6712" w:rsidRPr="005C7427">
        <w:t xml:space="preserve"> </w:t>
      </w:r>
      <w:r w:rsidR="009C4628" w:rsidRPr="005C7427">
        <w:t>Stearin</w:t>
      </w:r>
      <w:r w:rsidR="0061252E" w:rsidRPr="005C7427">
        <w:t xml:space="preserve"> fraction</w:t>
      </w:r>
      <w:r w:rsidR="00CD6712" w:rsidRPr="005C7427">
        <w:t xml:space="preserve"> is harder to observe due to </w:t>
      </w:r>
      <w:r w:rsidR="00EC1717" w:rsidRPr="005C7427">
        <w:t xml:space="preserve">the </w:t>
      </w:r>
      <w:r w:rsidR="00CD6712" w:rsidRPr="005C7427">
        <w:t xml:space="preserve">high concentration of </w:t>
      </w:r>
      <w:r w:rsidR="0061252E" w:rsidRPr="005C7427">
        <w:t>all</w:t>
      </w:r>
      <w:r w:rsidR="00CD6712" w:rsidRPr="005C7427">
        <w:t xml:space="preserve">-SFA </w:t>
      </w:r>
      <w:r w:rsidR="0061252E" w:rsidRPr="005C7427">
        <w:t xml:space="preserve">TAGs </w:t>
      </w:r>
      <w:r w:rsidR="00CD6712" w:rsidRPr="005C7427">
        <w:t xml:space="preserve">that results in higher </w:t>
      </w:r>
      <w:r w:rsidR="00CD6712" w:rsidRPr="005C7427">
        <w:lastRenderedPageBreak/>
        <w:t xml:space="preserve">amount of </w:t>
      </w:r>
      <w:r w:rsidR="00CD6712" w:rsidRPr="005C7427">
        <w:rPr>
          <w:rFonts w:cstheme="minorHAnsi"/>
        </w:rPr>
        <w:t>α</w:t>
      </w:r>
      <w:r w:rsidR="00CD6712" w:rsidRPr="005C7427">
        <w:t>-2L nuclei</w:t>
      </w:r>
      <w:r w:rsidR="001A7BD8" w:rsidRPr="005C7427">
        <w:t xml:space="preserve">. </w:t>
      </w:r>
      <w:r w:rsidR="0065476B" w:rsidRPr="005C7427">
        <w:t xml:space="preserve">However, focusing on the area indicated by </w:t>
      </w:r>
      <w:r w:rsidR="00A453F2" w:rsidRPr="005C7427">
        <w:t xml:space="preserve">the </w:t>
      </w:r>
      <w:r w:rsidR="0065476B" w:rsidRPr="005C7427">
        <w:t>yellow arrow (</w:t>
      </w:r>
      <w:r w:rsidR="00357EDF" w:rsidRPr="005C7427">
        <w:rPr>
          <w:b/>
          <w:bCs/>
        </w:rPr>
        <w:t>Figure 8</w:t>
      </w:r>
      <w:r w:rsidR="00FE0DF7" w:rsidRPr="005C7427">
        <w:t>, second row</w:t>
      </w:r>
      <w:r w:rsidR="0065476B" w:rsidRPr="005C7427">
        <w:t>)</w:t>
      </w:r>
      <w:r w:rsidR="00360696" w:rsidRPr="005C7427">
        <w:t xml:space="preserve">, we can see the </w:t>
      </w:r>
      <w:r w:rsidR="00282939" w:rsidRPr="005C7427">
        <w:t>formation</w:t>
      </w:r>
      <w:r w:rsidR="00360696" w:rsidRPr="005C7427">
        <w:t xml:space="preserve"> of </w:t>
      </w:r>
      <w:r w:rsidR="00282939" w:rsidRPr="005C7427">
        <w:t xml:space="preserve">new </w:t>
      </w:r>
      <w:r w:rsidR="00360696" w:rsidRPr="005C7427">
        <w:t>crystal nuclei</w:t>
      </w:r>
      <w:r w:rsidR="00B630DD" w:rsidRPr="005C7427">
        <w:t xml:space="preserve"> at 15 </w:t>
      </w:r>
      <w:r w:rsidR="00B630DD" w:rsidRPr="005C7427">
        <w:rPr>
          <w:rFonts w:cstheme="minorHAnsi"/>
        </w:rPr>
        <w:t>°</w:t>
      </w:r>
      <w:r w:rsidR="00B630DD" w:rsidRPr="005C7427">
        <w:t>C.</w:t>
      </w:r>
      <w:r w:rsidR="00675E84" w:rsidRPr="005C7427">
        <w:t xml:space="preserve"> </w:t>
      </w:r>
      <w:r w:rsidR="0061252E" w:rsidRPr="005C7427">
        <w:t>In contrast</w:t>
      </w:r>
      <w:r w:rsidR="00675E84" w:rsidRPr="005C7427">
        <w:t xml:space="preserve">, </w:t>
      </w:r>
      <w:r w:rsidR="00D25E10" w:rsidRPr="005C7427">
        <w:t xml:space="preserve">only one </w:t>
      </w:r>
      <w:r w:rsidR="009C7C3F" w:rsidRPr="005C7427">
        <w:t xml:space="preserve">nucleation event is visible in </w:t>
      </w:r>
      <w:r w:rsidR="0061252E" w:rsidRPr="005C7427">
        <w:t xml:space="preserve">the </w:t>
      </w:r>
      <w:r w:rsidR="009C4628" w:rsidRPr="005C7427">
        <w:t>Olein</w:t>
      </w:r>
      <w:r w:rsidR="0061252E" w:rsidRPr="005C7427">
        <w:t xml:space="preserve"> fraction</w:t>
      </w:r>
      <w:r w:rsidR="00A453F2" w:rsidRPr="005C7427">
        <w:t>,</w:t>
      </w:r>
      <w:r w:rsidR="009C7C3F" w:rsidRPr="005C7427">
        <w:t xml:space="preserve"> with the formation of streaky crystal </w:t>
      </w:r>
      <w:r w:rsidR="0090460A" w:rsidRPr="005C7427">
        <w:t>clusters</w:t>
      </w:r>
      <w:r w:rsidR="00B71B06" w:rsidRPr="005C7427">
        <w:t xml:space="preserve"> at 10 </w:t>
      </w:r>
      <w:r w:rsidR="00B71B06" w:rsidRPr="005C7427">
        <w:rPr>
          <w:rFonts w:cstheme="minorHAnsi"/>
        </w:rPr>
        <w:t>°</w:t>
      </w:r>
      <w:r w:rsidR="00B71B06" w:rsidRPr="005C7427">
        <w:t>C</w:t>
      </w:r>
      <w:r w:rsidR="0061252E" w:rsidRPr="005C7427">
        <w:t>,</w:t>
      </w:r>
      <w:r w:rsidR="00843FB9" w:rsidRPr="005C7427">
        <w:t xml:space="preserve"> corresponding to </w:t>
      </w:r>
      <w:r w:rsidR="00A453F2" w:rsidRPr="005C7427">
        <w:t xml:space="preserve">the </w:t>
      </w:r>
      <w:r w:rsidR="00843FB9" w:rsidRPr="005C7427">
        <w:rPr>
          <w:rFonts w:cstheme="minorHAnsi"/>
        </w:rPr>
        <w:t>α</w:t>
      </w:r>
      <w:r w:rsidR="00843FB9" w:rsidRPr="005C7427">
        <w:t>-3L</w:t>
      </w:r>
      <w:r w:rsidR="00A453F2" w:rsidRPr="005C7427">
        <w:t xml:space="preserve"> polymorph</w:t>
      </w:r>
      <w:r w:rsidR="007C3CF2" w:rsidRPr="005C7427">
        <w:t>.</w:t>
      </w:r>
      <w:r w:rsidR="00E1419C" w:rsidRPr="005C7427">
        <w:t xml:space="preserve"> </w:t>
      </w:r>
      <w:r w:rsidR="00C12777" w:rsidRPr="005C7427">
        <w:t>T</w:t>
      </w:r>
      <w:r w:rsidR="00A72682" w:rsidRPr="005C7427">
        <w:t>he</w:t>
      </w:r>
      <w:r w:rsidR="00C12777" w:rsidRPr="005C7427">
        <w:t>se</w:t>
      </w:r>
      <w:r w:rsidR="00A72682" w:rsidRPr="005C7427">
        <w:t xml:space="preserve"> microscopy </w:t>
      </w:r>
      <w:r w:rsidR="00B3092F" w:rsidRPr="005C7427">
        <w:t>evaluation</w:t>
      </w:r>
      <w:r w:rsidR="00151128" w:rsidRPr="005C7427">
        <w:t>s</w:t>
      </w:r>
      <w:r w:rsidR="00B3092F" w:rsidRPr="005C7427">
        <w:t xml:space="preserve"> </w:t>
      </w:r>
      <w:r w:rsidR="00151128" w:rsidRPr="005C7427">
        <w:t>are</w:t>
      </w:r>
      <w:r w:rsidR="00461418" w:rsidRPr="005C7427">
        <w:t xml:space="preserve"> in accordan</w:t>
      </w:r>
      <w:r w:rsidR="008F2DA3" w:rsidRPr="005C7427">
        <w:t xml:space="preserve">ce </w:t>
      </w:r>
      <w:r w:rsidR="00A453F2" w:rsidRPr="005C7427">
        <w:t>with</w:t>
      </w:r>
      <w:r w:rsidR="00A72682" w:rsidRPr="005C7427">
        <w:t xml:space="preserve"> the </w:t>
      </w:r>
      <w:r w:rsidR="00B3092F" w:rsidRPr="005C7427">
        <w:t xml:space="preserve">results obtained from </w:t>
      </w:r>
      <w:r w:rsidR="001B7F0B" w:rsidRPr="005C7427">
        <w:t>SAXS and DSC measurements</w:t>
      </w:r>
      <w:r w:rsidR="00CD063C" w:rsidRPr="005C7427">
        <w:t>,</w:t>
      </w:r>
      <w:r w:rsidR="001B7F0B" w:rsidRPr="005C7427">
        <w:t xml:space="preserve"> despite difference</w:t>
      </w:r>
      <w:r w:rsidR="00BB5C98" w:rsidRPr="005C7427">
        <w:t>s</w:t>
      </w:r>
      <w:r w:rsidR="001B7F0B" w:rsidRPr="005C7427">
        <w:t xml:space="preserve"> in </w:t>
      </w:r>
      <w:r w:rsidR="00CD063C" w:rsidRPr="005C7427">
        <w:t>the measurement</w:t>
      </w:r>
      <w:r w:rsidR="00CE1865" w:rsidRPr="005C7427">
        <w:t xml:space="preserve"> set up</w:t>
      </w:r>
      <w:r w:rsidR="00CD063C" w:rsidRPr="005C7427">
        <w:t>s</w:t>
      </w:r>
      <w:r w:rsidR="00003E14" w:rsidRPr="005C7427">
        <w:t xml:space="preserve"> affect</w:t>
      </w:r>
      <w:r w:rsidR="00A4107F" w:rsidRPr="005C7427">
        <w:t>ing</w:t>
      </w:r>
      <w:r w:rsidR="00003E14" w:rsidRPr="005C7427">
        <w:t xml:space="preserve"> the exact temperature values of the </w:t>
      </w:r>
      <w:r w:rsidR="00A453F2" w:rsidRPr="005C7427">
        <w:t xml:space="preserve">crystallization </w:t>
      </w:r>
      <w:r w:rsidR="00003E14" w:rsidRPr="005C7427">
        <w:t>events.</w:t>
      </w:r>
    </w:p>
    <w:p w14:paraId="0643D8AA" w14:textId="74953C14" w:rsidR="000712A2" w:rsidRPr="005C7427" w:rsidRDefault="0030666B">
      <w:pPr>
        <w:spacing w:line="312" w:lineRule="auto"/>
        <w:jc w:val="both"/>
      </w:pPr>
      <w:r w:rsidRPr="005C7427">
        <w:t xml:space="preserve">One </w:t>
      </w:r>
      <w:r w:rsidR="00187B45" w:rsidRPr="005C7427">
        <w:t xml:space="preserve">particular </w:t>
      </w:r>
      <w:r w:rsidR="00A453F2" w:rsidRPr="005C7427">
        <w:t>experiment</w:t>
      </w:r>
      <w:r w:rsidR="00187B45" w:rsidRPr="005C7427">
        <w:t xml:space="preserve"> of interest</w:t>
      </w:r>
      <w:r w:rsidR="000A19DC" w:rsidRPr="005C7427">
        <w:t xml:space="preserve"> </w:t>
      </w:r>
      <w:r w:rsidR="0061252E" w:rsidRPr="005C7427">
        <w:t>concern</w:t>
      </w:r>
      <w:r w:rsidR="00CD063C" w:rsidRPr="005C7427">
        <w:t>ed</w:t>
      </w:r>
      <w:r w:rsidR="00542E95" w:rsidRPr="005C7427">
        <w:t xml:space="preserve"> </w:t>
      </w:r>
      <w:r w:rsidR="00A453F2" w:rsidRPr="005C7427">
        <w:t xml:space="preserve">the cooling of </w:t>
      </w:r>
      <w:r w:rsidR="0061252E" w:rsidRPr="005C7427">
        <w:t xml:space="preserve">the </w:t>
      </w:r>
      <w:r w:rsidR="009C4628" w:rsidRPr="005C7427">
        <w:t>Stearin</w:t>
      </w:r>
      <w:r w:rsidR="00542E95" w:rsidRPr="005C7427">
        <w:t xml:space="preserve"> </w:t>
      </w:r>
      <w:r w:rsidR="0061252E" w:rsidRPr="005C7427">
        <w:t xml:space="preserve">fraction </w:t>
      </w:r>
      <w:r w:rsidR="00542E95" w:rsidRPr="005C7427">
        <w:t xml:space="preserve">at </w:t>
      </w:r>
      <w:r w:rsidR="00A453F2" w:rsidRPr="005C7427">
        <w:t>-</w:t>
      </w:r>
      <w:r w:rsidR="00542E95" w:rsidRPr="005C7427">
        <w:t xml:space="preserve">0.5 </w:t>
      </w:r>
      <w:r w:rsidR="00542E95" w:rsidRPr="005C7427">
        <w:rPr>
          <w:rFonts w:cstheme="minorHAnsi"/>
        </w:rPr>
        <w:t>°</w:t>
      </w:r>
      <w:r w:rsidR="00542E95" w:rsidRPr="005C7427">
        <w:t>C/min</w:t>
      </w:r>
      <w:r w:rsidR="00A453F2" w:rsidRPr="005C7427">
        <w:t xml:space="preserve">. In fact, this experiment </w:t>
      </w:r>
      <w:r w:rsidR="0061252E" w:rsidRPr="005C7427">
        <w:t>did display</w:t>
      </w:r>
      <w:r w:rsidR="00542E95" w:rsidRPr="005C7427">
        <w:t xml:space="preserve"> th</w:t>
      </w:r>
      <w:r w:rsidR="000A19DC" w:rsidRPr="005C7427">
        <w:t>ree nucleation</w:t>
      </w:r>
      <w:r w:rsidR="00A453F2" w:rsidRPr="005C7427">
        <w:t xml:space="preserve"> events</w:t>
      </w:r>
      <w:r w:rsidR="000A19DC" w:rsidRPr="005C7427">
        <w:t xml:space="preserve"> </w:t>
      </w:r>
      <w:r w:rsidR="004254A1" w:rsidRPr="005C7427">
        <w:t>(</w:t>
      </w:r>
      <w:r w:rsidR="00357EDF" w:rsidRPr="005C7427">
        <w:rPr>
          <w:b/>
          <w:bCs/>
        </w:rPr>
        <w:t>Figure 7</w:t>
      </w:r>
      <w:r w:rsidR="004254A1" w:rsidRPr="005C7427">
        <w:t>)</w:t>
      </w:r>
      <w:r w:rsidR="000A19DC" w:rsidRPr="005C7427">
        <w:t>.</w:t>
      </w:r>
      <w:r w:rsidR="00BD2B2E" w:rsidRPr="005C7427">
        <w:t xml:space="preserve"> </w:t>
      </w:r>
      <w:r w:rsidR="00357EDF" w:rsidRPr="005C7427">
        <w:rPr>
          <w:b/>
          <w:bCs/>
        </w:rPr>
        <w:t>Figure 9</w:t>
      </w:r>
      <w:r w:rsidR="00BD2B2E" w:rsidRPr="005C7427">
        <w:t xml:space="preserve"> shows</w:t>
      </w:r>
      <w:r w:rsidR="00FC0444" w:rsidRPr="005C7427">
        <w:t xml:space="preserve"> </w:t>
      </w:r>
      <w:r w:rsidR="0061252E" w:rsidRPr="005C7427">
        <w:t>the</w:t>
      </w:r>
      <w:r w:rsidR="00EE7EF5" w:rsidRPr="005C7427">
        <w:t xml:space="preserve"> microstructure</w:t>
      </w:r>
      <w:r w:rsidR="0061252E" w:rsidRPr="005C7427">
        <w:t>s</w:t>
      </w:r>
      <w:r w:rsidR="00EE7EF5" w:rsidRPr="005C7427">
        <w:t xml:space="preserve"> </w:t>
      </w:r>
      <w:r w:rsidR="008E1FA7" w:rsidRPr="005C7427">
        <w:t xml:space="preserve">formed upon </w:t>
      </w:r>
      <w:r w:rsidR="00EE7EF5" w:rsidRPr="005C7427">
        <w:t>slow cooling</w:t>
      </w:r>
      <w:r w:rsidR="008E1FA7" w:rsidRPr="005C7427">
        <w:t>, and</w:t>
      </w:r>
      <w:r w:rsidR="00E92E10" w:rsidRPr="005C7427">
        <w:t xml:space="preserve"> we can </w:t>
      </w:r>
      <w:r w:rsidR="00DF611F" w:rsidRPr="005C7427">
        <w:t xml:space="preserve">confirm </w:t>
      </w:r>
      <w:r w:rsidR="00F658C9" w:rsidRPr="005C7427">
        <w:t xml:space="preserve">three </w:t>
      </w:r>
      <w:r w:rsidR="008E1FA7" w:rsidRPr="005C7427">
        <w:t>separate events</w:t>
      </w:r>
      <w:r w:rsidR="00CD063C" w:rsidRPr="005C7427">
        <w:t xml:space="preserve"> also</w:t>
      </w:r>
      <w:r w:rsidR="00DF611F" w:rsidRPr="005C7427">
        <w:t xml:space="preserve"> </w:t>
      </w:r>
      <w:r w:rsidR="008E1FA7" w:rsidRPr="005C7427">
        <w:t>at</w:t>
      </w:r>
      <w:r w:rsidR="00DF611F" w:rsidRPr="005C7427">
        <w:t xml:space="preserve"> </w:t>
      </w:r>
      <w:r w:rsidR="0061252E" w:rsidRPr="005C7427">
        <w:t xml:space="preserve">the </w:t>
      </w:r>
      <w:r w:rsidR="00DF611F" w:rsidRPr="005C7427">
        <w:t>micro-scale level. The first nucleation</w:t>
      </w:r>
      <w:r w:rsidR="008E1FA7" w:rsidRPr="005C7427">
        <w:t xml:space="preserve"> event</w:t>
      </w:r>
      <w:r w:rsidR="00DF611F" w:rsidRPr="005C7427">
        <w:t xml:space="preserve"> is observed at</w:t>
      </w:r>
      <w:r w:rsidR="00090D37" w:rsidRPr="005C7427">
        <w:t xml:space="preserve"> 29.5 </w:t>
      </w:r>
      <w:r w:rsidR="00090D37" w:rsidRPr="005C7427">
        <w:rPr>
          <w:rFonts w:cstheme="minorHAnsi"/>
        </w:rPr>
        <w:t>°</w:t>
      </w:r>
      <w:r w:rsidR="00090D37" w:rsidRPr="005C7427">
        <w:t>C</w:t>
      </w:r>
      <w:r w:rsidR="008E1FA7" w:rsidRPr="005C7427">
        <w:t>,</w:t>
      </w:r>
      <w:r w:rsidR="00090D37" w:rsidRPr="005C7427">
        <w:t xml:space="preserve"> </w:t>
      </w:r>
      <w:r w:rsidR="00E50D16" w:rsidRPr="005C7427">
        <w:t xml:space="preserve">which corresponds to </w:t>
      </w:r>
      <w:r w:rsidR="00CD063C" w:rsidRPr="005C7427">
        <w:t xml:space="preserve">the appearance of </w:t>
      </w:r>
      <w:r w:rsidR="00E50D16" w:rsidRPr="005C7427">
        <w:rPr>
          <w:rFonts w:cstheme="minorHAnsi"/>
        </w:rPr>
        <w:t>α</w:t>
      </w:r>
      <w:r w:rsidR="00E50D16" w:rsidRPr="005C7427">
        <w:t>-2L crystals</w:t>
      </w:r>
      <w:r w:rsidR="008F450C" w:rsidRPr="005C7427">
        <w:t xml:space="preserve">. The nuclei are less </w:t>
      </w:r>
      <w:r w:rsidR="008368A3" w:rsidRPr="005C7427">
        <w:t xml:space="preserve">in number </w:t>
      </w:r>
      <w:r w:rsidR="008F450C" w:rsidRPr="005C7427">
        <w:t xml:space="preserve">but </w:t>
      </w:r>
      <w:r w:rsidR="00D87770" w:rsidRPr="005C7427">
        <w:t xml:space="preserve">grow </w:t>
      </w:r>
      <w:r w:rsidR="008F450C" w:rsidRPr="005C7427">
        <w:t>bigger</w:t>
      </w:r>
      <w:r w:rsidR="008E1FA7" w:rsidRPr="005C7427">
        <w:t>,</w:t>
      </w:r>
      <w:r w:rsidR="008F450C" w:rsidRPr="005C7427">
        <w:t xml:space="preserve"> compared to </w:t>
      </w:r>
      <w:r w:rsidR="0061252E" w:rsidRPr="005C7427">
        <w:t>the</w:t>
      </w:r>
      <w:r w:rsidR="008F450C" w:rsidRPr="005C7427">
        <w:t xml:space="preserve"> </w:t>
      </w:r>
      <w:r w:rsidR="008E1FA7" w:rsidRPr="005C7427">
        <w:t>-</w:t>
      </w:r>
      <w:r w:rsidR="008F450C" w:rsidRPr="005C7427">
        <w:t xml:space="preserve">5 </w:t>
      </w:r>
      <w:r w:rsidR="008F450C" w:rsidRPr="005C7427">
        <w:rPr>
          <w:rFonts w:cstheme="minorHAnsi"/>
        </w:rPr>
        <w:t>°</w:t>
      </w:r>
      <w:r w:rsidR="008F450C" w:rsidRPr="005C7427">
        <w:t>C/min cooling rate</w:t>
      </w:r>
      <w:r w:rsidR="002439B8" w:rsidRPr="005C7427">
        <w:t xml:space="preserve"> </w:t>
      </w:r>
      <w:r w:rsidR="008E1FA7" w:rsidRPr="005C7427">
        <w:t>(nucleation</w:t>
      </w:r>
      <w:r w:rsidR="002439B8" w:rsidRPr="005C7427">
        <w:t xml:space="preserve"> seen at 25 </w:t>
      </w:r>
      <w:r w:rsidR="002439B8" w:rsidRPr="005C7427">
        <w:rPr>
          <w:rFonts w:cstheme="minorHAnsi"/>
        </w:rPr>
        <w:t>°</w:t>
      </w:r>
      <w:r w:rsidR="002439B8" w:rsidRPr="005C7427">
        <w:t>C</w:t>
      </w:r>
      <w:r w:rsidR="008E1FA7" w:rsidRPr="005C7427">
        <w:t>,</w:t>
      </w:r>
      <w:r w:rsidR="008F450C" w:rsidRPr="005C7427">
        <w:t xml:space="preserve"> </w:t>
      </w:r>
      <w:r w:rsidR="00357EDF" w:rsidRPr="005C7427">
        <w:rPr>
          <w:b/>
          <w:bCs/>
        </w:rPr>
        <w:t>Figure 8</w:t>
      </w:r>
      <w:r w:rsidR="008F450C" w:rsidRPr="005C7427">
        <w:t>).</w:t>
      </w:r>
      <w:r w:rsidR="00D14A45" w:rsidRPr="005C7427">
        <w:t xml:space="preserve"> </w:t>
      </w:r>
      <w:r w:rsidR="00E02228" w:rsidRPr="005C7427">
        <w:t>T</w:t>
      </w:r>
      <w:r w:rsidR="00B24B21" w:rsidRPr="005C7427">
        <w:t>he</w:t>
      </w:r>
      <w:r w:rsidR="00D14A45" w:rsidRPr="005C7427">
        <w:t xml:space="preserve"> same </w:t>
      </w:r>
      <w:r w:rsidR="007E74F1" w:rsidRPr="005C7427">
        <w:t>trend</w:t>
      </w:r>
      <w:r w:rsidR="00E02228" w:rsidRPr="005C7427">
        <w:t xml:space="preserve"> </w:t>
      </w:r>
      <w:r w:rsidR="008E1FA7" w:rsidRPr="005C7427">
        <w:t>wa</w:t>
      </w:r>
      <w:r w:rsidR="00E02228" w:rsidRPr="005C7427">
        <w:t>s observed</w:t>
      </w:r>
      <w:r w:rsidR="007E74F1" w:rsidRPr="005C7427">
        <w:t xml:space="preserve"> </w:t>
      </w:r>
      <w:r w:rsidR="00F034F7" w:rsidRPr="005C7427">
        <w:t xml:space="preserve">in buffalo and cow </w:t>
      </w:r>
      <w:r w:rsidR="00C06EBE" w:rsidRPr="005C7427">
        <w:t xml:space="preserve">whole </w:t>
      </w:r>
      <w:r w:rsidR="00F034F7" w:rsidRPr="005C7427">
        <w:t>milk fat</w:t>
      </w:r>
      <w:r w:rsidR="00B24B21" w:rsidRPr="005C7427">
        <w:t xml:space="preserve"> </w:t>
      </w:r>
      <w:r w:rsidR="003E0E26" w:rsidRPr="005C7427">
        <w:t>upon</w:t>
      </w:r>
      <w:r w:rsidR="00926DAD" w:rsidRPr="005C7427">
        <w:t xml:space="preserve"> slow and fast cooling</w:t>
      </w:r>
      <w:r w:rsidR="00F17C9F" w:rsidRPr="005C7427">
        <w:t xml:space="preserve"> </w:t>
      </w:r>
      <w:r w:rsidR="00EF1E01" w:rsidRPr="005C7427">
        <w:fldChar w:fldCharType="begin" w:fldLock="1"/>
      </w:r>
      <w:r w:rsidR="00924625" w:rsidRPr="005C7427">
        <w:instrText>ADDIN CSL_CITATION {"citationItems":[{"id":"ITEM-1","itemData":{"DOI":"10.1021/acs.cgd.0c01543","ISSN":"15287505","abstract":"A full comprehension of milk fat crystallization is important for the structural development of dairy products such as butter, ice cream, and cheese. The influence of triacylglycerol (TAG) composition on the dynamic of milk fat crystallization and the nanostructure of the formed crystals was investigated using two chemically different types of milk fat, namely buffalo and cow milk fats (BMF; CMF). The TAG composition was determined using liquid chromatography and mass spectrophotometry (LCMS), whereas differential scanning calorimetry (DSC), small- and wide-angle X-ray scattering (SAXS and WAXS), and polarized light microscopy (PLM) were used to characterize the crystallization behavior of the two milk fats. A total of 37 TAG species were identified in both BMF and CMF, but in different proportions. In particular, BMF was found to have a higher amount of low-molecular-weight TAGs in comparison to CMF. This difference in chemical composition explains the different kinetics of polymorphic transformation in the two samples. Specifically, it clarifies the delay in the nucleation of the β′-polymorph in BMF in comparison to CMF. BMF also showed a higher nucleation rate due to its higher proportion of saturated TAGs and higher melting range. Finally, this work presents a novel interpretation of the mechanism of formation of the β-polymorph (53 Å), which has recently become the subject of a vivid debate in milk fat crystallization studies.","author":[{"dropping-particle":"","family":"Pratama","given":"Yoga","non-dropping-particle":"","parse-names":false,"suffix":""},{"dropping-particle":"","family":"Simone","given":"Elena","non-dropping-particle":"","parse-names":false,"suffix":""},{"dropping-particle":"","family":"Rappolt","given":"Michael","non-dropping-particle":"","parse-names":false,"suffix":""}],"container-title":"Crystal Growth and Design","id":"ITEM-1","issue":"4","issued":{"date-parts":[["2021","4","7"]]},"page":"2113-2127","publisher":"American Chemical Society","title":"The Unique Crystallization Behavior of Buffalo Milk Fat","type":"article-journal","volume":"21"},"uris":["http://www.mendeley.com/documents/?uuid=e572cc1c-0d07-405e-b115-3a1e2fe96bf6"]}],"mendeley":{"formattedCitation":"(Pratama et al., 2021)","plainTextFormattedCitation":"(Pratama et al., 2021)","previouslyFormattedCitation":"(Pratama et al., 2021)"},"properties":{"noteIndex":0},"schema":"https://github.com/citation-style-language/schema/raw/master/csl-citation.json"}</w:instrText>
      </w:r>
      <w:r w:rsidR="00EF1E01" w:rsidRPr="005C7427">
        <w:fldChar w:fldCharType="separate"/>
      </w:r>
      <w:r w:rsidR="00F77119" w:rsidRPr="005C7427">
        <w:rPr>
          <w:noProof/>
        </w:rPr>
        <w:t>(Pratama et al., 2021)</w:t>
      </w:r>
      <w:r w:rsidR="00EF1E01" w:rsidRPr="005C7427">
        <w:fldChar w:fldCharType="end"/>
      </w:r>
      <w:r w:rsidR="00EF1E01" w:rsidRPr="005C7427">
        <w:t>.</w:t>
      </w:r>
      <w:r w:rsidR="0061252E" w:rsidRPr="005C7427">
        <w:t xml:space="preserve"> </w:t>
      </w:r>
      <w:r w:rsidR="00611ED4" w:rsidRPr="005C7427">
        <w:t>The second nucleation</w:t>
      </w:r>
      <w:r w:rsidR="008E1FA7" w:rsidRPr="005C7427">
        <w:t xml:space="preserve"> event</w:t>
      </w:r>
      <w:r w:rsidR="00611ED4" w:rsidRPr="005C7427">
        <w:t xml:space="preserve"> </w:t>
      </w:r>
      <w:r w:rsidR="003B0746" w:rsidRPr="005C7427">
        <w:t xml:space="preserve">is </w:t>
      </w:r>
      <w:r w:rsidR="008E1FA7" w:rsidRPr="005C7427">
        <w:t>visible with</w:t>
      </w:r>
      <w:r w:rsidR="00045A53" w:rsidRPr="005C7427">
        <w:t xml:space="preserve"> the appearance of </w:t>
      </w:r>
      <w:r w:rsidR="008E1FA7" w:rsidRPr="005C7427">
        <w:t xml:space="preserve">a </w:t>
      </w:r>
      <w:r w:rsidR="00045A53" w:rsidRPr="005C7427">
        <w:t>corona</w:t>
      </w:r>
      <w:r w:rsidR="008E1FA7" w:rsidRPr="005C7427">
        <w:t xml:space="preserve"> of small crystals</w:t>
      </w:r>
      <w:r w:rsidR="00045A53" w:rsidRPr="005C7427">
        <w:t xml:space="preserve"> surrounding the </w:t>
      </w:r>
      <w:r w:rsidR="00EF6B12" w:rsidRPr="005C7427">
        <w:t>existing</w:t>
      </w:r>
      <w:r w:rsidR="0061252E" w:rsidRPr="005C7427">
        <w:t xml:space="preserve"> </w:t>
      </w:r>
      <w:r w:rsidR="0013743B" w:rsidRPr="005C7427">
        <w:t>agglomerates</w:t>
      </w:r>
      <w:r w:rsidR="00EF6B12" w:rsidRPr="005C7427">
        <w:t>,</w:t>
      </w:r>
      <w:r w:rsidR="0013743B" w:rsidRPr="005C7427">
        <w:t xml:space="preserve"> at about </w:t>
      </w:r>
      <w:r w:rsidR="000666A9" w:rsidRPr="005C7427">
        <w:t xml:space="preserve">20 </w:t>
      </w:r>
      <w:r w:rsidR="0013743B" w:rsidRPr="005C7427">
        <w:rPr>
          <w:rFonts w:cstheme="minorHAnsi"/>
        </w:rPr>
        <w:t>°</w:t>
      </w:r>
      <w:r w:rsidR="0013743B" w:rsidRPr="005C7427">
        <w:t>C.</w:t>
      </w:r>
      <w:r w:rsidR="00A82729" w:rsidRPr="005C7427">
        <w:t xml:space="preserve"> This structure</w:t>
      </w:r>
      <w:r w:rsidR="0013743B" w:rsidRPr="005C7427">
        <w:t xml:space="preserve"> </w:t>
      </w:r>
      <w:r w:rsidR="00611ED4" w:rsidRPr="005C7427">
        <w:t>corresponds</w:t>
      </w:r>
      <w:r w:rsidR="00160B02" w:rsidRPr="005C7427">
        <w:t xml:space="preserve"> to </w:t>
      </w:r>
      <w:r w:rsidR="00A82729" w:rsidRPr="005C7427">
        <w:t>th</w:t>
      </w:r>
      <w:r w:rsidR="0061252E" w:rsidRPr="005C7427">
        <w:t>e formation</w:t>
      </w:r>
      <w:r w:rsidR="00A82729" w:rsidRPr="005C7427">
        <w:t xml:space="preserve"> of</w:t>
      </w:r>
      <w:r w:rsidR="00160B02" w:rsidRPr="005C7427">
        <w:t xml:space="preserve"> </w:t>
      </w:r>
      <w:r w:rsidR="00160B02" w:rsidRPr="005C7427">
        <w:rPr>
          <w:rFonts w:cstheme="minorHAnsi"/>
        </w:rPr>
        <w:t>β</w:t>
      </w:r>
      <w:r w:rsidR="00160B02" w:rsidRPr="005C7427">
        <w:t>’-2L crystals</w:t>
      </w:r>
      <w:r w:rsidR="0012343A" w:rsidRPr="005C7427">
        <w:t>, recorded in DSC at</w:t>
      </w:r>
      <w:r w:rsidR="000643A7" w:rsidRPr="005C7427">
        <w:t xml:space="preserve"> </w:t>
      </w:r>
      <w:r w:rsidR="000643A7" w:rsidRPr="005C7427">
        <w:rPr>
          <w:rFonts w:ascii="Calibri" w:eastAsia="Times New Roman" w:hAnsi="Calibri" w:cs="Calibri"/>
          <w:color w:val="000000"/>
          <w:lang w:eastAsia="en-GB"/>
        </w:rPr>
        <w:t>24.0 °C (</w:t>
      </w:r>
      <w:r w:rsidR="000643A7" w:rsidRPr="005C7427">
        <w:rPr>
          <w:rFonts w:ascii="Calibri" w:eastAsia="Times New Roman" w:hAnsi="Calibri" w:cs="Calibri"/>
          <w:b/>
          <w:bCs/>
          <w:color w:val="000000"/>
          <w:lang w:eastAsia="en-GB"/>
        </w:rPr>
        <w:t>Table 2</w:t>
      </w:r>
      <w:r w:rsidR="000643A7" w:rsidRPr="005C7427">
        <w:rPr>
          <w:rFonts w:ascii="Calibri" w:eastAsia="Times New Roman" w:hAnsi="Calibri" w:cs="Calibri"/>
          <w:color w:val="000000"/>
          <w:lang w:eastAsia="en-GB"/>
        </w:rPr>
        <w:t>)</w:t>
      </w:r>
      <w:r w:rsidR="00496B07" w:rsidRPr="005C7427">
        <w:t xml:space="preserve">. </w:t>
      </w:r>
      <w:r w:rsidR="00913DA2" w:rsidRPr="005C7427">
        <w:t>It is worth noting</w:t>
      </w:r>
      <w:r w:rsidR="00B24754" w:rsidRPr="005C7427">
        <w:t>,</w:t>
      </w:r>
      <w:r w:rsidR="00913DA2" w:rsidRPr="005C7427">
        <w:t xml:space="preserve"> that according to</w:t>
      </w:r>
      <w:r w:rsidR="004C3112" w:rsidRPr="005C7427">
        <w:t xml:space="preserve"> the</w:t>
      </w:r>
      <w:r w:rsidR="00913DA2" w:rsidRPr="005C7427">
        <w:t xml:space="preserve"> SAXS measurements, </w:t>
      </w:r>
      <w:r w:rsidR="005A10C1" w:rsidRPr="005C7427">
        <w:t xml:space="preserve">the </w:t>
      </w:r>
      <w:r w:rsidR="005A10C1" w:rsidRPr="005C7427">
        <w:rPr>
          <w:rFonts w:cstheme="minorHAnsi"/>
        </w:rPr>
        <w:t>α</w:t>
      </w:r>
      <w:r w:rsidR="005A10C1" w:rsidRPr="005C7427">
        <w:t>-</w:t>
      </w:r>
      <w:r w:rsidR="00B86197" w:rsidRPr="005C7427">
        <w:t>crystal</w:t>
      </w:r>
      <w:r w:rsidR="005A10C1" w:rsidRPr="005C7427">
        <w:t xml:space="preserve"> intensity diminishes when the </w:t>
      </w:r>
      <w:r w:rsidR="005A10C1" w:rsidRPr="005C7427">
        <w:rPr>
          <w:rFonts w:cstheme="minorHAnsi"/>
        </w:rPr>
        <w:t>β</w:t>
      </w:r>
      <w:r w:rsidR="005A10C1" w:rsidRPr="005C7427">
        <w:t>’-2L nucleates (</w:t>
      </w:r>
      <w:r w:rsidR="00357EDF" w:rsidRPr="005C7427">
        <w:rPr>
          <w:b/>
          <w:bCs/>
        </w:rPr>
        <w:t>Figure 7</w:t>
      </w:r>
      <w:r w:rsidR="005A10C1" w:rsidRPr="005C7427">
        <w:t xml:space="preserve">). </w:t>
      </w:r>
      <w:r w:rsidR="00DE1165" w:rsidRPr="005C7427">
        <w:t>However, the micrograph</w:t>
      </w:r>
      <w:r w:rsidR="00B24754" w:rsidRPr="005C7427">
        <w:t>s</w:t>
      </w:r>
      <w:r w:rsidR="00DE1165" w:rsidRPr="005C7427">
        <w:t xml:space="preserve"> </w:t>
      </w:r>
      <w:r w:rsidR="00B24754" w:rsidRPr="005C7427">
        <w:t>do no</w:t>
      </w:r>
      <w:r w:rsidR="00DE1165" w:rsidRPr="005C7427">
        <w:t xml:space="preserve">t indicate that the </w:t>
      </w:r>
      <w:r w:rsidR="00421405" w:rsidRPr="005C7427">
        <w:t xml:space="preserve">initial nuclei </w:t>
      </w:r>
      <w:r w:rsidR="00CD063C" w:rsidRPr="005C7427">
        <w:t xml:space="preserve">of </w:t>
      </w:r>
      <w:r w:rsidR="000F7889" w:rsidRPr="005C7427">
        <w:rPr>
          <w:rFonts w:cstheme="minorHAnsi"/>
        </w:rPr>
        <w:t>α</w:t>
      </w:r>
      <w:r w:rsidR="000F7889" w:rsidRPr="005C7427">
        <w:t xml:space="preserve">-2L </w:t>
      </w:r>
      <w:r w:rsidR="00421405" w:rsidRPr="005C7427">
        <w:t>disappear</w:t>
      </w:r>
      <w:r w:rsidR="00CD063C" w:rsidRPr="005C7427">
        <w:t>ed</w:t>
      </w:r>
      <w:r w:rsidR="00B24754" w:rsidRPr="005C7427">
        <w:t>,</w:t>
      </w:r>
      <w:r w:rsidR="00421405" w:rsidRPr="005C7427">
        <w:t xml:space="preserve"> </w:t>
      </w:r>
      <w:r w:rsidR="00940250" w:rsidRPr="005C7427">
        <w:t xml:space="preserve">when the corona </w:t>
      </w:r>
      <w:r w:rsidR="00CD063C" w:rsidRPr="005C7427">
        <w:t>wa</w:t>
      </w:r>
      <w:r w:rsidR="00940250" w:rsidRPr="005C7427">
        <w:t>s formed.</w:t>
      </w:r>
      <w:r w:rsidR="000F7889" w:rsidRPr="005C7427">
        <w:t xml:space="preserve"> </w:t>
      </w:r>
      <w:r w:rsidR="00CE7C60" w:rsidRPr="005C7427">
        <w:t xml:space="preserve">A </w:t>
      </w:r>
      <w:r w:rsidR="00617433" w:rsidRPr="005C7427">
        <w:t xml:space="preserve">possible </w:t>
      </w:r>
      <w:r w:rsidR="00CE7C60" w:rsidRPr="005C7427">
        <w:t xml:space="preserve">explanation is that the </w:t>
      </w:r>
      <w:r w:rsidR="00A869F2" w:rsidRPr="005C7427">
        <w:rPr>
          <w:rFonts w:cstheme="minorHAnsi"/>
        </w:rPr>
        <w:t>α</w:t>
      </w:r>
      <w:r w:rsidR="00A869F2" w:rsidRPr="005C7427">
        <w:t xml:space="preserve">-2L nuclei transform into </w:t>
      </w:r>
      <w:r w:rsidR="00A869F2" w:rsidRPr="005C7427">
        <w:rPr>
          <w:rFonts w:cstheme="minorHAnsi"/>
        </w:rPr>
        <w:t>β</w:t>
      </w:r>
      <w:r w:rsidR="00A869F2" w:rsidRPr="005C7427">
        <w:t xml:space="preserve">’-2L </w:t>
      </w:r>
      <w:r w:rsidR="00174565" w:rsidRPr="005C7427">
        <w:t>under so</w:t>
      </w:r>
      <w:r w:rsidR="00794A72" w:rsidRPr="005C7427">
        <w:t xml:space="preserve">lid state transformation, </w:t>
      </w:r>
      <w:r w:rsidR="00BC3967" w:rsidRPr="005C7427">
        <w:t>emphasizing the lack of</w:t>
      </w:r>
      <w:r w:rsidR="004357A3" w:rsidRPr="005C7427">
        <w:t xml:space="preserve"> melting of the metastable phase.</w:t>
      </w:r>
      <w:r w:rsidR="001A1FCC" w:rsidRPr="005C7427">
        <w:t xml:space="preserve"> </w:t>
      </w:r>
      <w:r w:rsidR="00866E23" w:rsidRPr="005C7427">
        <w:t>This</w:t>
      </w:r>
      <w:r w:rsidR="00AB37C6" w:rsidRPr="005C7427">
        <w:t xml:space="preserve"> transformation type </w:t>
      </w:r>
      <w:r w:rsidR="007E6E30" w:rsidRPr="005C7427">
        <w:t>is contrasting</w:t>
      </w:r>
      <w:r w:rsidR="00AB37C6" w:rsidRPr="005C7427">
        <w:t xml:space="preserve"> </w:t>
      </w:r>
      <w:r w:rsidR="007E6E30" w:rsidRPr="005C7427">
        <w:t>to</w:t>
      </w:r>
      <w:r w:rsidR="00E0210E" w:rsidRPr="005C7427">
        <w:t xml:space="preserve"> melt-mediated one</w:t>
      </w:r>
      <w:r w:rsidR="007E6E30" w:rsidRPr="005C7427">
        <w:t>s</w:t>
      </w:r>
      <w:r w:rsidR="00641C6E" w:rsidRPr="005C7427">
        <w:t xml:space="preserve">, where the </w:t>
      </w:r>
      <w:r w:rsidR="00641C6E" w:rsidRPr="005C7427">
        <w:rPr>
          <w:rFonts w:cstheme="minorHAnsi"/>
        </w:rPr>
        <w:t>α</w:t>
      </w:r>
      <w:r w:rsidR="00641C6E" w:rsidRPr="005C7427">
        <w:t xml:space="preserve">-2L melts </w:t>
      </w:r>
      <w:r w:rsidR="00405148" w:rsidRPr="005C7427">
        <w:t xml:space="preserve">before the formation of </w:t>
      </w:r>
      <w:r w:rsidR="00405148" w:rsidRPr="005C7427">
        <w:rPr>
          <w:rFonts w:cstheme="minorHAnsi"/>
        </w:rPr>
        <w:t>β</w:t>
      </w:r>
      <w:r w:rsidR="00405148" w:rsidRPr="005C7427">
        <w:t xml:space="preserve">’-2L </w:t>
      </w:r>
      <w:r w:rsidR="0097287E" w:rsidRPr="005C7427">
        <w:t>phase</w:t>
      </w:r>
      <w:r w:rsidR="00E0210E" w:rsidRPr="005C7427">
        <w:t xml:space="preserve"> during heating process</w:t>
      </w:r>
      <w:r w:rsidR="00BA77CA" w:rsidRPr="005C7427">
        <w:t xml:space="preserve"> (</w:t>
      </w:r>
      <w:r w:rsidR="00357EDF" w:rsidRPr="005C7427">
        <w:rPr>
          <w:b/>
          <w:bCs/>
        </w:rPr>
        <w:t>Figure 6</w:t>
      </w:r>
      <w:r w:rsidR="00BA77CA" w:rsidRPr="005C7427">
        <w:t>).</w:t>
      </w:r>
      <w:r w:rsidR="00454D97" w:rsidRPr="005C7427">
        <w:t xml:space="preserve"> </w:t>
      </w:r>
      <w:r w:rsidR="00DF29D0" w:rsidRPr="005C7427">
        <w:t xml:space="preserve">Indeed, the continuous </w:t>
      </w:r>
      <w:r w:rsidR="00B24754" w:rsidRPr="005C7427">
        <w:t xml:space="preserve">slow </w:t>
      </w:r>
      <w:r w:rsidR="00DF29D0" w:rsidRPr="005C7427">
        <w:t>cooling process</w:t>
      </w:r>
      <w:r w:rsidR="00DF1D06" w:rsidRPr="005C7427">
        <w:t xml:space="preserve"> ke</w:t>
      </w:r>
      <w:r w:rsidR="00503FB4" w:rsidRPr="005C7427">
        <w:t>pt the temperature below the melting point of</w:t>
      </w:r>
      <w:r w:rsidR="008F08E7" w:rsidRPr="005C7427">
        <w:t xml:space="preserve"> </w:t>
      </w:r>
      <w:r w:rsidR="008F08E7" w:rsidRPr="005C7427">
        <w:rPr>
          <w:rFonts w:cstheme="minorHAnsi"/>
        </w:rPr>
        <w:t>α</w:t>
      </w:r>
      <w:r w:rsidR="008F08E7" w:rsidRPr="005C7427">
        <w:t>-2L crystals</w:t>
      </w:r>
      <w:r w:rsidR="007E6E30" w:rsidRPr="005C7427">
        <w:t>,</w:t>
      </w:r>
      <w:r w:rsidR="003E18CA" w:rsidRPr="005C7427">
        <w:t xml:space="preserve"> which </w:t>
      </w:r>
      <w:r w:rsidR="00AC46CD" w:rsidRPr="005C7427">
        <w:t>in turn</w:t>
      </w:r>
      <w:r w:rsidR="003E18CA" w:rsidRPr="005C7427">
        <w:t xml:space="preserve"> provide</w:t>
      </w:r>
      <w:r w:rsidR="0074181F" w:rsidRPr="005C7427">
        <w:t>s</w:t>
      </w:r>
      <w:r w:rsidR="003E18CA" w:rsidRPr="005C7427">
        <w:t xml:space="preserve"> </w:t>
      </w:r>
      <w:r w:rsidR="007E6E30" w:rsidRPr="005C7427">
        <w:t xml:space="preserve">a </w:t>
      </w:r>
      <w:r w:rsidR="003E18CA" w:rsidRPr="005C7427">
        <w:t xml:space="preserve">suitable condition for </w:t>
      </w:r>
      <w:r w:rsidR="00234597" w:rsidRPr="005C7427">
        <w:t>this</w:t>
      </w:r>
      <w:r w:rsidR="00AD75BB" w:rsidRPr="005C7427">
        <w:t xml:space="preserve"> solid state</w:t>
      </w:r>
      <w:r w:rsidR="003E18CA" w:rsidRPr="005C7427">
        <w:t xml:space="preserve"> </w:t>
      </w:r>
      <w:r w:rsidR="009E2632" w:rsidRPr="005C7427">
        <w:t>polymorph</w:t>
      </w:r>
      <w:r w:rsidR="00234597" w:rsidRPr="005C7427">
        <w:t>ic</w:t>
      </w:r>
      <w:r w:rsidR="009E2632" w:rsidRPr="005C7427">
        <w:t xml:space="preserve"> </w:t>
      </w:r>
      <w:r w:rsidR="00234597" w:rsidRPr="005C7427">
        <w:t>transition</w:t>
      </w:r>
      <w:r w:rsidR="00F17C9F" w:rsidRPr="005C7427">
        <w:t xml:space="preserve"> </w:t>
      </w:r>
      <w:r w:rsidR="006B701B" w:rsidRPr="005C7427">
        <w:fldChar w:fldCharType="begin" w:fldLock="1"/>
      </w:r>
      <w:r w:rsidR="00EC0259">
        <w:instrText>ADDIN CSL_CITATION {"citationItems":[{"id":"ITEM-1","itemData":{"DOI":"10.1002/9781118593882.ch2","ISBN":"9781118593882","abstract":"This chapter begins with a basic discussion of the thermodynamic stability of polymorphic forms and their transformation behavior. It discusses the polymorphic structures and transformation of fatty acids and acylglycerols. The chapter also discusses the polymorphic structures of the principal saturated and unsaturated fatty acids. Fatty acids are the main hydrophobic moieties of lipids present in biotissues and are also employed for multiple purposes in the food, pharmaceutical, and polymer industries. Monoacylglycerols (MAGs) and diacylglycerols (DAGs) are polar lipids that form crystals in lamellar structures in which glycerol groups connected side-by-side by hydrogen bonding are placed at the inner positions. The chapter further highlights crystal and molecular structures and polymorphic behavior by selecting triacylglycerols (TAG) representing saturated mono-acid and mixed-acid TAGs and saturated-unsaturated mixed-acid, with specific attention to the influence of fatty-acid moieties esterified at different glycerol carbons.","author":[{"dropping-particle":"","family":"Sato","given":"Kiyotaka","non-dropping-particle":"","parse-names":false,"suffix":""}],"container-title":"Crystallization of Lipids: Fundamentals and Applications in Food, Cosmetics and Pharmaceuticals","editor":[{"dropping-particle":"","family":"Sato","given":"Kiyotaka","non-dropping-particle":"","parse-names":false,"suffix":""}],"id":"ITEM-1","issued":{"date-parts":[["2018"]]},"page":"17-60","publisher":"Wiley Blackwell","publisher-place":"Hoboken, NJ","title":"Polymorphism of Lipid Crystals","type":"chapter"},"uris":["http://www.mendeley.com/documents/?uuid=b8e1a1aa-252a-4859-b7ed-8e9545e56c6b"]}],"mendeley":{"formattedCitation":"(Sato, 2018)","plainTextFormattedCitation":"(Sato, 2018)","previouslyFormattedCitation":"(Sato, 2018)"},"properties":{"noteIndex":0},"schema":"https://github.com/citation-style-language/schema/raw/master/csl-citation.json"}</w:instrText>
      </w:r>
      <w:r w:rsidR="006B701B" w:rsidRPr="005C7427">
        <w:fldChar w:fldCharType="separate"/>
      </w:r>
      <w:r w:rsidR="00F77119" w:rsidRPr="005C7427">
        <w:rPr>
          <w:noProof/>
        </w:rPr>
        <w:t>(Sato, 2018)</w:t>
      </w:r>
      <w:r w:rsidR="006B701B" w:rsidRPr="005C7427">
        <w:fldChar w:fldCharType="end"/>
      </w:r>
      <w:r w:rsidR="009E2632" w:rsidRPr="005C7427">
        <w:t>.</w:t>
      </w:r>
      <w:r w:rsidR="001C48BF" w:rsidRPr="005C7427">
        <w:t xml:space="preserve"> </w:t>
      </w:r>
      <w:r w:rsidR="007E6E30" w:rsidRPr="005C7427">
        <w:t>However</w:t>
      </w:r>
      <w:r w:rsidR="00DC0BE1" w:rsidRPr="005C7427">
        <w:t xml:space="preserve">, </w:t>
      </w:r>
      <w:r w:rsidR="00CF1B6D" w:rsidRPr="005C7427">
        <w:t>PLM</w:t>
      </w:r>
      <w:r w:rsidR="00A21B86" w:rsidRPr="005C7427">
        <w:t xml:space="preserve"> provide</w:t>
      </w:r>
      <w:r w:rsidR="00CF1B6D" w:rsidRPr="005C7427">
        <w:t>s</w:t>
      </w:r>
      <w:r w:rsidR="00A21B86" w:rsidRPr="005C7427">
        <w:t xml:space="preserve"> </w:t>
      </w:r>
      <w:r w:rsidR="00EC5044" w:rsidRPr="005C7427">
        <w:t>lower</w:t>
      </w:r>
      <w:r w:rsidR="00A21B86" w:rsidRPr="005C7427">
        <w:t xml:space="preserve"> resolution compared to SAXS and DSC</w:t>
      </w:r>
      <w:r w:rsidR="00CF1B6D" w:rsidRPr="005C7427">
        <w:t xml:space="preserve"> techniques, so that</w:t>
      </w:r>
      <w:r w:rsidR="0058015E" w:rsidRPr="005C7427">
        <w:t xml:space="preserve"> </w:t>
      </w:r>
      <w:r w:rsidR="000C4A3A" w:rsidRPr="005C7427">
        <w:t xml:space="preserve">some </w:t>
      </w:r>
      <w:r w:rsidR="004A03D1" w:rsidRPr="005C7427">
        <w:t xml:space="preserve">nano-scale changes </w:t>
      </w:r>
      <w:r w:rsidR="00A8371B" w:rsidRPr="005C7427">
        <w:t>(</w:t>
      </w:r>
      <w:r w:rsidR="000F7D7D" w:rsidRPr="005C7427">
        <w:t xml:space="preserve">for </w:t>
      </w:r>
      <w:r w:rsidR="008D6F30" w:rsidRPr="005C7427">
        <w:t>example</w:t>
      </w:r>
      <w:r w:rsidR="000F7D7D" w:rsidRPr="005C7427">
        <w:t>,</w:t>
      </w:r>
      <w:r w:rsidR="00A8371B" w:rsidRPr="005C7427">
        <w:t xml:space="preserve"> </w:t>
      </w:r>
      <w:r w:rsidR="008E180E" w:rsidRPr="005C7427">
        <w:rPr>
          <w:rFonts w:cstheme="minorHAnsi"/>
        </w:rPr>
        <w:t>α</w:t>
      </w:r>
      <w:r w:rsidR="008E180E" w:rsidRPr="005C7427">
        <w:t>-crystals</w:t>
      </w:r>
      <w:r w:rsidR="00A8371B" w:rsidRPr="005C7427">
        <w:t xml:space="preserve"> </w:t>
      </w:r>
      <w:r w:rsidR="008E180E" w:rsidRPr="005C7427">
        <w:t>melting</w:t>
      </w:r>
      <w:r w:rsidR="00503A72" w:rsidRPr="005C7427">
        <w:t xml:space="preserve"> and</w:t>
      </w:r>
      <w:r w:rsidR="008E180E" w:rsidRPr="005C7427">
        <w:t xml:space="preserve"> </w:t>
      </w:r>
      <w:r w:rsidR="008E180E" w:rsidRPr="005C7427">
        <w:rPr>
          <w:rFonts w:cstheme="minorHAnsi"/>
        </w:rPr>
        <w:t>β</w:t>
      </w:r>
      <w:r w:rsidR="008E180E" w:rsidRPr="005C7427">
        <w:t>’-crystals forming</w:t>
      </w:r>
      <w:r w:rsidR="00FB28CE" w:rsidRPr="005C7427">
        <w:t xml:space="preserve"> concomitantly</w:t>
      </w:r>
      <w:r w:rsidR="008E180E" w:rsidRPr="005C7427">
        <w:t xml:space="preserve">) </w:t>
      </w:r>
      <w:r w:rsidR="000C4A3A" w:rsidRPr="005C7427">
        <w:t>might not be visible</w:t>
      </w:r>
      <w:r w:rsidR="00941EE4" w:rsidRPr="005C7427">
        <w:t>.</w:t>
      </w:r>
      <w:r w:rsidR="00F84D4F" w:rsidRPr="005C7427">
        <w:t xml:space="preserve"> </w:t>
      </w:r>
      <w:r w:rsidR="00742692" w:rsidRPr="005C7427">
        <w:t xml:space="preserve">Finally, the third nucleation </w:t>
      </w:r>
      <w:r w:rsidR="004C3112" w:rsidRPr="005C7427">
        <w:t xml:space="preserve">event </w:t>
      </w:r>
      <w:r w:rsidR="00742692" w:rsidRPr="005C7427">
        <w:t xml:space="preserve">can be seen </w:t>
      </w:r>
      <w:r w:rsidR="00CD063C" w:rsidRPr="005C7427">
        <w:t xml:space="preserve">with the formation of </w:t>
      </w:r>
      <w:r w:rsidR="004C3112" w:rsidRPr="005C7427">
        <w:t>elongated</w:t>
      </w:r>
      <w:r w:rsidR="00CD063C" w:rsidRPr="005C7427">
        <w:t xml:space="preserve"> crystal</w:t>
      </w:r>
      <w:r w:rsidR="004C3112" w:rsidRPr="005C7427">
        <w:t xml:space="preserve"> </w:t>
      </w:r>
      <w:r w:rsidR="009D541D" w:rsidRPr="005C7427">
        <w:t>agglomerates</w:t>
      </w:r>
      <w:r w:rsidR="004C3112" w:rsidRPr="005C7427">
        <w:t>,</w:t>
      </w:r>
      <w:r w:rsidR="009D541D" w:rsidRPr="005C7427">
        <w:t xml:space="preserve"> which appear</w:t>
      </w:r>
      <w:r w:rsidR="00CD063C" w:rsidRPr="005C7427">
        <w:t>ed</w:t>
      </w:r>
      <w:r w:rsidR="009D541D" w:rsidRPr="005C7427">
        <w:t xml:space="preserve"> </w:t>
      </w:r>
      <w:r w:rsidR="00AE46D8" w:rsidRPr="005C7427">
        <w:t xml:space="preserve">at about 10 </w:t>
      </w:r>
      <w:r w:rsidR="00AE46D8" w:rsidRPr="005C7427">
        <w:rPr>
          <w:rFonts w:cstheme="minorHAnsi"/>
        </w:rPr>
        <w:t>°</w:t>
      </w:r>
      <w:r w:rsidR="00AE46D8" w:rsidRPr="005C7427">
        <w:t>C. Th</w:t>
      </w:r>
      <w:r w:rsidR="002D6AAB" w:rsidRPr="005C7427">
        <w:t xml:space="preserve">is event corresponds to the formation of </w:t>
      </w:r>
      <w:r w:rsidR="00CD063C" w:rsidRPr="005C7427">
        <w:t xml:space="preserve">the </w:t>
      </w:r>
      <w:r w:rsidR="002D6AAB" w:rsidRPr="005C7427">
        <w:rPr>
          <w:rFonts w:cstheme="minorHAnsi"/>
        </w:rPr>
        <w:t>β</w:t>
      </w:r>
      <w:r w:rsidR="002D6AAB" w:rsidRPr="005C7427">
        <w:t>’-</w:t>
      </w:r>
      <w:r w:rsidR="0090460A" w:rsidRPr="005C7427">
        <w:t>3</w:t>
      </w:r>
      <w:r w:rsidR="002D6AAB" w:rsidRPr="005C7427">
        <w:t>L</w:t>
      </w:r>
      <w:r w:rsidR="004C3112" w:rsidRPr="005C7427">
        <w:t xml:space="preserve"> polymorph</w:t>
      </w:r>
      <w:r w:rsidR="002D6AAB" w:rsidRPr="005C7427">
        <w:t>, which</w:t>
      </w:r>
      <w:r w:rsidR="00B712E0" w:rsidRPr="005C7427">
        <w:t xml:space="preserve"> </w:t>
      </w:r>
      <w:r w:rsidR="00CD063C" w:rsidRPr="005C7427">
        <w:t>wa</w:t>
      </w:r>
      <w:r w:rsidR="00B712E0" w:rsidRPr="005C7427">
        <w:t>s</w:t>
      </w:r>
      <w:r w:rsidR="002D6AAB" w:rsidRPr="005C7427">
        <w:t xml:space="preserve"> recorded at 11.8</w:t>
      </w:r>
      <w:r w:rsidR="00AD2C4B" w:rsidRPr="005C7427">
        <w:t xml:space="preserve"> </w:t>
      </w:r>
      <w:r w:rsidR="00AD2C4B" w:rsidRPr="005C7427">
        <w:rPr>
          <w:rFonts w:cstheme="minorHAnsi"/>
        </w:rPr>
        <w:t>°</w:t>
      </w:r>
      <w:r w:rsidR="00AD2C4B" w:rsidRPr="005C7427">
        <w:t xml:space="preserve">C in </w:t>
      </w:r>
      <w:r w:rsidR="00CD063C" w:rsidRPr="005C7427">
        <w:t xml:space="preserve">the </w:t>
      </w:r>
      <w:r w:rsidR="00AD2C4B" w:rsidRPr="005C7427">
        <w:t>DSC measurements (</w:t>
      </w:r>
      <w:r w:rsidR="00357EDF" w:rsidRPr="005C7427">
        <w:rPr>
          <w:b/>
          <w:bCs/>
        </w:rPr>
        <w:t>Table 2</w:t>
      </w:r>
      <w:r w:rsidR="00AD2C4B" w:rsidRPr="005C7427">
        <w:t>).</w:t>
      </w:r>
    </w:p>
    <w:p w14:paraId="75762193" w14:textId="77777777" w:rsidR="004635D2" w:rsidRPr="005C7427" w:rsidRDefault="004635D2" w:rsidP="00432146"/>
    <w:p w14:paraId="3954FC6F" w14:textId="71F01198" w:rsidR="004635D2" w:rsidRPr="005C7427" w:rsidRDefault="008C0F1A" w:rsidP="00432146">
      <w:pPr>
        <w:rPr>
          <w:b/>
          <w:bCs/>
        </w:rPr>
      </w:pPr>
      <w:r w:rsidRPr="005C7427">
        <w:rPr>
          <w:b/>
          <w:bCs/>
        </w:rPr>
        <w:t xml:space="preserve">4. Conclusion and </w:t>
      </w:r>
      <w:r w:rsidR="00FF7A20" w:rsidRPr="005C7427">
        <w:rPr>
          <w:b/>
          <w:bCs/>
        </w:rPr>
        <w:t>O</w:t>
      </w:r>
      <w:r w:rsidRPr="005C7427">
        <w:rPr>
          <w:b/>
          <w:bCs/>
        </w:rPr>
        <w:t>utlook</w:t>
      </w:r>
    </w:p>
    <w:p w14:paraId="2B6C1D1E" w14:textId="1A8F3CF2" w:rsidR="00690111" w:rsidRPr="005C7427" w:rsidRDefault="00076620">
      <w:pPr>
        <w:spacing w:line="312" w:lineRule="auto"/>
        <w:jc w:val="both"/>
      </w:pPr>
      <w:r w:rsidRPr="005C7427">
        <w:t>We</w:t>
      </w:r>
      <w:r w:rsidR="00F8544D" w:rsidRPr="005C7427">
        <w:t xml:space="preserve"> </w:t>
      </w:r>
      <w:r w:rsidR="00A26C96" w:rsidRPr="005C7427">
        <w:t xml:space="preserve">have </w:t>
      </w:r>
      <w:r w:rsidR="00574C8D" w:rsidRPr="005C7427">
        <w:t>shown</w:t>
      </w:r>
      <w:r w:rsidR="006A54BC" w:rsidRPr="005C7427">
        <w:t xml:space="preserve"> that 2L</w:t>
      </w:r>
      <w:r w:rsidR="007E6E30" w:rsidRPr="005C7427">
        <w:t>-</w:t>
      </w:r>
      <w:r w:rsidR="00921EF8" w:rsidRPr="005C7427">
        <w:t>stack</w:t>
      </w:r>
      <w:r w:rsidR="007E6E30" w:rsidRPr="005C7427">
        <w:t>ed</w:t>
      </w:r>
      <w:r w:rsidR="00921EF8" w:rsidRPr="005C7427">
        <w:t xml:space="preserve"> crystals are formed mainly </w:t>
      </w:r>
      <w:r w:rsidR="00886678" w:rsidRPr="005C7427">
        <w:t>in fra</w:t>
      </w:r>
      <w:r w:rsidR="00276AC9" w:rsidRPr="005C7427">
        <w:t>c</w:t>
      </w:r>
      <w:r w:rsidR="00886678" w:rsidRPr="005C7427">
        <w:t>tions rich in</w:t>
      </w:r>
      <w:r w:rsidR="00921EF8" w:rsidRPr="005C7427">
        <w:t xml:space="preserve"> </w:t>
      </w:r>
      <w:r w:rsidR="008C0F1A" w:rsidRPr="005C7427">
        <w:t>all</w:t>
      </w:r>
      <w:r w:rsidR="00921EF8" w:rsidRPr="005C7427">
        <w:t xml:space="preserve">-SFA </w:t>
      </w:r>
      <w:r w:rsidR="008C0F1A" w:rsidRPr="005C7427">
        <w:t xml:space="preserve">TAGs, </w:t>
      </w:r>
      <w:r w:rsidR="00207ED6" w:rsidRPr="005C7427">
        <w:t xml:space="preserve">whereas the 3L form is mainly </w:t>
      </w:r>
      <w:r w:rsidR="00886678" w:rsidRPr="005C7427">
        <w:t>related to the presence of</w:t>
      </w:r>
      <w:r w:rsidR="00207ED6" w:rsidRPr="005C7427">
        <w:t xml:space="preserve"> single and multi-UFA</w:t>
      </w:r>
      <w:r w:rsidR="008C0F1A" w:rsidRPr="005C7427">
        <w:t xml:space="preserve"> TAGs</w:t>
      </w:r>
      <w:r w:rsidR="00207ED6" w:rsidRPr="005C7427">
        <w:t>.</w:t>
      </w:r>
      <w:r w:rsidR="00921EF8" w:rsidRPr="005C7427">
        <w:t xml:space="preserve"> </w:t>
      </w:r>
      <w:r w:rsidR="00276AC9" w:rsidRPr="005C7427">
        <w:t>T</w:t>
      </w:r>
      <w:r w:rsidR="007B4A69" w:rsidRPr="005C7427">
        <w:t>he short-FA</w:t>
      </w:r>
      <w:r w:rsidR="001C751D" w:rsidRPr="005C7427">
        <w:t xml:space="preserve"> </w:t>
      </w:r>
      <w:r w:rsidR="00C36659" w:rsidRPr="005C7427">
        <w:t xml:space="preserve">TAGs </w:t>
      </w:r>
      <w:r w:rsidR="00886678" w:rsidRPr="005C7427">
        <w:t>are not easily incorporated in the solid crystals</w:t>
      </w:r>
      <w:r w:rsidR="000F7D90" w:rsidRPr="005C7427">
        <w:t xml:space="preserve"> and</w:t>
      </w:r>
      <w:r w:rsidR="00C36659" w:rsidRPr="005C7427">
        <w:t xml:space="preserve"> are </w:t>
      </w:r>
      <w:r w:rsidR="006C3ADB" w:rsidRPr="005C7427">
        <w:t>found in higher quantity in the liquid</w:t>
      </w:r>
      <w:r w:rsidR="008513B7" w:rsidRPr="005C7427">
        <w:t xml:space="preserve"> fraction</w:t>
      </w:r>
      <w:r w:rsidR="00824025" w:rsidRPr="005C7427">
        <w:t xml:space="preserve">. </w:t>
      </w:r>
      <w:r w:rsidR="00DB05B4" w:rsidRPr="005C7427">
        <w:t>Further</w:t>
      </w:r>
      <w:r w:rsidR="00221C07" w:rsidRPr="005C7427">
        <w:t>more</w:t>
      </w:r>
      <w:r w:rsidR="00824025" w:rsidRPr="005C7427">
        <w:t xml:space="preserve">, </w:t>
      </w:r>
      <w:r w:rsidR="00221C07" w:rsidRPr="005C7427">
        <w:t>th</w:t>
      </w:r>
      <w:r w:rsidR="007E6E30" w:rsidRPr="005C7427">
        <w:t>is</w:t>
      </w:r>
      <w:r w:rsidR="00221C07" w:rsidRPr="005C7427">
        <w:t xml:space="preserve"> type of TAGs</w:t>
      </w:r>
      <w:r w:rsidR="00824025" w:rsidRPr="005C7427">
        <w:t xml:space="preserve"> </w:t>
      </w:r>
      <w:r w:rsidRPr="005C7427">
        <w:t>do</w:t>
      </w:r>
      <w:r w:rsidR="007E6E30" w:rsidRPr="005C7427">
        <w:t>es</w:t>
      </w:r>
      <w:r w:rsidRPr="005C7427">
        <w:t xml:space="preserve"> </w:t>
      </w:r>
      <w:r w:rsidR="00221C07" w:rsidRPr="005C7427">
        <w:t>contribute to</w:t>
      </w:r>
      <w:r w:rsidR="00C124D3" w:rsidRPr="005C7427">
        <w:t xml:space="preserve"> delay</w:t>
      </w:r>
      <w:r w:rsidR="007B1801" w:rsidRPr="005C7427">
        <w:t>ed</w:t>
      </w:r>
      <w:r w:rsidR="00C124D3" w:rsidRPr="005C7427">
        <w:t xml:space="preserve"> polymorph</w:t>
      </w:r>
      <w:r w:rsidRPr="005C7427">
        <w:t>ic</w:t>
      </w:r>
      <w:r w:rsidR="00C124D3" w:rsidRPr="005C7427">
        <w:t xml:space="preserve"> transformation</w:t>
      </w:r>
      <w:r w:rsidRPr="005C7427">
        <w:t>s</w:t>
      </w:r>
      <w:r w:rsidR="00DB05B4" w:rsidRPr="005C7427">
        <w:t>.</w:t>
      </w:r>
      <w:r w:rsidRPr="005C7427">
        <w:t xml:space="preserve"> </w:t>
      </w:r>
      <w:r w:rsidR="00D15BD9" w:rsidRPr="005C7427">
        <w:t xml:space="preserve">In this study, we once more confirmed </w:t>
      </w:r>
      <w:r w:rsidR="00FB2233" w:rsidRPr="005C7427">
        <w:t xml:space="preserve">the main contribution of each </w:t>
      </w:r>
      <w:r w:rsidR="00427862" w:rsidRPr="005C7427">
        <w:t>TAG groups</w:t>
      </w:r>
      <w:r w:rsidR="00FB2233" w:rsidRPr="005C7427">
        <w:t xml:space="preserve"> to the </w:t>
      </w:r>
      <w:r w:rsidR="00AD7883" w:rsidRPr="005C7427">
        <w:t>different crystalline form</w:t>
      </w:r>
      <w:r w:rsidR="001C2B05" w:rsidRPr="005C7427">
        <w:t>s</w:t>
      </w:r>
      <w:r w:rsidR="00AD7883" w:rsidRPr="005C7427">
        <w:t xml:space="preserve"> in milk fat,</w:t>
      </w:r>
      <w:r w:rsidR="00B226CE" w:rsidRPr="005C7427">
        <w:t xml:space="preserve"> </w:t>
      </w:r>
      <w:r w:rsidR="00D15BD9" w:rsidRPr="005C7427">
        <w:t xml:space="preserve">and discussed </w:t>
      </w:r>
      <w:r w:rsidR="000718C6" w:rsidRPr="005C7427">
        <w:t xml:space="preserve">how they interact </w:t>
      </w:r>
      <w:r w:rsidR="00C133FE" w:rsidRPr="005C7427">
        <w:t xml:space="preserve">as a mixture </w:t>
      </w:r>
      <w:r w:rsidR="000718C6" w:rsidRPr="005C7427">
        <w:t>in determining the crystallisation kinetics</w:t>
      </w:r>
      <w:r w:rsidR="004C414E" w:rsidRPr="005C7427">
        <w:t xml:space="preserve">. </w:t>
      </w:r>
      <w:r w:rsidR="00D15BD9" w:rsidRPr="005C7427">
        <w:t>Here,</w:t>
      </w:r>
      <w:r w:rsidR="004C414E" w:rsidRPr="005C7427">
        <w:t xml:space="preserve"> </w:t>
      </w:r>
      <w:r w:rsidR="00221C07" w:rsidRPr="005C7427">
        <w:t xml:space="preserve">the </w:t>
      </w:r>
      <w:r w:rsidR="00CA4565" w:rsidRPr="005C7427">
        <w:t>TAG</w:t>
      </w:r>
      <w:r w:rsidR="00221C07" w:rsidRPr="005C7427">
        <w:t>s</w:t>
      </w:r>
      <w:r w:rsidR="00CA4565" w:rsidRPr="005C7427">
        <w:t xml:space="preserve"> </w:t>
      </w:r>
      <w:r w:rsidR="004C414E" w:rsidRPr="005C7427">
        <w:t>composition</w:t>
      </w:r>
      <w:r w:rsidR="00CA4565" w:rsidRPr="005C7427">
        <w:t xml:space="preserve"> or specifically the TAG group</w:t>
      </w:r>
      <w:r w:rsidR="007E6E30" w:rsidRPr="005C7427">
        <w:t>s</w:t>
      </w:r>
      <w:r w:rsidR="00CA4565" w:rsidRPr="005C7427">
        <w:t xml:space="preserve"> ratio</w:t>
      </w:r>
      <w:r w:rsidRPr="005C7427">
        <w:t>s</w:t>
      </w:r>
      <w:r w:rsidR="00CA4565" w:rsidRPr="005C7427">
        <w:t xml:space="preserve"> play </w:t>
      </w:r>
      <w:r w:rsidR="00886678" w:rsidRPr="005C7427">
        <w:t xml:space="preserve">a </w:t>
      </w:r>
      <w:r w:rsidR="008E5EE2" w:rsidRPr="005C7427">
        <w:t xml:space="preserve">significant role </w:t>
      </w:r>
      <w:r w:rsidR="00221C07" w:rsidRPr="005C7427">
        <w:t>in crystallization</w:t>
      </w:r>
      <w:r w:rsidR="008E5EE2" w:rsidRPr="005C7427">
        <w:t>.</w:t>
      </w:r>
      <w:r w:rsidR="00FF68E8" w:rsidRPr="005C7427">
        <w:t xml:space="preserve"> </w:t>
      </w:r>
      <w:r w:rsidR="00FF6A01" w:rsidRPr="005C7427">
        <w:t xml:space="preserve">For instance, </w:t>
      </w:r>
      <w:r w:rsidR="00C36659" w:rsidRPr="005C7427">
        <w:t xml:space="preserve">the </w:t>
      </w:r>
      <w:r w:rsidR="00FF6A01" w:rsidRPr="005C7427">
        <w:t xml:space="preserve">Stearin </w:t>
      </w:r>
      <w:r w:rsidR="00C36659" w:rsidRPr="005C7427">
        <w:t xml:space="preserve">fraction </w:t>
      </w:r>
      <w:r w:rsidR="008D0C06" w:rsidRPr="005C7427">
        <w:t>form</w:t>
      </w:r>
      <w:r w:rsidRPr="005C7427">
        <w:t>s</w:t>
      </w:r>
      <w:r w:rsidR="008D0C06" w:rsidRPr="005C7427">
        <w:t xml:space="preserve"> </w:t>
      </w:r>
      <w:r w:rsidR="00221C07" w:rsidRPr="005C7427">
        <w:t xml:space="preserve">the </w:t>
      </w:r>
      <w:r w:rsidR="008D0C06" w:rsidRPr="005C7427">
        <w:rPr>
          <w:rFonts w:cstheme="minorHAnsi"/>
        </w:rPr>
        <w:t>β</w:t>
      </w:r>
      <w:r w:rsidR="008D0C06" w:rsidRPr="005C7427">
        <w:t>’-polymorph during slow cooling</w:t>
      </w:r>
      <w:r w:rsidR="00886678" w:rsidRPr="005C7427">
        <w:t>,</w:t>
      </w:r>
      <w:r w:rsidR="008D0C06" w:rsidRPr="005C7427">
        <w:t xml:space="preserve"> due </w:t>
      </w:r>
      <w:r w:rsidR="00D15BD9" w:rsidRPr="005C7427">
        <w:t xml:space="preserve">a </w:t>
      </w:r>
      <w:r w:rsidR="00D15BD9" w:rsidRPr="005C7427">
        <w:lastRenderedPageBreak/>
        <w:t xml:space="preserve">relatively small </w:t>
      </w:r>
      <w:r w:rsidR="00876741" w:rsidRPr="005C7427">
        <w:t xml:space="preserve">proportion of short-FA </w:t>
      </w:r>
      <w:r w:rsidR="00C36659" w:rsidRPr="005C7427">
        <w:t xml:space="preserve">TAGs </w:t>
      </w:r>
      <w:r w:rsidR="00876741" w:rsidRPr="005C7427">
        <w:t xml:space="preserve">that </w:t>
      </w:r>
      <w:r w:rsidR="007E6E30" w:rsidRPr="005C7427">
        <w:t xml:space="preserve">can </w:t>
      </w:r>
      <w:r w:rsidRPr="005C7427">
        <w:t>impede</w:t>
      </w:r>
      <w:r w:rsidR="00876741" w:rsidRPr="005C7427">
        <w:t xml:space="preserve"> </w:t>
      </w:r>
      <w:r w:rsidR="00026C52" w:rsidRPr="005C7427">
        <w:t xml:space="preserve">the </w:t>
      </w:r>
      <w:r w:rsidR="004D3F3F" w:rsidRPr="005C7427">
        <w:rPr>
          <w:rFonts w:cstheme="minorHAnsi"/>
        </w:rPr>
        <w:t>α</w:t>
      </w:r>
      <w:r w:rsidR="004D3F3F" w:rsidRPr="005C7427">
        <w:t xml:space="preserve"> to </w:t>
      </w:r>
      <w:r w:rsidR="004D3F3F" w:rsidRPr="005C7427">
        <w:rPr>
          <w:rFonts w:cstheme="minorHAnsi"/>
        </w:rPr>
        <w:t>β</w:t>
      </w:r>
      <w:r w:rsidR="004D3F3F" w:rsidRPr="005C7427">
        <w:t>’ phase</w:t>
      </w:r>
      <w:r w:rsidR="0055178D" w:rsidRPr="005C7427">
        <w:t xml:space="preserve"> </w:t>
      </w:r>
      <w:r w:rsidR="00E53D2C" w:rsidRPr="005C7427">
        <w:t>transformation.</w:t>
      </w:r>
      <w:r w:rsidR="00D542C1" w:rsidRPr="005C7427">
        <w:t xml:space="preserve"> The opposite</w:t>
      </w:r>
      <w:r w:rsidR="00C36659" w:rsidRPr="005C7427">
        <w:t xml:space="preserve"> effect</w:t>
      </w:r>
      <w:r w:rsidR="00D542C1" w:rsidRPr="005C7427">
        <w:t xml:space="preserve"> </w:t>
      </w:r>
      <w:r w:rsidR="001E638B" w:rsidRPr="005C7427">
        <w:t xml:space="preserve">applies to </w:t>
      </w:r>
      <w:r w:rsidR="00C36659" w:rsidRPr="005C7427">
        <w:t xml:space="preserve">the </w:t>
      </w:r>
      <w:r w:rsidR="001E638B" w:rsidRPr="005C7427">
        <w:t>Olein</w:t>
      </w:r>
      <w:r w:rsidR="00C36659" w:rsidRPr="005C7427">
        <w:t xml:space="preserve"> fraction</w:t>
      </w:r>
      <w:r w:rsidR="00221C07" w:rsidRPr="005C7427">
        <w:t>,</w:t>
      </w:r>
      <w:r w:rsidR="001E638B" w:rsidRPr="005C7427">
        <w:t xml:space="preserve"> which </w:t>
      </w:r>
      <w:r w:rsidR="00A45219" w:rsidRPr="005C7427">
        <w:t xml:space="preserve">is </w:t>
      </w:r>
      <w:r w:rsidR="001E638B" w:rsidRPr="005C7427">
        <w:t xml:space="preserve">unable to form </w:t>
      </w:r>
      <w:r w:rsidR="00D15BD9" w:rsidRPr="005C7427">
        <w:t xml:space="preserve">the </w:t>
      </w:r>
      <w:r w:rsidR="001E638B" w:rsidRPr="005C7427">
        <w:rPr>
          <w:rFonts w:cstheme="minorHAnsi"/>
        </w:rPr>
        <w:t>β</w:t>
      </w:r>
      <w:r w:rsidR="001E638B" w:rsidRPr="005C7427">
        <w:t xml:space="preserve">’ </w:t>
      </w:r>
      <w:r w:rsidRPr="005C7427">
        <w:t xml:space="preserve">phase </w:t>
      </w:r>
      <w:r w:rsidR="00C36659" w:rsidRPr="005C7427">
        <w:t xml:space="preserve">under </w:t>
      </w:r>
      <w:r w:rsidR="001E638B" w:rsidRPr="005C7427">
        <w:t xml:space="preserve">the given </w:t>
      </w:r>
      <w:r w:rsidRPr="005C7427">
        <w:t xml:space="preserve">experimental </w:t>
      </w:r>
      <w:r w:rsidR="00A45219" w:rsidRPr="005C7427">
        <w:t>conditions</w:t>
      </w:r>
      <w:r w:rsidR="00C36659" w:rsidRPr="005C7427">
        <w:t>,</w:t>
      </w:r>
      <w:r w:rsidR="00D728B0" w:rsidRPr="005C7427">
        <w:t xml:space="preserve"> because </w:t>
      </w:r>
      <w:r w:rsidR="00221C07" w:rsidRPr="005C7427">
        <w:t xml:space="preserve">of </w:t>
      </w:r>
      <w:r w:rsidR="00C36659" w:rsidRPr="005C7427">
        <w:t xml:space="preserve">its </w:t>
      </w:r>
      <w:r w:rsidR="00D728B0" w:rsidRPr="005C7427">
        <w:t>higher content of short-FA</w:t>
      </w:r>
      <w:r w:rsidR="00C36659" w:rsidRPr="005C7427">
        <w:t xml:space="preserve"> TAGs</w:t>
      </w:r>
      <w:r w:rsidR="00D728B0" w:rsidRPr="005C7427">
        <w:t>.</w:t>
      </w:r>
      <w:r w:rsidR="00690111" w:rsidRPr="005C7427">
        <w:t xml:space="preserve"> </w:t>
      </w:r>
      <w:r w:rsidR="008746AC" w:rsidRPr="005C7427">
        <w:t xml:space="preserve">However, </w:t>
      </w:r>
      <w:r w:rsidR="006A01C9" w:rsidRPr="005C7427">
        <w:t xml:space="preserve">the </w:t>
      </w:r>
      <w:r w:rsidR="00713E60" w:rsidRPr="005C7427">
        <w:t xml:space="preserve">crystallisation </w:t>
      </w:r>
      <w:r w:rsidR="006A01C9" w:rsidRPr="005C7427">
        <w:t>kinetics</w:t>
      </w:r>
      <w:r w:rsidR="00DB1FBD" w:rsidRPr="005C7427">
        <w:t xml:space="preserve"> of </w:t>
      </w:r>
      <w:r w:rsidR="00C36659" w:rsidRPr="005C7427">
        <w:t xml:space="preserve">the </w:t>
      </w:r>
      <w:r w:rsidR="00DB1FBD" w:rsidRPr="005C7427">
        <w:t>Whole</w:t>
      </w:r>
      <w:r w:rsidR="00C36659" w:rsidRPr="005C7427">
        <w:t xml:space="preserve"> F</w:t>
      </w:r>
      <w:r w:rsidR="00DB1FBD" w:rsidRPr="005C7427">
        <w:t>at and Mid</w:t>
      </w:r>
      <w:r w:rsidR="00C36659" w:rsidRPr="005C7427">
        <w:t xml:space="preserve"> f</w:t>
      </w:r>
      <w:r w:rsidR="00DB1FBD" w:rsidRPr="005C7427">
        <w:t>raction</w:t>
      </w:r>
      <w:r w:rsidR="006A01C9" w:rsidRPr="005C7427">
        <w:t xml:space="preserve"> </w:t>
      </w:r>
      <w:r w:rsidR="00C36659" w:rsidRPr="005C7427">
        <w:t xml:space="preserve">samples behave </w:t>
      </w:r>
      <w:r w:rsidR="006A01C9" w:rsidRPr="005C7427">
        <w:t>very</w:t>
      </w:r>
      <w:r w:rsidR="00713E60" w:rsidRPr="005C7427">
        <w:t xml:space="preserve"> similar</w:t>
      </w:r>
      <w:r w:rsidR="00886678" w:rsidRPr="005C7427">
        <w:t>ly</w:t>
      </w:r>
      <w:r w:rsidR="006A01C9" w:rsidRPr="005C7427">
        <w:t xml:space="preserve"> despite some compositional differences</w:t>
      </w:r>
      <w:r w:rsidR="000F3822" w:rsidRPr="005C7427">
        <w:t xml:space="preserve">. This </w:t>
      </w:r>
      <w:r w:rsidR="00B875CD" w:rsidRPr="005C7427">
        <w:t xml:space="preserve">suggests </w:t>
      </w:r>
      <w:r w:rsidR="000F3822" w:rsidRPr="005C7427">
        <w:t>that</w:t>
      </w:r>
      <w:r w:rsidR="00EA51C7" w:rsidRPr="005C7427">
        <w:t xml:space="preserve"> </w:t>
      </w:r>
      <w:r w:rsidR="00C36659" w:rsidRPr="005C7427">
        <w:t xml:space="preserve">in order </w:t>
      </w:r>
      <w:r w:rsidR="00EA51C7" w:rsidRPr="005C7427">
        <w:t xml:space="preserve">to induce </w:t>
      </w:r>
      <w:r w:rsidR="00221C07" w:rsidRPr="005C7427">
        <w:t xml:space="preserve">a significant </w:t>
      </w:r>
      <w:r w:rsidR="00C36659" w:rsidRPr="005C7427">
        <w:t>change in</w:t>
      </w:r>
      <w:r w:rsidR="00221C07" w:rsidRPr="005C7427">
        <w:t xml:space="preserve"> </w:t>
      </w:r>
      <w:r w:rsidR="00886678" w:rsidRPr="005C7427">
        <w:t xml:space="preserve">the </w:t>
      </w:r>
      <w:r w:rsidR="00221C07" w:rsidRPr="005C7427">
        <w:t>kinetics of polymorphic transformations</w:t>
      </w:r>
      <w:r w:rsidR="00390F24" w:rsidRPr="005C7427">
        <w:t xml:space="preserve">, compositional </w:t>
      </w:r>
      <w:r w:rsidR="00C36659" w:rsidRPr="005C7427">
        <w:t>differences need to be</w:t>
      </w:r>
      <w:r w:rsidR="00390F24" w:rsidRPr="005C7427">
        <w:t xml:space="preserve"> quite significant</w:t>
      </w:r>
      <w:r w:rsidR="00221C07" w:rsidRPr="005C7427">
        <w:t xml:space="preserve">, </w:t>
      </w:r>
      <w:r w:rsidR="00C36659" w:rsidRPr="005C7427">
        <w:t xml:space="preserve">as given </w:t>
      </w:r>
      <w:r w:rsidRPr="005C7427">
        <w:t>in</w:t>
      </w:r>
      <w:r w:rsidR="00C36659" w:rsidRPr="005C7427">
        <w:t xml:space="preserve"> the </w:t>
      </w:r>
      <w:r w:rsidR="009C4628" w:rsidRPr="005C7427">
        <w:t>Stearin</w:t>
      </w:r>
      <w:r w:rsidR="00DE2E3B" w:rsidRPr="005C7427">
        <w:t xml:space="preserve"> and Olein</w:t>
      </w:r>
      <w:r w:rsidR="00C36659" w:rsidRPr="005C7427">
        <w:t xml:space="preserve"> fractions</w:t>
      </w:r>
      <w:r w:rsidR="00DE2E3B" w:rsidRPr="005C7427">
        <w:t>.</w:t>
      </w:r>
    </w:p>
    <w:p w14:paraId="1184474A" w14:textId="6B5175A9" w:rsidR="00C8103B" w:rsidRPr="005C7427" w:rsidRDefault="00A25CDE" w:rsidP="00690111">
      <w:pPr>
        <w:spacing w:line="312" w:lineRule="auto"/>
        <w:jc w:val="both"/>
      </w:pPr>
      <w:r w:rsidRPr="005C7427">
        <w:t xml:space="preserve">With respect to future TAGs composition design-focussed studies, </w:t>
      </w:r>
      <w:r w:rsidR="00F72148" w:rsidRPr="005C7427">
        <w:t>Bayard et al</w:t>
      </w:r>
      <w:r w:rsidR="00AB183A" w:rsidRPr="005C7427">
        <w:t>.</w:t>
      </w:r>
      <w:r w:rsidR="00F0635B" w:rsidRPr="005C7427">
        <w:t xml:space="preserve"> </w:t>
      </w:r>
      <w:r w:rsidR="00186B21" w:rsidRPr="005C7427">
        <w:fldChar w:fldCharType="begin" w:fldLock="1"/>
      </w:r>
      <w:r w:rsidR="00C41104">
        <w:instrText>ADDIN CSL_CITATION {"citationItems":[{"id":"ITEM-1","itemData":{"DOI":"10.1016/j.foodchem.2021.130533","ISSN":"03088146","PMID":"34274704","abstract":"We performed a multiscale study to understand the impact of pure exogenous compounds at low concentration on the crystallization of triacylglycerols (TAGs) in anhydrous milk fat (AMF). We selected butyric acid, an inhibitor of crystallization, and palmitic acid, a promotor, to investigate the influence of the chain length. Tripalmitin was also used as a promotor to assess the impact of fatty acid esterification. Melted blends containing the additives (1 wt%) were quenched at 25 °C. X-ray scattering data showed that AMF TAGs crystallized directly in the β’-2L form. The presence of additives did not modify the nanostructure of TAG crystals. However, they significantly altered the microstructure of AMF, as revealed by polarized light microscopy and rheology. This study emphasizes the interest of a multiscale approach to gain knowledge about the behavior of complex fat blends and of the use of modulators at low concentration to monitor their textural properties.","author":[{"dropping-particle":"","family":"Bayard","given":"Mathilde","non-dropping-particle":"","parse-names":false,"suffix":""},{"dropping-particle":"","family":"Kauffmann","given":"Brice","non-dropping-particle":"","parse-names":false,"suffix":""},{"dropping-particle":"","family":"Vauvre","given":"Jean-Michaël","non-dropping-particle":"","parse-names":false,"suffix":""},{"dropping-particle":"","family":"Leal-Calderon","given":"Fernando","non-dropping-particle":"","parse-names":false,"suffix":""},{"dropping-particle":"","family":"Cansell","given":"Maud","non-dropping-particle":"","parse-names":false,"suffix":""}],"container-title":"Food Chemistry","id":"ITEM-1","issue":"June 2021","issued":{"date-parts":[["2022","1","1"]]},"page":"130533","publisher":"Elsevier","title":"Isothermal crystallization of anhydrous milk fat in presence of free fatty acids and their esters: From nanostructure to textural properties","type":"article-journal","volume":"366"},"uris":["http://www.mendeley.com/documents/?uuid=a02c0671-2782-4385-8f48-44f486ba3131"]}],"mendeley":{"formattedCitation":"(Bayard et al., 2022)","manualFormatting":"(2022)","plainTextFormattedCitation":"(Bayard et al., 2022)","previouslyFormattedCitation":"(Bayard et al., 2022)"},"properties":{"noteIndex":0},"schema":"https://github.com/citation-style-language/schema/raw/master/csl-citation.json"}</w:instrText>
      </w:r>
      <w:r w:rsidR="00186B21" w:rsidRPr="005C7427">
        <w:fldChar w:fldCharType="separate"/>
      </w:r>
      <w:r w:rsidR="00F77119" w:rsidRPr="005C7427">
        <w:rPr>
          <w:noProof/>
        </w:rPr>
        <w:t>(2022)</w:t>
      </w:r>
      <w:r w:rsidR="00186B21" w:rsidRPr="005C7427">
        <w:fldChar w:fldCharType="end"/>
      </w:r>
      <w:r w:rsidR="00AB183A" w:rsidRPr="005C7427">
        <w:t xml:space="preserve"> </w:t>
      </w:r>
      <w:r w:rsidR="00221C07" w:rsidRPr="005C7427">
        <w:t xml:space="preserve">found </w:t>
      </w:r>
      <w:r w:rsidR="00AB183A" w:rsidRPr="005C7427">
        <w:t xml:space="preserve">that the addition of </w:t>
      </w:r>
      <w:r w:rsidR="00246F3F" w:rsidRPr="005C7427">
        <w:t xml:space="preserve">1% tristearin </w:t>
      </w:r>
      <w:r w:rsidR="00886678" w:rsidRPr="005C7427">
        <w:t xml:space="preserve">had </w:t>
      </w:r>
      <w:r w:rsidR="00246F3F" w:rsidRPr="005C7427">
        <w:t xml:space="preserve">little effect </w:t>
      </w:r>
      <w:r w:rsidR="008746AC" w:rsidRPr="005C7427">
        <w:t xml:space="preserve">to the nanostructure of milk fat crystals. </w:t>
      </w:r>
      <w:r w:rsidR="00731F49" w:rsidRPr="005C7427">
        <w:t xml:space="preserve">In contradiction, our </w:t>
      </w:r>
      <w:r w:rsidR="005A6E53" w:rsidRPr="005C7427">
        <w:t>past study</w:t>
      </w:r>
      <w:r w:rsidR="00F0635B" w:rsidRPr="005C7427">
        <w:t xml:space="preserve"> </w:t>
      </w:r>
      <w:r w:rsidR="00E6221F" w:rsidRPr="005C7427">
        <w:fldChar w:fldCharType="begin" w:fldLock="1"/>
      </w:r>
      <w:r w:rsidR="00924625" w:rsidRPr="005C7427">
        <w:instrText>ADDIN CSL_CITATION {"citationItems":[{"id":"ITEM-1","itemData":{"DOI":"10.1021/acs.cgd.0c01543","ISSN":"15287505","abstract":"A full comprehension of milk fat crystallization is important for the structural development of dairy products such as butter, ice cream, and cheese. The influence of triacylglycerol (TAG) composition on the dynamic of milk fat crystallization and the nanostructure of the formed crystals was investigated using two chemically different types of milk fat, namely buffalo and cow milk fats (BMF; CMF). The TAG composition was determined using liquid chromatography and mass spectrophotometry (LCMS), whereas differential scanning calorimetry (DSC), small- and wide-angle X-ray scattering (SAXS and WAXS), and polarized light microscopy (PLM) were used to characterize the crystallization behavior of the two milk fats. A total of 37 TAG species were identified in both BMF and CMF, but in different proportions. In particular, BMF was found to have a higher amount of low-molecular-weight TAGs in comparison to CMF. This difference in chemical composition explains the different kinetics of polymorphic transformation in the two samples. Specifically, it clarifies the delay in the nucleation of the β′-polymorph in BMF in comparison to CMF. BMF also showed a higher nucleation rate due to its higher proportion of saturated TAGs and higher melting range. Finally, this work presents a novel interpretation of the mechanism of formation of the β-polymorph (53 Å), which has recently become the subject of a vivid debate in milk fat crystallization studies.","author":[{"dropping-particle":"","family":"Pratama","given":"Yoga","non-dropping-particle":"","parse-names":false,"suffix":""},{"dropping-particle":"","family":"Simone","given":"Elena","non-dropping-particle":"","parse-names":false,"suffix":""},{"dropping-particle":"","family":"Rappolt","given":"Michael","non-dropping-particle":"","parse-names":false,"suffix":""}],"container-title":"Crystal Growth and Design","id":"ITEM-1","issue":"4","issued":{"date-parts":[["2021","4","7"]]},"page":"2113-2127","publisher":"American Chemical Society","title":"The Unique Crystallization Behavior of Buffalo Milk Fat","type":"article-journal","volume":"21"},"uris":["http://www.mendeley.com/documents/?uuid=e572cc1c-0d07-405e-b115-3a1e2fe96bf6"]}],"mendeley":{"formattedCitation":"(Pratama et al., 2021)","plainTextFormattedCitation":"(Pratama et al., 2021)","previouslyFormattedCitation":"(Pratama et al., 2021)"},"properties":{"noteIndex":0},"schema":"https://github.com/citation-style-language/schema/raw/master/csl-citation.json"}</w:instrText>
      </w:r>
      <w:r w:rsidR="00E6221F" w:rsidRPr="005C7427">
        <w:fldChar w:fldCharType="separate"/>
      </w:r>
      <w:r w:rsidR="00F77119" w:rsidRPr="005C7427">
        <w:rPr>
          <w:noProof/>
        </w:rPr>
        <w:t>(Pratama et al., 2021)</w:t>
      </w:r>
      <w:r w:rsidR="00E6221F" w:rsidRPr="005C7427">
        <w:fldChar w:fldCharType="end"/>
      </w:r>
      <w:r w:rsidR="005A6E53" w:rsidRPr="005C7427">
        <w:t xml:space="preserve"> found that TAG</w:t>
      </w:r>
      <w:r w:rsidR="00221C07" w:rsidRPr="005C7427">
        <w:t>s</w:t>
      </w:r>
      <w:r w:rsidR="005A6E53" w:rsidRPr="005C7427">
        <w:t xml:space="preserve"> </w:t>
      </w:r>
      <w:r w:rsidR="00BE1A2F" w:rsidRPr="005C7427">
        <w:t xml:space="preserve">composition </w:t>
      </w:r>
      <w:r w:rsidR="005A6E53" w:rsidRPr="005C7427">
        <w:t xml:space="preserve">differences in </w:t>
      </w:r>
      <w:r w:rsidR="00BE1A2F" w:rsidRPr="005C7427">
        <w:t>buffalo and cow milk fat</w:t>
      </w:r>
      <w:r w:rsidR="00690111" w:rsidRPr="005C7427">
        <w:t xml:space="preserve">, </w:t>
      </w:r>
      <w:r w:rsidR="00A05422" w:rsidRPr="005C7427">
        <w:t xml:space="preserve">albeit not as </w:t>
      </w:r>
      <w:r w:rsidR="00690111" w:rsidRPr="005C7427">
        <w:t>substantial</w:t>
      </w:r>
      <w:r w:rsidR="00A05422" w:rsidRPr="005C7427">
        <w:t xml:space="preserve"> as </w:t>
      </w:r>
      <w:r w:rsidR="00C36659" w:rsidRPr="005C7427">
        <w:t xml:space="preserve">the </w:t>
      </w:r>
      <w:r w:rsidR="00EF5A33" w:rsidRPr="005C7427">
        <w:t xml:space="preserve">Stearin and Olein </w:t>
      </w:r>
      <w:r w:rsidR="00C36659" w:rsidRPr="005C7427">
        <w:t>fractions with respect to the Mid fraction</w:t>
      </w:r>
      <w:r w:rsidR="00EF5A33" w:rsidRPr="005C7427">
        <w:t xml:space="preserve"> </w:t>
      </w:r>
      <w:r w:rsidR="00C36659" w:rsidRPr="005C7427">
        <w:t>or Whole Fat</w:t>
      </w:r>
      <w:r w:rsidR="00076620" w:rsidRPr="005C7427">
        <w:t xml:space="preserve"> s</w:t>
      </w:r>
      <w:r w:rsidR="007145A5" w:rsidRPr="005C7427">
        <w:t>a</w:t>
      </w:r>
      <w:r w:rsidR="00076620" w:rsidRPr="005C7427">
        <w:t>mple</w:t>
      </w:r>
      <w:r w:rsidR="00690111" w:rsidRPr="005C7427">
        <w:t>,</w:t>
      </w:r>
      <w:r w:rsidR="00EF5A33" w:rsidRPr="005C7427">
        <w:t xml:space="preserve"> are </w:t>
      </w:r>
      <w:r w:rsidR="00690111" w:rsidRPr="005C7427">
        <w:t xml:space="preserve">sufficient </w:t>
      </w:r>
      <w:r w:rsidR="00EF5A33" w:rsidRPr="005C7427">
        <w:t xml:space="preserve">to induce </w:t>
      </w:r>
      <w:r w:rsidR="00AC70AC" w:rsidRPr="005C7427">
        <w:t xml:space="preserve">a </w:t>
      </w:r>
      <w:r w:rsidR="00D94EF1" w:rsidRPr="005C7427">
        <w:t>difference</w:t>
      </w:r>
      <w:r w:rsidR="00221C07" w:rsidRPr="005C7427">
        <w:t xml:space="preserve"> in the type and ratio of different polymorphs</w:t>
      </w:r>
      <w:r w:rsidR="00D94EF1" w:rsidRPr="005C7427">
        <w:t xml:space="preserve"> </w:t>
      </w:r>
      <w:r w:rsidR="00AC70AC" w:rsidRPr="005C7427">
        <w:t xml:space="preserve">at the end of </w:t>
      </w:r>
      <w:r w:rsidR="00221C07" w:rsidRPr="005C7427">
        <w:t xml:space="preserve">a </w:t>
      </w:r>
      <w:r w:rsidR="00E47611" w:rsidRPr="005C7427">
        <w:t>slow cooling pro</w:t>
      </w:r>
      <w:r w:rsidR="00221C07" w:rsidRPr="005C7427">
        <w:t>file</w:t>
      </w:r>
      <w:r w:rsidR="00E47611" w:rsidRPr="005C7427">
        <w:t>.</w:t>
      </w:r>
      <w:r w:rsidR="00881E0E" w:rsidRPr="005C7427">
        <w:t xml:space="preserve"> </w:t>
      </w:r>
      <w:r w:rsidR="00C63A2C" w:rsidRPr="005C7427">
        <w:t>No</w:t>
      </w:r>
      <w:r w:rsidR="00E309A1" w:rsidRPr="005C7427">
        <w:t>netheless</w:t>
      </w:r>
      <w:r w:rsidR="006D122E" w:rsidRPr="005C7427">
        <w:t>, d</w:t>
      </w:r>
      <w:r w:rsidR="00F802D3" w:rsidRPr="005C7427">
        <w:t xml:space="preserve">ue to the complexity of milk fat TAGs, it is virtually impossible to mimic </w:t>
      </w:r>
      <w:r w:rsidR="00886678" w:rsidRPr="005C7427">
        <w:t>changes in its</w:t>
      </w:r>
      <w:r w:rsidR="00F802D3" w:rsidRPr="005C7427">
        <w:t xml:space="preserve"> composition</w:t>
      </w:r>
      <w:r w:rsidR="009568B1" w:rsidRPr="005C7427">
        <w:t xml:space="preserve"> using a model system</w:t>
      </w:r>
      <w:r w:rsidR="00690111" w:rsidRPr="005C7427">
        <w:t xml:space="preserve"> approach</w:t>
      </w:r>
      <w:r w:rsidR="00221C07" w:rsidRPr="005C7427">
        <w:t>,</w:t>
      </w:r>
      <w:r w:rsidR="009568B1" w:rsidRPr="005C7427">
        <w:t xml:space="preserve"> </w:t>
      </w:r>
      <w:r w:rsidRPr="005C7427">
        <w:t>as for</w:t>
      </w:r>
      <w:r w:rsidR="009568B1" w:rsidRPr="005C7427">
        <w:t xml:space="preserve"> cocoa butter</w:t>
      </w:r>
      <w:r w:rsidR="00C25DDF" w:rsidRPr="005C7427">
        <w:t xml:space="preserve"> with its three main TAGs</w:t>
      </w:r>
      <w:r w:rsidRPr="005C7427">
        <w:t xml:space="preserve"> only</w:t>
      </w:r>
      <w:r w:rsidR="00F0635B" w:rsidRPr="005C7427">
        <w:t xml:space="preserve"> </w:t>
      </w:r>
      <w:r w:rsidR="00CB349D" w:rsidRPr="005C7427">
        <w:fldChar w:fldCharType="begin" w:fldLock="1"/>
      </w:r>
      <w:r w:rsidR="00EC0259">
        <w:instrText>ADDIN CSL_CITATION {"citationItems":[{"id":"ITEM-1","itemData":{"DOI":"10.1146/annurev-food-070620-022551","ISSN":"19411421","PMID":"33467907","abstract":"Cocoa butter displays complex crystallization behavior and six crystal polymorphic forms. Although the crystal structure of cocoa butter has been studied extensively, the molecular interactions between cocoa butter triacylglycerols in relation to polymorphic transformations from metastable forms (forms III and IV) to stable crystal forms (forms V and VI) remain largely unknown. In this review, the triclinic polymorphism and melting profiles of the major triacylglycerols in cocoa buttermdashPOP, POS, and SOSmdashare reviewed, and their binary and ternary phase behaviors in metastable (pseudobetaprime) and stable (betabinf2einf) crystal forms are discussed. We also attempt to clarify how the transformation of cocoa butter from form IV to V, as a critical step in the tempering of chocolate, is controlled by POS interactions with both POP and SOS. Moreover, we show how the crystal forms V and VI of cocoa butter are templated by crystal forms betabinf3einf and betabinf1einf of POS, respectively.","author":[{"dropping-particle":"","family":"Ghazani","given":"Saeed M.","non-dropping-particle":"","parse-names":false,"suffix":""},{"dropping-particle":"","family":"Marangoni","given":"Alejandro G.","non-dropping-particle":"","parse-names":false,"suffix":""}],"container-title":"Annual Review of Food Science and Technology","id":"ITEM-1","issued":{"date-parts":[["2021","3","26"]]},"page":"567-590","publisher":"Annual Reviews","title":"Molecular Origins of Polymorphism in Cocoa Butter","type":"article-journal","volume":"12"},"uris":["http://www.mendeley.com/documents/?uuid=4015368a-4b1e-33f0-8b94-9ff136601423"]}],"mendeley":{"formattedCitation":"(Ghazani &amp; Marangoni, 2021)","plainTextFormattedCitation":"(Ghazani &amp; Marangoni, 2021)","previouslyFormattedCitation":"(Ghazani &amp; Marangoni, 2021)"},"properties":{"noteIndex":0},"schema":"https://github.com/citation-style-language/schema/raw/master/csl-citation.json"}</w:instrText>
      </w:r>
      <w:r w:rsidR="00CB349D" w:rsidRPr="005C7427">
        <w:fldChar w:fldCharType="separate"/>
      </w:r>
      <w:r w:rsidR="009B1ACB" w:rsidRPr="005C7427">
        <w:rPr>
          <w:noProof/>
        </w:rPr>
        <w:t>(Ghazani &amp; Marangoni, 2021)</w:t>
      </w:r>
      <w:r w:rsidR="00CB349D" w:rsidRPr="005C7427">
        <w:fldChar w:fldCharType="end"/>
      </w:r>
      <w:r w:rsidR="00F76012" w:rsidRPr="005C7427">
        <w:t>. The use of actual fat or fat fraction</w:t>
      </w:r>
      <w:r w:rsidR="00886678" w:rsidRPr="005C7427">
        <w:t>s</w:t>
      </w:r>
      <w:r w:rsidR="00F76012" w:rsidRPr="005C7427">
        <w:t xml:space="preserve"> </w:t>
      </w:r>
      <w:r w:rsidR="00690111" w:rsidRPr="005C7427">
        <w:t xml:space="preserve">is </w:t>
      </w:r>
      <w:r w:rsidR="00F76012" w:rsidRPr="005C7427">
        <w:t xml:space="preserve">thus </w:t>
      </w:r>
      <w:r w:rsidRPr="005C7427">
        <w:t xml:space="preserve">the only practical </w:t>
      </w:r>
      <w:r w:rsidR="00AF46EA" w:rsidRPr="005C7427">
        <w:t>option</w:t>
      </w:r>
      <w:r w:rsidR="00690111" w:rsidRPr="005C7427">
        <w:t xml:space="preserve"> for fine-tuning the crystallisation behaviour of milk fat</w:t>
      </w:r>
      <w:r w:rsidR="00886678" w:rsidRPr="005C7427">
        <w:t xml:space="preserve"> products</w:t>
      </w:r>
      <w:r w:rsidR="00B113E7" w:rsidRPr="005C7427">
        <w:t xml:space="preserve">. </w:t>
      </w:r>
      <w:r w:rsidR="00B8728A" w:rsidRPr="005C7427">
        <w:t xml:space="preserve">For this purpose, we argue that </w:t>
      </w:r>
      <w:r w:rsidR="00FC1A31" w:rsidRPr="005C7427">
        <w:t xml:space="preserve">a robust and accurate compositional analysis technique </w:t>
      </w:r>
      <w:r w:rsidR="000301A6" w:rsidRPr="005C7427">
        <w:t xml:space="preserve">is very important. </w:t>
      </w:r>
      <w:r w:rsidR="00690111" w:rsidRPr="005C7427">
        <w:t>To date</w:t>
      </w:r>
      <w:r w:rsidR="000301A6" w:rsidRPr="005C7427">
        <w:t xml:space="preserve"> many chromatographic</w:t>
      </w:r>
      <w:r w:rsidR="00690111" w:rsidRPr="005C7427">
        <w:t xml:space="preserve"> studies</w:t>
      </w:r>
      <w:r w:rsidR="00BD3328" w:rsidRPr="005C7427">
        <w:t xml:space="preserve"> </w:t>
      </w:r>
      <w:r w:rsidR="00690111" w:rsidRPr="005C7427">
        <w:t>published</w:t>
      </w:r>
      <w:r w:rsidR="000301A6" w:rsidRPr="005C7427">
        <w:t xml:space="preserve"> </w:t>
      </w:r>
      <w:r w:rsidR="00690111" w:rsidRPr="005C7427">
        <w:t>on the</w:t>
      </w:r>
      <w:r w:rsidR="000301A6" w:rsidRPr="005C7427">
        <w:t xml:space="preserve"> milk fat TAGs</w:t>
      </w:r>
      <w:r w:rsidR="004329B2" w:rsidRPr="005C7427">
        <w:t xml:space="preserve"> composition</w:t>
      </w:r>
      <w:r w:rsidR="000301A6" w:rsidRPr="005C7427">
        <w:t>,</w:t>
      </w:r>
      <w:r w:rsidR="00F0635B" w:rsidRPr="005C7427">
        <w:t xml:space="preserve"> </w:t>
      </w:r>
      <w:r w:rsidR="005007EA" w:rsidRPr="005C7427">
        <w:fldChar w:fldCharType="begin" w:fldLock="1"/>
      </w:r>
      <w:r w:rsidR="00EC0259">
        <w:instrText>ADDIN CSL_CITATION {"citationItems":[{"id":"ITEM-1","itemData":{"DOI":"10.3168/jds.S0022-0302(93)77518-9","ISSN":"00220302","PMID":"8345123","abstract":"Triacylglycerols from bovine milk fat were fractionated by reversed-phase liquid chromatography. The fatty acid and triacylglycerol compositions of each fraction were determined by capillary gas chromatography. These data were used to determine the accurate proportions of 223 individual molecular species of even-numbered triacylglycerols, accounting for 80% of total triacylglycerols (all percentages are expressed as moles per 100 mol). The three major triacylglycerols were butyroylpalmitoylacyl-glycerols, namely butyroylpalmitoyl-oleoylglycerol (4.2%), butyroyldipalm-itoylglycerol (3.2%), and butyroyl-myristoylpalmitoglycerols (3.1%)-Twenty-two triacylglycerols (&gt;1%) contained at least two of the four major long-chain fatty acids (C14:0, C16:0, C18:0, and C18:1). Among them were eight butyroyldiacylglycerols, the proportions of which reached 19% in total but only 12% when calculated on the basis of a random distribution of the fatty acids in the triacylglycerol molecules. More generally, most of the triacylglycerols that are composed of a short-chain fatty acid (C4:0 or C6:0) and two fatty acids in the range of C12 to C18 are preferentially synthesized by the mammary gland; their proportions (36% in total) were higher than the corresponding random values (24% in total). Conversely, the total amounts of simple (.4%) and mixed (2.9%) saturated long-chain (C14:0 to C18:0) triacylglycerols were much lower than those expected from random calculation (1.9 and 6.1%, respectively). © 1993, American Dairy Science Association. All rights reserved.","author":[{"dropping-particle":"","family":"Gresti","given":"J.","non-dropping-particle":"","parse-names":false,"suffix":""},{"dropping-particle":"","family":"Bugaut","given":"M.","non-dropping-particle":"","parse-names":false,"suffix":""},{"dropping-particle":"","family":"Maniongui","given":"C.","non-dropping-particle":"","parse-names":false,"suffix":""},{"dropping-particle":"","family":"Bezard","given":"J.","non-dropping-particle":"","parse-names":false,"suffix":""}],"container-title":"Journal of Dairy Science","id":"ITEM-1","issue":"7","issued":{"date-parts":[["1993"]]},"page":"1850-1869","title":"Composition of Molecular Species of Triacylglycerols in Bovine Milk Fat","type":"article-journal","volume":"76"},"uris":["http://www.mendeley.com/documents/?uuid=2257ee8e-3c43-40f9-ac0a-8d72861c63a9"]},{"id":"ITEM-2","itemData":{"DOI":"10.1016/j.foodchem.2013.07.114","ISSN":"18737072","abstract":"An ultra-performance convergence chromatography (UPC2) system coupled with quadrupole time-of-flight mass spectrometry (Q-TOF-MS) was successfully utilised to analyse triacylglycerols and diacylglycerols in cow milk fat. This novel approach obtained an improved resolution of triacylglycerols in comparison to previously reported chromatographic methods combined with MS detector in a shorter analytical time. A total of 49 triacylglycerols and 7 diacylglycerols were identified according to their secondary MS profiles and elementary composition. Furthermore, UPC2 is an environmental friendly analytical method with a drastic reduction of organic solvent usage. The established UPC2-MS approach has potential application in lipidomics as an alternative method besides LC-MS and GC-MS. © 2013 Elsevier Ltd. All rights reserved.","author":[{"dropping-particle":"","family":"Zhou","given":"Qin","non-dropping-particle":"","parse-names":false,"suffix":""},{"dropping-particle":"","family":"Gao","given":"Boyan","non-dropping-particle":"","parse-names":false,"suffix":""},{"dropping-particle":"","family":"Zhang","given":"Xi","non-dropping-particle":"","parse-names":false,"suffix":""},{"dropping-particle":"","family":"Xu","given":"Yongwei","non-dropping-particle":"","parse-names":false,"suffix":""},{"dropping-particle":"","family":"Shi","given":"Haiming","non-dropping-particle":"","parse-names":false,"suffix":""},{"dropping-particle":"","family":"Yu","given":"Liangli","non-dropping-particle":"","parse-names":false,"suffix":""}],"container-title":"Food Chemistry","id":"ITEM-2","issued":{"date-parts":[["2014","1","15"]]},"page":"199-204","publisher":"Elsevier","title":"Chemical profiling of triacylglycerols and diacylglycerols in cow milk fat by ultra-performance convergence chromatography combined with a quadrupole time-of-flight mass spectrometry","type":"article-journal","volume":"143"},"uris":["http://www.mendeley.com/documents/?uuid=b21c457e-a899-4194-b054-385450b184c8"]},{"id":"ITEM-3","itemData":{"DOI":"10.1016/j.chemphyslip.2006.06.002","ISSN":"00093084","PMID":"16860787","abstract":"The chemical composition and crystallisation properties of milk fat and its primary fractions, obtained by dry fractionation at 21 °C, were investigated. The solid fraction (stearin) and the liquid fraction (olein) displayed a different triacylglycerol (TG) composition. Stearin fraction was enriched in long-chain fatty acids, whereas olein fraction was enriched in short-chain and unsaturated fatty acids. Crystallisation properties of milk fat, and both the stearin and olein fractions were studied on cooling at |dT/dt| = 1 °C min-1 by differential scanning calorimetry and time-resolved synchrotron X-ray diffraction (XRD) at small and wide angles. Two main types of crystals corresponding to double chain length structures were characterised in the stearin fraction: α 2L1 (47.5 Å) and β′ 2L2 (41.7 Å). A triple chain length structure was formed in the olein fraction: α 3L (72.1 Å). Crystallisaton of milk fat showed the formation of two 2L (47.3 and 41.6 Å) and one 3L (72.1 Å) lamellar structures with an hexagonal packing (α form). A schematic representation of the 3L packing of olein fraction was proposed to explain how a wide diversity of TG can accommodate to form a lamellar structure with a thickness of 72 Å. Furthermore, the sharpness of the small-angle XRD lines associated to the α form was explained by the formation of liquid crystals of smectic type. © 2006 Elsevier Ireland Ltd. All rights reserved.","author":[{"dropping-particle":"","family":"Lopez","given":"Christelle","non-dropping-particle":"","parse-names":false,"suffix":""},{"dropping-particle":"","family":"Bourgaux","given":"Claudie","non-dropping-particle":"","parse-names":false,"suffix":""},{"dropping-particle":"","family":"Lesieur","given":"Pierre","non-dropping-particle":"","parse-names":false,"suffix":""},{"dropping-particle":"","family":"Riaublanc","given":"Alain","non-dropping-particle":"","parse-names":false,"suffix":""},{"dropping-particle":"","family":"Ollivon","given":"Michel","non-dropping-particle":"","parse-names":false,"suffix":""}],"container-title":"Chemistry and Physics of Lipids","id":"ITEM-3","issue":"1","issued":{"date-parts":[["2006","10","1"]]},"page":"17-33","publisher":"Elsevier","title":"Milk fat and primary fractions obtained by dry fractionation. 1. Chemical composition and crystallisation properties","type":"article-journal","volume":"144"},"uris":["http://www.mendeley.com/documents/?uuid=e33462b4-3cf9-4ec8-83d0-fc0c7c7108ca"]},{"id":"ITEM-4","itemData":{"DOI":"10.1002/9781118593882.ch10","ISBN":"9781118593882","abstract":"The crystallization properties of milk fat can be affected by many parameters such as the cooling rates and thermal history, the shear, the presence of minor lipid components, the dispersion state (anhydrous versus emulsified), and the changes in the fatty acids (FAs) and triacylglycerols (TAG) composition. Milk TAG crystals are involved in the rheological and sensorial properties of products. Besides solid fat content, the functionality of a fat is also affected by the crystal structure formed by TAGs. TAGs represent generally 97-98% of milk fat. The balance is composed mainly by minor lipids such as free fatty acids (FFAs), monoacylglycerols (MAGs), diacylglycerols (DAGs), and phosp</w:instrText>
      </w:r>
      <w:r w:rsidR="00EC0259" w:rsidRPr="002D3D96">
        <w:rPr>
          <w:lang w:val="fr-FR"/>
        </w:rPr>
        <w:instrText>holipids that can influence the mechanisms of TAG crystallization in bulk milk fat (AMF). The thermal properties and crystallization behavior of milk fat in complex food products have been investigated because TAG crystals can impact the physical stability, texture, sensorial properties, and acceptability by the consumer.","author":[{"dropping-particle":"","family":"Lopez","given":"Christelle","non-dropping-particle":"","parse-names":false,"suffix":""}],"container-title":"Crystallization of Lipids: Fundamentals and Applications in Food, Cosmetics and Pharmaceuticals","editor":[{"dropping-particle":"","family":"Sato","given":"Kiyotaka","non-dropping-particle":"","parse-names":false,"suffix":""}],"id":"ITEM-4","issued":{"date-parts":[["2018","1"]]},"page":"283-321","publisher":"Wiley Blackwell","publisher-place":"Hoboken, NJ","title":"Crystallization Properties of Milk Fats","type":"chapter"},"uris":["http://www.mendeley.com/documents/?uuid=9672dadd-3fe2-3a7f-9785-fad2323e0780"]}],"mendeley":{"formattedCitation":"(Gresti et al., 1993; Christelle Lopez, 2018; Christelle Lopez et al., 2006; Zhou et al., 2014)","plainTextFormattedCitation":"(Gresti et al., 1993; Christelle Lopez, 2018; Christelle Lopez et al., 2006; Zhou et al., 2014)","previouslyFormattedCitation":"(Gresti et al., 1993; Christelle Lopez, 2018; Christelle Lopez et al., 2006; Zhou et al., 2014)"},"properties":{"noteIndex":0},"schema":"https://github.com/citation-style-language/schema/raw/master/csl-citation.json"}</w:instrText>
      </w:r>
      <w:r w:rsidR="005007EA" w:rsidRPr="005C7427">
        <w:fldChar w:fldCharType="separate"/>
      </w:r>
      <w:r w:rsidR="00F77119" w:rsidRPr="00883617">
        <w:rPr>
          <w:noProof/>
          <w:lang w:val="fr-FR"/>
        </w:rPr>
        <w:t>(Gresti et al., 1993; Christelle Lopez, 2018; Christelle Lopez et al., 2006; Zhou et al., 2014)</w:t>
      </w:r>
      <w:r w:rsidR="005007EA" w:rsidRPr="005C7427">
        <w:fldChar w:fldCharType="end"/>
      </w:r>
      <w:r w:rsidR="000301A6" w:rsidRPr="00883617">
        <w:rPr>
          <w:lang w:val="fr-FR"/>
        </w:rPr>
        <w:t xml:space="preserve"> </w:t>
      </w:r>
      <w:proofErr w:type="spellStart"/>
      <w:r w:rsidR="00886678" w:rsidRPr="00883617">
        <w:rPr>
          <w:lang w:val="fr-FR"/>
        </w:rPr>
        <w:t>reported</w:t>
      </w:r>
      <w:proofErr w:type="spellEnd"/>
      <w:r w:rsidR="00886678" w:rsidRPr="00883617">
        <w:rPr>
          <w:lang w:val="fr-FR"/>
        </w:rPr>
        <w:t xml:space="preserve"> </w:t>
      </w:r>
      <w:r w:rsidR="006233FE" w:rsidRPr="00883617">
        <w:rPr>
          <w:lang w:val="fr-FR"/>
        </w:rPr>
        <w:t xml:space="preserve">as </w:t>
      </w:r>
      <w:proofErr w:type="spellStart"/>
      <w:r w:rsidR="006233FE" w:rsidRPr="00883617">
        <w:rPr>
          <w:lang w:val="fr-FR"/>
        </w:rPr>
        <w:t>low</w:t>
      </w:r>
      <w:proofErr w:type="spellEnd"/>
      <w:r w:rsidR="006233FE" w:rsidRPr="00883617">
        <w:rPr>
          <w:lang w:val="fr-FR"/>
        </w:rPr>
        <w:t xml:space="preserve"> as 17</w:t>
      </w:r>
      <w:r w:rsidR="00865478" w:rsidRPr="00883617">
        <w:rPr>
          <w:lang w:val="fr-FR"/>
        </w:rPr>
        <w:t xml:space="preserve"> </w:t>
      </w:r>
      <w:r w:rsidR="00961390" w:rsidRPr="005C7427">
        <w:fldChar w:fldCharType="begin" w:fldLock="1"/>
      </w:r>
      <w:r w:rsidR="00924625" w:rsidRPr="00883617">
        <w:rPr>
          <w:lang w:val="fr-FR"/>
        </w:rPr>
        <w:instrText>ADDIN CSL_CITATION {"citationItems":[{"id":"ITEM-1","itemData":{"DOI":"10.1021/jf9908244","ISSN":"00218561","PMID":"10775345","abstract":"The high- and medium-melting fractions of milk fat (HMF and MMF, respectively) were crystallized in the presence of various solvents, including the low-melting fraction of milk fat (LMF), canola oil (CO), hexane, and ethyl acetate. Choice of solvent was shown to have a strong influence on phase behavior and crystallization kinetics. Dilution and solubilization effects were observed for all the blends. More solids were formed in the HMF and MMF blends with LMF than with CO, and complexes were formed between the milk fat fractions possibly because of molecular complementarity. Solids were slightly higher for the more polar ethyl acetate than for hexane. Crystallization proceeded more rapidly in the presence of LMF and ethyl acetate than in the presence of CO and hexane, respectively. According to the Hildebrand equation, HMF and MMF were ideally soluble in LMF and CO. X-ray diffraction spectroscopy (XRD) revealed the existence of liquid-state structure in mixtures of HMF/CO, HMF/LMF, MMF/CO, and MMF/LMF. The observed liquid-state structure was reminiscent of liquid cry</w:instrText>
      </w:r>
      <w:r w:rsidR="00924625" w:rsidRPr="00EB1AFA">
        <w:instrText>stals. No differences were observed in the structure of the liquid phase between LMF- and CO-containing mixtures.","author":[{"dropping-particle":"","family":"</w:instrText>
      </w:r>
      <w:r w:rsidR="00924625" w:rsidRPr="005C7427">
        <w:instrText>Wright","given":"Amanda J.","non-dropping-particle":"","parse-names":false,"suffix":""},{"dropping-particle":"","family":"McGauley","given":"Sara E.","non-dropping-particle":"","parse-names":false,"suffix":""},{"dropping-particle":"","family":"Narine","given":"Suresh S.","non-dropping-particle":"","parse-names":false,"suffix":""},{"dropping-particle":"","family":"Willis","given":"Wendy M.","non-dropping-particle":"","parse-names":false,"suffix":""},{"dropping-particle":"","family":"Lencki","given":"Robert W.","non-dropping-particle":"","parse-names":false,"suffix":""},{"dropping-particle":"","family":"Marangoni","given":"Alejandro G.","non-dropping-particle":"","parse-names":false,"suffix":""}],"container-title":"Journal of Agricultural and Food Chemistry","id":"ITEM-1","issue":"4","issued":{"date-parts":[["2000"]]},"page":"1033-1040","title":"Solvent effects on the crystallization behavior of milk fat fractions","type":"article-journal","volume":"48"},"uris":["http://www.mendeley.com/documents/?uuid=84dbb3be-e56e-3f2f-8a43-908ef998b710"]}],"mendeley":{"formattedCitation":"(Wright et al., 2000)","plainTextFormattedCitation":"(Wright et al., 2000)","previouslyFormattedCitation":"(Wright et al., 2000)"},"properties":{"noteIndex":0},"schema":"https://github.com/citation-style-language/schema/raw/master/csl-citation.json"}</w:instrText>
      </w:r>
      <w:r w:rsidR="00961390" w:rsidRPr="005C7427">
        <w:fldChar w:fldCharType="separate"/>
      </w:r>
      <w:r w:rsidR="00F77119" w:rsidRPr="005C7427">
        <w:rPr>
          <w:noProof/>
        </w:rPr>
        <w:t>(Wright et al., 2000)</w:t>
      </w:r>
      <w:r w:rsidR="00961390" w:rsidRPr="005C7427">
        <w:fldChar w:fldCharType="end"/>
      </w:r>
      <w:r w:rsidR="00961390" w:rsidRPr="005C7427">
        <w:t xml:space="preserve"> </w:t>
      </w:r>
      <w:r w:rsidR="000301A6" w:rsidRPr="005C7427">
        <w:t xml:space="preserve">to </w:t>
      </w:r>
      <w:r w:rsidR="003D1FD9" w:rsidRPr="005C7427">
        <w:t xml:space="preserve">more than </w:t>
      </w:r>
      <w:r w:rsidR="00B81290" w:rsidRPr="005C7427">
        <w:t>3000</w:t>
      </w:r>
      <w:r w:rsidR="00865478" w:rsidRPr="005C7427">
        <w:t xml:space="preserve"> </w:t>
      </w:r>
      <w:r w:rsidR="00822DCC" w:rsidRPr="005C7427">
        <w:fldChar w:fldCharType="begin" w:fldLock="1"/>
      </w:r>
      <w:r w:rsidR="00924625" w:rsidRPr="005C7427">
        <w:instrText>ADDIN CSL_CITATION {"citationItems":[{"id":"ITEM-1","itemData":{"DOI":"10.1021/ACSOMEGA.0C01841","ISSN":"24701343","abstract":"A comprehensive survey on triglycerides (TAGs) of bovine milk was conducted by a combination of exhaustive liquid chromatography (LC) separation, high-resolution mass spectrometry (MS) detection, and automated lipid molecular feature extraction. A total of 220 groups (a series of species having the same chemical formula and mass) and 3454 molecular species of TAGs were identified based on the accurate mass of the parent ion as well as MS2 information. Sixty-five different fatty acids (FAs) were found across these TAG species; C4:0, C6:0, C8:0, C10:0, C12:0, C14:0, C16:0, C18:0, and C18:1 were the most frequent FAs, whereas C11:3, C11:4, C27:0, C27:1, C28:0, and C28:1 were rare FAs in TAG molecules. The number of species identified represents only a small portion of total TAG molecules that can be theoretically synthesized from 65 FAs. Each TAG group contains on average 15-16 isomeric species (species with different FA composition), but positional isomers do not seem to be widespread. As the isomeric species cannot be completely resolved chromatographically, quantification of TAG was conducted at the group level. The most abundant TAG groups in bovine milk include TAG 34:0, TAG 36:0, TAG 38:1, TAG 38:0, and TAG 40:1. This study provides the most comprehensive milk TAG inventory so far that can be used as a reference for studying milk lipids.","author":[{"dropping-particle":"","family":"Liu","given":"Zhiqian","non-dropping-particle":"","parse-names":false,"suffix":""},{"dropping-particle":"","family":"Li","given":"Cheng","non-dropping-particle":"","parse-names":false,"suffix":""},{"dropping-particle":"","family":"Pryce","given":"Jennie","non-dropping-particle":"","parse-names":false,"suffix":""},{"dropping-particle":"","family":"Rochfort","given":"Simone","non-dropping-particle":"","parse-names":false,"suffix":""}],"container-title":"ACS Omega","id":"ITEM-1","issue":"21","issued":{"date-parts":[["2020","6","2"]]},"page":"12573-12582","publisher":"American Chemical Society","title":"Comprehensive Characterization of Bovine Milk Lipids: Triglycerides","type":"article-journal","volume":"5"},"uris":["http://www.mendeley.com/documents/?uuid=380397e8-1641-3601-ac1f-7650efb22933"]}],"mendeley":{"formattedCitation":"(Liu et al., 2020)","plainTextFormattedCitation":"(Liu et al., 2020)","previouslyFormattedCitation":"(Liu et al., 2020)"},"properties":{"noteIndex":0},"schema":"https://github.com/citation-style-language/schema/raw/master/csl-citation.json"}</w:instrText>
      </w:r>
      <w:r w:rsidR="00822DCC" w:rsidRPr="005C7427">
        <w:fldChar w:fldCharType="separate"/>
      </w:r>
      <w:r w:rsidR="00F77119" w:rsidRPr="005C7427">
        <w:rPr>
          <w:noProof/>
        </w:rPr>
        <w:t>(Liu et al., 2020)</w:t>
      </w:r>
      <w:r w:rsidR="00822DCC" w:rsidRPr="005C7427">
        <w:fldChar w:fldCharType="end"/>
      </w:r>
      <w:r w:rsidR="000301A6" w:rsidRPr="005C7427">
        <w:t xml:space="preserve"> TAG</w:t>
      </w:r>
      <w:r w:rsidR="003D1FD9" w:rsidRPr="005C7427">
        <w:t xml:space="preserve"> species</w:t>
      </w:r>
      <w:r w:rsidR="000301A6" w:rsidRPr="005C7427">
        <w:t xml:space="preserve"> with varying concentration. </w:t>
      </w:r>
      <w:r w:rsidR="00411241" w:rsidRPr="005C7427">
        <w:t>This highly affect</w:t>
      </w:r>
      <w:r w:rsidR="00EF6E1C" w:rsidRPr="005C7427">
        <w:t>s</w:t>
      </w:r>
      <w:r w:rsidR="00411241" w:rsidRPr="005C7427">
        <w:t xml:space="preserve"> the interpretation of </w:t>
      </w:r>
      <w:r w:rsidR="00180C5F" w:rsidRPr="005C7427">
        <w:t>the obtained</w:t>
      </w:r>
      <w:r w:rsidR="00EF6E1C" w:rsidRPr="005C7427">
        <w:t xml:space="preserve"> compositional</w:t>
      </w:r>
      <w:r w:rsidR="00180C5F" w:rsidRPr="005C7427">
        <w:t xml:space="preserve"> results</w:t>
      </w:r>
      <w:r w:rsidR="000A1522" w:rsidRPr="005C7427">
        <w:t xml:space="preserve">, especially </w:t>
      </w:r>
      <w:r w:rsidR="00690111" w:rsidRPr="005C7427">
        <w:t>regarding</w:t>
      </w:r>
      <w:r w:rsidR="000A1522" w:rsidRPr="005C7427">
        <w:t xml:space="preserve"> </w:t>
      </w:r>
      <w:r w:rsidR="00690111" w:rsidRPr="005C7427">
        <w:t xml:space="preserve">the </w:t>
      </w:r>
      <w:r w:rsidR="00427862" w:rsidRPr="005C7427">
        <w:t>TAG groups</w:t>
      </w:r>
      <w:r w:rsidR="000A1522" w:rsidRPr="005C7427">
        <w:t xml:space="preserve"> ratio</w:t>
      </w:r>
      <w:r w:rsidR="00690111" w:rsidRPr="005C7427">
        <w:t>s</w:t>
      </w:r>
      <w:r w:rsidR="00180C5F" w:rsidRPr="005C7427">
        <w:t>.</w:t>
      </w:r>
      <w:r w:rsidR="009C308D" w:rsidRPr="005C7427">
        <w:t xml:space="preserve"> A better understanding </w:t>
      </w:r>
      <w:r w:rsidR="00886678" w:rsidRPr="005C7427">
        <w:t xml:space="preserve">of </w:t>
      </w:r>
      <w:r w:rsidR="009C308D" w:rsidRPr="005C7427">
        <w:t xml:space="preserve">the </w:t>
      </w:r>
      <w:r w:rsidR="00CB7B24" w:rsidRPr="005C7427">
        <w:t>interaction effect</w:t>
      </w:r>
      <w:r w:rsidR="003A2A69" w:rsidRPr="005C7427">
        <w:t xml:space="preserve">s </w:t>
      </w:r>
      <w:r w:rsidR="00045CA0" w:rsidRPr="005C7427">
        <w:t xml:space="preserve">between all-SFA, single and multi-UFA as well as short-FA TAG groups </w:t>
      </w:r>
      <w:r w:rsidR="003A2A69" w:rsidRPr="005C7427">
        <w:t xml:space="preserve">will allow </w:t>
      </w:r>
      <w:r w:rsidR="001525F2" w:rsidRPr="005C7427">
        <w:t xml:space="preserve">us to predict the </w:t>
      </w:r>
      <w:r w:rsidR="00045CA0" w:rsidRPr="005C7427">
        <w:t xml:space="preserve">possible </w:t>
      </w:r>
      <w:r w:rsidR="001525F2" w:rsidRPr="005C7427">
        <w:t xml:space="preserve">crystallisation </w:t>
      </w:r>
      <w:r w:rsidR="00045CA0" w:rsidRPr="005C7427">
        <w:t xml:space="preserve">pathways and </w:t>
      </w:r>
      <w:r w:rsidR="001525F2" w:rsidRPr="005C7427">
        <w:t>kinetics, and even further</w:t>
      </w:r>
      <w:r w:rsidR="00A46C6D" w:rsidRPr="005C7427">
        <w:t>,</w:t>
      </w:r>
      <w:r w:rsidR="001525F2" w:rsidRPr="005C7427">
        <w:t xml:space="preserve"> to de</w:t>
      </w:r>
      <w:r w:rsidR="00886678" w:rsidRPr="005C7427">
        <w:t>sign</w:t>
      </w:r>
      <w:r w:rsidR="001525F2" w:rsidRPr="005C7427">
        <w:t xml:space="preserve"> </w:t>
      </w:r>
      <w:r w:rsidR="00EB13A0" w:rsidRPr="005C7427">
        <w:t>compositional modification strateg</w:t>
      </w:r>
      <w:r w:rsidR="00045CA0" w:rsidRPr="005C7427">
        <w:t>ies in order</w:t>
      </w:r>
      <w:r w:rsidR="00EB13A0" w:rsidRPr="005C7427">
        <w:t xml:space="preserve"> to achieve </w:t>
      </w:r>
      <w:r w:rsidR="00BA5FCD" w:rsidRPr="005C7427">
        <w:t xml:space="preserve">specific </w:t>
      </w:r>
      <w:r w:rsidR="007838FB" w:rsidRPr="005C7427">
        <w:t xml:space="preserve">milk fat </w:t>
      </w:r>
      <w:r w:rsidR="00BA5FCD" w:rsidRPr="005C7427">
        <w:t>crystallisation characteristics.</w:t>
      </w:r>
    </w:p>
    <w:p w14:paraId="62B59B72" w14:textId="77777777" w:rsidR="000B5BA0" w:rsidRPr="005C7427" w:rsidRDefault="000B5BA0"/>
    <w:p w14:paraId="690F798C" w14:textId="77777777" w:rsidR="00752D37" w:rsidRPr="005C7427" w:rsidRDefault="00752D37" w:rsidP="00752D37">
      <w:pPr>
        <w:rPr>
          <w:rFonts w:cstheme="minorHAnsi"/>
          <w:b/>
          <w:color w:val="000000" w:themeColor="text1"/>
          <w:sz w:val="24"/>
          <w:szCs w:val="24"/>
        </w:rPr>
      </w:pPr>
      <w:r w:rsidRPr="005C7427">
        <w:rPr>
          <w:rFonts w:cstheme="minorHAnsi"/>
          <w:b/>
          <w:color w:val="000000" w:themeColor="text1"/>
          <w:sz w:val="24"/>
          <w:szCs w:val="24"/>
        </w:rPr>
        <w:t>Associated Content</w:t>
      </w:r>
    </w:p>
    <w:p w14:paraId="11B6CF52" w14:textId="77777777" w:rsidR="00752D37" w:rsidRPr="005C7427" w:rsidRDefault="00752D37" w:rsidP="00752D37">
      <w:pPr>
        <w:spacing w:after="0"/>
        <w:rPr>
          <w:rFonts w:cstheme="minorHAnsi"/>
          <w:color w:val="000000" w:themeColor="text1"/>
        </w:rPr>
      </w:pPr>
      <w:r w:rsidRPr="005C7427">
        <w:rPr>
          <w:rFonts w:cstheme="minorHAnsi"/>
          <w:color w:val="000000" w:themeColor="text1"/>
        </w:rPr>
        <w:t>Supporting Information: The Supporting Information is available free of charge at XXX.</w:t>
      </w:r>
    </w:p>
    <w:p w14:paraId="2DD2FFC1" w14:textId="77777777" w:rsidR="00CE519A" w:rsidRPr="005C7427" w:rsidRDefault="00CE519A" w:rsidP="00752D37">
      <w:pPr>
        <w:rPr>
          <w:rFonts w:cstheme="minorHAnsi"/>
          <w:color w:val="000000" w:themeColor="text1"/>
        </w:rPr>
      </w:pPr>
    </w:p>
    <w:p w14:paraId="1637834E" w14:textId="77777777" w:rsidR="00752D37" w:rsidRPr="005C7427" w:rsidRDefault="00752D37" w:rsidP="00752D37">
      <w:pPr>
        <w:rPr>
          <w:rFonts w:cstheme="minorHAnsi"/>
          <w:b/>
          <w:color w:val="000000" w:themeColor="text1"/>
          <w:sz w:val="24"/>
          <w:szCs w:val="24"/>
        </w:rPr>
      </w:pPr>
      <w:r w:rsidRPr="005C7427">
        <w:rPr>
          <w:rFonts w:cstheme="minorHAnsi"/>
          <w:b/>
          <w:color w:val="000000" w:themeColor="text1"/>
          <w:sz w:val="24"/>
          <w:szCs w:val="24"/>
        </w:rPr>
        <w:t>Acknowledgements</w:t>
      </w:r>
    </w:p>
    <w:p w14:paraId="12D62D38" w14:textId="53117061" w:rsidR="00DC175B" w:rsidRPr="005C7427" w:rsidRDefault="00CC56B5" w:rsidP="00752D37">
      <w:r w:rsidRPr="005C7427">
        <w:rPr>
          <w:rFonts w:cstheme="minorHAnsi"/>
          <w:color w:val="000000" w:themeColor="text1"/>
        </w:rPr>
        <w:t xml:space="preserve">The authors are grateful for the funding provided by Indonesian Endowment Fund for Education (LPDP) in the form of full scholarship for Ph.D. study of Yoga </w:t>
      </w:r>
      <w:proofErr w:type="spellStart"/>
      <w:r w:rsidRPr="005C7427">
        <w:rPr>
          <w:rFonts w:cstheme="minorHAnsi"/>
          <w:color w:val="000000" w:themeColor="text1"/>
        </w:rPr>
        <w:t>Pratama</w:t>
      </w:r>
      <w:proofErr w:type="spellEnd"/>
      <w:r w:rsidRPr="005C7427">
        <w:rPr>
          <w:rFonts w:cstheme="minorHAnsi"/>
          <w:color w:val="000000" w:themeColor="text1"/>
        </w:rPr>
        <w:t xml:space="preserve">. </w:t>
      </w:r>
      <w:r w:rsidRPr="005C7427">
        <w:t>ES has received funding for this project from the European Research Council (ERC) under the European Union’s Horizon 2020 research and innovation programme (grant agreement no. 949229).</w:t>
      </w:r>
      <w:r w:rsidR="00DC175B" w:rsidRPr="005C7427">
        <w:br w:type="page"/>
      </w:r>
    </w:p>
    <w:p w14:paraId="33D064BE" w14:textId="285E3ECE" w:rsidR="000F70B4" w:rsidRPr="005C7427" w:rsidRDefault="003704BF" w:rsidP="009A4D24">
      <w:pPr>
        <w:rPr>
          <w:b/>
          <w:bCs/>
          <w:sz w:val="24"/>
          <w:szCs w:val="24"/>
        </w:rPr>
      </w:pPr>
      <w:r w:rsidRPr="005C7427">
        <w:rPr>
          <w:b/>
          <w:bCs/>
          <w:sz w:val="24"/>
          <w:szCs w:val="24"/>
        </w:rPr>
        <w:lastRenderedPageBreak/>
        <w:t>References</w:t>
      </w:r>
    </w:p>
    <w:p w14:paraId="429C2CEB" w14:textId="7C74032B" w:rsidR="003704BF" w:rsidRPr="005C7427" w:rsidRDefault="003704BF" w:rsidP="009A4D24"/>
    <w:p w14:paraId="3240544F" w14:textId="06B5B8A1" w:rsidR="002149F1" w:rsidRPr="002149F1" w:rsidRDefault="003704BF" w:rsidP="002149F1">
      <w:pPr>
        <w:widowControl w:val="0"/>
        <w:autoSpaceDE w:val="0"/>
        <w:autoSpaceDN w:val="0"/>
        <w:adjustRightInd w:val="0"/>
        <w:spacing w:line="240" w:lineRule="auto"/>
        <w:ind w:left="480" w:hanging="480"/>
        <w:rPr>
          <w:rFonts w:ascii="Calibri" w:hAnsi="Calibri" w:cs="Calibri"/>
          <w:noProof/>
          <w:szCs w:val="24"/>
        </w:rPr>
      </w:pPr>
      <w:r w:rsidRPr="005C7427">
        <w:fldChar w:fldCharType="begin" w:fldLock="1"/>
      </w:r>
      <w:r w:rsidRPr="005C7427">
        <w:instrText xml:space="preserve">ADDIN Mendeley Bibliography CSL_BIBLIOGRAPHY </w:instrText>
      </w:r>
      <w:r w:rsidRPr="005C7427">
        <w:fldChar w:fldCharType="separate"/>
      </w:r>
      <w:r w:rsidR="002149F1" w:rsidRPr="002149F1">
        <w:rPr>
          <w:rFonts w:ascii="Calibri" w:hAnsi="Calibri" w:cs="Calibri"/>
          <w:noProof/>
          <w:szCs w:val="24"/>
        </w:rPr>
        <w:t xml:space="preserve">Abd El-Salam, M. H., &amp; El-Shibiny, S. (2011). A comprehensive review on the composition and properties of buffalo milk. </w:t>
      </w:r>
      <w:r w:rsidR="002149F1" w:rsidRPr="002149F1">
        <w:rPr>
          <w:rFonts w:ascii="Calibri" w:hAnsi="Calibri" w:cs="Calibri"/>
          <w:i/>
          <w:iCs/>
          <w:noProof/>
          <w:szCs w:val="24"/>
        </w:rPr>
        <w:t>Dairy Science &amp; Technology</w:t>
      </w:r>
      <w:r w:rsidR="002149F1" w:rsidRPr="002149F1">
        <w:rPr>
          <w:rFonts w:ascii="Calibri" w:hAnsi="Calibri" w:cs="Calibri"/>
          <w:noProof/>
          <w:szCs w:val="24"/>
        </w:rPr>
        <w:t xml:space="preserve">, </w:t>
      </w:r>
      <w:r w:rsidR="002149F1" w:rsidRPr="002149F1">
        <w:rPr>
          <w:rFonts w:ascii="Calibri" w:hAnsi="Calibri" w:cs="Calibri"/>
          <w:i/>
          <w:iCs/>
          <w:noProof/>
          <w:szCs w:val="24"/>
        </w:rPr>
        <w:t>91</w:t>
      </w:r>
      <w:r w:rsidR="002149F1" w:rsidRPr="002149F1">
        <w:rPr>
          <w:rFonts w:ascii="Calibri" w:hAnsi="Calibri" w:cs="Calibri"/>
          <w:noProof/>
          <w:szCs w:val="24"/>
        </w:rPr>
        <w:t>(6), 663–699. https://doi.org/10.1007/s13594-011-0029-2</w:t>
      </w:r>
    </w:p>
    <w:p w14:paraId="68EF21BB"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Bayard, M., Kauffmann, B., Vauvre, J.-M., Leal-Calderon, F., &amp; Cansell, M. (2022). Isothermal crystallization of anhydrous milk fat in presence of free fatty acids and their esters: From nanostructure to textural properties. </w:t>
      </w:r>
      <w:r w:rsidRPr="002149F1">
        <w:rPr>
          <w:rFonts w:ascii="Calibri" w:hAnsi="Calibri" w:cs="Calibri"/>
          <w:i/>
          <w:iCs/>
          <w:noProof/>
          <w:szCs w:val="24"/>
        </w:rPr>
        <w:t>Food Chemistry</w:t>
      </w:r>
      <w:r w:rsidRPr="002149F1">
        <w:rPr>
          <w:rFonts w:ascii="Calibri" w:hAnsi="Calibri" w:cs="Calibri"/>
          <w:noProof/>
          <w:szCs w:val="24"/>
        </w:rPr>
        <w:t xml:space="preserve">, </w:t>
      </w:r>
      <w:r w:rsidRPr="002149F1">
        <w:rPr>
          <w:rFonts w:ascii="Calibri" w:hAnsi="Calibri" w:cs="Calibri"/>
          <w:i/>
          <w:iCs/>
          <w:noProof/>
          <w:szCs w:val="24"/>
        </w:rPr>
        <w:t>366</w:t>
      </w:r>
      <w:r w:rsidRPr="002149F1">
        <w:rPr>
          <w:rFonts w:ascii="Calibri" w:hAnsi="Calibri" w:cs="Calibri"/>
          <w:noProof/>
          <w:szCs w:val="24"/>
        </w:rPr>
        <w:t>(June 2021), 130533. https://doi.org/10.1016/j.foodchem.2021.130533</w:t>
      </w:r>
    </w:p>
    <w:p w14:paraId="38EDE444"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Breitschuh, B., &amp; Windhab, E. J. (1998). Parameters influencing cocrystallization and polymorphism in milk fat. </w:t>
      </w:r>
      <w:r w:rsidRPr="002149F1">
        <w:rPr>
          <w:rFonts w:ascii="Calibri" w:hAnsi="Calibri" w:cs="Calibri"/>
          <w:i/>
          <w:iCs/>
          <w:noProof/>
          <w:szCs w:val="24"/>
        </w:rPr>
        <w:t>Journal of the American Oil Chemists’ Society 1998 75:8</w:t>
      </w:r>
      <w:r w:rsidRPr="002149F1">
        <w:rPr>
          <w:rFonts w:ascii="Calibri" w:hAnsi="Calibri" w:cs="Calibri"/>
          <w:noProof/>
          <w:szCs w:val="24"/>
        </w:rPr>
        <w:t xml:space="preserve">, </w:t>
      </w:r>
      <w:r w:rsidRPr="002149F1">
        <w:rPr>
          <w:rFonts w:ascii="Calibri" w:hAnsi="Calibri" w:cs="Calibri"/>
          <w:i/>
          <w:iCs/>
          <w:noProof/>
          <w:szCs w:val="24"/>
        </w:rPr>
        <w:t>75</w:t>
      </w:r>
      <w:r w:rsidRPr="002149F1">
        <w:rPr>
          <w:rFonts w:ascii="Calibri" w:hAnsi="Calibri" w:cs="Calibri"/>
          <w:noProof/>
          <w:szCs w:val="24"/>
        </w:rPr>
        <w:t>(8), 897–904. https://doi.org/10.1007/S11746-998-0264-8</w:t>
      </w:r>
    </w:p>
    <w:p w14:paraId="195ADCAC"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Campos, R. J., Litwinenko, J. W., &amp; Marangoni, A. G. (2003). Fractionation of milk fat by short-path distillation. </w:t>
      </w:r>
      <w:r w:rsidRPr="002149F1">
        <w:rPr>
          <w:rFonts w:ascii="Calibri" w:hAnsi="Calibri" w:cs="Calibri"/>
          <w:i/>
          <w:iCs/>
          <w:noProof/>
          <w:szCs w:val="24"/>
        </w:rPr>
        <w:t>Journal of Dairy Science</w:t>
      </w:r>
      <w:r w:rsidRPr="002149F1">
        <w:rPr>
          <w:rFonts w:ascii="Calibri" w:hAnsi="Calibri" w:cs="Calibri"/>
          <w:noProof/>
          <w:szCs w:val="24"/>
        </w:rPr>
        <w:t xml:space="preserve">, </w:t>
      </w:r>
      <w:r w:rsidRPr="002149F1">
        <w:rPr>
          <w:rFonts w:ascii="Calibri" w:hAnsi="Calibri" w:cs="Calibri"/>
          <w:i/>
          <w:iCs/>
          <w:noProof/>
          <w:szCs w:val="24"/>
        </w:rPr>
        <w:t>86</w:t>
      </w:r>
      <w:r w:rsidRPr="002149F1">
        <w:rPr>
          <w:rFonts w:ascii="Calibri" w:hAnsi="Calibri" w:cs="Calibri"/>
          <w:noProof/>
          <w:szCs w:val="24"/>
        </w:rPr>
        <w:t>(3), 735–745. https://doi.org/10.3168/jds.S0022-0302(03)73654-6</w:t>
      </w:r>
    </w:p>
    <w:p w14:paraId="4DD06F67"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Che Man, Y. B., Haryati, T., Ghazali, H. M., &amp; Asbi, B. A. (1999). Composition and Thermal Profile of Crude Palm Oil and Its Products. </w:t>
      </w:r>
      <w:r w:rsidRPr="002149F1">
        <w:rPr>
          <w:rFonts w:ascii="Calibri" w:hAnsi="Calibri" w:cs="Calibri"/>
          <w:i/>
          <w:iCs/>
          <w:noProof/>
          <w:szCs w:val="24"/>
        </w:rPr>
        <w:t>Journal of the American Oil Chemists’ Society</w:t>
      </w:r>
      <w:r w:rsidRPr="002149F1">
        <w:rPr>
          <w:rFonts w:ascii="Calibri" w:hAnsi="Calibri" w:cs="Calibri"/>
          <w:noProof/>
          <w:szCs w:val="24"/>
        </w:rPr>
        <w:t xml:space="preserve">, </w:t>
      </w:r>
      <w:r w:rsidRPr="002149F1">
        <w:rPr>
          <w:rFonts w:ascii="Calibri" w:hAnsi="Calibri" w:cs="Calibri"/>
          <w:i/>
          <w:iCs/>
          <w:noProof/>
          <w:szCs w:val="24"/>
        </w:rPr>
        <w:t>76</w:t>
      </w:r>
      <w:r w:rsidRPr="002149F1">
        <w:rPr>
          <w:rFonts w:ascii="Calibri" w:hAnsi="Calibri" w:cs="Calibri"/>
          <w:noProof/>
          <w:szCs w:val="24"/>
        </w:rPr>
        <w:t>(2), 237–242. https://doi.org/10.1007/s11746-999-0224-y</w:t>
      </w:r>
    </w:p>
    <w:p w14:paraId="504E8FBE"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Cisneros, A., Mazzanti, G., Campos, R., &amp; Marangoni, A. G. (2006). Polymorphic transformation in mixtures of high- and low-melting fractions of milk fat. </w:t>
      </w:r>
      <w:r w:rsidRPr="002149F1">
        <w:rPr>
          <w:rFonts w:ascii="Calibri" w:hAnsi="Calibri" w:cs="Calibri"/>
          <w:i/>
          <w:iCs/>
          <w:noProof/>
          <w:szCs w:val="24"/>
        </w:rPr>
        <w:t>Journal of Agricultural and Food Chemistry</w:t>
      </w:r>
      <w:r w:rsidRPr="002149F1">
        <w:rPr>
          <w:rFonts w:ascii="Calibri" w:hAnsi="Calibri" w:cs="Calibri"/>
          <w:noProof/>
          <w:szCs w:val="24"/>
        </w:rPr>
        <w:t xml:space="preserve">, </w:t>
      </w:r>
      <w:r w:rsidRPr="002149F1">
        <w:rPr>
          <w:rFonts w:ascii="Calibri" w:hAnsi="Calibri" w:cs="Calibri"/>
          <w:i/>
          <w:iCs/>
          <w:noProof/>
          <w:szCs w:val="24"/>
        </w:rPr>
        <w:t>54</w:t>
      </w:r>
      <w:r w:rsidRPr="002149F1">
        <w:rPr>
          <w:rFonts w:ascii="Calibri" w:hAnsi="Calibri" w:cs="Calibri"/>
          <w:noProof/>
          <w:szCs w:val="24"/>
        </w:rPr>
        <w:t>(16), 6030–6033. https://doi.org/10.1021/jf0600814</w:t>
      </w:r>
    </w:p>
    <w:p w14:paraId="70ED573E"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Deffense, E. (1993). Milk fat fractionation today: A review. </w:t>
      </w:r>
      <w:r w:rsidRPr="002149F1">
        <w:rPr>
          <w:rFonts w:ascii="Calibri" w:hAnsi="Calibri" w:cs="Calibri"/>
          <w:i/>
          <w:iCs/>
          <w:noProof/>
          <w:szCs w:val="24"/>
        </w:rPr>
        <w:t>Journal of the American Oil Chemists’ Society</w:t>
      </w:r>
      <w:r w:rsidRPr="002149F1">
        <w:rPr>
          <w:rFonts w:ascii="Calibri" w:hAnsi="Calibri" w:cs="Calibri"/>
          <w:noProof/>
          <w:szCs w:val="24"/>
        </w:rPr>
        <w:t xml:space="preserve">, </w:t>
      </w:r>
      <w:r w:rsidRPr="002149F1">
        <w:rPr>
          <w:rFonts w:ascii="Calibri" w:hAnsi="Calibri" w:cs="Calibri"/>
          <w:i/>
          <w:iCs/>
          <w:noProof/>
          <w:szCs w:val="24"/>
        </w:rPr>
        <w:t>70</w:t>
      </w:r>
      <w:r w:rsidRPr="002149F1">
        <w:rPr>
          <w:rFonts w:ascii="Calibri" w:hAnsi="Calibri" w:cs="Calibri"/>
          <w:noProof/>
          <w:szCs w:val="24"/>
        </w:rPr>
        <w:t>(12), 1193–1201. https://doi.org/10.1007/BF02564225</w:t>
      </w:r>
    </w:p>
    <w:p w14:paraId="5C38E2F4"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Dimick, P. S., Reddy, S. Y., &amp; Ziegler, G. R. (1996). Chemical and thermal characteristics of milk-fat fractions isolated by a melt crystallization. </w:t>
      </w:r>
      <w:r w:rsidRPr="002149F1">
        <w:rPr>
          <w:rFonts w:ascii="Calibri" w:hAnsi="Calibri" w:cs="Calibri"/>
          <w:i/>
          <w:iCs/>
          <w:noProof/>
          <w:szCs w:val="24"/>
        </w:rPr>
        <w:t>Journal of the American Oil Chemists’ Society</w:t>
      </w:r>
      <w:r w:rsidRPr="002149F1">
        <w:rPr>
          <w:rFonts w:ascii="Calibri" w:hAnsi="Calibri" w:cs="Calibri"/>
          <w:noProof/>
          <w:szCs w:val="24"/>
        </w:rPr>
        <w:t xml:space="preserve">, </w:t>
      </w:r>
      <w:r w:rsidRPr="002149F1">
        <w:rPr>
          <w:rFonts w:ascii="Calibri" w:hAnsi="Calibri" w:cs="Calibri"/>
          <w:i/>
          <w:iCs/>
          <w:noProof/>
          <w:szCs w:val="24"/>
        </w:rPr>
        <w:t>73</w:t>
      </w:r>
      <w:r w:rsidRPr="002149F1">
        <w:rPr>
          <w:rFonts w:ascii="Calibri" w:hAnsi="Calibri" w:cs="Calibri"/>
          <w:noProof/>
          <w:szCs w:val="24"/>
        </w:rPr>
        <w:t>(12), 1647–1652. https://doi.org/10.1007/BF02517966</w:t>
      </w:r>
    </w:p>
    <w:p w14:paraId="0D67872E"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FAO. (2022). </w:t>
      </w:r>
      <w:r w:rsidRPr="002149F1">
        <w:rPr>
          <w:rFonts w:ascii="Calibri" w:hAnsi="Calibri" w:cs="Calibri"/>
          <w:i/>
          <w:iCs/>
          <w:noProof/>
          <w:szCs w:val="24"/>
        </w:rPr>
        <w:t>FAOSTAT Statistical Database</w:t>
      </w:r>
      <w:r w:rsidRPr="002149F1">
        <w:rPr>
          <w:rFonts w:ascii="Calibri" w:hAnsi="Calibri" w:cs="Calibri"/>
          <w:noProof/>
          <w:szCs w:val="24"/>
        </w:rPr>
        <w:t>. https://www.fao.org/faostat/en/#data/QCL</w:t>
      </w:r>
    </w:p>
    <w:p w14:paraId="57B9AFB3"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Gantner, V., Mijić, P., Baban, M., Škrtić, Z., &amp; Turalija, A. (2015). The overall and fat composition of milk of various species. </w:t>
      </w:r>
      <w:r w:rsidRPr="002149F1">
        <w:rPr>
          <w:rFonts w:ascii="Calibri" w:hAnsi="Calibri" w:cs="Calibri"/>
          <w:i/>
          <w:iCs/>
          <w:noProof/>
          <w:szCs w:val="24"/>
        </w:rPr>
        <w:t>Mljekarstvo</w:t>
      </w:r>
      <w:r w:rsidRPr="002149F1">
        <w:rPr>
          <w:rFonts w:ascii="Calibri" w:hAnsi="Calibri" w:cs="Calibri"/>
          <w:noProof/>
          <w:szCs w:val="24"/>
        </w:rPr>
        <w:t xml:space="preserve">, </w:t>
      </w:r>
      <w:r w:rsidRPr="002149F1">
        <w:rPr>
          <w:rFonts w:ascii="Calibri" w:hAnsi="Calibri" w:cs="Calibri"/>
          <w:i/>
          <w:iCs/>
          <w:noProof/>
          <w:szCs w:val="24"/>
        </w:rPr>
        <w:t>65</w:t>
      </w:r>
      <w:r w:rsidRPr="002149F1">
        <w:rPr>
          <w:rFonts w:ascii="Calibri" w:hAnsi="Calibri" w:cs="Calibri"/>
          <w:noProof/>
          <w:szCs w:val="24"/>
        </w:rPr>
        <w:t>(4), 223–231. https://doi.org/10.15567/mljekarstvo.2015.0401</w:t>
      </w:r>
    </w:p>
    <w:p w14:paraId="09964484"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Ghazani, S. M., &amp; Marangoni, A. G. (2021). Molecular Origins of Polymorphism in Cocoa Butter. </w:t>
      </w:r>
      <w:r w:rsidRPr="002149F1">
        <w:rPr>
          <w:rFonts w:ascii="Calibri" w:hAnsi="Calibri" w:cs="Calibri"/>
          <w:i/>
          <w:iCs/>
          <w:noProof/>
          <w:szCs w:val="24"/>
        </w:rPr>
        <w:t>Annual Review of Food Science and Technology</w:t>
      </w:r>
      <w:r w:rsidRPr="002149F1">
        <w:rPr>
          <w:rFonts w:ascii="Calibri" w:hAnsi="Calibri" w:cs="Calibri"/>
          <w:noProof/>
          <w:szCs w:val="24"/>
        </w:rPr>
        <w:t xml:space="preserve">, </w:t>
      </w:r>
      <w:r w:rsidRPr="002149F1">
        <w:rPr>
          <w:rFonts w:ascii="Calibri" w:hAnsi="Calibri" w:cs="Calibri"/>
          <w:i/>
          <w:iCs/>
          <w:noProof/>
          <w:szCs w:val="24"/>
        </w:rPr>
        <w:t>12</w:t>
      </w:r>
      <w:r w:rsidRPr="002149F1">
        <w:rPr>
          <w:rFonts w:ascii="Calibri" w:hAnsi="Calibri" w:cs="Calibri"/>
          <w:noProof/>
          <w:szCs w:val="24"/>
        </w:rPr>
        <w:t>, 567–590. https://doi.org/10.1146/annurev-food-070620-022551</w:t>
      </w:r>
    </w:p>
    <w:p w14:paraId="64CF314D"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Gresti, J., Bugaut, M., Maniongui, C., &amp; Bezard, J. (1993). Composition of Molecular Species of Triacylglycerols in Bovine Milk Fat. </w:t>
      </w:r>
      <w:r w:rsidRPr="002149F1">
        <w:rPr>
          <w:rFonts w:ascii="Calibri" w:hAnsi="Calibri" w:cs="Calibri"/>
          <w:i/>
          <w:iCs/>
          <w:noProof/>
          <w:szCs w:val="24"/>
        </w:rPr>
        <w:t>Journal of Dairy Science</w:t>
      </w:r>
      <w:r w:rsidRPr="002149F1">
        <w:rPr>
          <w:rFonts w:ascii="Calibri" w:hAnsi="Calibri" w:cs="Calibri"/>
          <w:noProof/>
          <w:szCs w:val="24"/>
        </w:rPr>
        <w:t xml:space="preserve">, </w:t>
      </w:r>
      <w:r w:rsidRPr="002149F1">
        <w:rPr>
          <w:rFonts w:ascii="Calibri" w:hAnsi="Calibri" w:cs="Calibri"/>
          <w:i/>
          <w:iCs/>
          <w:noProof/>
          <w:szCs w:val="24"/>
        </w:rPr>
        <w:t>76</w:t>
      </w:r>
      <w:r w:rsidRPr="002149F1">
        <w:rPr>
          <w:rFonts w:ascii="Calibri" w:hAnsi="Calibri" w:cs="Calibri"/>
          <w:noProof/>
          <w:szCs w:val="24"/>
        </w:rPr>
        <w:t>(7), 1850–1869. https://doi.org/10.3168/jds.S0022-0302(93)77518-9</w:t>
      </w:r>
    </w:p>
    <w:p w14:paraId="7BA33D65"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Grotenhuis, E. Ten, Van Aken, G. A., Van Malssen, K. F., &amp; Schenk, H. (1999). Polymorphism of milk fat studied by differential scanning calorimetry and real-time X-ray powder diffraction. </w:t>
      </w:r>
      <w:r w:rsidRPr="002149F1">
        <w:rPr>
          <w:rFonts w:ascii="Calibri" w:hAnsi="Calibri" w:cs="Calibri"/>
          <w:i/>
          <w:iCs/>
          <w:noProof/>
          <w:szCs w:val="24"/>
        </w:rPr>
        <w:t>Journal of the American Oil Chemists’ Society</w:t>
      </w:r>
      <w:r w:rsidRPr="002149F1">
        <w:rPr>
          <w:rFonts w:ascii="Calibri" w:hAnsi="Calibri" w:cs="Calibri"/>
          <w:noProof/>
          <w:szCs w:val="24"/>
        </w:rPr>
        <w:t xml:space="preserve">, </w:t>
      </w:r>
      <w:r w:rsidRPr="002149F1">
        <w:rPr>
          <w:rFonts w:ascii="Calibri" w:hAnsi="Calibri" w:cs="Calibri"/>
          <w:i/>
          <w:iCs/>
          <w:noProof/>
          <w:szCs w:val="24"/>
        </w:rPr>
        <w:t>76</w:t>
      </w:r>
      <w:r w:rsidRPr="002149F1">
        <w:rPr>
          <w:rFonts w:ascii="Calibri" w:hAnsi="Calibri" w:cs="Calibri"/>
          <w:noProof/>
          <w:szCs w:val="24"/>
        </w:rPr>
        <w:t>(9), 1031–1039. https://doi.org/10.1007/s11746-999-0201-5</w:t>
      </w:r>
    </w:p>
    <w:p w14:paraId="40775782"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Grummer, R. R. (1991). Effect of Feed on the Composition of Milk Fat. </w:t>
      </w:r>
      <w:r w:rsidRPr="002149F1">
        <w:rPr>
          <w:rFonts w:ascii="Calibri" w:hAnsi="Calibri" w:cs="Calibri"/>
          <w:i/>
          <w:iCs/>
          <w:noProof/>
          <w:szCs w:val="24"/>
        </w:rPr>
        <w:t>Journal of Dairy Science</w:t>
      </w:r>
      <w:r w:rsidRPr="002149F1">
        <w:rPr>
          <w:rFonts w:ascii="Calibri" w:hAnsi="Calibri" w:cs="Calibri"/>
          <w:noProof/>
          <w:szCs w:val="24"/>
        </w:rPr>
        <w:t xml:space="preserve">, </w:t>
      </w:r>
      <w:r w:rsidRPr="002149F1">
        <w:rPr>
          <w:rFonts w:ascii="Calibri" w:hAnsi="Calibri" w:cs="Calibri"/>
          <w:i/>
          <w:iCs/>
          <w:noProof/>
          <w:szCs w:val="24"/>
        </w:rPr>
        <w:t>74</w:t>
      </w:r>
      <w:r w:rsidRPr="002149F1">
        <w:rPr>
          <w:rFonts w:ascii="Calibri" w:hAnsi="Calibri" w:cs="Calibri"/>
          <w:noProof/>
          <w:szCs w:val="24"/>
        </w:rPr>
        <w:t>(9), 3244–3257. https://doi.org/10.3168/JDS.S0022-0302(91)78510-X</w:t>
      </w:r>
    </w:p>
    <w:p w14:paraId="3D64EDF8"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lastRenderedPageBreak/>
        <w:t xml:space="preserve">Himawan, C., Starov, V. M., &amp; Stapley, A. G. F. (2006). Thermodynamic and kinetic aspects of fat crystallization. In </w:t>
      </w:r>
      <w:r w:rsidRPr="002149F1">
        <w:rPr>
          <w:rFonts w:ascii="Calibri" w:hAnsi="Calibri" w:cs="Calibri"/>
          <w:i/>
          <w:iCs/>
          <w:noProof/>
          <w:szCs w:val="24"/>
        </w:rPr>
        <w:t>Advances in Colloid and Interface Science</w:t>
      </w:r>
      <w:r w:rsidRPr="002149F1">
        <w:rPr>
          <w:rFonts w:ascii="Calibri" w:hAnsi="Calibri" w:cs="Calibri"/>
          <w:noProof/>
          <w:szCs w:val="24"/>
        </w:rPr>
        <w:t xml:space="preserve"> (Vol. 122, Issues 1–3, pp. 3–33). Elsevier. https://doi.org/10.1016/j.cis.2006.06.016</w:t>
      </w:r>
    </w:p>
    <w:p w14:paraId="640A1178"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Jensen, R. G., Ferris, A. M., &amp; Lammi-Keefe, C. J. (1991). The Composition of Milk Fat. </w:t>
      </w:r>
      <w:r w:rsidRPr="002149F1">
        <w:rPr>
          <w:rFonts w:ascii="Calibri" w:hAnsi="Calibri" w:cs="Calibri"/>
          <w:i/>
          <w:iCs/>
          <w:noProof/>
          <w:szCs w:val="24"/>
        </w:rPr>
        <w:t>Journal of Dairy Science</w:t>
      </w:r>
      <w:r w:rsidRPr="002149F1">
        <w:rPr>
          <w:rFonts w:ascii="Calibri" w:hAnsi="Calibri" w:cs="Calibri"/>
          <w:noProof/>
          <w:szCs w:val="24"/>
        </w:rPr>
        <w:t xml:space="preserve">, </w:t>
      </w:r>
      <w:r w:rsidRPr="002149F1">
        <w:rPr>
          <w:rFonts w:ascii="Calibri" w:hAnsi="Calibri" w:cs="Calibri"/>
          <w:i/>
          <w:iCs/>
          <w:noProof/>
          <w:szCs w:val="24"/>
        </w:rPr>
        <w:t>74</w:t>
      </w:r>
      <w:r w:rsidRPr="002149F1">
        <w:rPr>
          <w:rFonts w:ascii="Calibri" w:hAnsi="Calibri" w:cs="Calibri"/>
          <w:noProof/>
          <w:szCs w:val="24"/>
        </w:rPr>
        <w:t>(9), 3228–3243.</w:t>
      </w:r>
    </w:p>
    <w:p w14:paraId="714D0248"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Larsen, M. K., Andersen, K. K., Kaufmann, N., &amp; Wiking, L. (2014). Seasonal variation in the composition and melting behavior of milk fat. </w:t>
      </w:r>
      <w:r w:rsidRPr="002149F1">
        <w:rPr>
          <w:rFonts w:ascii="Calibri" w:hAnsi="Calibri" w:cs="Calibri"/>
          <w:i/>
          <w:iCs/>
          <w:noProof/>
          <w:szCs w:val="24"/>
        </w:rPr>
        <w:t>Journal of Dairy Science</w:t>
      </w:r>
      <w:r w:rsidRPr="002149F1">
        <w:rPr>
          <w:rFonts w:ascii="Calibri" w:hAnsi="Calibri" w:cs="Calibri"/>
          <w:noProof/>
          <w:szCs w:val="24"/>
        </w:rPr>
        <w:t xml:space="preserve">, </w:t>
      </w:r>
      <w:r w:rsidRPr="002149F1">
        <w:rPr>
          <w:rFonts w:ascii="Calibri" w:hAnsi="Calibri" w:cs="Calibri"/>
          <w:i/>
          <w:iCs/>
          <w:noProof/>
          <w:szCs w:val="24"/>
        </w:rPr>
        <w:t>97</w:t>
      </w:r>
      <w:r w:rsidRPr="002149F1">
        <w:rPr>
          <w:rFonts w:ascii="Calibri" w:hAnsi="Calibri" w:cs="Calibri"/>
          <w:noProof/>
          <w:szCs w:val="24"/>
        </w:rPr>
        <w:t>(8), 4703–4712. https://doi.org/10.3168/jds.2013-7858</w:t>
      </w:r>
    </w:p>
    <w:p w14:paraId="325D6E42"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Liu, Z., Li, C., Pryce, J., &amp; Rochfort, S. (2020). Comprehensive Characterization of Bovine Milk Lipids: Triglycerides. </w:t>
      </w:r>
      <w:r w:rsidRPr="002149F1">
        <w:rPr>
          <w:rFonts w:ascii="Calibri" w:hAnsi="Calibri" w:cs="Calibri"/>
          <w:i/>
          <w:iCs/>
          <w:noProof/>
          <w:szCs w:val="24"/>
        </w:rPr>
        <w:t>ACS Omega</w:t>
      </w:r>
      <w:r w:rsidRPr="002149F1">
        <w:rPr>
          <w:rFonts w:ascii="Calibri" w:hAnsi="Calibri" w:cs="Calibri"/>
          <w:noProof/>
          <w:szCs w:val="24"/>
        </w:rPr>
        <w:t xml:space="preserve">, </w:t>
      </w:r>
      <w:r w:rsidRPr="002149F1">
        <w:rPr>
          <w:rFonts w:ascii="Calibri" w:hAnsi="Calibri" w:cs="Calibri"/>
          <w:i/>
          <w:iCs/>
          <w:noProof/>
          <w:szCs w:val="24"/>
        </w:rPr>
        <w:t>5</w:t>
      </w:r>
      <w:r w:rsidRPr="002149F1">
        <w:rPr>
          <w:rFonts w:ascii="Calibri" w:hAnsi="Calibri" w:cs="Calibri"/>
          <w:noProof/>
          <w:szCs w:val="24"/>
        </w:rPr>
        <w:t>(21), 12573–12582. https://doi.org/10.1021/ACSOMEGA.0C01841</w:t>
      </w:r>
    </w:p>
    <w:p w14:paraId="455B953F"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Loisel, C., Keller, G., Lecq, G., Bourgaux, C., &amp; Ollivon, M. (1998). Phase transitions and polymorphism of cocoa butter. </w:t>
      </w:r>
      <w:r w:rsidRPr="002149F1">
        <w:rPr>
          <w:rFonts w:ascii="Calibri" w:hAnsi="Calibri" w:cs="Calibri"/>
          <w:i/>
          <w:iCs/>
          <w:noProof/>
          <w:szCs w:val="24"/>
        </w:rPr>
        <w:t>Journal of the American Oil Chemists’ Society</w:t>
      </w:r>
      <w:r w:rsidRPr="002149F1">
        <w:rPr>
          <w:rFonts w:ascii="Calibri" w:hAnsi="Calibri" w:cs="Calibri"/>
          <w:noProof/>
          <w:szCs w:val="24"/>
        </w:rPr>
        <w:t xml:space="preserve">, </w:t>
      </w:r>
      <w:r w:rsidRPr="002149F1">
        <w:rPr>
          <w:rFonts w:ascii="Calibri" w:hAnsi="Calibri" w:cs="Calibri"/>
          <w:i/>
          <w:iCs/>
          <w:noProof/>
          <w:szCs w:val="24"/>
        </w:rPr>
        <w:t>75</w:t>
      </w:r>
      <w:r w:rsidRPr="002149F1">
        <w:rPr>
          <w:rFonts w:ascii="Calibri" w:hAnsi="Calibri" w:cs="Calibri"/>
          <w:noProof/>
          <w:szCs w:val="24"/>
        </w:rPr>
        <w:t>(4), 425–439. https://doi.org/10.1007/s11746-998-0245-y</w:t>
      </w:r>
    </w:p>
    <w:p w14:paraId="65795F5C"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Lopez, C., Lavigne, F., Lesieur, P., Bourgaux, C., &amp; Ollivon, M. (2001). Thermal and structural behavior of milk fat. 1. Unstable species of anhydrous milk fat. </w:t>
      </w:r>
      <w:r w:rsidRPr="002149F1">
        <w:rPr>
          <w:rFonts w:ascii="Calibri" w:hAnsi="Calibri" w:cs="Calibri"/>
          <w:i/>
          <w:iCs/>
          <w:noProof/>
          <w:szCs w:val="24"/>
        </w:rPr>
        <w:t>Journal of Dairy Science</w:t>
      </w:r>
      <w:r w:rsidRPr="002149F1">
        <w:rPr>
          <w:rFonts w:ascii="Calibri" w:hAnsi="Calibri" w:cs="Calibri"/>
          <w:noProof/>
          <w:szCs w:val="24"/>
        </w:rPr>
        <w:t xml:space="preserve">, </w:t>
      </w:r>
      <w:r w:rsidRPr="002149F1">
        <w:rPr>
          <w:rFonts w:ascii="Calibri" w:hAnsi="Calibri" w:cs="Calibri"/>
          <w:i/>
          <w:iCs/>
          <w:noProof/>
          <w:szCs w:val="24"/>
        </w:rPr>
        <w:t>84</w:t>
      </w:r>
      <w:r w:rsidRPr="002149F1">
        <w:rPr>
          <w:rFonts w:ascii="Calibri" w:hAnsi="Calibri" w:cs="Calibri"/>
          <w:noProof/>
          <w:szCs w:val="24"/>
        </w:rPr>
        <w:t>(4), 756–766. https://doi.org/10.3168/jds.S0022-0302(01)74531-6</w:t>
      </w:r>
    </w:p>
    <w:p w14:paraId="7C4C4594"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Lopez, C., Lesieur, P., Bourgaux, C., &amp; Ollivon, M. (2005). Thermal and structural behavior of anhydrous milk fat. 3. Influence of cooling rate. </w:t>
      </w:r>
      <w:r w:rsidRPr="002149F1">
        <w:rPr>
          <w:rFonts w:ascii="Calibri" w:hAnsi="Calibri" w:cs="Calibri"/>
          <w:i/>
          <w:iCs/>
          <w:noProof/>
          <w:szCs w:val="24"/>
        </w:rPr>
        <w:t>Journal of Dairy Science</w:t>
      </w:r>
      <w:r w:rsidRPr="002149F1">
        <w:rPr>
          <w:rFonts w:ascii="Calibri" w:hAnsi="Calibri" w:cs="Calibri"/>
          <w:noProof/>
          <w:szCs w:val="24"/>
        </w:rPr>
        <w:t xml:space="preserve">, </w:t>
      </w:r>
      <w:r w:rsidRPr="002149F1">
        <w:rPr>
          <w:rFonts w:ascii="Calibri" w:hAnsi="Calibri" w:cs="Calibri"/>
          <w:i/>
          <w:iCs/>
          <w:noProof/>
          <w:szCs w:val="24"/>
        </w:rPr>
        <w:t>88</w:t>
      </w:r>
      <w:r w:rsidRPr="002149F1">
        <w:rPr>
          <w:rFonts w:ascii="Calibri" w:hAnsi="Calibri" w:cs="Calibri"/>
          <w:noProof/>
          <w:szCs w:val="24"/>
        </w:rPr>
        <w:t>(2), 511–526. https://doi.org/10.3168/jds.S0022-0302(05)72713-2</w:t>
      </w:r>
    </w:p>
    <w:p w14:paraId="151633F5"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Lopez, Christelle. (2018). Crystallization Properties of Milk Fats. In K. Sato (Ed.), </w:t>
      </w:r>
      <w:r w:rsidRPr="002149F1">
        <w:rPr>
          <w:rFonts w:ascii="Calibri" w:hAnsi="Calibri" w:cs="Calibri"/>
          <w:i/>
          <w:iCs/>
          <w:noProof/>
          <w:szCs w:val="24"/>
        </w:rPr>
        <w:t>Crystallization of Lipids: Fundamentals and Applications in Food, Cosmetics and Pharmaceuticals</w:t>
      </w:r>
      <w:r w:rsidRPr="002149F1">
        <w:rPr>
          <w:rFonts w:ascii="Calibri" w:hAnsi="Calibri" w:cs="Calibri"/>
          <w:noProof/>
          <w:szCs w:val="24"/>
        </w:rPr>
        <w:t xml:space="preserve"> (pp. 283–321). Wiley Blackwell. https://doi.org/10.1002/9781118593882.ch10</w:t>
      </w:r>
    </w:p>
    <w:p w14:paraId="0FD3F4C8"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Lopez, Christelle, Bourgaux, C., Lesieur, P., Bernadou, S., Keller, G., &amp; Ollivon, M. (2002). Thermal and structural behavior of milk fat 3. Influence of cooling rate and droplet size on cream crystallization. </w:t>
      </w:r>
      <w:r w:rsidRPr="002149F1">
        <w:rPr>
          <w:rFonts w:ascii="Calibri" w:hAnsi="Calibri" w:cs="Calibri"/>
          <w:i/>
          <w:iCs/>
          <w:noProof/>
          <w:szCs w:val="24"/>
        </w:rPr>
        <w:t>Journal of Colloid and Interface Science</w:t>
      </w:r>
      <w:r w:rsidRPr="002149F1">
        <w:rPr>
          <w:rFonts w:ascii="Calibri" w:hAnsi="Calibri" w:cs="Calibri"/>
          <w:noProof/>
          <w:szCs w:val="24"/>
        </w:rPr>
        <w:t xml:space="preserve">, </w:t>
      </w:r>
      <w:r w:rsidRPr="002149F1">
        <w:rPr>
          <w:rFonts w:ascii="Calibri" w:hAnsi="Calibri" w:cs="Calibri"/>
          <w:i/>
          <w:iCs/>
          <w:noProof/>
          <w:szCs w:val="24"/>
        </w:rPr>
        <w:t>254</w:t>
      </w:r>
      <w:r w:rsidRPr="002149F1">
        <w:rPr>
          <w:rFonts w:ascii="Calibri" w:hAnsi="Calibri" w:cs="Calibri"/>
          <w:noProof/>
          <w:szCs w:val="24"/>
        </w:rPr>
        <w:t>(1), 64–78. https://doi.org/10.1006/jcis.2002.8548</w:t>
      </w:r>
    </w:p>
    <w:p w14:paraId="516247AA"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Lopez, Christelle, Bourgaux, C., Lesieur, P., &amp; Ollivon, M. (2002). Crystalline structures formed in cream and anhydrous milk fat at 4 °C. </w:t>
      </w:r>
      <w:r w:rsidRPr="002149F1">
        <w:rPr>
          <w:rFonts w:ascii="Calibri" w:hAnsi="Calibri" w:cs="Calibri"/>
          <w:i/>
          <w:iCs/>
          <w:noProof/>
          <w:szCs w:val="24"/>
        </w:rPr>
        <w:t>Lait</w:t>
      </w:r>
      <w:r w:rsidRPr="002149F1">
        <w:rPr>
          <w:rFonts w:ascii="Calibri" w:hAnsi="Calibri" w:cs="Calibri"/>
          <w:noProof/>
          <w:szCs w:val="24"/>
        </w:rPr>
        <w:t xml:space="preserve">, </w:t>
      </w:r>
      <w:r w:rsidRPr="002149F1">
        <w:rPr>
          <w:rFonts w:ascii="Calibri" w:hAnsi="Calibri" w:cs="Calibri"/>
          <w:i/>
          <w:iCs/>
          <w:noProof/>
          <w:szCs w:val="24"/>
        </w:rPr>
        <w:t>82</w:t>
      </w:r>
      <w:r w:rsidRPr="002149F1">
        <w:rPr>
          <w:rFonts w:ascii="Calibri" w:hAnsi="Calibri" w:cs="Calibri"/>
          <w:noProof/>
          <w:szCs w:val="24"/>
        </w:rPr>
        <w:t>(3), 317–335. https://doi.org/10.1051/lait:2002013</w:t>
      </w:r>
    </w:p>
    <w:p w14:paraId="426428A3"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Lopez, Christelle, Bourgaux, C., Lesieur, P., Riaublanc, A., &amp; Ollivon, M. (2006). Milk fat and primary fractions obtained by dry fractionation. 1. Chemical composition and crystallisation properties. </w:t>
      </w:r>
      <w:r w:rsidRPr="002149F1">
        <w:rPr>
          <w:rFonts w:ascii="Calibri" w:hAnsi="Calibri" w:cs="Calibri"/>
          <w:i/>
          <w:iCs/>
          <w:noProof/>
          <w:szCs w:val="24"/>
        </w:rPr>
        <w:t>Chemistry and Physics of Lipids</w:t>
      </w:r>
      <w:r w:rsidRPr="002149F1">
        <w:rPr>
          <w:rFonts w:ascii="Calibri" w:hAnsi="Calibri" w:cs="Calibri"/>
          <w:noProof/>
          <w:szCs w:val="24"/>
        </w:rPr>
        <w:t xml:space="preserve">, </w:t>
      </w:r>
      <w:r w:rsidRPr="002149F1">
        <w:rPr>
          <w:rFonts w:ascii="Calibri" w:hAnsi="Calibri" w:cs="Calibri"/>
          <w:i/>
          <w:iCs/>
          <w:noProof/>
          <w:szCs w:val="24"/>
        </w:rPr>
        <w:t>144</w:t>
      </w:r>
      <w:r w:rsidRPr="002149F1">
        <w:rPr>
          <w:rFonts w:ascii="Calibri" w:hAnsi="Calibri" w:cs="Calibri"/>
          <w:noProof/>
          <w:szCs w:val="24"/>
        </w:rPr>
        <w:t>(1), 17–33. https://doi.org/10.1016/j.chemphyslip.2006.06.002</w:t>
      </w:r>
    </w:p>
    <w:p w14:paraId="1777D3ED"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MacRidachis, J., Bayés-García, L., &amp; Calvet, T. (2021). Mixing Phase Behavior of Tripalmitin and Oleic-Rich Molecular Compound-Forming Triacylglycerols. </w:t>
      </w:r>
      <w:r w:rsidRPr="002149F1">
        <w:rPr>
          <w:rFonts w:ascii="Calibri" w:hAnsi="Calibri" w:cs="Calibri"/>
          <w:i/>
          <w:iCs/>
          <w:noProof/>
          <w:szCs w:val="24"/>
        </w:rPr>
        <w:t>Industrial and Engineering Chemistry Research</w:t>
      </w:r>
      <w:r w:rsidRPr="002149F1">
        <w:rPr>
          <w:rFonts w:ascii="Calibri" w:hAnsi="Calibri" w:cs="Calibri"/>
          <w:noProof/>
          <w:szCs w:val="24"/>
        </w:rPr>
        <w:t xml:space="preserve">, </w:t>
      </w:r>
      <w:r w:rsidRPr="002149F1">
        <w:rPr>
          <w:rFonts w:ascii="Calibri" w:hAnsi="Calibri" w:cs="Calibri"/>
          <w:i/>
          <w:iCs/>
          <w:noProof/>
          <w:szCs w:val="24"/>
        </w:rPr>
        <w:t>60</w:t>
      </w:r>
      <w:r w:rsidRPr="002149F1">
        <w:rPr>
          <w:rFonts w:ascii="Calibri" w:hAnsi="Calibri" w:cs="Calibri"/>
          <w:noProof/>
          <w:szCs w:val="24"/>
        </w:rPr>
        <w:t>(15), 5374–5384. https://doi.org/10.1021/acs.iecr.1c00324</w:t>
      </w:r>
    </w:p>
    <w:p w14:paraId="6B09F559"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Marangoni, A. G., &amp; Lencki, R. W. (1998). Ternary Phase Behavior of Milk Fat Fractions. </w:t>
      </w:r>
      <w:r w:rsidRPr="002149F1">
        <w:rPr>
          <w:rFonts w:ascii="Calibri" w:hAnsi="Calibri" w:cs="Calibri"/>
          <w:i/>
          <w:iCs/>
          <w:noProof/>
          <w:szCs w:val="24"/>
        </w:rPr>
        <w:t>Journal of Agricultural and Food Chemistry</w:t>
      </w:r>
      <w:r w:rsidRPr="002149F1">
        <w:rPr>
          <w:rFonts w:ascii="Calibri" w:hAnsi="Calibri" w:cs="Calibri"/>
          <w:noProof/>
          <w:szCs w:val="24"/>
        </w:rPr>
        <w:t xml:space="preserve">, </w:t>
      </w:r>
      <w:r w:rsidRPr="002149F1">
        <w:rPr>
          <w:rFonts w:ascii="Calibri" w:hAnsi="Calibri" w:cs="Calibri"/>
          <w:i/>
          <w:iCs/>
          <w:noProof/>
          <w:szCs w:val="24"/>
        </w:rPr>
        <w:t>46</w:t>
      </w:r>
      <w:r w:rsidRPr="002149F1">
        <w:rPr>
          <w:rFonts w:ascii="Calibri" w:hAnsi="Calibri" w:cs="Calibri"/>
          <w:noProof/>
          <w:szCs w:val="24"/>
        </w:rPr>
        <w:t>(10), 3879–3884. https://doi.org/10.1021/jf9801668</w:t>
      </w:r>
    </w:p>
    <w:p w14:paraId="781657C2"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Maurice-Van Eijndhoven, M. H. T., Hiemstra, S. J., &amp; Calus, M. P. L. (2011). Short communication: Milk fat composition of 4 cattle breeds in the Netherlands. </w:t>
      </w:r>
      <w:r w:rsidRPr="002149F1">
        <w:rPr>
          <w:rFonts w:ascii="Calibri" w:hAnsi="Calibri" w:cs="Calibri"/>
          <w:i/>
          <w:iCs/>
          <w:noProof/>
          <w:szCs w:val="24"/>
        </w:rPr>
        <w:t>Journal of Dairy Science</w:t>
      </w:r>
      <w:r w:rsidRPr="002149F1">
        <w:rPr>
          <w:rFonts w:ascii="Calibri" w:hAnsi="Calibri" w:cs="Calibri"/>
          <w:noProof/>
          <w:szCs w:val="24"/>
        </w:rPr>
        <w:t xml:space="preserve">, </w:t>
      </w:r>
      <w:r w:rsidRPr="002149F1">
        <w:rPr>
          <w:rFonts w:ascii="Calibri" w:hAnsi="Calibri" w:cs="Calibri"/>
          <w:i/>
          <w:iCs/>
          <w:noProof/>
          <w:szCs w:val="24"/>
        </w:rPr>
        <w:t>94</w:t>
      </w:r>
      <w:r w:rsidRPr="002149F1">
        <w:rPr>
          <w:rFonts w:ascii="Calibri" w:hAnsi="Calibri" w:cs="Calibri"/>
          <w:noProof/>
          <w:szCs w:val="24"/>
        </w:rPr>
        <w:t>(2), 1021–1025. https://doi.org/10.3168/JDS.2009-3018</w:t>
      </w:r>
    </w:p>
    <w:p w14:paraId="0C319435"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Nguyen, V., Duong, C. T. M., &amp; Vu, V. (2015). Effect of thermal treatment on physical properties and stability of whipping and whipped cream. </w:t>
      </w:r>
      <w:r w:rsidRPr="002149F1">
        <w:rPr>
          <w:rFonts w:ascii="Calibri" w:hAnsi="Calibri" w:cs="Calibri"/>
          <w:i/>
          <w:iCs/>
          <w:noProof/>
          <w:szCs w:val="24"/>
        </w:rPr>
        <w:t>Journal of Food Engineering</w:t>
      </w:r>
      <w:r w:rsidRPr="002149F1">
        <w:rPr>
          <w:rFonts w:ascii="Calibri" w:hAnsi="Calibri" w:cs="Calibri"/>
          <w:noProof/>
          <w:szCs w:val="24"/>
        </w:rPr>
        <w:t xml:space="preserve">, </w:t>
      </w:r>
      <w:r w:rsidRPr="002149F1">
        <w:rPr>
          <w:rFonts w:ascii="Calibri" w:hAnsi="Calibri" w:cs="Calibri"/>
          <w:i/>
          <w:iCs/>
          <w:noProof/>
          <w:szCs w:val="24"/>
        </w:rPr>
        <w:t>163</w:t>
      </w:r>
      <w:r w:rsidRPr="002149F1">
        <w:rPr>
          <w:rFonts w:ascii="Calibri" w:hAnsi="Calibri" w:cs="Calibri"/>
          <w:noProof/>
          <w:szCs w:val="24"/>
        </w:rPr>
        <w:t xml:space="preserve">, 32–36. </w:t>
      </w:r>
      <w:r w:rsidRPr="002149F1">
        <w:rPr>
          <w:rFonts w:ascii="Calibri" w:hAnsi="Calibri" w:cs="Calibri"/>
          <w:noProof/>
          <w:szCs w:val="24"/>
        </w:rPr>
        <w:lastRenderedPageBreak/>
        <w:t>https://doi.org/10.1016/J.JFOODENG.2015.04.026</w:t>
      </w:r>
    </w:p>
    <w:p w14:paraId="650F69ED"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Omar, Z., Hishamuddin, E., Sahri, M. M., Fauzi, S. H. M., Dian, N. L. H. M., Ramli, M. R., &amp; Rashid, N. A. (2015). Palm Oil Crystallisation: A Review. </w:t>
      </w:r>
      <w:r w:rsidRPr="002149F1">
        <w:rPr>
          <w:rFonts w:ascii="Calibri" w:hAnsi="Calibri" w:cs="Calibri"/>
          <w:i/>
          <w:iCs/>
          <w:noProof/>
          <w:szCs w:val="24"/>
        </w:rPr>
        <w:t>Journal of Oil Palm Research</w:t>
      </w:r>
      <w:r w:rsidRPr="002149F1">
        <w:rPr>
          <w:rFonts w:ascii="Calibri" w:hAnsi="Calibri" w:cs="Calibri"/>
          <w:noProof/>
          <w:szCs w:val="24"/>
        </w:rPr>
        <w:t xml:space="preserve">, </w:t>
      </w:r>
      <w:r w:rsidRPr="002149F1">
        <w:rPr>
          <w:rFonts w:ascii="Calibri" w:hAnsi="Calibri" w:cs="Calibri"/>
          <w:i/>
          <w:iCs/>
          <w:noProof/>
          <w:szCs w:val="24"/>
        </w:rPr>
        <w:t>27</w:t>
      </w:r>
      <w:r w:rsidRPr="002149F1">
        <w:rPr>
          <w:rFonts w:ascii="Calibri" w:hAnsi="Calibri" w:cs="Calibri"/>
          <w:noProof/>
          <w:szCs w:val="24"/>
        </w:rPr>
        <w:t>(2), 97–106.</w:t>
      </w:r>
    </w:p>
    <w:p w14:paraId="1B5F9D8A"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Palmquist, D. L., Denise Beaulieu, A., &amp; Barbano, D. M. (1993). Feed and Animal Factors Influencing Milk Fat Composition. </w:t>
      </w:r>
      <w:r w:rsidRPr="002149F1">
        <w:rPr>
          <w:rFonts w:ascii="Calibri" w:hAnsi="Calibri" w:cs="Calibri"/>
          <w:i/>
          <w:iCs/>
          <w:noProof/>
          <w:szCs w:val="24"/>
        </w:rPr>
        <w:t>Journal of Dairy Science</w:t>
      </w:r>
      <w:r w:rsidRPr="002149F1">
        <w:rPr>
          <w:rFonts w:ascii="Calibri" w:hAnsi="Calibri" w:cs="Calibri"/>
          <w:noProof/>
          <w:szCs w:val="24"/>
        </w:rPr>
        <w:t xml:space="preserve">, </w:t>
      </w:r>
      <w:r w:rsidRPr="002149F1">
        <w:rPr>
          <w:rFonts w:ascii="Calibri" w:hAnsi="Calibri" w:cs="Calibri"/>
          <w:i/>
          <w:iCs/>
          <w:noProof/>
          <w:szCs w:val="24"/>
        </w:rPr>
        <w:t>76</w:t>
      </w:r>
      <w:r w:rsidRPr="002149F1">
        <w:rPr>
          <w:rFonts w:ascii="Calibri" w:hAnsi="Calibri" w:cs="Calibri"/>
          <w:noProof/>
          <w:szCs w:val="24"/>
        </w:rPr>
        <w:t>(6), 1753–1771. https://doi.org/10.3168/JDS.S0022-0302(93)77508-6</w:t>
      </w:r>
    </w:p>
    <w:p w14:paraId="3E2B74F3"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Pratama, Y., Burholt, S., Baker, D. L., Sadeghpour, A., Simone, E., &amp; Rappolt, M. (2022). Polymorphism of a Highly Asymmetrical Triacylglycerol in Milk Fat: 1-Butyryl 2-Stearoyl 3-Palmitoyl-glycerol. </w:t>
      </w:r>
      <w:r w:rsidRPr="002149F1">
        <w:rPr>
          <w:rFonts w:ascii="Calibri" w:hAnsi="Calibri" w:cs="Calibri"/>
          <w:i/>
          <w:iCs/>
          <w:noProof/>
          <w:szCs w:val="24"/>
        </w:rPr>
        <w:t>Crystal Growth and Design</w:t>
      </w:r>
      <w:r w:rsidRPr="002149F1">
        <w:rPr>
          <w:rFonts w:ascii="Calibri" w:hAnsi="Calibri" w:cs="Calibri"/>
          <w:noProof/>
          <w:szCs w:val="24"/>
        </w:rPr>
        <w:t xml:space="preserve">, </w:t>
      </w:r>
      <w:r w:rsidRPr="002149F1">
        <w:rPr>
          <w:rFonts w:ascii="Calibri" w:hAnsi="Calibri" w:cs="Calibri"/>
          <w:i/>
          <w:iCs/>
          <w:noProof/>
          <w:szCs w:val="24"/>
        </w:rPr>
        <w:t>22</w:t>
      </w:r>
      <w:r w:rsidRPr="002149F1">
        <w:rPr>
          <w:rFonts w:ascii="Calibri" w:hAnsi="Calibri" w:cs="Calibri"/>
          <w:noProof/>
          <w:szCs w:val="24"/>
        </w:rPr>
        <w:t>(10), 6120–6130. https://doi.org/10.1021/acs.cgd.2c00713</w:t>
      </w:r>
    </w:p>
    <w:p w14:paraId="24326280"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Pratama, Y., Simone, E., &amp; Rappolt, M. (2021). The Unique Crystallization Behavior of Buffalo Milk Fat. </w:t>
      </w:r>
      <w:r w:rsidRPr="002149F1">
        <w:rPr>
          <w:rFonts w:ascii="Calibri" w:hAnsi="Calibri" w:cs="Calibri"/>
          <w:i/>
          <w:iCs/>
          <w:noProof/>
          <w:szCs w:val="24"/>
        </w:rPr>
        <w:t>Crystal Growth and Design</w:t>
      </w:r>
      <w:r w:rsidRPr="002149F1">
        <w:rPr>
          <w:rFonts w:ascii="Calibri" w:hAnsi="Calibri" w:cs="Calibri"/>
          <w:noProof/>
          <w:szCs w:val="24"/>
        </w:rPr>
        <w:t xml:space="preserve">, </w:t>
      </w:r>
      <w:r w:rsidRPr="002149F1">
        <w:rPr>
          <w:rFonts w:ascii="Calibri" w:hAnsi="Calibri" w:cs="Calibri"/>
          <w:i/>
          <w:iCs/>
          <w:noProof/>
          <w:szCs w:val="24"/>
        </w:rPr>
        <w:t>21</w:t>
      </w:r>
      <w:r w:rsidRPr="002149F1">
        <w:rPr>
          <w:rFonts w:ascii="Calibri" w:hAnsi="Calibri" w:cs="Calibri"/>
          <w:noProof/>
          <w:szCs w:val="24"/>
        </w:rPr>
        <w:t>(4), 2113–2127. https://doi.org/10.1021/acs.cgd.0c01543</w:t>
      </w:r>
    </w:p>
    <w:p w14:paraId="3BF98245"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Ramel, P. R., &amp; Marangoni, A. G. (2016). Engineering the microstructure of milk fat by blending binary and ternary mixtures of its fractions. </w:t>
      </w:r>
      <w:r w:rsidRPr="002149F1">
        <w:rPr>
          <w:rFonts w:ascii="Calibri" w:hAnsi="Calibri" w:cs="Calibri"/>
          <w:i/>
          <w:iCs/>
          <w:noProof/>
          <w:szCs w:val="24"/>
        </w:rPr>
        <w:t>RSC Advances</w:t>
      </w:r>
      <w:r w:rsidRPr="002149F1">
        <w:rPr>
          <w:rFonts w:ascii="Calibri" w:hAnsi="Calibri" w:cs="Calibri"/>
          <w:noProof/>
          <w:szCs w:val="24"/>
        </w:rPr>
        <w:t xml:space="preserve">, </w:t>
      </w:r>
      <w:r w:rsidRPr="002149F1">
        <w:rPr>
          <w:rFonts w:ascii="Calibri" w:hAnsi="Calibri" w:cs="Calibri"/>
          <w:i/>
          <w:iCs/>
          <w:noProof/>
          <w:szCs w:val="24"/>
        </w:rPr>
        <w:t>6</w:t>
      </w:r>
      <w:r w:rsidRPr="002149F1">
        <w:rPr>
          <w:rFonts w:ascii="Calibri" w:hAnsi="Calibri" w:cs="Calibri"/>
          <w:noProof/>
          <w:szCs w:val="24"/>
        </w:rPr>
        <w:t>(47), 41189–41194. https://doi.org/10.1039/c6ra07114g</w:t>
      </w:r>
    </w:p>
    <w:p w14:paraId="6E076CA0"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Romano, R., Giordano, A., Chianese, L., Addeo, F., &amp; Musso, S. S. (2011). Triacylglycerols, fatty acids and conjugated linoleic acids in Italian Mozzarella di Bufala Campana cheese. </w:t>
      </w:r>
      <w:r w:rsidRPr="002149F1">
        <w:rPr>
          <w:rFonts w:ascii="Calibri" w:hAnsi="Calibri" w:cs="Calibri"/>
          <w:i/>
          <w:iCs/>
          <w:noProof/>
          <w:szCs w:val="24"/>
        </w:rPr>
        <w:t>Journal of Food Composition and Analysis</w:t>
      </w:r>
      <w:r w:rsidRPr="002149F1">
        <w:rPr>
          <w:rFonts w:ascii="Calibri" w:hAnsi="Calibri" w:cs="Calibri"/>
          <w:noProof/>
          <w:szCs w:val="24"/>
        </w:rPr>
        <w:t xml:space="preserve">, </w:t>
      </w:r>
      <w:r w:rsidRPr="002149F1">
        <w:rPr>
          <w:rFonts w:ascii="Calibri" w:hAnsi="Calibri" w:cs="Calibri"/>
          <w:i/>
          <w:iCs/>
          <w:noProof/>
          <w:szCs w:val="24"/>
        </w:rPr>
        <w:t>24</w:t>
      </w:r>
      <w:r w:rsidRPr="002149F1">
        <w:rPr>
          <w:rFonts w:ascii="Calibri" w:hAnsi="Calibri" w:cs="Calibri"/>
          <w:noProof/>
          <w:szCs w:val="24"/>
        </w:rPr>
        <w:t>(2), 244–249. https://doi.org/10.1016/J.JFCA.2010.10.004</w:t>
      </w:r>
    </w:p>
    <w:p w14:paraId="2DDF34FB"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Rønholt, S., Mortensen, K., &amp; Knudsen, J. C. (2013). The Effective Factors on the Structure of Butter and Other Milk Fat-Based Products. </w:t>
      </w:r>
      <w:r w:rsidRPr="002149F1">
        <w:rPr>
          <w:rFonts w:ascii="Calibri" w:hAnsi="Calibri" w:cs="Calibri"/>
          <w:i/>
          <w:iCs/>
          <w:noProof/>
          <w:szCs w:val="24"/>
        </w:rPr>
        <w:t>Comprehensive Reviews in Food Science and Food Safety</w:t>
      </w:r>
      <w:r w:rsidRPr="002149F1">
        <w:rPr>
          <w:rFonts w:ascii="Calibri" w:hAnsi="Calibri" w:cs="Calibri"/>
          <w:noProof/>
          <w:szCs w:val="24"/>
        </w:rPr>
        <w:t xml:space="preserve">, </w:t>
      </w:r>
      <w:r w:rsidRPr="002149F1">
        <w:rPr>
          <w:rFonts w:ascii="Calibri" w:hAnsi="Calibri" w:cs="Calibri"/>
          <w:i/>
          <w:iCs/>
          <w:noProof/>
          <w:szCs w:val="24"/>
        </w:rPr>
        <w:t>12</w:t>
      </w:r>
      <w:r w:rsidRPr="002149F1">
        <w:rPr>
          <w:rFonts w:ascii="Calibri" w:hAnsi="Calibri" w:cs="Calibri"/>
          <w:noProof/>
          <w:szCs w:val="24"/>
        </w:rPr>
        <w:t>(5), 468–482. https://doi.org/10.1111/1541-4337.12022</w:t>
      </w:r>
    </w:p>
    <w:p w14:paraId="67004897"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Sato, K. (2018). Polymorphism of Lipid Crystals. In K. Sato (Ed.), </w:t>
      </w:r>
      <w:r w:rsidRPr="002149F1">
        <w:rPr>
          <w:rFonts w:ascii="Calibri" w:hAnsi="Calibri" w:cs="Calibri"/>
          <w:i/>
          <w:iCs/>
          <w:noProof/>
          <w:szCs w:val="24"/>
        </w:rPr>
        <w:t>Crystallization of Lipids: Fundamentals and Applications in Food, Cosmetics and Pharmaceuticals</w:t>
      </w:r>
      <w:r w:rsidRPr="002149F1">
        <w:rPr>
          <w:rFonts w:ascii="Calibri" w:hAnsi="Calibri" w:cs="Calibri"/>
          <w:noProof/>
          <w:szCs w:val="24"/>
        </w:rPr>
        <w:t xml:space="preserve"> (pp. 17–60). Wiley Blackwell. https://doi.org/10.1002/9781118593882.ch2</w:t>
      </w:r>
    </w:p>
    <w:p w14:paraId="10EDA6AB"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Schmelzer, J. M., &amp; Hartel, R. W. (2001). Interactions of Milk Fat and Milk Fat Fractions with Confectionery Fats. </w:t>
      </w:r>
      <w:r w:rsidRPr="002149F1">
        <w:rPr>
          <w:rFonts w:ascii="Calibri" w:hAnsi="Calibri" w:cs="Calibri"/>
          <w:i/>
          <w:iCs/>
          <w:noProof/>
          <w:szCs w:val="24"/>
        </w:rPr>
        <w:t>Journal of Dairy Science</w:t>
      </w:r>
      <w:r w:rsidRPr="002149F1">
        <w:rPr>
          <w:rFonts w:ascii="Calibri" w:hAnsi="Calibri" w:cs="Calibri"/>
          <w:noProof/>
          <w:szCs w:val="24"/>
        </w:rPr>
        <w:t xml:space="preserve">, </w:t>
      </w:r>
      <w:r w:rsidRPr="002149F1">
        <w:rPr>
          <w:rFonts w:ascii="Calibri" w:hAnsi="Calibri" w:cs="Calibri"/>
          <w:i/>
          <w:iCs/>
          <w:noProof/>
          <w:szCs w:val="24"/>
        </w:rPr>
        <w:t>84</w:t>
      </w:r>
      <w:r w:rsidRPr="002149F1">
        <w:rPr>
          <w:rFonts w:ascii="Calibri" w:hAnsi="Calibri" w:cs="Calibri"/>
          <w:noProof/>
          <w:szCs w:val="24"/>
        </w:rPr>
        <w:t>(2), 332–344. https://doi.org/10.3168/JDS.S0022-0302(01)74482-7</w:t>
      </w:r>
    </w:p>
    <w:p w14:paraId="081FB17C"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Shi, Y., Smith, C. M., &amp; Hartel, R. W. (2001). Compositional effects on milk fat crystallization. </w:t>
      </w:r>
      <w:r w:rsidRPr="002149F1">
        <w:rPr>
          <w:rFonts w:ascii="Calibri" w:hAnsi="Calibri" w:cs="Calibri"/>
          <w:i/>
          <w:iCs/>
          <w:noProof/>
          <w:szCs w:val="24"/>
        </w:rPr>
        <w:t>Journal of Dairy Science</w:t>
      </w:r>
      <w:r w:rsidRPr="002149F1">
        <w:rPr>
          <w:rFonts w:ascii="Calibri" w:hAnsi="Calibri" w:cs="Calibri"/>
          <w:noProof/>
          <w:szCs w:val="24"/>
        </w:rPr>
        <w:t xml:space="preserve">, </w:t>
      </w:r>
      <w:r w:rsidRPr="002149F1">
        <w:rPr>
          <w:rFonts w:ascii="Calibri" w:hAnsi="Calibri" w:cs="Calibri"/>
          <w:i/>
          <w:iCs/>
          <w:noProof/>
          <w:szCs w:val="24"/>
        </w:rPr>
        <w:t>84</w:t>
      </w:r>
      <w:r w:rsidRPr="002149F1">
        <w:rPr>
          <w:rFonts w:ascii="Calibri" w:hAnsi="Calibri" w:cs="Calibri"/>
          <w:noProof/>
          <w:szCs w:val="24"/>
        </w:rPr>
        <w:t>(11), 2392–2401. https://doi.org/10.3168/jds.S0022-0302(01)74688-7</w:t>
      </w:r>
    </w:p>
    <w:p w14:paraId="42E8A0D6"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Smiddy, M. A., Huppertz, T., &amp; van Ruth, S. M. (2012). Triacylglycerol and melting profiles of milk fat from several species. </w:t>
      </w:r>
      <w:r w:rsidRPr="002149F1">
        <w:rPr>
          <w:rFonts w:ascii="Calibri" w:hAnsi="Calibri" w:cs="Calibri"/>
          <w:i/>
          <w:iCs/>
          <w:noProof/>
          <w:szCs w:val="24"/>
        </w:rPr>
        <w:t>International Dairy Journal</w:t>
      </w:r>
      <w:r w:rsidRPr="002149F1">
        <w:rPr>
          <w:rFonts w:ascii="Calibri" w:hAnsi="Calibri" w:cs="Calibri"/>
          <w:noProof/>
          <w:szCs w:val="24"/>
        </w:rPr>
        <w:t xml:space="preserve">, </w:t>
      </w:r>
      <w:r w:rsidRPr="002149F1">
        <w:rPr>
          <w:rFonts w:ascii="Calibri" w:hAnsi="Calibri" w:cs="Calibri"/>
          <w:i/>
          <w:iCs/>
          <w:noProof/>
          <w:szCs w:val="24"/>
        </w:rPr>
        <w:t>24</w:t>
      </w:r>
      <w:r w:rsidRPr="002149F1">
        <w:rPr>
          <w:rFonts w:ascii="Calibri" w:hAnsi="Calibri" w:cs="Calibri"/>
          <w:noProof/>
          <w:szCs w:val="24"/>
        </w:rPr>
        <w:t>(2), 64–69. https://doi.org/10.1016/j.idairyj.2011.07.001</w:t>
      </w:r>
    </w:p>
    <w:p w14:paraId="716F13D2"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Soyeurt, H., Dardenne, P., Gillon, A., Croquet, C., Vanderick, S., Mayeres, P., Bertozzi, C., &amp; Gengler, N. (2006). Variation in Fatty Acid Contents of Milk and Milk Fat Within and Across Breeds. </w:t>
      </w:r>
      <w:r w:rsidRPr="002149F1">
        <w:rPr>
          <w:rFonts w:ascii="Calibri" w:hAnsi="Calibri" w:cs="Calibri"/>
          <w:i/>
          <w:iCs/>
          <w:noProof/>
          <w:szCs w:val="24"/>
        </w:rPr>
        <w:t>Journal of Dairy Science</w:t>
      </w:r>
      <w:r w:rsidRPr="002149F1">
        <w:rPr>
          <w:rFonts w:ascii="Calibri" w:hAnsi="Calibri" w:cs="Calibri"/>
          <w:noProof/>
          <w:szCs w:val="24"/>
        </w:rPr>
        <w:t xml:space="preserve">, </w:t>
      </w:r>
      <w:r w:rsidRPr="002149F1">
        <w:rPr>
          <w:rFonts w:ascii="Calibri" w:hAnsi="Calibri" w:cs="Calibri"/>
          <w:i/>
          <w:iCs/>
          <w:noProof/>
          <w:szCs w:val="24"/>
        </w:rPr>
        <w:t>89</w:t>
      </w:r>
      <w:r w:rsidRPr="002149F1">
        <w:rPr>
          <w:rFonts w:ascii="Calibri" w:hAnsi="Calibri" w:cs="Calibri"/>
          <w:noProof/>
          <w:szCs w:val="24"/>
        </w:rPr>
        <w:t>(12), 4858–4865. https://doi.org/10.3168/JDS.S0022-0302(06)72534-6</w:t>
      </w:r>
    </w:p>
    <w:p w14:paraId="4D585693"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Timms, R. E. (1980). The phase behaviour and polymorphism of milk fat, milf fat fractions and fully hardened milk fat. </w:t>
      </w:r>
      <w:r w:rsidRPr="002149F1">
        <w:rPr>
          <w:rFonts w:ascii="Calibri" w:hAnsi="Calibri" w:cs="Calibri"/>
          <w:i/>
          <w:iCs/>
          <w:noProof/>
          <w:szCs w:val="24"/>
        </w:rPr>
        <w:t>The Australian Journal of Dairy Technology</w:t>
      </w:r>
      <w:r w:rsidRPr="002149F1">
        <w:rPr>
          <w:rFonts w:ascii="Calibri" w:hAnsi="Calibri" w:cs="Calibri"/>
          <w:noProof/>
          <w:szCs w:val="24"/>
        </w:rPr>
        <w:t xml:space="preserve">, </w:t>
      </w:r>
      <w:r w:rsidRPr="002149F1">
        <w:rPr>
          <w:rFonts w:ascii="Calibri" w:hAnsi="Calibri" w:cs="Calibri"/>
          <w:i/>
          <w:iCs/>
          <w:noProof/>
          <w:szCs w:val="24"/>
        </w:rPr>
        <w:t>35</w:t>
      </w:r>
      <w:r w:rsidRPr="002149F1">
        <w:rPr>
          <w:rFonts w:ascii="Calibri" w:hAnsi="Calibri" w:cs="Calibri"/>
          <w:noProof/>
          <w:szCs w:val="24"/>
        </w:rPr>
        <w:t>, 47–52.</w:t>
      </w:r>
    </w:p>
    <w:p w14:paraId="50FE25D6"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Tomaszewska-Gras, J. (2013). Melting and crystallization DSC profiles of milk fat depending on selected factors. </w:t>
      </w:r>
      <w:r w:rsidRPr="002149F1">
        <w:rPr>
          <w:rFonts w:ascii="Calibri" w:hAnsi="Calibri" w:cs="Calibri"/>
          <w:i/>
          <w:iCs/>
          <w:noProof/>
          <w:szCs w:val="24"/>
        </w:rPr>
        <w:t>Journal of Thermal Analysis and Calorimetry</w:t>
      </w:r>
      <w:r w:rsidRPr="002149F1">
        <w:rPr>
          <w:rFonts w:ascii="Calibri" w:hAnsi="Calibri" w:cs="Calibri"/>
          <w:noProof/>
          <w:szCs w:val="24"/>
        </w:rPr>
        <w:t xml:space="preserve">, </w:t>
      </w:r>
      <w:r w:rsidRPr="002149F1">
        <w:rPr>
          <w:rFonts w:ascii="Calibri" w:hAnsi="Calibri" w:cs="Calibri"/>
          <w:i/>
          <w:iCs/>
          <w:noProof/>
          <w:szCs w:val="24"/>
        </w:rPr>
        <w:t>113</w:t>
      </w:r>
      <w:r w:rsidRPr="002149F1">
        <w:rPr>
          <w:rFonts w:ascii="Calibri" w:hAnsi="Calibri" w:cs="Calibri"/>
          <w:noProof/>
          <w:szCs w:val="24"/>
        </w:rPr>
        <w:t>(1), 199–208. https://doi.org/10.1007/S10973-013-3087-2/TABLES/3</w:t>
      </w:r>
    </w:p>
    <w:p w14:paraId="40FE53D1"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Tzompa-Sosa, D. A., Meurs, P. P., &amp; van Valenberg, H. J. F. (2018). Triacylglycerol Profile of Summer and Winter Bovine Milk Fat and the Feasibility of Triacylglycerol Fragmentation. </w:t>
      </w:r>
      <w:r w:rsidRPr="002149F1">
        <w:rPr>
          <w:rFonts w:ascii="Calibri" w:hAnsi="Calibri" w:cs="Calibri"/>
          <w:i/>
          <w:iCs/>
          <w:noProof/>
          <w:szCs w:val="24"/>
        </w:rPr>
        <w:t xml:space="preserve">European </w:t>
      </w:r>
      <w:r w:rsidRPr="002149F1">
        <w:rPr>
          <w:rFonts w:ascii="Calibri" w:hAnsi="Calibri" w:cs="Calibri"/>
          <w:i/>
          <w:iCs/>
          <w:noProof/>
          <w:szCs w:val="24"/>
        </w:rPr>
        <w:lastRenderedPageBreak/>
        <w:t>Journal of Lipid Science and Technology</w:t>
      </w:r>
      <w:r w:rsidRPr="002149F1">
        <w:rPr>
          <w:rFonts w:ascii="Calibri" w:hAnsi="Calibri" w:cs="Calibri"/>
          <w:noProof/>
          <w:szCs w:val="24"/>
        </w:rPr>
        <w:t xml:space="preserve">, </w:t>
      </w:r>
      <w:r w:rsidRPr="002149F1">
        <w:rPr>
          <w:rFonts w:ascii="Calibri" w:hAnsi="Calibri" w:cs="Calibri"/>
          <w:i/>
          <w:iCs/>
          <w:noProof/>
          <w:szCs w:val="24"/>
        </w:rPr>
        <w:t>120</w:t>
      </w:r>
      <w:r w:rsidRPr="002149F1">
        <w:rPr>
          <w:rFonts w:ascii="Calibri" w:hAnsi="Calibri" w:cs="Calibri"/>
          <w:noProof/>
          <w:szCs w:val="24"/>
        </w:rPr>
        <w:t>(3), 1700291. https://doi.org/10.1002/ejlt.201700291</w:t>
      </w:r>
    </w:p>
    <w:p w14:paraId="77E240EE"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Van Aken, C. A., Ten Grotenhuis, E., Van Langevelde, A. J., &amp; Schenk, H. (1999). Composition and crystallization of milk fat fractions. </w:t>
      </w:r>
      <w:r w:rsidRPr="002149F1">
        <w:rPr>
          <w:rFonts w:ascii="Calibri" w:hAnsi="Calibri" w:cs="Calibri"/>
          <w:i/>
          <w:iCs/>
          <w:noProof/>
          <w:szCs w:val="24"/>
        </w:rPr>
        <w:t>Journal of the American Oil Chemists’ Society</w:t>
      </w:r>
      <w:r w:rsidRPr="002149F1">
        <w:rPr>
          <w:rFonts w:ascii="Calibri" w:hAnsi="Calibri" w:cs="Calibri"/>
          <w:noProof/>
          <w:szCs w:val="24"/>
        </w:rPr>
        <w:t xml:space="preserve">, </w:t>
      </w:r>
      <w:r w:rsidRPr="002149F1">
        <w:rPr>
          <w:rFonts w:ascii="Calibri" w:hAnsi="Calibri" w:cs="Calibri"/>
          <w:i/>
          <w:iCs/>
          <w:noProof/>
          <w:szCs w:val="24"/>
        </w:rPr>
        <w:t>76</w:t>
      </w:r>
      <w:r w:rsidRPr="002149F1">
        <w:rPr>
          <w:rFonts w:ascii="Calibri" w:hAnsi="Calibri" w:cs="Calibri"/>
          <w:noProof/>
          <w:szCs w:val="24"/>
        </w:rPr>
        <w:t>(11), 1323–1331. https://doi.org/10.1007/s11746-999-0146-8</w:t>
      </w:r>
    </w:p>
    <w:p w14:paraId="3DE1D9A8"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Wright, A. J., McGauley, S. E., Narine, S. S., Willis, W. M., Lencki, R. W., &amp; Marangoni, A. G. (2000). Solvent effects on the crystallization behavior of milk fat fractions. </w:t>
      </w:r>
      <w:r w:rsidRPr="002149F1">
        <w:rPr>
          <w:rFonts w:ascii="Calibri" w:hAnsi="Calibri" w:cs="Calibri"/>
          <w:i/>
          <w:iCs/>
          <w:noProof/>
          <w:szCs w:val="24"/>
        </w:rPr>
        <w:t>Journal of Agricultural and Food Chemistry</w:t>
      </w:r>
      <w:r w:rsidRPr="002149F1">
        <w:rPr>
          <w:rFonts w:ascii="Calibri" w:hAnsi="Calibri" w:cs="Calibri"/>
          <w:noProof/>
          <w:szCs w:val="24"/>
        </w:rPr>
        <w:t xml:space="preserve">, </w:t>
      </w:r>
      <w:r w:rsidRPr="002149F1">
        <w:rPr>
          <w:rFonts w:ascii="Calibri" w:hAnsi="Calibri" w:cs="Calibri"/>
          <w:i/>
          <w:iCs/>
          <w:noProof/>
          <w:szCs w:val="24"/>
        </w:rPr>
        <w:t>48</w:t>
      </w:r>
      <w:r w:rsidRPr="002149F1">
        <w:rPr>
          <w:rFonts w:ascii="Calibri" w:hAnsi="Calibri" w:cs="Calibri"/>
          <w:noProof/>
          <w:szCs w:val="24"/>
        </w:rPr>
        <w:t>(4), 1033–1040. https://doi.org/10.1021/jf9908244</w:t>
      </w:r>
    </w:p>
    <w:p w14:paraId="1C67CACA"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Yao, Y., Liu, W., Zhang, D., Li, R., Zhou, H., Li, C., &amp; Wang, S. (2020). Dynamic changes in the triacylglycerol composition and crystallization behavior of cocoa butter. </w:t>
      </w:r>
      <w:r w:rsidRPr="002149F1">
        <w:rPr>
          <w:rFonts w:ascii="Calibri" w:hAnsi="Calibri" w:cs="Calibri"/>
          <w:i/>
          <w:iCs/>
          <w:noProof/>
          <w:szCs w:val="24"/>
        </w:rPr>
        <w:t>LWT</w:t>
      </w:r>
      <w:r w:rsidRPr="002149F1">
        <w:rPr>
          <w:rFonts w:ascii="Calibri" w:hAnsi="Calibri" w:cs="Calibri"/>
          <w:noProof/>
          <w:szCs w:val="24"/>
        </w:rPr>
        <w:t xml:space="preserve">, </w:t>
      </w:r>
      <w:r w:rsidRPr="002149F1">
        <w:rPr>
          <w:rFonts w:ascii="Calibri" w:hAnsi="Calibri" w:cs="Calibri"/>
          <w:i/>
          <w:iCs/>
          <w:noProof/>
          <w:szCs w:val="24"/>
        </w:rPr>
        <w:t>129</w:t>
      </w:r>
      <w:r w:rsidRPr="002149F1">
        <w:rPr>
          <w:rFonts w:ascii="Calibri" w:hAnsi="Calibri" w:cs="Calibri"/>
          <w:noProof/>
          <w:szCs w:val="24"/>
        </w:rPr>
        <w:t>, 109490. https://doi.org/10.1016/j.lwt.2020.109490</w:t>
      </w:r>
    </w:p>
    <w:p w14:paraId="54DB692B"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szCs w:val="24"/>
        </w:rPr>
      </w:pPr>
      <w:r w:rsidRPr="002149F1">
        <w:rPr>
          <w:rFonts w:ascii="Calibri" w:hAnsi="Calibri" w:cs="Calibri"/>
          <w:noProof/>
          <w:szCs w:val="24"/>
        </w:rPr>
        <w:t xml:space="preserve">Zeb, A., &amp; Murkovic, M. (2010). Analysis of triacylglycerols in refined edible oils by isocratic HPLC-ESI-MS. </w:t>
      </w:r>
      <w:r w:rsidRPr="002149F1">
        <w:rPr>
          <w:rFonts w:ascii="Calibri" w:hAnsi="Calibri" w:cs="Calibri"/>
          <w:i/>
          <w:iCs/>
          <w:noProof/>
          <w:szCs w:val="24"/>
        </w:rPr>
        <w:t>European Journal of Lipid Science and Technology</w:t>
      </w:r>
      <w:r w:rsidRPr="002149F1">
        <w:rPr>
          <w:rFonts w:ascii="Calibri" w:hAnsi="Calibri" w:cs="Calibri"/>
          <w:noProof/>
          <w:szCs w:val="24"/>
        </w:rPr>
        <w:t xml:space="preserve">, </w:t>
      </w:r>
      <w:r w:rsidRPr="002149F1">
        <w:rPr>
          <w:rFonts w:ascii="Calibri" w:hAnsi="Calibri" w:cs="Calibri"/>
          <w:i/>
          <w:iCs/>
          <w:noProof/>
          <w:szCs w:val="24"/>
        </w:rPr>
        <w:t>112</w:t>
      </w:r>
      <w:r w:rsidRPr="002149F1">
        <w:rPr>
          <w:rFonts w:ascii="Calibri" w:hAnsi="Calibri" w:cs="Calibri"/>
          <w:noProof/>
          <w:szCs w:val="24"/>
        </w:rPr>
        <w:t>, 844–851. https://doi.org/10.1002/ejlt.201000064</w:t>
      </w:r>
    </w:p>
    <w:p w14:paraId="005E82E6" w14:textId="77777777" w:rsidR="002149F1" w:rsidRPr="002149F1" w:rsidRDefault="002149F1" w:rsidP="002149F1">
      <w:pPr>
        <w:widowControl w:val="0"/>
        <w:autoSpaceDE w:val="0"/>
        <w:autoSpaceDN w:val="0"/>
        <w:adjustRightInd w:val="0"/>
        <w:spacing w:line="240" w:lineRule="auto"/>
        <w:ind w:left="480" w:hanging="480"/>
        <w:rPr>
          <w:rFonts w:ascii="Calibri" w:hAnsi="Calibri" w:cs="Calibri"/>
          <w:noProof/>
        </w:rPr>
      </w:pPr>
      <w:r w:rsidRPr="002149F1">
        <w:rPr>
          <w:rFonts w:ascii="Calibri" w:hAnsi="Calibri" w:cs="Calibri"/>
          <w:noProof/>
          <w:szCs w:val="24"/>
        </w:rPr>
        <w:t xml:space="preserve">Zhou, Q., Gao, B., Zhang, X., Xu, Y., Shi, H., &amp; Yu, L. (2014). Chemical profiling of triacylglycerols and diacylglycerols in cow milk fat by ultra-performance convergence chromatography combined with a quadrupole time-of-flight mass spectrometry. </w:t>
      </w:r>
      <w:r w:rsidRPr="002149F1">
        <w:rPr>
          <w:rFonts w:ascii="Calibri" w:hAnsi="Calibri" w:cs="Calibri"/>
          <w:i/>
          <w:iCs/>
          <w:noProof/>
          <w:szCs w:val="24"/>
        </w:rPr>
        <w:t>Food Chemistry</w:t>
      </w:r>
      <w:r w:rsidRPr="002149F1">
        <w:rPr>
          <w:rFonts w:ascii="Calibri" w:hAnsi="Calibri" w:cs="Calibri"/>
          <w:noProof/>
          <w:szCs w:val="24"/>
        </w:rPr>
        <w:t xml:space="preserve">, </w:t>
      </w:r>
      <w:r w:rsidRPr="002149F1">
        <w:rPr>
          <w:rFonts w:ascii="Calibri" w:hAnsi="Calibri" w:cs="Calibri"/>
          <w:i/>
          <w:iCs/>
          <w:noProof/>
          <w:szCs w:val="24"/>
        </w:rPr>
        <w:t>143</w:t>
      </w:r>
      <w:r w:rsidRPr="002149F1">
        <w:rPr>
          <w:rFonts w:ascii="Calibri" w:hAnsi="Calibri" w:cs="Calibri"/>
          <w:noProof/>
          <w:szCs w:val="24"/>
        </w:rPr>
        <w:t>, 199–204. https://doi.org/10.1016/j.foodchem.2013.07.114</w:t>
      </w:r>
    </w:p>
    <w:p w14:paraId="09AA739F" w14:textId="679ED73C" w:rsidR="00A1064C" w:rsidRPr="005C7427" w:rsidRDefault="003704BF" w:rsidP="009A4D24">
      <w:r w:rsidRPr="005C7427">
        <w:fldChar w:fldCharType="end"/>
      </w:r>
    </w:p>
    <w:p w14:paraId="53B40345" w14:textId="77777777" w:rsidR="00A1064C" w:rsidRPr="005C7427" w:rsidRDefault="00A1064C">
      <w:r w:rsidRPr="005C7427">
        <w:br w:type="page"/>
      </w:r>
    </w:p>
    <w:p w14:paraId="7376C313" w14:textId="45A6AFDE" w:rsidR="003704BF" w:rsidRDefault="00473F5C" w:rsidP="009A4D24">
      <w:r w:rsidRPr="005C7427">
        <w:rPr>
          <w:noProof/>
          <w:lang w:eastAsia="en-GB"/>
        </w:rPr>
        <w:lastRenderedPageBreak/>
        <w:drawing>
          <wp:inline distT="0" distB="0" distL="0" distR="0" wp14:anchorId="639424D2" wp14:editId="45556527">
            <wp:extent cx="5390030" cy="431038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bwMode="auto">
                    <a:xfrm>
                      <a:off x="0" y="0"/>
                      <a:ext cx="5390030" cy="4310380"/>
                    </a:xfrm>
                    <a:prstGeom prst="rect">
                      <a:avLst/>
                    </a:prstGeom>
                  </pic:spPr>
                </pic:pic>
              </a:graphicData>
            </a:graphic>
          </wp:inline>
        </w:drawing>
      </w:r>
    </w:p>
    <w:p w14:paraId="172AE90F" w14:textId="10EE0B3E" w:rsidR="00473F5C" w:rsidRPr="00473F5C" w:rsidRDefault="00473F5C" w:rsidP="009A4D24">
      <w:pPr>
        <w:rPr>
          <w:b/>
          <w:bCs/>
        </w:rPr>
      </w:pPr>
      <w:r w:rsidRPr="00473F5C">
        <w:rPr>
          <w:b/>
          <w:bCs/>
        </w:rPr>
        <w:t>Graphical abstract</w:t>
      </w:r>
    </w:p>
    <w:p w14:paraId="17320146" w14:textId="7C0FD5D9" w:rsidR="00473F5C" w:rsidRDefault="00473F5C" w:rsidP="009A4D24"/>
    <w:p w14:paraId="2BC1ED70" w14:textId="77777777" w:rsidR="00473F5C" w:rsidRPr="005C7427" w:rsidRDefault="00473F5C" w:rsidP="00473F5C">
      <w:pPr>
        <w:spacing w:line="312" w:lineRule="auto"/>
        <w:jc w:val="both"/>
        <w:rPr>
          <w:rFonts w:cs="Times New Roman"/>
          <w:szCs w:val="24"/>
        </w:rPr>
      </w:pPr>
      <w:r w:rsidRPr="005C7427">
        <w:rPr>
          <w:b/>
          <w:bCs/>
          <w:noProof/>
          <w:lang w:eastAsia="en-GB"/>
        </w:rPr>
        <w:drawing>
          <wp:inline distT="0" distB="0" distL="0" distR="0" wp14:anchorId="334171D5" wp14:editId="70B8B990">
            <wp:extent cx="3601085" cy="2707005"/>
            <wp:effectExtent l="0" t="0" r="0" b="0"/>
            <wp:docPr id="7" name="Picture 7">
              <a:extLst xmlns:a="http://schemas.openxmlformats.org/drawingml/2006/main">
                <a:ext uri="{FF2B5EF4-FFF2-40B4-BE49-F238E27FC236}">
                  <a16:creationId xmlns:a16="http://schemas.microsoft.com/office/drawing/2014/main" id="{86A3C1CD-BF1D-44C9-821D-33478C5CB0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86A3C1CD-BF1D-44C9-821D-33478C5CB0A6}"/>
                        </a:ext>
                      </a:extLst>
                    </pic:cNvPr>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601085" cy="2707005"/>
                    </a:xfrm>
                    <a:prstGeom prst="rect">
                      <a:avLst/>
                    </a:prstGeom>
                  </pic:spPr>
                </pic:pic>
              </a:graphicData>
            </a:graphic>
          </wp:inline>
        </w:drawing>
      </w:r>
    </w:p>
    <w:p w14:paraId="49BEAEB7" w14:textId="77777777" w:rsidR="00473F5C" w:rsidRPr="005C7427" w:rsidRDefault="00473F5C" w:rsidP="00473F5C">
      <w:pPr>
        <w:spacing w:line="240" w:lineRule="auto"/>
        <w:jc w:val="both"/>
      </w:pPr>
      <w:r w:rsidRPr="005C7427">
        <w:rPr>
          <w:b/>
          <w:bCs/>
        </w:rPr>
        <w:t>Figure 1.</w:t>
      </w:r>
      <w:r w:rsidRPr="005C7427">
        <w:t xml:space="preserve"> Schematic of thermal procedures applied to SAXS and DSC for milk fat samples characterisation.</w:t>
      </w:r>
    </w:p>
    <w:p w14:paraId="068BE165" w14:textId="5EE72892" w:rsidR="00473F5C" w:rsidRDefault="00473F5C" w:rsidP="009A4D24"/>
    <w:p w14:paraId="491F60F4" w14:textId="77777777" w:rsidR="00473F5C" w:rsidRPr="005C7427" w:rsidRDefault="00473F5C" w:rsidP="00473F5C">
      <w:r w:rsidRPr="005C7427">
        <w:rPr>
          <w:noProof/>
          <w:lang w:eastAsia="en-GB"/>
        </w:rPr>
        <w:lastRenderedPageBreak/>
        <w:drawing>
          <wp:anchor distT="0" distB="0" distL="114300" distR="114300" simplePos="0" relativeHeight="251663360" behindDoc="0" locked="0" layoutInCell="1" allowOverlap="1" wp14:anchorId="53D74BFA" wp14:editId="058A9FC6">
            <wp:simplePos x="0" y="0"/>
            <wp:positionH relativeFrom="margin">
              <wp:posOffset>464185</wp:posOffset>
            </wp:positionH>
            <wp:positionV relativeFrom="paragraph">
              <wp:posOffset>78105</wp:posOffset>
            </wp:positionV>
            <wp:extent cx="4805680" cy="2959735"/>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bwMode="auto">
                    <a:xfrm>
                      <a:off x="0" y="0"/>
                      <a:ext cx="4805680" cy="2959735"/>
                    </a:xfrm>
                    <a:prstGeom prst="rect">
                      <a:avLst/>
                    </a:prstGeom>
                  </pic:spPr>
                </pic:pic>
              </a:graphicData>
            </a:graphic>
            <wp14:sizeRelH relativeFrom="margin">
              <wp14:pctWidth>0</wp14:pctWidth>
            </wp14:sizeRelH>
          </wp:anchor>
        </w:drawing>
      </w:r>
      <w:r w:rsidRPr="005C7427">
        <w:rPr>
          <w:b/>
          <w:bCs/>
        </w:rPr>
        <w:t>Figure 2.</w:t>
      </w:r>
      <w:r w:rsidRPr="005C7427">
        <w:t xml:space="preserve"> Distribution of four different TAG groups in milk fat and milk fat fraction samples.</w:t>
      </w:r>
      <w:r>
        <w:t xml:space="preserve"> </w:t>
      </w:r>
      <w:r w:rsidRPr="00C1787A">
        <w:rPr>
          <w:highlight w:val="yellow"/>
        </w:rPr>
        <w:t>The different labels indicate statistically significant differences (</w:t>
      </w:r>
      <w:r w:rsidRPr="00C1787A">
        <w:rPr>
          <w:i/>
          <w:iCs/>
          <w:highlight w:val="yellow"/>
        </w:rPr>
        <w:t>p</w:t>
      </w:r>
      <w:r w:rsidRPr="00C1787A">
        <w:rPr>
          <w:highlight w:val="yellow"/>
        </w:rPr>
        <w:t>&lt;0.05).</w:t>
      </w:r>
    </w:p>
    <w:p w14:paraId="650C5E9A" w14:textId="49878D58" w:rsidR="00473F5C" w:rsidRDefault="00473F5C" w:rsidP="009A4D24"/>
    <w:p w14:paraId="6CE6061A" w14:textId="77777777" w:rsidR="00473F5C" w:rsidRPr="005C7427" w:rsidRDefault="00473F5C" w:rsidP="00473F5C"/>
    <w:p w14:paraId="4F850BA1" w14:textId="77777777" w:rsidR="00473F5C" w:rsidRPr="005C7427" w:rsidRDefault="00473F5C" w:rsidP="00473F5C">
      <w:r w:rsidRPr="005C7427">
        <w:rPr>
          <w:noProof/>
          <w:lang w:eastAsia="en-GB"/>
        </w:rPr>
        <w:drawing>
          <wp:anchor distT="0" distB="0" distL="114300" distR="114300" simplePos="0" relativeHeight="251665408" behindDoc="0" locked="0" layoutInCell="1" allowOverlap="1" wp14:anchorId="3E1C06D1" wp14:editId="543E45E8">
            <wp:simplePos x="0" y="0"/>
            <wp:positionH relativeFrom="column">
              <wp:posOffset>0</wp:posOffset>
            </wp:positionH>
            <wp:positionV relativeFrom="paragraph">
              <wp:posOffset>0</wp:posOffset>
            </wp:positionV>
            <wp:extent cx="5731510" cy="4078605"/>
            <wp:effectExtent l="0" t="0" r="2540" b="0"/>
            <wp:wrapTopAndBottom/>
            <wp:docPr id="14" name="Picture 13">
              <a:extLst xmlns:a="http://schemas.openxmlformats.org/drawingml/2006/main">
                <a:ext uri="{FF2B5EF4-FFF2-40B4-BE49-F238E27FC236}">
                  <a16:creationId xmlns:a16="http://schemas.microsoft.com/office/drawing/2014/main" id="{9D96F173-FD31-EF9A-428F-62899AAF42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9D96F173-FD31-EF9A-428F-62899AAF4213}"/>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078605"/>
                    </a:xfrm>
                    <a:prstGeom prst="rect">
                      <a:avLst/>
                    </a:prstGeom>
                  </pic:spPr>
                </pic:pic>
              </a:graphicData>
            </a:graphic>
          </wp:anchor>
        </w:drawing>
      </w:r>
      <w:r w:rsidRPr="005C7427">
        <w:rPr>
          <w:b/>
          <w:bCs/>
        </w:rPr>
        <w:t>Figure 3</w:t>
      </w:r>
      <w:r w:rsidRPr="005C7427">
        <w:t>. X-ray scattering patterns of milk fat samples at -10</w:t>
      </w:r>
      <w:r w:rsidRPr="005C7427">
        <w:rPr>
          <w:rFonts w:cstheme="minorHAnsi"/>
        </w:rPr>
        <w:t>°</w:t>
      </w:r>
      <w:r w:rsidRPr="005C7427">
        <w:t>C after cooling at different rates from melt. The patterns have been subtracted by its molten fat contributions to induce better clarity.</w:t>
      </w:r>
    </w:p>
    <w:p w14:paraId="7046383E" w14:textId="1F76A200" w:rsidR="00473F5C" w:rsidRDefault="00473F5C" w:rsidP="009A4D24"/>
    <w:p w14:paraId="7A6241B2" w14:textId="77777777" w:rsidR="00473F5C" w:rsidRPr="005C7427" w:rsidRDefault="00473F5C" w:rsidP="00473F5C"/>
    <w:p w14:paraId="267F4898" w14:textId="77777777" w:rsidR="00473F5C" w:rsidRPr="005C7427" w:rsidRDefault="00473F5C" w:rsidP="00473F5C">
      <w:r w:rsidRPr="005C7427">
        <w:rPr>
          <w:noProof/>
          <w:lang w:eastAsia="en-GB"/>
        </w:rPr>
        <w:drawing>
          <wp:anchor distT="0" distB="0" distL="114300" distR="114300" simplePos="0" relativeHeight="251667456" behindDoc="0" locked="0" layoutInCell="1" allowOverlap="1" wp14:anchorId="7C10BDAA" wp14:editId="294929C8">
            <wp:simplePos x="0" y="0"/>
            <wp:positionH relativeFrom="column">
              <wp:posOffset>0</wp:posOffset>
            </wp:positionH>
            <wp:positionV relativeFrom="paragraph">
              <wp:posOffset>0</wp:posOffset>
            </wp:positionV>
            <wp:extent cx="5607934" cy="7165729"/>
            <wp:effectExtent l="0" t="0" r="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07934" cy="7165729"/>
                    </a:xfrm>
                    <a:prstGeom prst="rect">
                      <a:avLst/>
                    </a:prstGeom>
                    <a:noFill/>
                  </pic:spPr>
                </pic:pic>
              </a:graphicData>
            </a:graphic>
          </wp:anchor>
        </w:drawing>
      </w:r>
      <w:r w:rsidRPr="005C7427">
        <w:rPr>
          <w:b/>
          <w:bCs/>
        </w:rPr>
        <w:t>Figure 4</w:t>
      </w:r>
      <w:r w:rsidRPr="005C7427">
        <w:t xml:space="preserve">. Overview of crystal intensity evolution at different cooling rates: (a) -5, (b) -2 and (c) -0.5 </w:t>
      </w:r>
      <w:r w:rsidRPr="005C7427">
        <w:rPr>
          <w:rFonts w:cstheme="minorHAnsi"/>
        </w:rPr>
        <w:t>°</w:t>
      </w:r>
      <w:r w:rsidRPr="005C7427">
        <w:t>C/min which followed by subsequent heating at 2</w:t>
      </w:r>
      <w:r w:rsidRPr="005C7427">
        <w:rPr>
          <w:rFonts w:cstheme="minorHAnsi"/>
        </w:rPr>
        <w:t>°</w:t>
      </w:r>
      <w:r w:rsidRPr="005C7427">
        <w:t>C/min.</w:t>
      </w:r>
    </w:p>
    <w:p w14:paraId="25319D36" w14:textId="082738B2" w:rsidR="00473F5C" w:rsidRDefault="00473F5C" w:rsidP="009A4D24"/>
    <w:p w14:paraId="1EB2ABB6" w14:textId="77777777" w:rsidR="00473F5C" w:rsidRPr="005C7427" w:rsidRDefault="00473F5C" w:rsidP="00473F5C">
      <w:r w:rsidRPr="005C7427">
        <w:br w:type="page"/>
      </w:r>
    </w:p>
    <w:p w14:paraId="47721B71" w14:textId="77777777" w:rsidR="00473F5C" w:rsidRPr="005C7427" w:rsidRDefault="00473F5C" w:rsidP="00473F5C">
      <w:r w:rsidRPr="005C7427">
        <w:rPr>
          <w:noProof/>
          <w:lang w:eastAsia="en-GB"/>
        </w:rPr>
        <w:lastRenderedPageBreak/>
        <w:drawing>
          <wp:anchor distT="0" distB="0" distL="114300" distR="114300" simplePos="0" relativeHeight="251669504" behindDoc="0" locked="0" layoutInCell="1" allowOverlap="1" wp14:anchorId="7F938BF9" wp14:editId="5A6DCC10">
            <wp:simplePos x="0" y="0"/>
            <wp:positionH relativeFrom="column">
              <wp:posOffset>0</wp:posOffset>
            </wp:positionH>
            <wp:positionV relativeFrom="paragraph">
              <wp:posOffset>0</wp:posOffset>
            </wp:positionV>
            <wp:extent cx="5731510" cy="397192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3971925"/>
                    </a:xfrm>
                    <a:prstGeom prst="rect">
                      <a:avLst/>
                    </a:prstGeom>
                    <a:noFill/>
                    <a:ln>
                      <a:noFill/>
                    </a:ln>
                  </pic:spPr>
                </pic:pic>
              </a:graphicData>
            </a:graphic>
          </wp:anchor>
        </w:drawing>
      </w:r>
      <w:r w:rsidRPr="005C7427">
        <w:rPr>
          <w:b/>
          <w:bCs/>
        </w:rPr>
        <w:t>Figure 5</w:t>
      </w:r>
      <w:r w:rsidRPr="005C7427">
        <w:t xml:space="preserve">. Phase evolution pathway one: The </w:t>
      </w:r>
      <w:r w:rsidRPr="005C7427">
        <w:rPr>
          <w:rFonts w:cstheme="minorHAnsi"/>
        </w:rPr>
        <w:t>β</w:t>
      </w:r>
      <w:r w:rsidRPr="005C7427">
        <w:t xml:space="preserve">’-phase is absence on cooling and heating treatment. Shown result, Olein fraction cooled from melt at -0.5 </w:t>
      </w:r>
      <w:r w:rsidRPr="005C7427">
        <w:rPr>
          <w:rFonts w:cstheme="minorHAnsi"/>
        </w:rPr>
        <w:t>°</w:t>
      </w:r>
      <w:r w:rsidRPr="005C7427">
        <w:t xml:space="preserve">C/min to -10 </w:t>
      </w:r>
      <w:r w:rsidRPr="005C7427">
        <w:rPr>
          <w:rFonts w:cstheme="minorHAnsi"/>
        </w:rPr>
        <w:t>°</w:t>
      </w:r>
      <w:r w:rsidRPr="005C7427">
        <w:t xml:space="preserve">C, followed by subsequent heating at 2 </w:t>
      </w:r>
      <w:r w:rsidRPr="005C7427">
        <w:rPr>
          <w:rFonts w:cstheme="minorHAnsi"/>
        </w:rPr>
        <w:t>°</w:t>
      </w:r>
      <w:r w:rsidRPr="005C7427">
        <w:t xml:space="preserve">C/min to 60 </w:t>
      </w:r>
      <w:r w:rsidRPr="005C7427">
        <w:rPr>
          <w:rFonts w:cstheme="minorHAnsi"/>
        </w:rPr>
        <w:t>°</w:t>
      </w:r>
      <w:r w:rsidRPr="005C7427">
        <w:t>C.</w:t>
      </w:r>
    </w:p>
    <w:p w14:paraId="63B6BCEF" w14:textId="021404C6" w:rsidR="00473F5C" w:rsidRDefault="00473F5C" w:rsidP="009A4D24"/>
    <w:p w14:paraId="17608866" w14:textId="77777777" w:rsidR="00473F5C" w:rsidRPr="005C7427" w:rsidRDefault="00473F5C" w:rsidP="00473F5C">
      <w:r w:rsidRPr="005C7427">
        <w:rPr>
          <w:noProof/>
          <w:lang w:eastAsia="en-GB"/>
        </w:rPr>
        <w:lastRenderedPageBreak/>
        <w:drawing>
          <wp:inline distT="0" distB="0" distL="0" distR="0" wp14:anchorId="335C61C7" wp14:editId="7A1FD93E">
            <wp:extent cx="5731510" cy="3971925"/>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3971925"/>
                    </a:xfrm>
                    <a:prstGeom prst="rect">
                      <a:avLst/>
                    </a:prstGeom>
                    <a:noFill/>
                    <a:ln>
                      <a:noFill/>
                    </a:ln>
                  </pic:spPr>
                </pic:pic>
              </a:graphicData>
            </a:graphic>
          </wp:inline>
        </w:drawing>
      </w:r>
    </w:p>
    <w:p w14:paraId="6D5D679A" w14:textId="77777777" w:rsidR="00473F5C" w:rsidRPr="005C7427" w:rsidRDefault="00473F5C" w:rsidP="00473F5C">
      <w:pPr>
        <w:spacing w:line="240" w:lineRule="auto"/>
        <w:jc w:val="both"/>
      </w:pPr>
      <w:r w:rsidRPr="005C7427">
        <w:rPr>
          <w:b/>
          <w:bCs/>
        </w:rPr>
        <w:t>Figure 6</w:t>
      </w:r>
      <w:r w:rsidRPr="005C7427">
        <w:t xml:space="preserve">. Phase evolution pathway two: The </w:t>
      </w:r>
      <w:r w:rsidRPr="005C7427">
        <w:rPr>
          <w:rFonts w:cstheme="minorHAnsi"/>
        </w:rPr>
        <w:t>β</w:t>
      </w:r>
      <w:r w:rsidRPr="005C7427">
        <w:t xml:space="preserve">’-phase appears during heating treatment. For instance, the Mid fraction cooled from melt at -2 </w:t>
      </w:r>
      <w:r w:rsidRPr="005C7427">
        <w:rPr>
          <w:rFonts w:cstheme="minorHAnsi"/>
        </w:rPr>
        <w:t>°</w:t>
      </w:r>
      <w:r w:rsidRPr="005C7427">
        <w:t xml:space="preserve">C/min to -10 </w:t>
      </w:r>
      <w:r w:rsidRPr="005C7427">
        <w:rPr>
          <w:rFonts w:cstheme="minorHAnsi"/>
        </w:rPr>
        <w:t>°</w:t>
      </w:r>
      <w:r w:rsidRPr="005C7427">
        <w:t xml:space="preserve">C, followed by subsequent heating at 2 </w:t>
      </w:r>
      <w:r w:rsidRPr="005C7427">
        <w:rPr>
          <w:rFonts w:cstheme="minorHAnsi"/>
        </w:rPr>
        <w:t>°</w:t>
      </w:r>
      <w:r w:rsidRPr="005C7427">
        <w:t xml:space="preserve">C/min to 60 </w:t>
      </w:r>
      <w:r w:rsidRPr="005C7427">
        <w:rPr>
          <w:rFonts w:cstheme="minorHAnsi"/>
        </w:rPr>
        <w:t>°</w:t>
      </w:r>
      <w:r w:rsidRPr="005C7427">
        <w:t>C displays this pathway. The hollow squares indicate estimated data points derived from the wide angle X-ray scattering data.</w:t>
      </w:r>
    </w:p>
    <w:p w14:paraId="5507C0E6" w14:textId="1AA4F69A" w:rsidR="00473F5C" w:rsidRDefault="00473F5C" w:rsidP="009A4D24"/>
    <w:p w14:paraId="65930612" w14:textId="77777777" w:rsidR="00473F5C" w:rsidRPr="005C7427" w:rsidRDefault="00473F5C" w:rsidP="00473F5C">
      <w:r w:rsidRPr="005C7427">
        <w:rPr>
          <w:noProof/>
          <w:lang w:eastAsia="en-GB"/>
        </w:rPr>
        <w:lastRenderedPageBreak/>
        <w:drawing>
          <wp:inline distT="0" distB="0" distL="0" distR="0" wp14:anchorId="09D62E52" wp14:editId="78BBB31D">
            <wp:extent cx="5731510" cy="39719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3971925"/>
                    </a:xfrm>
                    <a:prstGeom prst="rect">
                      <a:avLst/>
                    </a:prstGeom>
                    <a:noFill/>
                    <a:ln>
                      <a:noFill/>
                    </a:ln>
                  </pic:spPr>
                </pic:pic>
              </a:graphicData>
            </a:graphic>
          </wp:inline>
        </w:drawing>
      </w:r>
    </w:p>
    <w:p w14:paraId="545CDEA4" w14:textId="77777777" w:rsidR="00473F5C" w:rsidRPr="005C7427" w:rsidRDefault="00473F5C" w:rsidP="00473F5C">
      <w:pPr>
        <w:spacing w:line="240" w:lineRule="auto"/>
        <w:jc w:val="both"/>
      </w:pPr>
      <w:r w:rsidRPr="005C7427">
        <w:rPr>
          <w:b/>
          <w:bCs/>
        </w:rPr>
        <w:t>Figure 7</w:t>
      </w:r>
      <w:r w:rsidRPr="005C7427">
        <w:t xml:space="preserve">. Phase evolution pathway three: The </w:t>
      </w:r>
      <w:r w:rsidRPr="005C7427">
        <w:rPr>
          <w:rFonts w:cstheme="minorHAnsi"/>
        </w:rPr>
        <w:t>β</w:t>
      </w:r>
      <w:r w:rsidRPr="005C7427">
        <w:t xml:space="preserve">’-phase appears during cooling treatment. Only the Stearin fraction cooled from melt at -0.5 </w:t>
      </w:r>
      <w:r w:rsidRPr="005C7427">
        <w:rPr>
          <w:rFonts w:cstheme="minorHAnsi"/>
        </w:rPr>
        <w:t>°</w:t>
      </w:r>
      <w:r w:rsidRPr="005C7427">
        <w:t xml:space="preserve">C/min to -10 </w:t>
      </w:r>
      <w:r w:rsidRPr="005C7427">
        <w:rPr>
          <w:rFonts w:cstheme="minorHAnsi"/>
        </w:rPr>
        <w:t>°</w:t>
      </w:r>
      <w:r w:rsidRPr="005C7427">
        <w:t xml:space="preserve">C, followed by subsequent heating at 2 </w:t>
      </w:r>
      <w:r w:rsidRPr="005C7427">
        <w:rPr>
          <w:rFonts w:cstheme="minorHAnsi"/>
        </w:rPr>
        <w:t>°</w:t>
      </w:r>
      <w:r w:rsidRPr="005C7427">
        <w:t xml:space="preserve">C/min to 60 </w:t>
      </w:r>
      <w:r w:rsidRPr="005C7427">
        <w:rPr>
          <w:rFonts w:cstheme="minorHAnsi"/>
        </w:rPr>
        <w:t>°</w:t>
      </w:r>
      <w:r w:rsidRPr="005C7427">
        <w:t>C displays this pathway. The hollow squares indicate estimated data points derived from the wide angle X-ray scattering data.</w:t>
      </w:r>
    </w:p>
    <w:p w14:paraId="4595389A" w14:textId="447D8E58" w:rsidR="00473F5C" w:rsidRDefault="00473F5C" w:rsidP="009A4D24"/>
    <w:p w14:paraId="575FB2FC" w14:textId="77777777" w:rsidR="00473F5C" w:rsidRPr="005C7427" w:rsidRDefault="00473F5C" w:rsidP="00473F5C">
      <w:r w:rsidRPr="005C7427">
        <w:rPr>
          <w:noProof/>
          <w:lang w:eastAsia="en-GB"/>
        </w:rPr>
        <w:lastRenderedPageBreak/>
        <w:drawing>
          <wp:inline distT="0" distB="0" distL="0" distR="0" wp14:anchorId="12336648" wp14:editId="58E7911A">
            <wp:extent cx="5708837" cy="3734657"/>
            <wp:effectExtent l="0" t="0" r="635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6696" cy="3752882"/>
                    </a:xfrm>
                    <a:prstGeom prst="rect">
                      <a:avLst/>
                    </a:prstGeom>
                    <a:noFill/>
                  </pic:spPr>
                </pic:pic>
              </a:graphicData>
            </a:graphic>
          </wp:inline>
        </w:drawing>
      </w:r>
    </w:p>
    <w:p w14:paraId="0D626117" w14:textId="77777777" w:rsidR="00473F5C" w:rsidRPr="005C7427" w:rsidRDefault="00473F5C" w:rsidP="00473F5C">
      <w:pPr>
        <w:spacing w:line="240" w:lineRule="auto"/>
        <w:jc w:val="both"/>
      </w:pPr>
      <w:r w:rsidRPr="005C7427">
        <w:rPr>
          <w:b/>
          <w:bCs/>
        </w:rPr>
        <w:t>Figure 8</w:t>
      </w:r>
      <w:r w:rsidRPr="005C7427">
        <w:t xml:space="preserve">. Crystal microstructure of milk fat samples during the cooling scan from the melt at -5 </w:t>
      </w:r>
      <w:r w:rsidRPr="005C7427">
        <w:rPr>
          <w:rFonts w:cstheme="minorHAnsi"/>
        </w:rPr>
        <w:t>°</w:t>
      </w:r>
      <w:r w:rsidRPr="005C7427">
        <w:t xml:space="preserve">C/min. Captured images are presented from 25 to 0 </w:t>
      </w:r>
      <w:r w:rsidRPr="005C7427">
        <w:rPr>
          <w:rFonts w:cstheme="minorHAnsi"/>
        </w:rPr>
        <w:t>°</w:t>
      </w:r>
      <w:r w:rsidRPr="005C7427">
        <w:t xml:space="preserve">C at 5 </w:t>
      </w:r>
      <w:r w:rsidRPr="005C7427">
        <w:rPr>
          <w:rFonts w:cstheme="minorHAnsi"/>
        </w:rPr>
        <w:t>°</w:t>
      </w:r>
      <w:r w:rsidRPr="005C7427">
        <w:t xml:space="preserve">C interval. Each side corresponds to 200 </w:t>
      </w:r>
      <w:proofErr w:type="spellStart"/>
      <w:r w:rsidRPr="005C7427">
        <w:rPr>
          <w:rFonts w:cstheme="minorHAnsi"/>
        </w:rPr>
        <w:t>μ</w:t>
      </w:r>
      <w:r w:rsidRPr="005C7427">
        <w:t>m</w:t>
      </w:r>
      <w:proofErr w:type="spellEnd"/>
      <w:r w:rsidRPr="005C7427">
        <w:t>. Yellow arrows indicate the formation of new crystals in the void (second nucleation).</w:t>
      </w:r>
    </w:p>
    <w:p w14:paraId="1FCA90C0" w14:textId="77777777" w:rsidR="00473F5C" w:rsidRDefault="00473F5C" w:rsidP="009A4D24"/>
    <w:p w14:paraId="10651324" w14:textId="77777777" w:rsidR="00473F5C" w:rsidRPr="005C7427" w:rsidRDefault="00473F5C" w:rsidP="00473F5C">
      <w:pPr>
        <w:spacing w:line="312" w:lineRule="auto"/>
        <w:jc w:val="both"/>
      </w:pPr>
      <w:r w:rsidRPr="005C7427">
        <w:rPr>
          <w:noProof/>
          <w:lang w:eastAsia="en-GB"/>
        </w:rPr>
        <w:lastRenderedPageBreak/>
        <w:drawing>
          <wp:inline distT="0" distB="0" distL="0" distR="0" wp14:anchorId="4CCFCEF0" wp14:editId="5B42A41A">
            <wp:extent cx="5697992" cy="4679879"/>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6352" cy="4703172"/>
                    </a:xfrm>
                    <a:prstGeom prst="rect">
                      <a:avLst/>
                    </a:prstGeom>
                    <a:noFill/>
                  </pic:spPr>
                </pic:pic>
              </a:graphicData>
            </a:graphic>
          </wp:inline>
        </w:drawing>
      </w:r>
    </w:p>
    <w:p w14:paraId="109C0746" w14:textId="77777777" w:rsidR="00473F5C" w:rsidRPr="005C7427" w:rsidRDefault="00473F5C" w:rsidP="00473F5C">
      <w:pPr>
        <w:jc w:val="both"/>
      </w:pPr>
      <w:r w:rsidRPr="005C7427">
        <w:rPr>
          <w:b/>
          <w:bCs/>
        </w:rPr>
        <w:t>Figure 9</w:t>
      </w:r>
      <w:r w:rsidRPr="005C7427">
        <w:t xml:space="preserve">. Crystal microstructure formation in the Stearin fraction on cooling from melt at -0.5 </w:t>
      </w:r>
      <w:r w:rsidRPr="005C7427">
        <w:rPr>
          <w:rFonts w:cstheme="minorHAnsi"/>
        </w:rPr>
        <w:t>°</w:t>
      </w:r>
      <w:r w:rsidRPr="005C7427">
        <w:t xml:space="preserve">C/min. Captured images are presented from 25 to 0 </w:t>
      </w:r>
      <w:r w:rsidRPr="005C7427">
        <w:rPr>
          <w:rFonts w:cstheme="minorHAnsi"/>
        </w:rPr>
        <w:t>°</w:t>
      </w:r>
      <w:r w:rsidRPr="005C7427">
        <w:t xml:space="preserve">C at 5 </w:t>
      </w:r>
      <w:r w:rsidRPr="005C7427">
        <w:rPr>
          <w:rFonts w:cstheme="minorHAnsi"/>
        </w:rPr>
        <w:t>°</w:t>
      </w:r>
      <w:r w:rsidRPr="005C7427">
        <w:t xml:space="preserve">C interval. Each image side corresponds to 200 </w:t>
      </w:r>
      <w:proofErr w:type="spellStart"/>
      <w:r w:rsidRPr="005C7427">
        <w:rPr>
          <w:rFonts w:cstheme="minorHAnsi"/>
        </w:rPr>
        <w:t>μ</w:t>
      </w:r>
      <w:r w:rsidRPr="005C7427">
        <w:t>m</w:t>
      </w:r>
      <w:proofErr w:type="spellEnd"/>
      <w:r w:rsidRPr="005C7427">
        <w:t>. Yellow arrows indicate the formation of new crystals in the void (second and third nucleation).</w:t>
      </w:r>
    </w:p>
    <w:p w14:paraId="16A8893D" w14:textId="11E13FCB" w:rsidR="00473F5C" w:rsidRDefault="00473F5C" w:rsidP="009A4D24"/>
    <w:p w14:paraId="401ED825" w14:textId="77777777" w:rsidR="00473F5C" w:rsidRDefault="00473F5C">
      <w:pPr>
        <w:rPr>
          <w:b/>
          <w:bCs/>
        </w:rPr>
      </w:pPr>
      <w:r>
        <w:rPr>
          <w:b/>
          <w:bCs/>
        </w:rPr>
        <w:br w:type="page"/>
      </w:r>
    </w:p>
    <w:p w14:paraId="34BF4333" w14:textId="5D813017" w:rsidR="00473F5C" w:rsidRPr="005C7427" w:rsidRDefault="00473F5C" w:rsidP="00473F5C">
      <w:pPr>
        <w:spacing w:line="312" w:lineRule="auto"/>
      </w:pPr>
      <w:r w:rsidRPr="005C7427">
        <w:rPr>
          <w:b/>
          <w:bCs/>
        </w:rPr>
        <w:lastRenderedPageBreak/>
        <w:t>Table 1.</w:t>
      </w:r>
      <w:r w:rsidRPr="005C7427">
        <w:t xml:space="preserve"> Triacylglycerol composition of milk fractions (shown as mean </w:t>
      </w:r>
      <w:r w:rsidRPr="005C7427">
        <w:rPr>
          <w:rFonts w:cstheme="minorHAnsi"/>
        </w:rPr>
        <w:t xml:space="preserve">± </w:t>
      </w:r>
      <w:r w:rsidRPr="005C7427">
        <w:t>SD)</w:t>
      </w:r>
      <w:r w:rsidRPr="005C7427">
        <w:rPr>
          <w:rFonts w:ascii="Calibri" w:eastAsia="Times New Roman" w:hAnsi="Calibri" w:cs="Calibri"/>
          <w:color w:val="000000"/>
          <w:lang w:eastAsia="en-GB"/>
        </w:rPr>
        <w:t>.</w:t>
      </w:r>
    </w:p>
    <w:tbl>
      <w:tblPr>
        <w:tblW w:w="5000" w:type="pct"/>
        <w:tblLook w:val="04A0" w:firstRow="1" w:lastRow="0" w:firstColumn="1" w:lastColumn="0" w:noHBand="0" w:noVBand="1"/>
      </w:tblPr>
      <w:tblGrid>
        <w:gridCol w:w="1630"/>
        <w:gridCol w:w="879"/>
        <w:gridCol w:w="1484"/>
        <w:gridCol w:w="1735"/>
        <w:gridCol w:w="1563"/>
        <w:gridCol w:w="1735"/>
      </w:tblGrid>
      <w:tr w:rsidR="00473F5C" w:rsidRPr="005C7427" w14:paraId="13495735" w14:textId="77777777" w:rsidTr="00021C14">
        <w:trPr>
          <w:trHeight w:val="20"/>
        </w:trPr>
        <w:tc>
          <w:tcPr>
            <w:tcW w:w="903" w:type="pct"/>
            <w:tcBorders>
              <w:top w:val="single" w:sz="4" w:space="0" w:color="000000" w:themeColor="text1"/>
              <w:bottom w:val="single" w:sz="4" w:space="0" w:color="000000" w:themeColor="text1"/>
            </w:tcBorders>
            <w:shd w:val="clear" w:color="auto" w:fill="auto"/>
            <w:noWrap/>
            <w:vAlign w:val="center"/>
            <w:hideMark/>
          </w:tcPr>
          <w:p w14:paraId="2881B8BF" w14:textId="77777777" w:rsidR="00473F5C" w:rsidRPr="005C7427" w:rsidRDefault="00473F5C" w:rsidP="007069DA">
            <w:pPr>
              <w:spacing w:after="0" w:line="240" w:lineRule="auto"/>
              <w:rPr>
                <w:rFonts w:ascii="Calibri" w:eastAsia="Times New Roman" w:hAnsi="Calibri" w:cs="Calibri"/>
                <w:b/>
                <w:bCs/>
                <w:color w:val="000000"/>
                <w:sz w:val="20"/>
                <w:lang w:eastAsia="en-GB"/>
              </w:rPr>
            </w:pPr>
            <w:r w:rsidRPr="005C7427">
              <w:rPr>
                <w:rFonts w:ascii="Calibri" w:eastAsia="Times New Roman" w:hAnsi="Calibri" w:cs="Calibri"/>
                <w:b/>
                <w:bCs/>
                <w:color w:val="000000"/>
                <w:sz w:val="20"/>
                <w:lang w:eastAsia="en-GB"/>
              </w:rPr>
              <w:t>Compound</w:t>
            </w:r>
          </w:p>
        </w:tc>
        <w:tc>
          <w:tcPr>
            <w:tcW w:w="487" w:type="pct"/>
            <w:tcBorders>
              <w:top w:val="single" w:sz="4" w:space="0" w:color="000000" w:themeColor="text1"/>
              <w:bottom w:val="single" w:sz="4" w:space="0" w:color="000000" w:themeColor="text1"/>
            </w:tcBorders>
            <w:shd w:val="clear" w:color="auto" w:fill="auto"/>
            <w:noWrap/>
            <w:vAlign w:val="center"/>
            <w:hideMark/>
          </w:tcPr>
          <w:p w14:paraId="13993A3A" w14:textId="77777777" w:rsidR="00473F5C" w:rsidRPr="005C7427" w:rsidRDefault="00473F5C" w:rsidP="007069DA">
            <w:pPr>
              <w:spacing w:after="0" w:line="240" w:lineRule="auto"/>
              <w:jc w:val="center"/>
              <w:rPr>
                <w:rFonts w:ascii="Calibri" w:eastAsia="Times New Roman" w:hAnsi="Calibri" w:cs="Calibri"/>
                <w:b/>
                <w:bCs/>
                <w:color w:val="000000"/>
                <w:sz w:val="20"/>
                <w:lang w:eastAsia="en-GB"/>
              </w:rPr>
            </w:pPr>
            <w:r w:rsidRPr="005C7427">
              <w:rPr>
                <w:rFonts w:ascii="Calibri" w:eastAsia="Times New Roman" w:hAnsi="Calibri" w:cs="Calibri"/>
                <w:b/>
                <w:bCs/>
                <w:color w:val="000000"/>
                <w:sz w:val="20"/>
                <w:lang w:eastAsia="en-GB"/>
              </w:rPr>
              <w:t>RT</w:t>
            </w:r>
          </w:p>
        </w:tc>
        <w:tc>
          <w:tcPr>
            <w:tcW w:w="822" w:type="pct"/>
            <w:tcBorders>
              <w:top w:val="single" w:sz="4" w:space="0" w:color="000000" w:themeColor="text1"/>
              <w:bottom w:val="single" w:sz="4" w:space="0" w:color="000000" w:themeColor="text1"/>
            </w:tcBorders>
            <w:shd w:val="clear" w:color="auto" w:fill="auto"/>
            <w:noWrap/>
            <w:vAlign w:val="center"/>
            <w:hideMark/>
          </w:tcPr>
          <w:p w14:paraId="785B7771" w14:textId="77777777" w:rsidR="00473F5C" w:rsidRPr="005C7427" w:rsidRDefault="00473F5C" w:rsidP="007069DA">
            <w:pPr>
              <w:spacing w:after="0" w:line="240" w:lineRule="auto"/>
              <w:jc w:val="center"/>
              <w:rPr>
                <w:rFonts w:ascii="Calibri" w:eastAsia="Times New Roman" w:hAnsi="Calibri" w:cs="Calibri"/>
                <w:b/>
                <w:bCs/>
                <w:color w:val="000000"/>
                <w:sz w:val="20"/>
                <w:lang w:eastAsia="en-GB"/>
              </w:rPr>
            </w:pPr>
            <w:r w:rsidRPr="005C7427">
              <w:rPr>
                <w:rFonts w:ascii="Calibri" w:eastAsia="Times New Roman" w:hAnsi="Calibri" w:cs="Calibri"/>
                <w:b/>
                <w:bCs/>
                <w:color w:val="000000"/>
                <w:sz w:val="20"/>
                <w:lang w:eastAsia="en-GB"/>
              </w:rPr>
              <w:t>Whole Fat</w:t>
            </w:r>
          </w:p>
        </w:tc>
        <w:tc>
          <w:tcPr>
            <w:tcW w:w="961" w:type="pct"/>
            <w:tcBorders>
              <w:top w:val="single" w:sz="4" w:space="0" w:color="000000" w:themeColor="text1"/>
              <w:bottom w:val="single" w:sz="4" w:space="0" w:color="000000" w:themeColor="text1"/>
            </w:tcBorders>
            <w:shd w:val="clear" w:color="auto" w:fill="auto"/>
            <w:noWrap/>
            <w:vAlign w:val="center"/>
            <w:hideMark/>
          </w:tcPr>
          <w:p w14:paraId="680228FA" w14:textId="77777777" w:rsidR="00473F5C" w:rsidRPr="005C7427" w:rsidRDefault="00473F5C" w:rsidP="007069DA">
            <w:pPr>
              <w:spacing w:after="0" w:line="240" w:lineRule="auto"/>
              <w:jc w:val="center"/>
              <w:rPr>
                <w:rFonts w:ascii="Calibri" w:eastAsia="Times New Roman" w:hAnsi="Calibri" w:cs="Calibri"/>
                <w:b/>
                <w:bCs/>
                <w:color w:val="000000"/>
                <w:sz w:val="20"/>
                <w:lang w:eastAsia="en-GB"/>
              </w:rPr>
            </w:pPr>
            <w:r w:rsidRPr="005C7427">
              <w:rPr>
                <w:rFonts w:ascii="Calibri" w:eastAsia="Times New Roman" w:hAnsi="Calibri" w:cs="Calibri"/>
                <w:b/>
                <w:bCs/>
                <w:color w:val="000000"/>
                <w:sz w:val="20"/>
                <w:lang w:eastAsia="en-GB"/>
              </w:rPr>
              <w:t>Stearin</w:t>
            </w:r>
          </w:p>
        </w:tc>
        <w:tc>
          <w:tcPr>
            <w:tcW w:w="866" w:type="pct"/>
            <w:tcBorders>
              <w:top w:val="single" w:sz="4" w:space="0" w:color="000000" w:themeColor="text1"/>
              <w:bottom w:val="single" w:sz="4" w:space="0" w:color="000000" w:themeColor="text1"/>
            </w:tcBorders>
            <w:shd w:val="clear" w:color="auto" w:fill="auto"/>
            <w:noWrap/>
            <w:vAlign w:val="center"/>
            <w:hideMark/>
          </w:tcPr>
          <w:p w14:paraId="35EAF3A2" w14:textId="77777777" w:rsidR="00473F5C" w:rsidRPr="005C7427" w:rsidRDefault="00473F5C" w:rsidP="007069DA">
            <w:pPr>
              <w:spacing w:after="0" w:line="240" w:lineRule="auto"/>
              <w:jc w:val="center"/>
              <w:rPr>
                <w:rFonts w:ascii="Calibri" w:eastAsia="Times New Roman" w:hAnsi="Calibri" w:cs="Calibri"/>
                <w:b/>
                <w:bCs/>
                <w:color w:val="000000"/>
                <w:sz w:val="20"/>
                <w:lang w:eastAsia="en-GB"/>
              </w:rPr>
            </w:pPr>
            <w:r w:rsidRPr="005C7427">
              <w:rPr>
                <w:rFonts w:ascii="Calibri" w:eastAsia="Times New Roman" w:hAnsi="Calibri" w:cs="Calibri"/>
                <w:b/>
                <w:bCs/>
                <w:color w:val="000000"/>
                <w:sz w:val="20"/>
                <w:lang w:eastAsia="en-GB"/>
              </w:rPr>
              <w:t>Mid</w:t>
            </w:r>
          </w:p>
        </w:tc>
        <w:tc>
          <w:tcPr>
            <w:tcW w:w="961" w:type="pct"/>
            <w:tcBorders>
              <w:top w:val="single" w:sz="4" w:space="0" w:color="000000" w:themeColor="text1"/>
              <w:bottom w:val="single" w:sz="4" w:space="0" w:color="000000" w:themeColor="text1"/>
            </w:tcBorders>
            <w:shd w:val="clear" w:color="auto" w:fill="auto"/>
            <w:noWrap/>
            <w:vAlign w:val="center"/>
            <w:hideMark/>
          </w:tcPr>
          <w:p w14:paraId="11916E83" w14:textId="77777777" w:rsidR="00473F5C" w:rsidRPr="005C7427" w:rsidRDefault="00473F5C" w:rsidP="007069DA">
            <w:pPr>
              <w:spacing w:after="0" w:line="240" w:lineRule="auto"/>
              <w:jc w:val="center"/>
              <w:rPr>
                <w:rFonts w:ascii="Calibri" w:eastAsia="Times New Roman" w:hAnsi="Calibri" w:cs="Calibri"/>
                <w:b/>
                <w:bCs/>
                <w:color w:val="000000"/>
                <w:sz w:val="20"/>
                <w:lang w:eastAsia="en-GB"/>
              </w:rPr>
            </w:pPr>
            <w:r w:rsidRPr="005C7427">
              <w:rPr>
                <w:rFonts w:ascii="Calibri" w:eastAsia="Times New Roman" w:hAnsi="Calibri" w:cs="Calibri"/>
                <w:b/>
                <w:bCs/>
                <w:color w:val="000000"/>
                <w:sz w:val="20"/>
                <w:lang w:eastAsia="en-GB"/>
              </w:rPr>
              <w:t>Olein</w:t>
            </w:r>
          </w:p>
        </w:tc>
      </w:tr>
      <w:tr w:rsidR="00473F5C" w:rsidRPr="005C7427" w14:paraId="360A0C83" w14:textId="77777777" w:rsidTr="00021C14">
        <w:trPr>
          <w:trHeight w:val="20"/>
        </w:trPr>
        <w:tc>
          <w:tcPr>
            <w:tcW w:w="5000" w:type="pct"/>
            <w:gridSpan w:val="6"/>
            <w:tcBorders>
              <w:top w:val="single" w:sz="4" w:space="0" w:color="000000" w:themeColor="text1"/>
            </w:tcBorders>
            <w:shd w:val="clear" w:color="auto" w:fill="auto"/>
            <w:noWrap/>
            <w:vAlign w:val="center"/>
          </w:tcPr>
          <w:p w14:paraId="7FA347E5" w14:textId="77777777" w:rsidR="00473F5C" w:rsidRPr="005C7427" w:rsidRDefault="00473F5C" w:rsidP="007069DA">
            <w:pPr>
              <w:spacing w:after="0" w:line="240" w:lineRule="auto"/>
              <w:ind w:right="-52"/>
              <w:rPr>
                <w:rFonts w:ascii="Calibri" w:eastAsia="Times New Roman" w:hAnsi="Calibri" w:cs="Calibri"/>
                <w:i/>
                <w:iCs/>
                <w:color w:val="000000"/>
                <w:sz w:val="20"/>
                <w:lang w:eastAsia="en-GB"/>
              </w:rPr>
            </w:pPr>
            <w:r w:rsidRPr="005C7427">
              <w:rPr>
                <w:rFonts w:ascii="Calibri" w:eastAsia="Times New Roman" w:hAnsi="Calibri" w:cs="Calibri"/>
                <w:i/>
                <w:iCs/>
                <w:color w:val="000000"/>
                <w:sz w:val="20"/>
                <w:lang w:eastAsia="en-GB"/>
              </w:rPr>
              <w:t>Short chain FA-containing TAGs (short-FA)</w:t>
            </w:r>
          </w:p>
        </w:tc>
      </w:tr>
      <w:tr w:rsidR="00473F5C" w:rsidRPr="005C7427" w14:paraId="19213926" w14:textId="77777777" w:rsidTr="00021C14">
        <w:trPr>
          <w:trHeight w:val="20"/>
        </w:trPr>
        <w:tc>
          <w:tcPr>
            <w:tcW w:w="903" w:type="pct"/>
            <w:shd w:val="clear" w:color="auto" w:fill="auto"/>
            <w:noWrap/>
            <w:vAlign w:val="center"/>
            <w:hideMark/>
          </w:tcPr>
          <w:p w14:paraId="3A8EBBDB"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Bu-Co-P</w:t>
            </w:r>
          </w:p>
        </w:tc>
        <w:tc>
          <w:tcPr>
            <w:tcW w:w="487" w:type="pct"/>
            <w:shd w:val="clear" w:color="auto" w:fill="auto"/>
            <w:noWrap/>
            <w:vAlign w:val="center"/>
            <w:hideMark/>
          </w:tcPr>
          <w:p w14:paraId="10C9983A"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87</w:t>
            </w:r>
          </w:p>
        </w:tc>
        <w:tc>
          <w:tcPr>
            <w:tcW w:w="822" w:type="pct"/>
            <w:shd w:val="clear" w:color="auto" w:fill="auto"/>
            <w:noWrap/>
            <w:vAlign w:val="center"/>
            <w:hideMark/>
          </w:tcPr>
          <w:p w14:paraId="20E1B07B"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57±0.26</w:t>
            </w:r>
          </w:p>
        </w:tc>
        <w:tc>
          <w:tcPr>
            <w:tcW w:w="961" w:type="pct"/>
            <w:shd w:val="clear" w:color="auto" w:fill="auto"/>
            <w:noWrap/>
            <w:vAlign w:val="center"/>
            <w:hideMark/>
          </w:tcPr>
          <w:p w14:paraId="0D3C1622" w14:textId="77777777" w:rsidR="00473F5C" w:rsidRPr="005C7427" w:rsidRDefault="00473F5C" w:rsidP="007069DA">
            <w:pPr>
              <w:spacing w:after="0" w:line="240" w:lineRule="auto"/>
              <w:ind w:right="-78"/>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62±0.59</w:t>
            </w:r>
          </w:p>
        </w:tc>
        <w:tc>
          <w:tcPr>
            <w:tcW w:w="866" w:type="pct"/>
            <w:shd w:val="clear" w:color="auto" w:fill="auto"/>
            <w:noWrap/>
            <w:vAlign w:val="center"/>
            <w:hideMark/>
          </w:tcPr>
          <w:p w14:paraId="5529D9B6"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29±0.21</w:t>
            </w:r>
          </w:p>
        </w:tc>
        <w:tc>
          <w:tcPr>
            <w:tcW w:w="961" w:type="pct"/>
            <w:shd w:val="clear" w:color="auto" w:fill="auto"/>
            <w:noWrap/>
            <w:vAlign w:val="center"/>
            <w:hideMark/>
          </w:tcPr>
          <w:p w14:paraId="41920045"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33±0.09</w:t>
            </w:r>
          </w:p>
        </w:tc>
      </w:tr>
      <w:tr w:rsidR="00473F5C" w:rsidRPr="005C7427" w14:paraId="0B15B663" w14:textId="77777777" w:rsidTr="00021C14">
        <w:trPr>
          <w:trHeight w:val="20"/>
        </w:trPr>
        <w:tc>
          <w:tcPr>
            <w:tcW w:w="903" w:type="pct"/>
            <w:shd w:val="clear" w:color="auto" w:fill="auto"/>
            <w:noWrap/>
            <w:vAlign w:val="center"/>
            <w:hideMark/>
          </w:tcPr>
          <w:p w14:paraId="2A9A37BB"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Bu-C-M</w:t>
            </w:r>
          </w:p>
        </w:tc>
        <w:tc>
          <w:tcPr>
            <w:tcW w:w="487" w:type="pct"/>
            <w:shd w:val="clear" w:color="auto" w:fill="auto"/>
            <w:noWrap/>
            <w:vAlign w:val="center"/>
            <w:hideMark/>
          </w:tcPr>
          <w:p w14:paraId="7958BB00"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3.30</w:t>
            </w:r>
          </w:p>
        </w:tc>
        <w:tc>
          <w:tcPr>
            <w:tcW w:w="822" w:type="pct"/>
            <w:shd w:val="clear" w:color="auto" w:fill="auto"/>
            <w:noWrap/>
            <w:vAlign w:val="center"/>
            <w:hideMark/>
          </w:tcPr>
          <w:p w14:paraId="5C0AE66F"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08±0.04</w:t>
            </w:r>
          </w:p>
        </w:tc>
        <w:tc>
          <w:tcPr>
            <w:tcW w:w="961" w:type="pct"/>
            <w:shd w:val="clear" w:color="auto" w:fill="auto"/>
            <w:noWrap/>
            <w:vAlign w:val="center"/>
            <w:hideMark/>
          </w:tcPr>
          <w:p w14:paraId="29371ED8" w14:textId="77777777" w:rsidR="00473F5C" w:rsidRPr="005C7427" w:rsidRDefault="00473F5C" w:rsidP="007069DA">
            <w:pPr>
              <w:spacing w:after="0" w:line="240" w:lineRule="auto"/>
              <w:ind w:right="-78"/>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0.88±0.05</w:t>
            </w:r>
          </w:p>
        </w:tc>
        <w:tc>
          <w:tcPr>
            <w:tcW w:w="866" w:type="pct"/>
            <w:shd w:val="clear" w:color="auto" w:fill="auto"/>
            <w:noWrap/>
            <w:vAlign w:val="center"/>
            <w:hideMark/>
          </w:tcPr>
          <w:p w14:paraId="42A71B3C"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0.94±0.02</w:t>
            </w:r>
          </w:p>
        </w:tc>
        <w:tc>
          <w:tcPr>
            <w:tcW w:w="961" w:type="pct"/>
            <w:shd w:val="clear" w:color="auto" w:fill="auto"/>
            <w:noWrap/>
            <w:vAlign w:val="center"/>
            <w:hideMark/>
          </w:tcPr>
          <w:p w14:paraId="1FCCB3AD"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10±0.03</w:t>
            </w:r>
          </w:p>
        </w:tc>
      </w:tr>
      <w:tr w:rsidR="00473F5C" w:rsidRPr="005C7427" w14:paraId="552B29A1" w14:textId="77777777" w:rsidTr="00021C14">
        <w:trPr>
          <w:trHeight w:val="20"/>
        </w:trPr>
        <w:tc>
          <w:tcPr>
            <w:tcW w:w="903" w:type="pct"/>
            <w:shd w:val="clear" w:color="auto" w:fill="auto"/>
            <w:noWrap/>
            <w:vAlign w:val="center"/>
            <w:hideMark/>
          </w:tcPr>
          <w:p w14:paraId="5B02B2D4"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Bu-C-P</w:t>
            </w:r>
          </w:p>
        </w:tc>
        <w:tc>
          <w:tcPr>
            <w:tcW w:w="487" w:type="pct"/>
            <w:shd w:val="clear" w:color="auto" w:fill="auto"/>
            <w:noWrap/>
            <w:vAlign w:val="center"/>
            <w:hideMark/>
          </w:tcPr>
          <w:p w14:paraId="11935811"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3.73</w:t>
            </w:r>
          </w:p>
        </w:tc>
        <w:tc>
          <w:tcPr>
            <w:tcW w:w="822" w:type="pct"/>
            <w:shd w:val="clear" w:color="auto" w:fill="auto"/>
            <w:noWrap/>
            <w:vAlign w:val="center"/>
            <w:hideMark/>
          </w:tcPr>
          <w:p w14:paraId="5CA650FA"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92±0.07</w:t>
            </w:r>
          </w:p>
        </w:tc>
        <w:tc>
          <w:tcPr>
            <w:tcW w:w="961" w:type="pct"/>
            <w:shd w:val="clear" w:color="auto" w:fill="auto"/>
            <w:noWrap/>
            <w:vAlign w:val="center"/>
            <w:hideMark/>
          </w:tcPr>
          <w:p w14:paraId="737D67A0" w14:textId="77777777" w:rsidR="00473F5C" w:rsidRPr="005C7427" w:rsidRDefault="00473F5C" w:rsidP="007069DA">
            <w:pPr>
              <w:spacing w:after="0" w:line="240" w:lineRule="auto"/>
              <w:ind w:right="-78"/>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73±0.07</w:t>
            </w:r>
          </w:p>
        </w:tc>
        <w:tc>
          <w:tcPr>
            <w:tcW w:w="866" w:type="pct"/>
            <w:shd w:val="clear" w:color="auto" w:fill="auto"/>
            <w:noWrap/>
            <w:vAlign w:val="center"/>
            <w:hideMark/>
          </w:tcPr>
          <w:p w14:paraId="2CFD590A"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04±0.24</w:t>
            </w:r>
          </w:p>
        </w:tc>
        <w:tc>
          <w:tcPr>
            <w:tcW w:w="961" w:type="pct"/>
            <w:shd w:val="clear" w:color="auto" w:fill="auto"/>
            <w:noWrap/>
            <w:vAlign w:val="center"/>
            <w:hideMark/>
          </w:tcPr>
          <w:p w14:paraId="0E4DAE7A"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98±0.04</w:t>
            </w:r>
          </w:p>
        </w:tc>
      </w:tr>
      <w:tr w:rsidR="00473F5C" w:rsidRPr="005C7427" w14:paraId="23BC4A2D" w14:textId="77777777" w:rsidTr="00021C14">
        <w:trPr>
          <w:trHeight w:val="20"/>
        </w:trPr>
        <w:tc>
          <w:tcPr>
            <w:tcW w:w="903" w:type="pct"/>
            <w:shd w:val="clear" w:color="auto" w:fill="auto"/>
            <w:noWrap/>
            <w:vAlign w:val="center"/>
            <w:hideMark/>
          </w:tcPr>
          <w:p w14:paraId="73E8DEE0"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Bu-La-P</w:t>
            </w:r>
          </w:p>
        </w:tc>
        <w:tc>
          <w:tcPr>
            <w:tcW w:w="487" w:type="pct"/>
            <w:shd w:val="clear" w:color="auto" w:fill="auto"/>
            <w:noWrap/>
            <w:vAlign w:val="center"/>
            <w:hideMark/>
          </w:tcPr>
          <w:p w14:paraId="47BB2BF7"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4.33</w:t>
            </w:r>
          </w:p>
        </w:tc>
        <w:tc>
          <w:tcPr>
            <w:tcW w:w="822" w:type="pct"/>
            <w:shd w:val="clear" w:color="auto" w:fill="auto"/>
            <w:noWrap/>
            <w:vAlign w:val="center"/>
            <w:hideMark/>
          </w:tcPr>
          <w:p w14:paraId="72926E7B"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74±0.67</w:t>
            </w:r>
          </w:p>
        </w:tc>
        <w:tc>
          <w:tcPr>
            <w:tcW w:w="961" w:type="pct"/>
            <w:shd w:val="clear" w:color="auto" w:fill="auto"/>
            <w:noWrap/>
            <w:vAlign w:val="center"/>
            <w:hideMark/>
          </w:tcPr>
          <w:p w14:paraId="76A55705" w14:textId="77777777" w:rsidR="00473F5C" w:rsidRPr="005C7427" w:rsidRDefault="00473F5C" w:rsidP="007069DA">
            <w:pPr>
              <w:spacing w:after="0" w:line="240" w:lineRule="auto"/>
              <w:ind w:right="-78"/>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70±0.17</w:t>
            </w:r>
          </w:p>
        </w:tc>
        <w:tc>
          <w:tcPr>
            <w:tcW w:w="866" w:type="pct"/>
            <w:shd w:val="clear" w:color="auto" w:fill="auto"/>
            <w:noWrap/>
            <w:vAlign w:val="center"/>
            <w:hideMark/>
          </w:tcPr>
          <w:p w14:paraId="40086236"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53±0.26</w:t>
            </w:r>
          </w:p>
        </w:tc>
        <w:tc>
          <w:tcPr>
            <w:tcW w:w="961" w:type="pct"/>
            <w:shd w:val="clear" w:color="auto" w:fill="auto"/>
            <w:noWrap/>
            <w:vAlign w:val="center"/>
            <w:hideMark/>
          </w:tcPr>
          <w:p w14:paraId="1CAC9426"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06±0.01</w:t>
            </w:r>
          </w:p>
        </w:tc>
      </w:tr>
      <w:tr w:rsidR="00473F5C" w:rsidRPr="005C7427" w14:paraId="3D01316D" w14:textId="77777777" w:rsidTr="00021C14">
        <w:trPr>
          <w:trHeight w:val="20"/>
        </w:trPr>
        <w:tc>
          <w:tcPr>
            <w:tcW w:w="903" w:type="pct"/>
            <w:shd w:val="clear" w:color="auto" w:fill="auto"/>
            <w:noWrap/>
            <w:vAlign w:val="center"/>
            <w:hideMark/>
          </w:tcPr>
          <w:p w14:paraId="0976680F"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Bu-La-O</w:t>
            </w:r>
          </w:p>
        </w:tc>
        <w:tc>
          <w:tcPr>
            <w:tcW w:w="487" w:type="pct"/>
            <w:shd w:val="clear" w:color="auto" w:fill="auto"/>
            <w:noWrap/>
            <w:vAlign w:val="center"/>
            <w:hideMark/>
          </w:tcPr>
          <w:p w14:paraId="1E82B469"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4.57</w:t>
            </w:r>
          </w:p>
        </w:tc>
        <w:tc>
          <w:tcPr>
            <w:tcW w:w="822" w:type="pct"/>
            <w:shd w:val="clear" w:color="auto" w:fill="auto"/>
            <w:noWrap/>
            <w:vAlign w:val="center"/>
            <w:hideMark/>
          </w:tcPr>
          <w:p w14:paraId="174FD306"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19±0.39</w:t>
            </w:r>
          </w:p>
        </w:tc>
        <w:tc>
          <w:tcPr>
            <w:tcW w:w="961" w:type="pct"/>
            <w:shd w:val="clear" w:color="auto" w:fill="auto"/>
            <w:noWrap/>
            <w:vAlign w:val="center"/>
            <w:hideMark/>
          </w:tcPr>
          <w:p w14:paraId="6C5F4D77" w14:textId="77777777" w:rsidR="00473F5C" w:rsidRPr="005C7427" w:rsidRDefault="00473F5C" w:rsidP="007069DA">
            <w:pPr>
              <w:spacing w:after="0" w:line="240" w:lineRule="auto"/>
              <w:ind w:right="-78"/>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01±0.39</w:t>
            </w:r>
          </w:p>
        </w:tc>
        <w:tc>
          <w:tcPr>
            <w:tcW w:w="866" w:type="pct"/>
            <w:shd w:val="clear" w:color="auto" w:fill="auto"/>
            <w:noWrap/>
            <w:vAlign w:val="center"/>
            <w:hideMark/>
          </w:tcPr>
          <w:p w14:paraId="1F2BC897"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79±0.39</w:t>
            </w:r>
          </w:p>
        </w:tc>
        <w:tc>
          <w:tcPr>
            <w:tcW w:w="961" w:type="pct"/>
            <w:shd w:val="clear" w:color="auto" w:fill="auto"/>
            <w:noWrap/>
            <w:vAlign w:val="center"/>
            <w:hideMark/>
          </w:tcPr>
          <w:p w14:paraId="6DBB1428"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42±0.10</w:t>
            </w:r>
          </w:p>
        </w:tc>
      </w:tr>
      <w:tr w:rsidR="00473F5C" w:rsidRPr="005C7427" w14:paraId="0ABF5055" w14:textId="77777777" w:rsidTr="00021C14">
        <w:trPr>
          <w:trHeight w:val="20"/>
        </w:trPr>
        <w:tc>
          <w:tcPr>
            <w:tcW w:w="903" w:type="pct"/>
            <w:shd w:val="clear" w:color="auto" w:fill="auto"/>
            <w:noWrap/>
            <w:vAlign w:val="center"/>
            <w:hideMark/>
          </w:tcPr>
          <w:p w14:paraId="71D1F5D7"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Bu-M-P</w:t>
            </w:r>
          </w:p>
        </w:tc>
        <w:tc>
          <w:tcPr>
            <w:tcW w:w="487" w:type="pct"/>
            <w:shd w:val="clear" w:color="auto" w:fill="auto"/>
            <w:noWrap/>
            <w:vAlign w:val="center"/>
            <w:hideMark/>
          </w:tcPr>
          <w:p w14:paraId="1ED131BE"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5.20</w:t>
            </w:r>
          </w:p>
        </w:tc>
        <w:tc>
          <w:tcPr>
            <w:tcW w:w="822" w:type="pct"/>
            <w:shd w:val="clear" w:color="auto" w:fill="auto"/>
            <w:noWrap/>
            <w:vAlign w:val="center"/>
            <w:hideMark/>
          </w:tcPr>
          <w:p w14:paraId="5A6E0A95"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5.67±0.96</w:t>
            </w:r>
          </w:p>
        </w:tc>
        <w:tc>
          <w:tcPr>
            <w:tcW w:w="961" w:type="pct"/>
            <w:shd w:val="clear" w:color="auto" w:fill="auto"/>
            <w:noWrap/>
            <w:vAlign w:val="center"/>
            <w:hideMark/>
          </w:tcPr>
          <w:p w14:paraId="4A98D7AF" w14:textId="77777777" w:rsidR="00473F5C" w:rsidRPr="005C7427" w:rsidRDefault="00473F5C" w:rsidP="007069DA">
            <w:pPr>
              <w:spacing w:after="0" w:line="240" w:lineRule="auto"/>
              <w:ind w:right="-78"/>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5.39±0.88</w:t>
            </w:r>
          </w:p>
        </w:tc>
        <w:tc>
          <w:tcPr>
            <w:tcW w:w="866" w:type="pct"/>
            <w:shd w:val="clear" w:color="auto" w:fill="auto"/>
            <w:noWrap/>
            <w:vAlign w:val="center"/>
            <w:hideMark/>
          </w:tcPr>
          <w:p w14:paraId="64974171"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5.01±0.29</w:t>
            </w:r>
          </w:p>
        </w:tc>
        <w:tc>
          <w:tcPr>
            <w:tcW w:w="961" w:type="pct"/>
            <w:shd w:val="clear" w:color="auto" w:fill="auto"/>
            <w:noWrap/>
            <w:vAlign w:val="center"/>
            <w:hideMark/>
          </w:tcPr>
          <w:p w14:paraId="19B68955"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6.18±0.11</w:t>
            </w:r>
          </w:p>
        </w:tc>
      </w:tr>
      <w:tr w:rsidR="00473F5C" w:rsidRPr="005C7427" w14:paraId="0BA1CF31" w14:textId="77777777" w:rsidTr="00021C14">
        <w:trPr>
          <w:trHeight w:val="20"/>
        </w:trPr>
        <w:tc>
          <w:tcPr>
            <w:tcW w:w="903" w:type="pct"/>
            <w:shd w:val="clear" w:color="auto" w:fill="auto"/>
            <w:noWrap/>
            <w:vAlign w:val="center"/>
            <w:hideMark/>
          </w:tcPr>
          <w:p w14:paraId="6879872C"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Bu-M-O</w:t>
            </w:r>
          </w:p>
        </w:tc>
        <w:tc>
          <w:tcPr>
            <w:tcW w:w="487" w:type="pct"/>
            <w:shd w:val="clear" w:color="auto" w:fill="auto"/>
            <w:noWrap/>
            <w:vAlign w:val="center"/>
            <w:hideMark/>
          </w:tcPr>
          <w:p w14:paraId="194388F7"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5.30</w:t>
            </w:r>
          </w:p>
        </w:tc>
        <w:tc>
          <w:tcPr>
            <w:tcW w:w="822" w:type="pct"/>
            <w:shd w:val="clear" w:color="auto" w:fill="auto"/>
            <w:noWrap/>
            <w:vAlign w:val="center"/>
            <w:hideMark/>
          </w:tcPr>
          <w:p w14:paraId="4EEA275F"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3.50±0.70</w:t>
            </w:r>
          </w:p>
        </w:tc>
        <w:tc>
          <w:tcPr>
            <w:tcW w:w="961" w:type="pct"/>
            <w:shd w:val="clear" w:color="auto" w:fill="auto"/>
            <w:noWrap/>
            <w:vAlign w:val="center"/>
            <w:hideMark/>
          </w:tcPr>
          <w:p w14:paraId="07F557D5" w14:textId="77777777" w:rsidR="00473F5C" w:rsidRPr="005C7427" w:rsidRDefault="00473F5C" w:rsidP="007069DA">
            <w:pPr>
              <w:spacing w:after="0" w:line="240" w:lineRule="auto"/>
              <w:ind w:right="-78"/>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84±0.74</w:t>
            </w:r>
          </w:p>
        </w:tc>
        <w:tc>
          <w:tcPr>
            <w:tcW w:w="866" w:type="pct"/>
            <w:shd w:val="clear" w:color="auto" w:fill="auto"/>
            <w:noWrap/>
            <w:vAlign w:val="center"/>
            <w:hideMark/>
          </w:tcPr>
          <w:p w14:paraId="6A374491"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3.53±0.78</w:t>
            </w:r>
          </w:p>
        </w:tc>
        <w:tc>
          <w:tcPr>
            <w:tcW w:w="961" w:type="pct"/>
            <w:shd w:val="clear" w:color="auto" w:fill="auto"/>
            <w:noWrap/>
            <w:vAlign w:val="center"/>
            <w:hideMark/>
          </w:tcPr>
          <w:p w14:paraId="654E65BC"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3.17±0.49</w:t>
            </w:r>
          </w:p>
        </w:tc>
      </w:tr>
      <w:tr w:rsidR="00473F5C" w:rsidRPr="005C7427" w14:paraId="042C24CD" w14:textId="77777777" w:rsidTr="00021C14">
        <w:trPr>
          <w:trHeight w:val="20"/>
        </w:trPr>
        <w:tc>
          <w:tcPr>
            <w:tcW w:w="903" w:type="pct"/>
            <w:shd w:val="clear" w:color="auto" w:fill="auto"/>
            <w:noWrap/>
            <w:vAlign w:val="center"/>
            <w:hideMark/>
          </w:tcPr>
          <w:p w14:paraId="599641DF"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Bu-P-L</w:t>
            </w:r>
          </w:p>
        </w:tc>
        <w:tc>
          <w:tcPr>
            <w:tcW w:w="487" w:type="pct"/>
            <w:shd w:val="clear" w:color="auto" w:fill="auto"/>
            <w:noWrap/>
            <w:vAlign w:val="center"/>
            <w:hideMark/>
          </w:tcPr>
          <w:p w14:paraId="7469F541"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5.47</w:t>
            </w:r>
          </w:p>
        </w:tc>
        <w:tc>
          <w:tcPr>
            <w:tcW w:w="822" w:type="pct"/>
            <w:shd w:val="clear" w:color="auto" w:fill="auto"/>
            <w:noWrap/>
            <w:vAlign w:val="center"/>
            <w:hideMark/>
          </w:tcPr>
          <w:p w14:paraId="1FF2B860"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3.83±1.03</w:t>
            </w:r>
          </w:p>
        </w:tc>
        <w:tc>
          <w:tcPr>
            <w:tcW w:w="961" w:type="pct"/>
            <w:shd w:val="clear" w:color="auto" w:fill="auto"/>
            <w:noWrap/>
            <w:vAlign w:val="center"/>
            <w:hideMark/>
          </w:tcPr>
          <w:p w14:paraId="3D97F4CC" w14:textId="77777777" w:rsidR="00473F5C" w:rsidRPr="005C7427" w:rsidRDefault="00473F5C" w:rsidP="007069DA">
            <w:pPr>
              <w:spacing w:after="0" w:line="240" w:lineRule="auto"/>
              <w:ind w:right="-78"/>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3.63±0.23</w:t>
            </w:r>
          </w:p>
        </w:tc>
        <w:tc>
          <w:tcPr>
            <w:tcW w:w="866" w:type="pct"/>
            <w:shd w:val="clear" w:color="auto" w:fill="auto"/>
            <w:noWrap/>
            <w:vAlign w:val="center"/>
            <w:hideMark/>
          </w:tcPr>
          <w:p w14:paraId="0996F940"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3.38±0.92</w:t>
            </w:r>
          </w:p>
        </w:tc>
        <w:tc>
          <w:tcPr>
            <w:tcW w:w="961" w:type="pct"/>
            <w:shd w:val="clear" w:color="auto" w:fill="auto"/>
            <w:noWrap/>
            <w:vAlign w:val="center"/>
            <w:hideMark/>
          </w:tcPr>
          <w:p w14:paraId="7FE4B622"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4.94±0.43</w:t>
            </w:r>
          </w:p>
        </w:tc>
      </w:tr>
      <w:tr w:rsidR="00473F5C" w:rsidRPr="005C7427" w14:paraId="540CE296" w14:textId="77777777" w:rsidTr="00021C14">
        <w:trPr>
          <w:trHeight w:val="20"/>
        </w:trPr>
        <w:tc>
          <w:tcPr>
            <w:tcW w:w="903" w:type="pct"/>
            <w:shd w:val="clear" w:color="auto" w:fill="auto"/>
            <w:noWrap/>
            <w:vAlign w:val="center"/>
            <w:hideMark/>
          </w:tcPr>
          <w:p w14:paraId="2C8C760F"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Co-M-P</w:t>
            </w:r>
          </w:p>
        </w:tc>
        <w:tc>
          <w:tcPr>
            <w:tcW w:w="487" w:type="pct"/>
            <w:shd w:val="clear" w:color="auto" w:fill="auto"/>
            <w:noWrap/>
            <w:vAlign w:val="center"/>
            <w:hideMark/>
          </w:tcPr>
          <w:p w14:paraId="2399F006"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6.13</w:t>
            </w:r>
          </w:p>
        </w:tc>
        <w:tc>
          <w:tcPr>
            <w:tcW w:w="822" w:type="pct"/>
            <w:shd w:val="clear" w:color="auto" w:fill="auto"/>
            <w:noWrap/>
            <w:vAlign w:val="center"/>
            <w:hideMark/>
          </w:tcPr>
          <w:p w14:paraId="6399D019"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72±0.41</w:t>
            </w:r>
          </w:p>
        </w:tc>
        <w:tc>
          <w:tcPr>
            <w:tcW w:w="961" w:type="pct"/>
            <w:shd w:val="clear" w:color="auto" w:fill="auto"/>
            <w:noWrap/>
            <w:vAlign w:val="center"/>
            <w:hideMark/>
          </w:tcPr>
          <w:p w14:paraId="1ED13895" w14:textId="77777777" w:rsidR="00473F5C" w:rsidRPr="005C7427" w:rsidRDefault="00473F5C" w:rsidP="007069DA">
            <w:pPr>
              <w:spacing w:after="0" w:line="240" w:lineRule="auto"/>
              <w:ind w:right="-78"/>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88±0.31</w:t>
            </w:r>
          </w:p>
        </w:tc>
        <w:tc>
          <w:tcPr>
            <w:tcW w:w="866" w:type="pct"/>
            <w:shd w:val="clear" w:color="auto" w:fill="auto"/>
            <w:noWrap/>
            <w:vAlign w:val="center"/>
            <w:hideMark/>
          </w:tcPr>
          <w:p w14:paraId="5B747C60"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93±0.32</w:t>
            </w:r>
          </w:p>
        </w:tc>
        <w:tc>
          <w:tcPr>
            <w:tcW w:w="961" w:type="pct"/>
            <w:shd w:val="clear" w:color="auto" w:fill="auto"/>
            <w:noWrap/>
            <w:vAlign w:val="center"/>
            <w:hideMark/>
          </w:tcPr>
          <w:p w14:paraId="1ED45D52"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51±0.18</w:t>
            </w:r>
          </w:p>
        </w:tc>
      </w:tr>
      <w:tr w:rsidR="00473F5C" w:rsidRPr="005C7427" w14:paraId="799A0BC0" w14:textId="77777777" w:rsidTr="00021C14">
        <w:trPr>
          <w:trHeight w:val="20"/>
        </w:trPr>
        <w:tc>
          <w:tcPr>
            <w:tcW w:w="903" w:type="pct"/>
            <w:shd w:val="clear" w:color="auto" w:fill="auto"/>
            <w:noWrap/>
            <w:vAlign w:val="center"/>
            <w:hideMark/>
          </w:tcPr>
          <w:p w14:paraId="0D5D7F7E"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Bu-P-P</w:t>
            </w:r>
          </w:p>
        </w:tc>
        <w:tc>
          <w:tcPr>
            <w:tcW w:w="487" w:type="pct"/>
            <w:shd w:val="clear" w:color="auto" w:fill="auto"/>
            <w:noWrap/>
            <w:vAlign w:val="center"/>
            <w:hideMark/>
          </w:tcPr>
          <w:p w14:paraId="56F0C6EF"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6.27</w:t>
            </w:r>
          </w:p>
        </w:tc>
        <w:tc>
          <w:tcPr>
            <w:tcW w:w="822" w:type="pct"/>
            <w:shd w:val="clear" w:color="auto" w:fill="auto"/>
            <w:noWrap/>
            <w:vAlign w:val="center"/>
            <w:hideMark/>
          </w:tcPr>
          <w:p w14:paraId="6E0CA792"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6.07±0.44</w:t>
            </w:r>
          </w:p>
        </w:tc>
        <w:tc>
          <w:tcPr>
            <w:tcW w:w="961" w:type="pct"/>
            <w:shd w:val="clear" w:color="auto" w:fill="auto"/>
            <w:noWrap/>
            <w:vAlign w:val="center"/>
            <w:hideMark/>
          </w:tcPr>
          <w:p w14:paraId="768589B1" w14:textId="77777777" w:rsidR="00473F5C" w:rsidRPr="005C7427" w:rsidRDefault="00473F5C" w:rsidP="007069DA">
            <w:pPr>
              <w:spacing w:after="0" w:line="240" w:lineRule="auto"/>
              <w:ind w:right="-78"/>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5.11±0.42</w:t>
            </w:r>
          </w:p>
        </w:tc>
        <w:tc>
          <w:tcPr>
            <w:tcW w:w="866" w:type="pct"/>
            <w:shd w:val="clear" w:color="auto" w:fill="auto"/>
            <w:noWrap/>
            <w:vAlign w:val="center"/>
            <w:hideMark/>
          </w:tcPr>
          <w:p w14:paraId="7C003CAA"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5.02±0.55</w:t>
            </w:r>
          </w:p>
        </w:tc>
        <w:tc>
          <w:tcPr>
            <w:tcW w:w="961" w:type="pct"/>
            <w:shd w:val="clear" w:color="auto" w:fill="auto"/>
            <w:noWrap/>
            <w:vAlign w:val="center"/>
            <w:hideMark/>
          </w:tcPr>
          <w:p w14:paraId="30243F38"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6.17±0.08</w:t>
            </w:r>
          </w:p>
        </w:tc>
      </w:tr>
      <w:tr w:rsidR="00473F5C" w:rsidRPr="005C7427" w14:paraId="1515A126" w14:textId="77777777" w:rsidTr="00021C14">
        <w:trPr>
          <w:trHeight w:val="20"/>
        </w:trPr>
        <w:tc>
          <w:tcPr>
            <w:tcW w:w="903" w:type="pct"/>
            <w:shd w:val="clear" w:color="auto" w:fill="auto"/>
            <w:noWrap/>
            <w:vAlign w:val="center"/>
            <w:hideMark/>
          </w:tcPr>
          <w:p w14:paraId="25C1BEBC"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Bu-P-O</w:t>
            </w:r>
          </w:p>
        </w:tc>
        <w:tc>
          <w:tcPr>
            <w:tcW w:w="487" w:type="pct"/>
            <w:shd w:val="clear" w:color="auto" w:fill="auto"/>
            <w:noWrap/>
            <w:vAlign w:val="center"/>
            <w:hideMark/>
          </w:tcPr>
          <w:p w14:paraId="14BF010D"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6.40</w:t>
            </w:r>
          </w:p>
        </w:tc>
        <w:tc>
          <w:tcPr>
            <w:tcW w:w="822" w:type="pct"/>
            <w:shd w:val="clear" w:color="auto" w:fill="auto"/>
            <w:noWrap/>
            <w:vAlign w:val="center"/>
            <w:hideMark/>
          </w:tcPr>
          <w:p w14:paraId="7E97FF86"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7.61±0.60</w:t>
            </w:r>
          </w:p>
        </w:tc>
        <w:tc>
          <w:tcPr>
            <w:tcW w:w="961" w:type="pct"/>
            <w:shd w:val="clear" w:color="auto" w:fill="auto"/>
            <w:noWrap/>
            <w:vAlign w:val="center"/>
            <w:hideMark/>
          </w:tcPr>
          <w:p w14:paraId="2832B38A" w14:textId="77777777" w:rsidR="00473F5C" w:rsidRPr="005C7427" w:rsidRDefault="00473F5C" w:rsidP="007069DA">
            <w:pPr>
              <w:spacing w:after="0" w:line="240" w:lineRule="auto"/>
              <w:ind w:right="-78"/>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6.82±0.36</w:t>
            </w:r>
          </w:p>
        </w:tc>
        <w:tc>
          <w:tcPr>
            <w:tcW w:w="866" w:type="pct"/>
            <w:shd w:val="clear" w:color="auto" w:fill="auto"/>
            <w:noWrap/>
            <w:vAlign w:val="center"/>
            <w:hideMark/>
          </w:tcPr>
          <w:p w14:paraId="3C1E725A"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7.37±0.45</w:t>
            </w:r>
          </w:p>
        </w:tc>
        <w:tc>
          <w:tcPr>
            <w:tcW w:w="961" w:type="pct"/>
            <w:shd w:val="clear" w:color="auto" w:fill="auto"/>
            <w:noWrap/>
            <w:vAlign w:val="center"/>
            <w:hideMark/>
          </w:tcPr>
          <w:p w14:paraId="7715A987"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7.79±0.01</w:t>
            </w:r>
          </w:p>
        </w:tc>
      </w:tr>
      <w:tr w:rsidR="00473F5C" w:rsidRPr="005C7427" w14:paraId="04BF2D7E" w14:textId="77777777" w:rsidTr="00021C14">
        <w:trPr>
          <w:trHeight w:val="20"/>
        </w:trPr>
        <w:tc>
          <w:tcPr>
            <w:tcW w:w="903" w:type="pct"/>
            <w:shd w:val="clear" w:color="auto" w:fill="auto"/>
            <w:noWrap/>
            <w:vAlign w:val="center"/>
            <w:hideMark/>
          </w:tcPr>
          <w:p w14:paraId="79D3E114"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Bu-O-O</w:t>
            </w:r>
          </w:p>
        </w:tc>
        <w:tc>
          <w:tcPr>
            <w:tcW w:w="487" w:type="pct"/>
            <w:shd w:val="clear" w:color="auto" w:fill="auto"/>
            <w:noWrap/>
            <w:vAlign w:val="center"/>
            <w:hideMark/>
          </w:tcPr>
          <w:p w14:paraId="506EB7E6"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6.60</w:t>
            </w:r>
          </w:p>
        </w:tc>
        <w:tc>
          <w:tcPr>
            <w:tcW w:w="822" w:type="pct"/>
            <w:shd w:val="clear" w:color="auto" w:fill="auto"/>
            <w:noWrap/>
            <w:vAlign w:val="center"/>
            <w:hideMark/>
          </w:tcPr>
          <w:p w14:paraId="4291C14E"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4.28±0.28</w:t>
            </w:r>
          </w:p>
        </w:tc>
        <w:tc>
          <w:tcPr>
            <w:tcW w:w="961" w:type="pct"/>
            <w:shd w:val="clear" w:color="auto" w:fill="auto"/>
            <w:noWrap/>
            <w:vAlign w:val="center"/>
            <w:hideMark/>
          </w:tcPr>
          <w:p w14:paraId="6CB1A380" w14:textId="77777777" w:rsidR="00473F5C" w:rsidRPr="005C7427" w:rsidRDefault="00473F5C" w:rsidP="007069DA">
            <w:pPr>
              <w:spacing w:after="0" w:line="240" w:lineRule="auto"/>
              <w:ind w:right="-78"/>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3.24±0.80</w:t>
            </w:r>
          </w:p>
        </w:tc>
        <w:tc>
          <w:tcPr>
            <w:tcW w:w="866" w:type="pct"/>
            <w:shd w:val="clear" w:color="auto" w:fill="auto"/>
            <w:noWrap/>
            <w:vAlign w:val="center"/>
            <w:hideMark/>
          </w:tcPr>
          <w:p w14:paraId="75DA615A"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3.32±0.30</w:t>
            </w:r>
          </w:p>
        </w:tc>
        <w:tc>
          <w:tcPr>
            <w:tcW w:w="961" w:type="pct"/>
            <w:shd w:val="clear" w:color="auto" w:fill="auto"/>
            <w:noWrap/>
            <w:vAlign w:val="center"/>
            <w:hideMark/>
          </w:tcPr>
          <w:p w14:paraId="55D5C3A3"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5.34±0.04</w:t>
            </w:r>
          </w:p>
        </w:tc>
      </w:tr>
      <w:tr w:rsidR="00473F5C" w:rsidRPr="005C7427" w14:paraId="63811CB6" w14:textId="77777777" w:rsidTr="00021C14">
        <w:trPr>
          <w:trHeight w:val="20"/>
        </w:trPr>
        <w:tc>
          <w:tcPr>
            <w:tcW w:w="903" w:type="pct"/>
            <w:shd w:val="clear" w:color="auto" w:fill="auto"/>
            <w:noWrap/>
            <w:vAlign w:val="center"/>
            <w:hideMark/>
          </w:tcPr>
          <w:p w14:paraId="3540F61E"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Co-P-P</w:t>
            </w:r>
          </w:p>
        </w:tc>
        <w:tc>
          <w:tcPr>
            <w:tcW w:w="487" w:type="pct"/>
            <w:shd w:val="clear" w:color="auto" w:fill="auto"/>
            <w:noWrap/>
            <w:vAlign w:val="center"/>
            <w:hideMark/>
          </w:tcPr>
          <w:p w14:paraId="182EB158"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7.37</w:t>
            </w:r>
          </w:p>
        </w:tc>
        <w:tc>
          <w:tcPr>
            <w:tcW w:w="822" w:type="pct"/>
            <w:shd w:val="clear" w:color="auto" w:fill="auto"/>
            <w:noWrap/>
            <w:vAlign w:val="center"/>
            <w:hideMark/>
          </w:tcPr>
          <w:p w14:paraId="52564BA5"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3.25±0.16</w:t>
            </w:r>
          </w:p>
        </w:tc>
        <w:tc>
          <w:tcPr>
            <w:tcW w:w="961" w:type="pct"/>
            <w:shd w:val="clear" w:color="auto" w:fill="auto"/>
            <w:noWrap/>
            <w:vAlign w:val="center"/>
            <w:hideMark/>
          </w:tcPr>
          <w:p w14:paraId="53A0C824" w14:textId="77777777" w:rsidR="00473F5C" w:rsidRPr="005C7427" w:rsidRDefault="00473F5C" w:rsidP="007069DA">
            <w:pPr>
              <w:spacing w:after="0" w:line="240" w:lineRule="auto"/>
              <w:ind w:right="-78"/>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77±0.36</w:t>
            </w:r>
          </w:p>
        </w:tc>
        <w:tc>
          <w:tcPr>
            <w:tcW w:w="866" w:type="pct"/>
            <w:shd w:val="clear" w:color="auto" w:fill="auto"/>
            <w:noWrap/>
            <w:vAlign w:val="center"/>
            <w:hideMark/>
          </w:tcPr>
          <w:p w14:paraId="5A2AE6B1"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74±0.06</w:t>
            </w:r>
          </w:p>
        </w:tc>
        <w:tc>
          <w:tcPr>
            <w:tcW w:w="961" w:type="pct"/>
            <w:shd w:val="clear" w:color="auto" w:fill="auto"/>
            <w:noWrap/>
            <w:vAlign w:val="center"/>
            <w:hideMark/>
          </w:tcPr>
          <w:p w14:paraId="3AE0F76E"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3.69±0.04</w:t>
            </w:r>
          </w:p>
        </w:tc>
      </w:tr>
      <w:tr w:rsidR="00473F5C" w:rsidRPr="005C7427" w14:paraId="31F237FF" w14:textId="77777777" w:rsidTr="00021C14">
        <w:trPr>
          <w:trHeight w:val="20"/>
        </w:trPr>
        <w:tc>
          <w:tcPr>
            <w:tcW w:w="903" w:type="pct"/>
            <w:shd w:val="clear" w:color="auto" w:fill="auto"/>
            <w:noWrap/>
            <w:vAlign w:val="center"/>
            <w:hideMark/>
          </w:tcPr>
          <w:p w14:paraId="6B376594"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Bu-P-S</w:t>
            </w:r>
          </w:p>
        </w:tc>
        <w:tc>
          <w:tcPr>
            <w:tcW w:w="487" w:type="pct"/>
            <w:shd w:val="clear" w:color="auto" w:fill="auto"/>
            <w:noWrap/>
            <w:vAlign w:val="center"/>
            <w:hideMark/>
          </w:tcPr>
          <w:p w14:paraId="4740DB72"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7.60</w:t>
            </w:r>
          </w:p>
        </w:tc>
        <w:tc>
          <w:tcPr>
            <w:tcW w:w="822" w:type="pct"/>
            <w:shd w:val="clear" w:color="auto" w:fill="auto"/>
            <w:noWrap/>
            <w:vAlign w:val="center"/>
            <w:hideMark/>
          </w:tcPr>
          <w:p w14:paraId="1E2F87D9"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5.79±0.00</w:t>
            </w:r>
          </w:p>
        </w:tc>
        <w:tc>
          <w:tcPr>
            <w:tcW w:w="961" w:type="pct"/>
            <w:shd w:val="clear" w:color="auto" w:fill="auto"/>
            <w:noWrap/>
            <w:vAlign w:val="center"/>
            <w:hideMark/>
          </w:tcPr>
          <w:p w14:paraId="207B44BC" w14:textId="77777777" w:rsidR="00473F5C" w:rsidRPr="005C7427" w:rsidRDefault="00473F5C" w:rsidP="007069DA">
            <w:pPr>
              <w:spacing w:after="0" w:line="240" w:lineRule="auto"/>
              <w:ind w:right="-78"/>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5.47±0.64</w:t>
            </w:r>
          </w:p>
        </w:tc>
        <w:tc>
          <w:tcPr>
            <w:tcW w:w="866" w:type="pct"/>
            <w:shd w:val="clear" w:color="auto" w:fill="auto"/>
            <w:noWrap/>
            <w:vAlign w:val="center"/>
            <w:hideMark/>
          </w:tcPr>
          <w:p w14:paraId="34089CEA"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5.58±0.43</w:t>
            </w:r>
          </w:p>
        </w:tc>
        <w:tc>
          <w:tcPr>
            <w:tcW w:w="961" w:type="pct"/>
            <w:shd w:val="clear" w:color="auto" w:fill="auto"/>
            <w:noWrap/>
            <w:vAlign w:val="center"/>
            <w:hideMark/>
          </w:tcPr>
          <w:p w14:paraId="497894D3"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6.66±0.45</w:t>
            </w:r>
          </w:p>
        </w:tc>
      </w:tr>
      <w:tr w:rsidR="00473F5C" w:rsidRPr="005C7427" w14:paraId="08D33E1A" w14:textId="77777777" w:rsidTr="00021C14">
        <w:trPr>
          <w:trHeight w:val="20"/>
        </w:trPr>
        <w:tc>
          <w:tcPr>
            <w:tcW w:w="903" w:type="pct"/>
            <w:shd w:val="clear" w:color="auto" w:fill="auto"/>
            <w:noWrap/>
            <w:vAlign w:val="center"/>
            <w:hideMark/>
          </w:tcPr>
          <w:p w14:paraId="345B0735"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Bu-S-O</w:t>
            </w:r>
          </w:p>
        </w:tc>
        <w:tc>
          <w:tcPr>
            <w:tcW w:w="487" w:type="pct"/>
            <w:shd w:val="clear" w:color="auto" w:fill="auto"/>
            <w:noWrap/>
            <w:vAlign w:val="center"/>
            <w:hideMark/>
          </w:tcPr>
          <w:p w14:paraId="2330405E"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7.83</w:t>
            </w:r>
          </w:p>
        </w:tc>
        <w:tc>
          <w:tcPr>
            <w:tcW w:w="822" w:type="pct"/>
            <w:shd w:val="clear" w:color="auto" w:fill="auto"/>
            <w:noWrap/>
            <w:vAlign w:val="center"/>
            <w:hideMark/>
          </w:tcPr>
          <w:p w14:paraId="0D220DE6"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4.16±0.30</w:t>
            </w:r>
          </w:p>
        </w:tc>
        <w:tc>
          <w:tcPr>
            <w:tcW w:w="961" w:type="pct"/>
            <w:shd w:val="clear" w:color="auto" w:fill="auto"/>
            <w:noWrap/>
            <w:vAlign w:val="center"/>
            <w:hideMark/>
          </w:tcPr>
          <w:p w14:paraId="6E7BE96C" w14:textId="77777777" w:rsidR="00473F5C" w:rsidRPr="005C7427" w:rsidRDefault="00473F5C" w:rsidP="007069DA">
            <w:pPr>
              <w:spacing w:after="0" w:line="240" w:lineRule="auto"/>
              <w:ind w:right="-78"/>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3.36±0.58</w:t>
            </w:r>
          </w:p>
        </w:tc>
        <w:tc>
          <w:tcPr>
            <w:tcW w:w="866" w:type="pct"/>
            <w:shd w:val="clear" w:color="auto" w:fill="auto"/>
            <w:noWrap/>
            <w:vAlign w:val="center"/>
            <w:hideMark/>
          </w:tcPr>
          <w:p w14:paraId="22B6CF45"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3.65±0.13</w:t>
            </w:r>
          </w:p>
        </w:tc>
        <w:tc>
          <w:tcPr>
            <w:tcW w:w="961" w:type="pct"/>
            <w:shd w:val="clear" w:color="auto" w:fill="auto"/>
            <w:noWrap/>
            <w:vAlign w:val="center"/>
            <w:hideMark/>
          </w:tcPr>
          <w:p w14:paraId="5A3A476E"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4.32±0.04</w:t>
            </w:r>
          </w:p>
        </w:tc>
      </w:tr>
      <w:tr w:rsidR="00473F5C" w:rsidRPr="005C7427" w14:paraId="1AD23E29" w14:textId="77777777" w:rsidTr="00021C14">
        <w:trPr>
          <w:trHeight w:val="20"/>
        </w:trPr>
        <w:tc>
          <w:tcPr>
            <w:tcW w:w="903" w:type="pct"/>
            <w:shd w:val="clear" w:color="auto" w:fill="auto"/>
            <w:noWrap/>
            <w:vAlign w:val="center"/>
            <w:hideMark/>
          </w:tcPr>
          <w:p w14:paraId="2B021794"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Co-S-P</w:t>
            </w:r>
          </w:p>
        </w:tc>
        <w:tc>
          <w:tcPr>
            <w:tcW w:w="487" w:type="pct"/>
            <w:shd w:val="clear" w:color="auto" w:fill="auto"/>
            <w:noWrap/>
            <w:vAlign w:val="center"/>
            <w:hideMark/>
          </w:tcPr>
          <w:p w14:paraId="0A4F6215"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9.07</w:t>
            </w:r>
          </w:p>
        </w:tc>
        <w:tc>
          <w:tcPr>
            <w:tcW w:w="822" w:type="pct"/>
            <w:shd w:val="clear" w:color="auto" w:fill="auto"/>
            <w:noWrap/>
            <w:vAlign w:val="center"/>
            <w:hideMark/>
          </w:tcPr>
          <w:p w14:paraId="227286E3"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36±0.08</w:t>
            </w:r>
          </w:p>
        </w:tc>
        <w:tc>
          <w:tcPr>
            <w:tcW w:w="961" w:type="pct"/>
            <w:shd w:val="clear" w:color="auto" w:fill="auto"/>
            <w:noWrap/>
            <w:vAlign w:val="center"/>
            <w:hideMark/>
          </w:tcPr>
          <w:p w14:paraId="1EAD8257" w14:textId="77777777" w:rsidR="00473F5C" w:rsidRPr="005C7427" w:rsidRDefault="00473F5C" w:rsidP="007069DA">
            <w:pPr>
              <w:spacing w:after="0" w:line="240" w:lineRule="auto"/>
              <w:ind w:right="-78"/>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07±0.16</w:t>
            </w:r>
          </w:p>
        </w:tc>
        <w:tc>
          <w:tcPr>
            <w:tcW w:w="866" w:type="pct"/>
            <w:shd w:val="clear" w:color="auto" w:fill="auto"/>
            <w:noWrap/>
            <w:vAlign w:val="center"/>
            <w:hideMark/>
          </w:tcPr>
          <w:p w14:paraId="016E0F36"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13±0.14</w:t>
            </w:r>
          </w:p>
        </w:tc>
        <w:tc>
          <w:tcPr>
            <w:tcW w:w="961" w:type="pct"/>
            <w:shd w:val="clear" w:color="auto" w:fill="auto"/>
            <w:noWrap/>
            <w:vAlign w:val="center"/>
            <w:hideMark/>
          </w:tcPr>
          <w:p w14:paraId="764A48A8"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49±0.07</w:t>
            </w:r>
          </w:p>
        </w:tc>
      </w:tr>
      <w:tr w:rsidR="00473F5C" w:rsidRPr="005C7427" w14:paraId="6632FAF3" w14:textId="77777777" w:rsidTr="00021C14">
        <w:trPr>
          <w:trHeight w:val="20"/>
        </w:trPr>
        <w:tc>
          <w:tcPr>
            <w:tcW w:w="903" w:type="pct"/>
            <w:shd w:val="clear" w:color="auto" w:fill="auto"/>
            <w:noWrap/>
            <w:vAlign w:val="center"/>
            <w:hideMark/>
          </w:tcPr>
          <w:p w14:paraId="0EA763EB" w14:textId="77777777" w:rsidR="00473F5C" w:rsidRPr="005C7427" w:rsidRDefault="00473F5C" w:rsidP="007069DA">
            <w:pPr>
              <w:spacing w:after="0" w:line="240" w:lineRule="auto"/>
              <w:jc w:val="center"/>
              <w:rPr>
                <w:rFonts w:ascii="Calibri" w:eastAsia="Times New Roman" w:hAnsi="Calibri" w:cs="Calibri"/>
                <w:b/>
                <w:bCs/>
                <w:color w:val="000000"/>
                <w:sz w:val="20"/>
                <w:lang w:eastAsia="en-GB"/>
              </w:rPr>
            </w:pPr>
            <w:r w:rsidRPr="005C7427">
              <w:rPr>
                <w:rFonts w:ascii="Calibri" w:eastAsia="Times New Roman" w:hAnsi="Calibri" w:cs="Calibri"/>
                <w:b/>
                <w:bCs/>
                <w:color w:val="000000"/>
                <w:sz w:val="20"/>
                <w:lang w:eastAsia="en-GB"/>
              </w:rPr>
              <w:t>Sub Total</w:t>
            </w:r>
          </w:p>
        </w:tc>
        <w:tc>
          <w:tcPr>
            <w:tcW w:w="487" w:type="pct"/>
            <w:shd w:val="clear" w:color="auto" w:fill="auto"/>
            <w:noWrap/>
            <w:vAlign w:val="center"/>
            <w:hideMark/>
          </w:tcPr>
          <w:p w14:paraId="46B0EA9D" w14:textId="77777777" w:rsidR="00473F5C" w:rsidRPr="005C7427" w:rsidRDefault="00473F5C" w:rsidP="007069DA">
            <w:pPr>
              <w:spacing w:after="0" w:line="240" w:lineRule="auto"/>
              <w:jc w:val="center"/>
              <w:rPr>
                <w:rFonts w:ascii="Calibri" w:eastAsia="Times New Roman" w:hAnsi="Calibri" w:cs="Calibri"/>
                <w:b/>
                <w:bCs/>
                <w:color w:val="000000"/>
                <w:sz w:val="20"/>
                <w:lang w:eastAsia="en-GB"/>
              </w:rPr>
            </w:pPr>
          </w:p>
        </w:tc>
        <w:tc>
          <w:tcPr>
            <w:tcW w:w="822" w:type="pct"/>
            <w:shd w:val="clear" w:color="auto" w:fill="auto"/>
            <w:noWrap/>
            <w:vAlign w:val="center"/>
            <w:hideMark/>
          </w:tcPr>
          <w:p w14:paraId="0C256460" w14:textId="77777777" w:rsidR="00473F5C" w:rsidRPr="00473F5C" w:rsidRDefault="00473F5C" w:rsidP="007069DA">
            <w:pPr>
              <w:spacing w:after="0" w:line="240" w:lineRule="auto"/>
              <w:ind w:right="-100"/>
              <w:jc w:val="center"/>
              <w:rPr>
                <w:rFonts w:ascii="Calibri" w:eastAsia="Times New Roman" w:hAnsi="Calibri" w:cs="Calibri"/>
                <w:b/>
                <w:bCs/>
                <w:color w:val="000000"/>
                <w:sz w:val="20"/>
                <w:vertAlign w:val="superscript"/>
                <w:lang w:eastAsia="en-GB"/>
              </w:rPr>
            </w:pPr>
            <w:r w:rsidRPr="005C7427">
              <w:rPr>
                <w:rFonts w:ascii="Calibri" w:eastAsia="Times New Roman" w:hAnsi="Calibri" w:cs="Calibri"/>
                <w:b/>
                <w:bCs/>
                <w:color w:val="000000"/>
                <w:sz w:val="20"/>
                <w:lang w:eastAsia="en-GB"/>
              </w:rPr>
              <w:t>55.8±0.6</w:t>
            </w:r>
            <w:r w:rsidRPr="00C1787A">
              <w:rPr>
                <w:rFonts w:ascii="Calibri" w:eastAsia="Times New Roman" w:hAnsi="Calibri" w:cs="Calibri"/>
                <w:b/>
                <w:bCs/>
                <w:color w:val="000000"/>
                <w:sz w:val="20"/>
                <w:highlight w:val="yellow"/>
                <w:vertAlign w:val="superscript"/>
                <w:lang w:eastAsia="en-GB"/>
              </w:rPr>
              <w:t>b</w:t>
            </w:r>
          </w:p>
        </w:tc>
        <w:tc>
          <w:tcPr>
            <w:tcW w:w="961" w:type="pct"/>
            <w:shd w:val="clear" w:color="auto" w:fill="auto"/>
            <w:noWrap/>
            <w:vAlign w:val="center"/>
            <w:hideMark/>
          </w:tcPr>
          <w:p w14:paraId="11887A77" w14:textId="77777777" w:rsidR="00473F5C" w:rsidRPr="00473F5C" w:rsidRDefault="00473F5C" w:rsidP="007069DA">
            <w:pPr>
              <w:spacing w:after="0" w:line="240" w:lineRule="auto"/>
              <w:ind w:right="-78"/>
              <w:jc w:val="center"/>
              <w:rPr>
                <w:rFonts w:ascii="Calibri" w:eastAsia="Times New Roman" w:hAnsi="Calibri" w:cs="Calibri"/>
                <w:b/>
                <w:bCs/>
                <w:color w:val="000000"/>
                <w:sz w:val="20"/>
                <w:vertAlign w:val="superscript"/>
                <w:lang w:eastAsia="en-GB"/>
              </w:rPr>
            </w:pPr>
            <w:r w:rsidRPr="005C7427">
              <w:rPr>
                <w:rFonts w:ascii="Calibri" w:eastAsia="Times New Roman" w:hAnsi="Calibri" w:cs="Calibri"/>
                <w:b/>
                <w:bCs/>
                <w:color w:val="000000"/>
                <w:sz w:val="20"/>
                <w:lang w:eastAsia="en-GB"/>
              </w:rPr>
              <w:t>49.5±0.7</w:t>
            </w:r>
            <w:r w:rsidRPr="00C1787A">
              <w:rPr>
                <w:rFonts w:ascii="Calibri" w:eastAsia="Times New Roman" w:hAnsi="Calibri" w:cs="Calibri"/>
                <w:b/>
                <w:bCs/>
                <w:color w:val="000000"/>
                <w:sz w:val="20"/>
                <w:highlight w:val="yellow"/>
                <w:vertAlign w:val="superscript"/>
                <w:lang w:eastAsia="en-GB"/>
              </w:rPr>
              <w:t>a</w:t>
            </w:r>
          </w:p>
        </w:tc>
        <w:tc>
          <w:tcPr>
            <w:tcW w:w="866" w:type="pct"/>
            <w:shd w:val="clear" w:color="auto" w:fill="auto"/>
            <w:noWrap/>
            <w:vAlign w:val="center"/>
            <w:hideMark/>
          </w:tcPr>
          <w:p w14:paraId="3BCED490" w14:textId="77777777" w:rsidR="00473F5C" w:rsidRPr="00473F5C" w:rsidRDefault="00473F5C" w:rsidP="007069DA">
            <w:pPr>
              <w:spacing w:after="0" w:line="240" w:lineRule="auto"/>
              <w:ind w:right="-65"/>
              <w:jc w:val="center"/>
              <w:rPr>
                <w:rFonts w:ascii="Calibri" w:eastAsia="Times New Roman" w:hAnsi="Calibri" w:cs="Calibri"/>
                <w:b/>
                <w:bCs/>
                <w:color w:val="000000"/>
                <w:sz w:val="20"/>
                <w:vertAlign w:val="superscript"/>
                <w:lang w:eastAsia="en-GB"/>
              </w:rPr>
            </w:pPr>
            <w:r w:rsidRPr="005C7427">
              <w:rPr>
                <w:rFonts w:ascii="Calibri" w:eastAsia="Times New Roman" w:hAnsi="Calibri" w:cs="Calibri"/>
                <w:b/>
                <w:bCs/>
                <w:color w:val="000000"/>
                <w:sz w:val="20"/>
                <w:lang w:eastAsia="en-GB"/>
              </w:rPr>
              <w:t>52.3±1.3</w:t>
            </w:r>
            <w:r w:rsidRPr="00C1787A">
              <w:rPr>
                <w:rFonts w:ascii="Calibri" w:eastAsia="Times New Roman" w:hAnsi="Calibri" w:cs="Calibri"/>
                <w:b/>
                <w:bCs/>
                <w:color w:val="000000"/>
                <w:sz w:val="20"/>
                <w:highlight w:val="yellow"/>
                <w:vertAlign w:val="superscript"/>
                <w:lang w:eastAsia="en-GB"/>
              </w:rPr>
              <w:t>a</w:t>
            </w:r>
          </w:p>
        </w:tc>
        <w:tc>
          <w:tcPr>
            <w:tcW w:w="961" w:type="pct"/>
            <w:shd w:val="clear" w:color="auto" w:fill="auto"/>
            <w:noWrap/>
            <w:vAlign w:val="center"/>
            <w:hideMark/>
          </w:tcPr>
          <w:p w14:paraId="08BD6E09" w14:textId="77777777" w:rsidR="00473F5C" w:rsidRPr="00473F5C" w:rsidRDefault="00473F5C" w:rsidP="007069DA">
            <w:pPr>
              <w:spacing w:after="0" w:line="240" w:lineRule="auto"/>
              <w:ind w:right="-52"/>
              <w:jc w:val="center"/>
              <w:rPr>
                <w:rFonts w:ascii="Calibri" w:eastAsia="Times New Roman" w:hAnsi="Calibri" w:cs="Calibri"/>
                <w:b/>
                <w:bCs/>
                <w:color w:val="000000"/>
                <w:sz w:val="20"/>
                <w:vertAlign w:val="superscript"/>
                <w:lang w:eastAsia="en-GB"/>
              </w:rPr>
            </w:pPr>
            <w:r w:rsidRPr="005C7427">
              <w:rPr>
                <w:rFonts w:ascii="Calibri" w:eastAsia="Times New Roman" w:hAnsi="Calibri" w:cs="Calibri"/>
                <w:b/>
                <w:bCs/>
                <w:color w:val="000000"/>
                <w:sz w:val="20"/>
                <w:lang w:eastAsia="en-GB"/>
              </w:rPr>
              <w:t>61.2±0.8</w:t>
            </w:r>
            <w:r w:rsidRPr="00C1787A">
              <w:rPr>
                <w:rFonts w:ascii="Calibri" w:eastAsia="Times New Roman" w:hAnsi="Calibri" w:cs="Calibri"/>
                <w:b/>
                <w:bCs/>
                <w:color w:val="000000"/>
                <w:sz w:val="20"/>
                <w:highlight w:val="yellow"/>
                <w:vertAlign w:val="superscript"/>
                <w:lang w:eastAsia="en-GB"/>
              </w:rPr>
              <w:t>c</w:t>
            </w:r>
          </w:p>
        </w:tc>
      </w:tr>
      <w:tr w:rsidR="00473F5C" w:rsidRPr="005C7427" w14:paraId="721A1811" w14:textId="77777777" w:rsidTr="00021C14">
        <w:trPr>
          <w:trHeight w:val="20"/>
        </w:trPr>
        <w:tc>
          <w:tcPr>
            <w:tcW w:w="903" w:type="pct"/>
            <w:shd w:val="clear" w:color="auto" w:fill="auto"/>
            <w:noWrap/>
            <w:vAlign w:val="center"/>
            <w:hideMark/>
          </w:tcPr>
          <w:p w14:paraId="4CD23882"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p>
        </w:tc>
        <w:tc>
          <w:tcPr>
            <w:tcW w:w="487" w:type="pct"/>
            <w:shd w:val="clear" w:color="auto" w:fill="auto"/>
            <w:noWrap/>
            <w:vAlign w:val="center"/>
            <w:hideMark/>
          </w:tcPr>
          <w:p w14:paraId="37CEB336" w14:textId="77777777" w:rsidR="00473F5C" w:rsidRPr="005C7427" w:rsidRDefault="00473F5C" w:rsidP="007069DA">
            <w:pPr>
              <w:spacing w:after="0" w:line="240" w:lineRule="auto"/>
              <w:jc w:val="center"/>
              <w:rPr>
                <w:rFonts w:ascii="Times New Roman" w:eastAsia="Times New Roman" w:hAnsi="Times New Roman" w:cs="Times New Roman"/>
                <w:sz w:val="20"/>
                <w:lang w:eastAsia="en-GB"/>
              </w:rPr>
            </w:pPr>
          </w:p>
        </w:tc>
        <w:tc>
          <w:tcPr>
            <w:tcW w:w="822" w:type="pct"/>
            <w:shd w:val="clear" w:color="auto" w:fill="auto"/>
            <w:noWrap/>
            <w:vAlign w:val="center"/>
            <w:hideMark/>
          </w:tcPr>
          <w:p w14:paraId="0FBDEC3F" w14:textId="77777777" w:rsidR="00473F5C" w:rsidRPr="005C7427" w:rsidRDefault="00473F5C" w:rsidP="007069DA">
            <w:pPr>
              <w:spacing w:after="0" w:line="240" w:lineRule="auto"/>
              <w:ind w:right="-100"/>
              <w:jc w:val="center"/>
              <w:rPr>
                <w:rFonts w:ascii="Times New Roman" w:eastAsia="Times New Roman" w:hAnsi="Times New Roman" w:cs="Times New Roman"/>
                <w:sz w:val="20"/>
                <w:lang w:eastAsia="en-GB"/>
              </w:rPr>
            </w:pPr>
          </w:p>
        </w:tc>
        <w:tc>
          <w:tcPr>
            <w:tcW w:w="961" w:type="pct"/>
            <w:shd w:val="clear" w:color="auto" w:fill="auto"/>
            <w:noWrap/>
            <w:vAlign w:val="center"/>
            <w:hideMark/>
          </w:tcPr>
          <w:p w14:paraId="041CE743" w14:textId="77777777" w:rsidR="00473F5C" w:rsidRPr="005C7427" w:rsidRDefault="00473F5C" w:rsidP="007069DA">
            <w:pPr>
              <w:spacing w:after="0" w:line="240" w:lineRule="auto"/>
              <w:ind w:right="-78"/>
              <w:jc w:val="center"/>
              <w:rPr>
                <w:rFonts w:ascii="Times New Roman" w:eastAsia="Times New Roman" w:hAnsi="Times New Roman" w:cs="Times New Roman"/>
                <w:sz w:val="20"/>
                <w:lang w:eastAsia="en-GB"/>
              </w:rPr>
            </w:pPr>
          </w:p>
        </w:tc>
        <w:tc>
          <w:tcPr>
            <w:tcW w:w="866" w:type="pct"/>
            <w:shd w:val="clear" w:color="auto" w:fill="auto"/>
            <w:noWrap/>
            <w:vAlign w:val="center"/>
            <w:hideMark/>
          </w:tcPr>
          <w:p w14:paraId="63E0958F" w14:textId="77777777" w:rsidR="00473F5C" w:rsidRPr="005C7427" w:rsidRDefault="00473F5C" w:rsidP="007069DA">
            <w:pPr>
              <w:spacing w:after="0" w:line="240" w:lineRule="auto"/>
              <w:ind w:right="-65"/>
              <w:jc w:val="center"/>
              <w:rPr>
                <w:rFonts w:ascii="Times New Roman" w:eastAsia="Times New Roman" w:hAnsi="Times New Roman" w:cs="Times New Roman"/>
                <w:sz w:val="20"/>
                <w:lang w:eastAsia="en-GB"/>
              </w:rPr>
            </w:pPr>
          </w:p>
        </w:tc>
        <w:tc>
          <w:tcPr>
            <w:tcW w:w="961" w:type="pct"/>
            <w:shd w:val="clear" w:color="auto" w:fill="auto"/>
            <w:noWrap/>
            <w:vAlign w:val="center"/>
            <w:hideMark/>
          </w:tcPr>
          <w:p w14:paraId="39D66CD6" w14:textId="77777777" w:rsidR="00473F5C" w:rsidRPr="005C7427" w:rsidRDefault="00473F5C" w:rsidP="007069DA">
            <w:pPr>
              <w:spacing w:after="0" w:line="240" w:lineRule="auto"/>
              <w:ind w:right="-52"/>
              <w:jc w:val="center"/>
              <w:rPr>
                <w:rFonts w:ascii="Times New Roman" w:eastAsia="Times New Roman" w:hAnsi="Times New Roman" w:cs="Times New Roman"/>
                <w:sz w:val="20"/>
                <w:lang w:eastAsia="en-GB"/>
              </w:rPr>
            </w:pPr>
          </w:p>
        </w:tc>
      </w:tr>
      <w:tr w:rsidR="00473F5C" w:rsidRPr="005C7427" w14:paraId="01D20293" w14:textId="77777777" w:rsidTr="00021C14">
        <w:trPr>
          <w:trHeight w:val="20"/>
        </w:trPr>
        <w:tc>
          <w:tcPr>
            <w:tcW w:w="5000" w:type="pct"/>
            <w:gridSpan w:val="6"/>
            <w:shd w:val="clear" w:color="auto" w:fill="auto"/>
            <w:noWrap/>
            <w:vAlign w:val="center"/>
          </w:tcPr>
          <w:p w14:paraId="6E1A4B92" w14:textId="77777777" w:rsidR="00473F5C" w:rsidRPr="005C7427" w:rsidRDefault="00473F5C" w:rsidP="007069DA">
            <w:pPr>
              <w:spacing w:after="0" w:line="240" w:lineRule="auto"/>
              <w:ind w:right="-52"/>
              <w:rPr>
                <w:rFonts w:ascii="Calibri" w:eastAsia="Times New Roman" w:hAnsi="Calibri" w:cs="Calibri"/>
                <w:i/>
                <w:iCs/>
                <w:color w:val="000000"/>
                <w:sz w:val="20"/>
                <w:lang w:eastAsia="en-GB"/>
              </w:rPr>
            </w:pPr>
            <w:r w:rsidRPr="005C7427">
              <w:rPr>
                <w:rFonts w:ascii="Calibri" w:eastAsia="Times New Roman" w:hAnsi="Calibri" w:cs="Calibri"/>
                <w:i/>
                <w:iCs/>
                <w:color w:val="000000"/>
                <w:sz w:val="20"/>
                <w:lang w:eastAsia="en-GB"/>
              </w:rPr>
              <w:t>TAGs containing single unsaturated FA chain (single-UFA)</w:t>
            </w:r>
          </w:p>
        </w:tc>
      </w:tr>
      <w:tr w:rsidR="00473F5C" w:rsidRPr="005C7427" w14:paraId="3D7854C0" w14:textId="77777777" w:rsidTr="00021C14">
        <w:trPr>
          <w:trHeight w:val="20"/>
        </w:trPr>
        <w:tc>
          <w:tcPr>
            <w:tcW w:w="903" w:type="pct"/>
            <w:shd w:val="clear" w:color="auto" w:fill="auto"/>
            <w:noWrap/>
            <w:vAlign w:val="center"/>
            <w:hideMark/>
          </w:tcPr>
          <w:p w14:paraId="70B96F7B"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P-Cy-O</w:t>
            </w:r>
          </w:p>
        </w:tc>
        <w:tc>
          <w:tcPr>
            <w:tcW w:w="487" w:type="pct"/>
            <w:shd w:val="clear" w:color="auto" w:fill="auto"/>
            <w:noWrap/>
            <w:vAlign w:val="center"/>
            <w:hideMark/>
          </w:tcPr>
          <w:p w14:paraId="14F6B6BA"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9.37</w:t>
            </w:r>
          </w:p>
        </w:tc>
        <w:tc>
          <w:tcPr>
            <w:tcW w:w="822" w:type="pct"/>
            <w:shd w:val="clear" w:color="auto" w:fill="auto"/>
            <w:noWrap/>
            <w:vAlign w:val="center"/>
            <w:hideMark/>
          </w:tcPr>
          <w:p w14:paraId="57CCBD7C"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60±0.29</w:t>
            </w:r>
          </w:p>
        </w:tc>
        <w:tc>
          <w:tcPr>
            <w:tcW w:w="961" w:type="pct"/>
            <w:shd w:val="clear" w:color="auto" w:fill="auto"/>
            <w:noWrap/>
            <w:vAlign w:val="center"/>
            <w:hideMark/>
          </w:tcPr>
          <w:p w14:paraId="648E1590" w14:textId="77777777" w:rsidR="00473F5C" w:rsidRPr="005C7427" w:rsidRDefault="00473F5C" w:rsidP="007069DA">
            <w:pPr>
              <w:spacing w:after="0" w:line="240" w:lineRule="auto"/>
              <w:ind w:right="-78"/>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72±0.58</w:t>
            </w:r>
          </w:p>
        </w:tc>
        <w:tc>
          <w:tcPr>
            <w:tcW w:w="866" w:type="pct"/>
            <w:shd w:val="clear" w:color="auto" w:fill="auto"/>
            <w:noWrap/>
            <w:vAlign w:val="center"/>
            <w:hideMark/>
          </w:tcPr>
          <w:p w14:paraId="39DE1526"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61±0.30</w:t>
            </w:r>
          </w:p>
        </w:tc>
        <w:tc>
          <w:tcPr>
            <w:tcW w:w="961" w:type="pct"/>
            <w:shd w:val="clear" w:color="auto" w:fill="auto"/>
            <w:noWrap/>
            <w:vAlign w:val="center"/>
            <w:hideMark/>
          </w:tcPr>
          <w:p w14:paraId="17DE127F"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3.20±0.63</w:t>
            </w:r>
          </w:p>
        </w:tc>
      </w:tr>
      <w:tr w:rsidR="00473F5C" w:rsidRPr="005C7427" w14:paraId="3027C8C1" w14:textId="77777777" w:rsidTr="00021C14">
        <w:trPr>
          <w:trHeight w:val="20"/>
        </w:trPr>
        <w:tc>
          <w:tcPr>
            <w:tcW w:w="903" w:type="pct"/>
            <w:shd w:val="clear" w:color="auto" w:fill="auto"/>
            <w:noWrap/>
            <w:vAlign w:val="center"/>
            <w:hideMark/>
          </w:tcPr>
          <w:p w14:paraId="4C580F95"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P-La-O</w:t>
            </w:r>
          </w:p>
        </w:tc>
        <w:tc>
          <w:tcPr>
            <w:tcW w:w="487" w:type="pct"/>
            <w:shd w:val="clear" w:color="auto" w:fill="auto"/>
            <w:noWrap/>
            <w:vAlign w:val="center"/>
            <w:hideMark/>
          </w:tcPr>
          <w:p w14:paraId="695AAC0E"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3.93</w:t>
            </w:r>
          </w:p>
        </w:tc>
        <w:tc>
          <w:tcPr>
            <w:tcW w:w="822" w:type="pct"/>
            <w:shd w:val="clear" w:color="auto" w:fill="auto"/>
            <w:noWrap/>
            <w:vAlign w:val="center"/>
            <w:hideMark/>
          </w:tcPr>
          <w:p w14:paraId="568788A0"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83±0.02</w:t>
            </w:r>
          </w:p>
        </w:tc>
        <w:tc>
          <w:tcPr>
            <w:tcW w:w="961" w:type="pct"/>
            <w:shd w:val="clear" w:color="auto" w:fill="auto"/>
            <w:noWrap/>
            <w:vAlign w:val="center"/>
            <w:hideMark/>
          </w:tcPr>
          <w:p w14:paraId="28913F6A" w14:textId="77777777" w:rsidR="00473F5C" w:rsidRPr="005C7427" w:rsidRDefault="00473F5C" w:rsidP="007069DA">
            <w:pPr>
              <w:spacing w:after="0" w:line="240" w:lineRule="auto"/>
              <w:ind w:right="-78"/>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93±0.27</w:t>
            </w:r>
          </w:p>
        </w:tc>
        <w:tc>
          <w:tcPr>
            <w:tcW w:w="866" w:type="pct"/>
            <w:shd w:val="clear" w:color="auto" w:fill="auto"/>
            <w:noWrap/>
            <w:vAlign w:val="center"/>
            <w:hideMark/>
          </w:tcPr>
          <w:p w14:paraId="673A7E74"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79±0.04</w:t>
            </w:r>
          </w:p>
        </w:tc>
        <w:tc>
          <w:tcPr>
            <w:tcW w:w="961" w:type="pct"/>
            <w:shd w:val="clear" w:color="auto" w:fill="auto"/>
            <w:noWrap/>
            <w:vAlign w:val="center"/>
            <w:hideMark/>
          </w:tcPr>
          <w:p w14:paraId="4A1203C7"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88±0.00</w:t>
            </w:r>
          </w:p>
        </w:tc>
      </w:tr>
      <w:tr w:rsidR="00473F5C" w:rsidRPr="005C7427" w14:paraId="1621389C" w14:textId="77777777" w:rsidTr="00021C14">
        <w:trPr>
          <w:trHeight w:val="20"/>
        </w:trPr>
        <w:tc>
          <w:tcPr>
            <w:tcW w:w="903" w:type="pct"/>
            <w:shd w:val="clear" w:color="auto" w:fill="auto"/>
            <w:noWrap/>
            <w:vAlign w:val="center"/>
            <w:hideMark/>
          </w:tcPr>
          <w:p w14:paraId="014D5754"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P-M-L</w:t>
            </w:r>
          </w:p>
        </w:tc>
        <w:tc>
          <w:tcPr>
            <w:tcW w:w="487" w:type="pct"/>
            <w:shd w:val="clear" w:color="auto" w:fill="auto"/>
            <w:noWrap/>
            <w:vAlign w:val="center"/>
            <w:hideMark/>
          </w:tcPr>
          <w:p w14:paraId="0F1BE25F"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4.43</w:t>
            </w:r>
          </w:p>
        </w:tc>
        <w:tc>
          <w:tcPr>
            <w:tcW w:w="822" w:type="pct"/>
            <w:shd w:val="clear" w:color="auto" w:fill="auto"/>
            <w:noWrap/>
            <w:vAlign w:val="center"/>
            <w:hideMark/>
          </w:tcPr>
          <w:p w14:paraId="3BC81A79"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08±0.30</w:t>
            </w:r>
          </w:p>
        </w:tc>
        <w:tc>
          <w:tcPr>
            <w:tcW w:w="961" w:type="pct"/>
            <w:shd w:val="clear" w:color="auto" w:fill="auto"/>
            <w:noWrap/>
            <w:vAlign w:val="center"/>
            <w:hideMark/>
          </w:tcPr>
          <w:p w14:paraId="06AC6FA3" w14:textId="77777777" w:rsidR="00473F5C" w:rsidRPr="005C7427" w:rsidRDefault="00473F5C" w:rsidP="007069DA">
            <w:pPr>
              <w:spacing w:after="0" w:line="240" w:lineRule="auto"/>
              <w:ind w:right="-78"/>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15±0.36</w:t>
            </w:r>
          </w:p>
        </w:tc>
        <w:tc>
          <w:tcPr>
            <w:tcW w:w="866" w:type="pct"/>
            <w:shd w:val="clear" w:color="auto" w:fill="auto"/>
            <w:noWrap/>
            <w:vAlign w:val="center"/>
            <w:hideMark/>
          </w:tcPr>
          <w:p w14:paraId="20436994"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16±0.32</w:t>
            </w:r>
          </w:p>
        </w:tc>
        <w:tc>
          <w:tcPr>
            <w:tcW w:w="961" w:type="pct"/>
            <w:shd w:val="clear" w:color="auto" w:fill="auto"/>
            <w:noWrap/>
            <w:vAlign w:val="center"/>
            <w:hideMark/>
          </w:tcPr>
          <w:p w14:paraId="5536106E"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24±0.18</w:t>
            </w:r>
          </w:p>
        </w:tc>
      </w:tr>
      <w:tr w:rsidR="00473F5C" w:rsidRPr="005C7427" w14:paraId="77A2126D" w14:textId="77777777" w:rsidTr="00021C14">
        <w:trPr>
          <w:trHeight w:val="20"/>
        </w:trPr>
        <w:tc>
          <w:tcPr>
            <w:tcW w:w="903" w:type="pct"/>
            <w:shd w:val="clear" w:color="auto" w:fill="auto"/>
            <w:noWrap/>
            <w:vAlign w:val="center"/>
            <w:hideMark/>
          </w:tcPr>
          <w:p w14:paraId="13857AB0"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P-M-O</w:t>
            </w:r>
          </w:p>
        </w:tc>
        <w:tc>
          <w:tcPr>
            <w:tcW w:w="487" w:type="pct"/>
            <w:shd w:val="clear" w:color="auto" w:fill="auto"/>
            <w:noWrap/>
            <w:vAlign w:val="center"/>
            <w:hideMark/>
          </w:tcPr>
          <w:p w14:paraId="02C06664"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7.50</w:t>
            </w:r>
          </w:p>
        </w:tc>
        <w:tc>
          <w:tcPr>
            <w:tcW w:w="822" w:type="pct"/>
            <w:shd w:val="clear" w:color="auto" w:fill="auto"/>
            <w:noWrap/>
            <w:vAlign w:val="center"/>
            <w:hideMark/>
          </w:tcPr>
          <w:p w14:paraId="2A24C380"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93±0.37</w:t>
            </w:r>
          </w:p>
        </w:tc>
        <w:tc>
          <w:tcPr>
            <w:tcW w:w="961" w:type="pct"/>
            <w:shd w:val="clear" w:color="auto" w:fill="auto"/>
            <w:noWrap/>
            <w:vAlign w:val="center"/>
            <w:hideMark/>
          </w:tcPr>
          <w:p w14:paraId="5F6CCFAE" w14:textId="77777777" w:rsidR="00473F5C" w:rsidRPr="005C7427" w:rsidRDefault="00473F5C" w:rsidP="007069DA">
            <w:pPr>
              <w:spacing w:after="0" w:line="240" w:lineRule="auto"/>
              <w:ind w:right="-78"/>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75±0.15</w:t>
            </w:r>
          </w:p>
        </w:tc>
        <w:tc>
          <w:tcPr>
            <w:tcW w:w="866" w:type="pct"/>
            <w:shd w:val="clear" w:color="auto" w:fill="auto"/>
            <w:noWrap/>
            <w:vAlign w:val="center"/>
            <w:hideMark/>
          </w:tcPr>
          <w:p w14:paraId="6C68304F"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3.06±0.14</w:t>
            </w:r>
          </w:p>
        </w:tc>
        <w:tc>
          <w:tcPr>
            <w:tcW w:w="961" w:type="pct"/>
            <w:shd w:val="clear" w:color="auto" w:fill="auto"/>
            <w:noWrap/>
            <w:vAlign w:val="center"/>
            <w:hideMark/>
          </w:tcPr>
          <w:p w14:paraId="74122854"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83±0.06</w:t>
            </w:r>
          </w:p>
        </w:tc>
      </w:tr>
      <w:tr w:rsidR="00473F5C" w:rsidRPr="005C7427" w14:paraId="3327B63F" w14:textId="77777777" w:rsidTr="00021C14">
        <w:trPr>
          <w:trHeight w:val="20"/>
        </w:trPr>
        <w:tc>
          <w:tcPr>
            <w:tcW w:w="903" w:type="pct"/>
            <w:shd w:val="clear" w:color="auto" w:fill="auto"/>
            <w:noWrap/>
            <w:vAlign w:val="center"/>
            <w:hideMark/>
          </w:tcPr>
          <w:p w14:paraId="1FA9DFCD"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O-P-P</w:t>
            </w:r>
          </w:p>
        </w:tc>
        <w:tc>
          <w:tcPr>
            <w:tcW w:w="487" w:type="pct"/>
            <w:shd w:val="clear" w:color="auto" w:fill="auto"/>
            <w:noWrap/>
            <w:vAlign w:val="center"/>
            <w:hideMark/>
          </w:tcPr>
          <w:p w14:paraId="52FB8D38"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2.00</w:t>
            </w:r>
          </w:p>
        </w:tc>
        <w:tc>
          <w:tcPr>
            <w:tcW w:w="822" w:type="pct"/>
            <w:shd w:val="clear" w:color="auto" w:fill="auto"/>
            <w:noWrap/>
            <w:vAlign w:val="center"/>
            <w:hideMark/>
          </w:tcPr>
          <w:p w14:paraId="17657DB4"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3.65±0.23</w:t>
            </w:r>
          </w:p>
        </w:tc>
        <w:tc>
          <w:tcPr>
            <w:tcW w:w="961" w:type="pct"/>
            <w:shd w:val="clear" w:color="auto" w:fill="auto"/>
            <w:noWrap/>
            <w:vAlign w:val="center"/>
            <w:hideMark/>
          </w:tcPr>
          <w:p w14:paraId="2B942C7F" w14:textId="77777777" w:rsidR="00473F5C" w:rsidRPr="005C7427" w:rsidRDefault="00473F5C" w:rsidP="007069DA">
            <w:pPr>
              <w:spacing w:after="0" w:line="240" w:lineRule="auto"/>
              <w:ind w:right="-78"/>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3.60±0.46</w:t>
            </w:r>
          </w:p>
        </w:tc>
        <w:tc>
          <w:tcPr>
            <w:tcW w:w="866" w:type="pct"/>
            <w:shd w:val="clear" w:color="auto" w:fill="auto"/>
            <w:noWrap/>
            <w:vAlign w:val="center"/>
            <w:hideMark/>
          </w:tcPr>
          <w:p w14:paraId="6E7BD043"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3.90±0.20</w:t>
            </w:r>
          </w:p>
        </w:tc>
        <w:tc>
          <w:tcPr>
            <w:tcW w:w="961" w:type="pct"/>
            <w:shd w:val="clear" w:color="auto" w:fill="auto"/>
            <w:noWrap/>
            <w:vAlign w:val="center"/>
            <w:hideMark/>
          </w:tcPr>
          <w:p w14:paraId="1EF18929"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3.32±0.24</w:t>
            </w:r>
          </w:p>
        </w:tc>
      </w:tr>
      <w:tr w:rsidR="00473F5C" w:rsidRPr="005C7427" w14:paraId="0494A9AC" w14:textId="77777777" w:rsidTr="00021C14">
        <w:trPr>
          <w:trHeight w:val="20"/>
        </w:trPr>
        <w:tc>
          <w:tcPr>
            <w:tcW w:w="903" w:type="pct"/>
            <w:shd w:val="clear" w:color="auto" w:fill="auto"/>
            <w:noWrap/>
            <w:vAlign w:val="center"/>
            <w:hideMark/>
          </w:tcPr>
          <w:p w14:paraId="15876C40"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S-P-O</w:t>
            </w:r>
          </w:p>
        </w:tc>
        <w:tc>
          <w:tcPr>
            <w:tcW w:w="487" w:type="pct"/>
            <w:shd w:val="clear" w:color="auto" w:fill="auto"/>
            <w:noWrap/>
            <w:vAlign w:val="center"/>
            <w:hideMark/>
          </w:tcPr>
          <w:p w14:paraId="0750932B"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7.83</w:t>
            </w:r>
          </w:p>
        </w:tc>
        <w:tc>
          <w:tcPr>
            <w:tcW w:w="822" w:type="pct"/>
            <w:shd w:val="clear" w:color="auto" w:fill="auto"/>
            <w:noWrap/>
            <w:vAlign w:val="center"/>
            <w:hideMark/>
          </w:tcPr>
          <w:p w14:paraId="392A89C6"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30±0.04</w:t>
            </w:r>
          </w:p>
        </w:tc>
        <w:tc>
          <w:tcPr>
            <w:tcW w:w="961" w:type="pct"/>
            <w:shd w:val="clear" w:color="auto" w:fill="auto"/>
            <w:noWrap/>
            <w:vAlign w:val="center"/>
            <w:hideMark/>
          </w:tcPr>
          <w:p w14:paraId="2FF450C4" w14:textId="77777777" w:rsidR="00473F5C" w:rsidRPr="005C7427" w:rsidRDefault="00473F5C" w:rsidP="007069DA">
            <w:pPr>
              <w:spacing w:after="0" w:line="240" w:lineRule="auto"/>
              <w:ind w:right="-78"/>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63±0.19</w:t>
            </w:r>
          </w:p>
        </w:tc>
        <w:tc>
          <w:tcPr>
            <w:tcW w:w="866" w:type="pct"/>
            <w:shd w:val="clear" w:color="auto" w:fill="auto"/>
            <w:noWrap/>
            <w:vAlign w:val="center"/>
            <w:hideMark/>
          </w:tcPr>
          <w:p w14:paraId="4ACB2EE4"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69±0.20</w:t>
            </w:r>
          </w:p>
        </w:tc>
        <w:tc>
          <w:tcPr>
            <w:tcW w:w="961" w:type="pct"/>
            <w:shd w:val="clear" w:color="auto" w:fill="auto"/>
            <w:noWrap/>
            <w:vAlign w:val="center"/>
            <w:hideMark/>
          </w:tcPr>
          <w:p w14:paraId="6FD2C9CD"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97±0.04</w:t>
            </w:r>
          </w:p>
        </w:tc>
      </w:tr>
      <w:tr w:rsidR="00473F5C" w:rsidRPr="005C7427" w14:paraId="62D2C520" w14:textId="77777777" w:rsidTr="00021C14">
        <w:trPr>
          <w:trHeight w:val="20"/>
        </w:trPr>
        <w:tc>
          <w:tcPr>
            <w:tcW w:w="903" w:type="pct"/>
            <w:shd w:val="clear" w:color="auto" w:fill="auto"/>
            <w:noWrap/>
            <w:vAlign w:val="center"/>
            <w:hideMark/>
          </w:tcPr>
          <w:p w14:paraId="563DEA0C"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S-S-O</w:t>
            </w:r>
          </w:p>
        </w:tc>
        <w:tc>
          <w:tcPr>
            <w:tcW w:w="487" w:type="pct"/>
            <w:shd w:val="clear" w:color="auto" w:fill="auto"/>
            <w:noWrap/>
            <w:vAlign w:val="center"/>
            <w:hideMark/>
          </w:tcPr>
          <w:p w14:paraId="2048C1E7"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35.27</w:t>
            </w:r>
          </w:p>
        </w:tc>
        <w:tc>
          <w:tcPr>
            <w:tcW w:w="822" w:type="pct"/>
            <w:shd w:val="clear" w:color="auto" w:fill="auto"/>
            <w:noWrap/>
            <w:vAlign w:val="center"/>
            <w:hideMark/>
          </w:tcPr>
          <w:p w14:paraId="224371D8"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0.66±0.24</w:t>
            </w:r>
          </w:p>
        </w:tc>
        <w:tc>
          <w:tcPr>
            <w:tcW w:w="961" w:type="pct"/>
            <w:shd w:val="clear" w:color="auto" w:fill="auto"/>
            <w:noWrap/>
            <w:vAlign w:val="center"/>
            <w:hideMark/>
          </w:tcPr>
          <w:p w14:paraId="1073246B" w14:textId="77777777" w:rsidR="00473F5C" w:rsidRPr="005C7427" w:rsidRDefault="00473F5C" w:rsidP="007069DA">
            <w:pPr>
              <w:spacing w:after="0" w:line="240" w:lineRule="auto"/>
              <w:ind w:right="-78"/>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0.80±0.23</w:t>
            </w:r>
          </w:p>
        </w:tc>
        <w:tc>
          <w:tcPr>
            <w:tcW w:w="866" w:type="pct"/>
            <w:shd w:val="clear" w:color="auto" w:fill="auto"/>
            <w:noWrap/>
            <w:vAlign w:val="center"/>
            <w:hideMark/>
          </w:tcPr>
          <w:p w14:paraId="2C48D226"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0.82±0.20</w:t>
            </w:r>
          </w:p>
        </w:tc>
        <w:tc>
          <w:tcPr>
            <w:tcW w:w="961" w:type="pct"/>
            <w:shd w:val="clear" w:color="auto" w:fill="auto"/>
            <w:noWrap/>
            <w:vAlign w:val="center"/>
            <w:hideMark/>
          </w:tcPr>
          <w:p w14:paraId="00B2B4E7"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0.52±0.01</w:t>
            </w:r>
          </w:p>
        </w:tc>
      </w:tr>
      <w:tr w:rsidR="00473F5C" w:rsidRPr="005C7427" w14:paraId="32AD103B" w14:textId="77777777" w:rsidTr="00021C14">
        <w:trPr>
          <w:trHeight w:val="20"/>
        </w:trPr>
        <w:tc>
          <w:tcPr>
            <w:tcW w:w="903" w:type="pct"/>
            <w:shd w:val="clear" w:color="auto" w:fill="auto"/>
            <w:noWrap/>
            <w:vAlign w:val="center"/>
            <w:hideMark/>
          </w:tcPr>
          <w:p w14:paraId="4AE15A35" w14:textId="77777777" w:rsidR="00473F5C" w:rsidRPr="005C7427" w:rsidRDefault="00473F5C" w:rsidP="007069DA">
            <w:pPr>
              <w:spacing w:after="0" w:line="240" w:lineRule="auto"/>
              <w:jc w:val="center"/>
              <w:rPr>
                <w:rFonts w:ascii="Calibri" w:eastAsia="Times New Roman" w:hAnsi="Calibri" w:cs="Calibri"/>
                <w:b/>
                <w:bCs/>
                <w:color w:val="000000"/>
                <w:sz w:val="20"/>
                <w:lang w:eastAsia="en-GB"/>
              </w:rPr>
            </w:pPr>
            <w:r w:rsidRPr="005C7427">
              <w:rPr>
                <w:rFonts w:ascii="Calibri" w:eastAsia="Times New Roman" w:hAnsi="Calibri" w:cs="Calibri"/>
                <w:b/>
                <w:bCs/>
                <w:color w:val="000000"/>
                <w:sz w:val="20"/>
                <w:lang w:eastAsia="en-GB"/>
              </w:rPr>
              <w:t>Sub Total</w:t>
            </w:r>
          </w:p>
        </w:tc>
        <w:tc>
          <w:tcPr>
            <w:tcW w:w="487" w:type="pct"/>
            <w:shd w:val="clear" w:color="auto" w:fill="auto"/>
            <w:noWrap/>
            <w:vAlign w:val="center"/>
            <w:hideMark/>
          </w:tcPr>
          <w:p w14:paraId="424E72AE" w14:textId="77777777" w:rsidR="00473F5C" w:rsidRPr="005C7427" w:rsidRDefault="00473F5C" w:rsidP="007069DA">
            <w:pPr>
              <w:spacing w:after="0" w:line="240" w:lineRule="auto"/>
              <w:jc w:val="center"/>
              <w:rPr>
                <w:rFonts w:ascii="Calibri" w:eastAsia="Times New Roman" w:hAnsi="Calibri" w:cs="Calibri"/>
                <w:b/>
                <w:bCs/>
                <w:color w:val="000000"/>
                <w:sz w:val="20"/>
                <w:lang w:eastAsia="en-GB"/>
              </w:rPr>
            </w:pPr>
          </w:p>
        </w:tc>
        <w:tc>
          <w:tcPr>
            <w:tcW w:w="822" w:type="pct"/>
            <w:shd w:val="clear" w:color="auto" w:fill="auto"/>
            <w:noWrap/>
            <w:vAlign w:val="center"/>
            <w:hideMark/>
          </w:tcPr>
          <w:p w14:paraId="5692455E" w14:textId="77777777" w:rsidR="00473F5C" w:rsidRPr="00473F5C" w:rsidRDefault="00473F5C" w:rsidP="007069DA">
            <w:pPr>
              <w:spacing w:after="0" w:line="240" w:lineRule="auto"/>
              <w:ind w:right="-100"/>
              <w:jc w:val="center"/>
              <w:rPr>
                <w:rFonts w:ascii="Calibri" w:eastAsia="Times New Roman" w:hAnsi="Calibri" w:cs="Calibri"/>
                <w:b/>
                <w:bCs/>
                <w:color w:val="000000"/>
                <w:sz w:val="20"/>
                <w:vertAlign w:val="superscript"/>
                <w:lang w:eastAsia="en-GB"/>
              </w:rPr>
            </w:pPr>
            <w:r w:rsidRPr="005C7427">
              <w:rPr>
                <w:rFonts w:ascii="Calibri" w:eastAsia="Times New Roman" w:hAnsi="Calibri" w:cs="Calibri"/>
                <w:b/>
                <w:bCs/>
                <w:color w:val="000000"/>
                <w:sz w:val="20"/>
                <w:lang w:eastAsia="en-GB"/>
              </w:rPr>
              <w:t>15.0±0.7</w:t>
            </w:r>
          </w:p>
        </w:tc>
        <w:tc>
          <w:tcPr>
            <w:tcW w:w="961" w:type="pct"/>
            <w:shd w:val="clear" w:color="auto" w:fill="auto"/>
            <w:noWrap/>
            <w:vAlign w:val="center"/>
            <w:hideMark/>
          </w:tcPr>
          <w:p w14:paraId="447BFDEA" w14:textId="77777777" w:rsidR="00473F5C" w:rsidRPr="00473F5C" w:rsidRDefault="00473F5C" w:rsidP="007069DA">
            <w:pPr>
              <w:spacing w:after="0" w:line="240" w:lineRule="auto"/>
              <w:ind w:right="-78"/>
              <w:jc w:val="center"/>
              <w:rPr>
                <w:rFonts w:ascii="Calibri" w:eastAsia="Times New Roman" w:hAnsi="Calibri" w:cs="Calibri"/>
                <w:b/>
                <w:bCs/>
                <w:color w:val="000000"/>
                <w:sz w:val="20"/>
                <w:vertAlign w:val="superscript"/>
                <w:lang w:eastAsia="en-GB"/>
              </w:rPr>
            </w:pPr>
            <w:r w:rsidRPr="005C7427">
              <w:rPr>
                <w:rFonts w:ascii="Calibri" w:eastAsia="Times New Roman" w:hAnsi="Calibri" w:cs="Calibri"/>
                <w:b/>
                <w:bCs/>
                <w:color w:val="000000"/>
                <w:sz w:val="20"/>
                <w:lang w:eastAsia="en-GB"/>
              </w:rPr>
              <w:t>15.6±0.6</w:t>
            </w:r>
          </w:p>
        </w:tc>
        <w:tc>
          <w:tcPr>
            <w:tcW w:w="866" w:type="pct"/>
            <w:shd w:val="clear" w:color="auto" w:fill="auto"/>
            <w:noWrap/>
            <w:vAlign w:val="center"/>
            <w:hideMark/>
          </w:tcPr>
          <w:p w14:paraId="63C8E0E2" w14:textId="77777777" w:rsidR="00473F5C" w:rsidRPr="00473F5C" w:rsidRDefault="00473F5C" w:rsidP="007069DA">
            <w:pPr>
              <w:spacing w:after="0" w:line="240" w:lineRule="auto"/>
              <w:ind w:right="-65"/>
              <w:jc w:val="center"/>
              <w:rPr>
                <w:rFonts w:ascii="Calibri" w:eastAsia="Times New Roman" w:hAnsi="Calibri" w:cs="Calibri"/>
                <w:b/>
                <w:bCs/>
                <w:color w:val="000000"/>
                <w:sz w:val="20"/>
                <w:vertAlign w:val="superscript"/>
                <w:lang w:eastAsia="en-GB"/>
              </w:rPr>
            </w:pPr>
            <w:r w:rsidRPr="005C7427">
              <w:rPr>
                <w:rFonts w:ascii="Calibri" w:eastAsia="Times New Roman" w:hAnsi="Calibri" w:cs="Calibri"/>
                <w:b/>
                <w:bCs/>
                <w:color w:val="000000"/>
                <w:sz w:val="20"/>
                <w:lang w:eastAsia="en-GB"/>
              </w:rPr>
              <w:t>16.0±0.6</w:t>
            </w:r>
          </w:p>
        </w:tc>
        <w:tc>
          <w:tcPr>
            <w:tcW w:w="961" w:type="pct"/>
            <w:shd w:val="clear" w:color="auto" w:fill="auto"/>
            <w:noWrap/>
            <w:vAlign w:val="center"/>
            <w:hideMark/>
          </w:tcPr>
          <w:p w14:paraId="2C682701" w14:textId="77777777" w:rsidR="00473F5C" w:rsidRPr="005C7427" w:rsidRDefault="00473F5C" w:rsidP="007069DA">
            <w:pPr>
              <w:spacing w:after="0" w:line="240" w:lineRule="auto"/>
              <w:ind w:right="-52"/>
              <w:jc w:val="center"/>
              <w:rPr>
                <w:rFonts w:ascii="Calibri" w:eastAsia="Times New Roman" w:hAnsi="Calibri" w:cs="Calibri"/>
                <w:b/>
                <w:bCs/>
                <w:color w:val="000000"/>
                <w:sz w:val="20"/>
                <w:lang w:eastAsia="en-GB"/>
              </w:rPr>
            </w:pPr>
            <w:r w:rsidRPr="005C7427">
              <w:rPr>
                <w:rFonts w:ascii="Calibri" w:eastAsia="Times New Roman" w:hAnsi="Calibri" w:cs="Calibri"/>
                <w:b/>
                <w:bCs/>
                <w:color w:val="000000"/>
                <w:sz w:val="20"/>
                <w:lang w:eastAsia="en-GB"/>
              </w:rPr>
              <w:t>15.0±0.6</w:t>
            </w:r>
          </w:p>
        </w:tc>
      </w:tr>
      <w:tr w:rsidR="00473F5C" w:rsidRPr="005C7427" w14:paraId="526E985A" w14:textId="77777777" w:rsidTr="00021C14">
        <w:trPr>
          <w:trHeight w:val="20"/>
        </w:trPr>
        <w:tc>
          <w:tcPr>
            <w:tcW w:w="903" w:type="pct"/>
            <w:shd w:val="clear" w:color="auto" w:fill="auto"/>
            <w:noWrap/>
            <w:vAlign w:val="center"/>
            <w:hideMark/>
          </w:tcPr>
          <w:p w14:paraId="34546A1F"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p>
        </w:tc>
        <w:tc>
          <w:tcPr>
            <w:tcW w:w="487" w:type="pct"/>
            <w:shd w:val="clear" w:color="auto" w:fill="auto"/>
            <w:noWrap/>
            <w:vAlign w:val="center"/>
            <w:hideMark/>
          </w:tcPr>
          <w:p w14:paraId="2577F411" w14:textId="77777777" w:rsidR="00473F5C" w:rsidRPr="005C7427" w:rsidRDefault="00473F5C" w:rsidP="007069DA">
            <w:pPr>
              <w:spacing w:after="0" w:line="240" w:lineRule="auto"/>
              <w:jc w:val="center"/>
              <w:rPr>
                <w:rFonts w:ascii="Times New Roman" w:eastAsia="Times New Roman" w:hAnsi="Times New Roman" w:cs="Times New Roman"/>
                <w:sz w:val="20"/>
                <w:lang w:eastAsia="en-GB"/>
              </w:rPr>
            </w:pPr>
          </w:p>
        </w:tc>
        <w:tc>
          <w:tcPr>
            <w:tcW w:w="822" w:type="pct"/>
            <w:shd w:val="clear" w:color="auto" w:fill="auto"/>
            <w:noWrap/>
            <w:vAlign w:val="center"/>
            <w:hideMark/>
          </w:tcPr>
          <w:p w14:paraId="05DAEAA0" w14:textId="77777777" w:rsidR="00473F5C" w:rsidRPr="005C7427" w:rsidRDefault="00473F5C" w:rsidP="007069DA">
            <w:pPr>
              <w:spacing w:after="0" w:line="240" w:lineRule="auto"/>
              <w:ind w:right="-100"/>
              <w:jc w:val="center"/>
              <w:rPr>
                <w:rFonts w:ascii="Times New Roman" w:eastAsia="Times New Roman" w:hAnsi="Times New Roman" w:cs="Times New Roman"/>
                <w:sz w:val="20"/>
                <w:lang w:eastAsia="en-GB"/>
              </w:rPr>
            </w:pPr>
          </w:p>
        </w:tc>
        <w:tc>
          <w:tcPr>
            <w:tcW w:w="961" w:type="pct"/>
            <w:shd w:val="clear" w:color="auto" w:fill="auto"/>
            <w:noWrap/>
            <w:vAlign w:val="center"/>
            <w:hideMark/>
          </w:tcPr>
          <w:p w14:paraId="3A67A350" w14:textId="77777777" w:rsidR="00473F5C" w:rsidRPr="005C7427" w:rsidRDefault="00473F5C" w:rsidP="007069DA">
            <w:pPr>
              <w:spacing w:after="0" w:line="240" w:lineRule="auto"/>
              <w:ind w:right="-78"/>
              <w:jc w:val="center"/>
              <w:rPr>
                <w:rFonts w:ascii="Times New Roman" w:eastAsia="Times New Roman" w:hAnsi="Times New Roman" w:cs="Times New Roman"/>
                <w:sz w:val="20"/>
                <w:lang w:eastAsia="en-GB"/>
              </w:rPr>
            </w:pPr>
          </w:p>
        </w:tc>
        <w:tc>
          <w:tcPr>
            <w:tcW w:w="866" w:type="pct"/>
            <w:shd w:val="clear" w:color="auto" w:fill="auto"/>
            <w:noWrap/>
            <w:vAlign w:val="center"/>
            <w:hideMark/>
          </w:tcPr>
          <w:p w14:paraId="34F10DD4" w14:textId="77777777" w:rsidR="00473F5C" w:rsidRPr="005C7427" w:rsidRDefault="00473F5C" w:rsidP="007069DA">
            <w:pPr>
              <w:spacing w:after="0" w:line="240" w:lineRule="auto"/>
              <w:ind w:right="-65"/>
              <w:jc w:val="center"/>
              <w:rPr>
                <w:rFonts w:ascii="Times New Roman" w:eastAsia="Times New Roman" w:hAnsi="Times New Roman" w:cs="Times New Roman"/>
                <w:sz w:val="20"/>
                <w:lang w:eastAsia="en-GB"/>
              </w:rPr>
            </w:pPr>
          </w:p>
        </w:tc>
        <w:tc>
          <w:tcPr>
            <w:tcW w:w="961" w:type="pct"/>
            <w:shd w:val="clear" w:color="auto" w:fill="auto"/>
            <w:noWrap/>
            <w:vAlign w:val="center"/>
            <w:hideMark/>
          </w:tcPr>
          <w:p w14:paraId="1EAC48B9" w14:textId="77777777" w:rsidR="00473F5C" w:rsidRPr="005C7427" w:rsidRDefault="00473F5C" w:rsidP="007069DA">
            <w:pPr>
              <w:spacing w:after="0" w:line="240" w:lineRule="auto"/>
              <w:ind w:right="-52"/>
              <w:jc w:val="center"/>
              <w:rPr>
                <w:rFonts w:ascii="Times New Roman" w:eastAsia="Times New Roman" w:hAnsi="Times New Roman" w:cs="Times New Roman"/>
                <w:sz w:val="20"/>
                <w:lang w:eastAsia="en-GB"/>
              </w:rPr>
            </w:pPr>
          </w:p>
        </w:tc>
      </w:tr>
      <w:tr w:rsidR="00473F5C" w:rsidRPr="005C7427" w14:paraId="2777C1EC" w14:textId="77777777" w:rsidTr="00021C14">
        <w:trPr>
          <w:trHeight w:val="20"/>
        </w:trPr>
        <w:tc>
          <w:tcPr>
            <w:tcW w:w="5000" w:type="pct"/>
            <w:gridSpan w:val="6"/>
            <w:shd w:val="clear" w:color="auto" w:fill="auto"/>
            <w:noWrap/>
            <w:vAlign w:val="center"/>
          </w:tcPr>
          <w:p w14:paraId="77D7A8E8" w14:textId="77777777" w:rsidR="00473F5C" w:rsidRPr="005C7427" w:rsidRDefault="00473F5C" w:rsidP="007069DA">
            <w:pPr>
              <w:spacing w:after="0" w:line="240" w:lineRule="auto"/>
              <w:ind w:right="-52"/>
              <w:rPr>
                <w:rFonts w:ascii="Calibri" w:eastAsia="Times New Roman" w:hAnsi="Calibri" w:cs="Calibri"/>
                <w:i/>
                <w:iCs/>
                <w:color w:val="000000"/>
                <w:sz w:val="20"/>
                <w:lang w:eastAsia="en-GB"/>
              </w:rPr>
            </w:pPr>
            <w:r w:rsidRPr="005C7427">
              <w:rPr>
                <w:rFonts w:ascii="Calibri" w:eastAsia="Times New Roman" w:hAnsi="Calibri" w:cs="Calibri"/>
                <w:i/>
                <w:iCs/>
                <w:color w:val="000000"/>
                <w:sz w:val="20"/>
                <w:lang w:eastAsia="en-GB"/>
              </w:rPr>
              <w:t>TAGs containing multi unsaturated FA chains (multi-UFA)</w:t>
            </w:r>
          </w:p>
        </w:tc>
      </w:tr>
      <w:tr w:rsidR="00473F5C" w:rsidRPr="005C7427" w14:paraId="476579BB" w14:textId="77777777" w:rsidTr="00021C14">
        <w:trPr>
          <w:trHeight w:val="20"/>
        </w:trPr>
        <w:tc>
          <w:tcPr>
            <w:tcW w:w="903" w:type="pct"/>
            <w:shd w:val="clear" w:color="auto" w:fill="auto"/>
            <w:noWrap/>
            <w:vAlign w:val="center"/>
            <w:hideMark/>
          </w:tcPr>
          <w:p w14:paraId="3857351B"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C-O-O</w:t>
            </w:r>
          </w:p>
        </w:tc>
        <w:tc>
          <w:tcPr>
            <w:tcW w:w="487" w:type="pct"/>
            <w:shd w:val="clear" w:color="auto" w:fill="auto"/>
            <w:noWrap/>
            <w:vAlign w:val="center"/>
            <w:hideMark/>
          </w:tcPr>
          <w:p w14:paraId="049D1365"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1.60</w:t>
            </w:r>
          </w:p>
        </w:tc>
        <w:tc>
          <w:tcPr>
            <w:tcW w:w="822" w:type="pct"/>
            <w:shd w:val="clear" w:color="auto" w:fill="auto"/>
            <w:noWrap/>
            <w:vAlign w:val="center"/>
            <w:hideMark/>
          </w:tcPr>
          <w:p w14:paraId="18FDC137"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0.87±0.14</w:t>
            </w:r>
          </w:p>
        </w:tc>
        <w:tc>
          <w:tcPr>
            <w:tcW w:w="961" w:type="pct"/>
            <w:shd w:val="clear" w:color="auto" w:fill="auto"/>
            <w:noWrap/>
            <w:vAlign w:val="center"/>
            <w:hideMark/>
          </w:tcPr>
          <w:p w14:paraId="59EA254F" w14:textId="77777777" w:rsidR="00473F5C" w:rsidRPr="005C7427" w:rsidRDefault="00473F5C" w:rsidP="007069DA">
            <w:pPr>
              <w:spacing w:after="0" w:line="240" w:lineRule="auto"/>
              <w:ind w:right="-78"/>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15±0.43</w:t>
            </w:r>
          </w:p>
        </w:tc>
        <w:tc>
          <w:tcPr>
            <w:tcW w:w="866" w:type="pct"/>
            <w:shd w:val="clear" w:color="auto" w:fill="auto"/>
            <w:noWrap/>
            <w:vAlign w:val="center"/>
            <w:hideMark/>
          </w:tcPr>
          <w:p w14:paraId="06A628BC"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00±0.36</w:t>
            </w:r>
          </w:p>
        </w:tc>
        <w:tc>
          <w:tcPr>
            <w:tcW w:w="961" w:type="pct"/>
            <w:shd w:val="clear" w:color="auto" w:fill="auto"/>
            <w:noWrap/>
            <w:vAlign w:val="center"/>
            <w:hideMark/>
          </w:tcPr>
          <w:p w14:paraId="2F757064"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0.74±0.01</w:t>
            </w:r>
          </w:p>
        </w:tc>
      </w:tr>
      <w:tr w:rsidR="00473F5C" w:rsidRPr="005C7427" w14:paraId="5973CAFE" w14:textId="77777777" w:rsidTr="00021C14">
        <w:trPr>
          <w:trHeight w:val="20"/>
        </w:trPr>
        <w:tc>
          <w:tcPr>
            <w:tcW w:w="903" w:type="pct"/>
            <w:shd w:val="clear" w:color="auto" w:fill="auto"/>
            <w:noWrap/>
            <w:vAlign w:val="center"/>
            <w:hideMark/>
          </w:tcPr>
          <w:p w14:paraId="1AFBC6C3"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O-M-O</w:t>
            </w:r>
          </w:p>
        </w:tc>
        <w:tc>
          <w:tcPr>
            <w:tcW w:w="487" w:type="pct"/>
            <w:shd w:val="clear" w:color="auto" w:fill="auto"/>
            <w:noWrap/>
            <w:vAlign w:val="center"/>
            <w:hideMark/>
          </w:tcPr>
          <w:p w14:paraId="4804F9C9"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8.03</w:t>
            </w:r>
          </w:p>
        </w:tc>
        <w:tc>
          <w:tcPr>
            <w:tcW w:w="822" w:type="pct"/>
            <w:shd w:val="clear" w:color="auto" w:fill="auto"/>
            <w:noWrap/>
            <w:vAlign w:val="center"/>
            <w:hideMark/>
          </w:tcPr>
          <w:p w14:paraId="01EF70C9"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95±0.04</w:t>
            </w:r>
          </w:p>
        </w:tc>
        <w:tc>
          <w:tcPr>
            <w:tcW w:w="961" w:type="pct"/>
            <w:shd w:val="clear" w:color="auto" w:fill="auto"/>
            <w:noWrap/>
            <w:vAlign w:val="center"/>
            <w:hideMark/>
          </w:tcPr>
          <w:p w14:paraId="59C67D8C" w14:textId="77777777" w:rsidR="00473F5C" w:rsidRPr="005C7427" w:rsidRDefault="00473F5C" w:rsidP="007069DA">
            <w:pPr>
              <w:spacing w:after="0" w:line="240" w:lineRule="auto"/>
              <w:ind w:right="-78"/>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86±0.11</w:t>
            </w:r>
          </w:p>
        </w:tc>
        <w:tc>
          <w:tcPr>
            <w:tcW w:w="866" w:type="pct"/>
            <w:shd w:val="clear" w:color="auto" w:fill="auto"/>
            <w:noWrap/>
            <w:vAlign w:val="center"/>
            <w:hideMark/>
          </w:tcPr>
          <w:p w14:paraId="2ECB5C59"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98±0.20</w:t>
            </w:r>
          </w:p>
        </w:tc>
        <w:tc>
          <w:tcPr>
            <w:tcW w:w="961" w:type="pct"/>
            <w:shd w:val="clear" w:color="auto" w:fill="auto"/>
            <w:noWrap/>
            <w:vAlign w:val="center"/>
            <w:hideMark/>
          </w:tcPr>
          <w:p w14:paraId="4AA28FCF"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07±0.25</w:t>
            </w:r>
          </w:p>
        </w:tc>
      </w:tr>
      <w:tr w:rsidR="00473F5C" w:rsidRPr="005C7427" w14:paraId="725F09E6" w14:textId="77777777" w:rsidTr="00021C14">
        <w:trPr>
          <w:trHeight w:val="20"/>
        </w:trPr>
        <w:tc>
          <w:tcPr>
            <w:tcW w:w="903" w:type="pct"/>
            <w:shd w:val="clear" w:color="auto" w:fill="auto"/>
            <w:noWrap/>
            <w:vAlign w:val="center"/>
            <w:hideMark/>
          </w:tcPr>
          <w:p w14:paraId="4A3F6776"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O-P-L</w:t>
            </w:r>
          </w:p>
        </w:tc>
        <w:tc>
          <w:tcPr>
            <w:tcW w:w="487" w:type="pct"/>
            <w:shd w:val="clear" w:color="auto" w:fill="auto"/>
            <w:noWrap/>
            <w:vAlign w:val="center"/>
            <w:hideMark/>
          </w:tcPr>
          <w:p w14:paraId="7D70F700"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8.90</w:t>
            </w:r>
          </w:p>
        </w:tc>
        <w:tc>
          <w:tcPr>
            <w:tcW w:w="822" w:type="pct"/>
            <w:shd w:val="clear" w:color="auto" w:fill="auto"/>
            <w:noWrap/>
            <w:vAlign w:val="center"/>
            <w:hideMark/>
          </w:tcPr>
          <w:p w14:paraId="71C0B2BC"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38±0.64</w:t>
            </w:r>
          </w:p>
        </w:tc>
        <w:tc>
          <w:tcPr>
            <w:tcW w:w="961" w:type="pct"/>
            <w:shd w:val="clear" w:color="auto" w:fill="auto"/>
            <w:noWrap/>
            <w:vAlign w:val="center"/>
            <w:hideMark/>
          </w:tcPr>
          <w:p w14:paraId="0895BA54" w14:textId="77777777" w:rsidR="00473F5C" w:rsidRPr="005C7427" w:rsidRDefault="00473F5C" w:rsidP="007069DA">
            <w:pPr>
              <w:spacing w:after="0" w:line="240" w:lineRule="auto"/>
              <w:ind w:right="-78"/>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59±0.45</w:t>
            </w:r>
          </w:p>
        </w:tc>
        <w:tc>
          <w:tcPr>
            <w:tcW w:w="866" w:type="pct"/>
            <w:shd w:val="clear" w:color="auto" w:fill="auto"/>
            <w:noWrap/>
            <w:vAlign w:val="center"/>
            <w:hideMark/>
          </w:tcPr>
          <w:p w14:paraId="7319EEDF"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38±0.09</w:t>
            </w:r>
          </w:p>
        </w:tc>
        <w:tc>
          <w:tcPr>
            <w:tcW w:w="961" w:type="pct"/>
            <w:shd w:val="clear" w:color="auto" w:fill="auto"/>
            <w:noWrap/>
            <w:vAlign w:val="center"/>
            <w:hideMark/>
          </w:tcPr>
          <w:p w14:paraId="44EDD05B"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0.97±0.07</w:t>
            </w:r>
          </w:p>
        </w:tc>
      </w:tr>
      <w:tr w:rsidR="00473F5C" w:rsidRPr="005C7427" w14:paraId="3010B73D" w14:textId="77777777" w:rsidTr="00021C14">
        <w:trPr>
          <w:trHeight w:val="20"/>
        </w:trPr>
        <w:tc>
          <w:tcPr>
            <w:tcW w:w="903" w:type="pct"/>
            <w:shd w:val="clear" w:color="auto" w:fill="auto"/>
            <w:noWrap/>
            <w:vAlign w:val="center"/>
            <w:hideMark/>
          </w:tcPr>
          <w:p w14:paraId="430BAA66"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P-O-O</w:t>
            </w:r>
          </w:p>
        </w:tc>
        <w:tc>
          <w:tcPr>
            <w:tcW w:w="487" w:type="pct"/>
            <w:shd w:val="clear" w:color="auto" w:fill="auto"/>
            <w:noWrap/>
            <w:vAlign w:val="center"/>
            <w:hideMark/>
          </w:tcPr>
          <w:p w14:paraId="3194EFFC"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2.83</w:t>
            </w:r>
          </w:p>
        </w:tc>
        <w:tc>
          <w:tcPr>
            <w:tcW w:w="822" w:type="pct"/>
            <w:shd w:val="clear" w:color="auto" w:fill="auto"/>
            <w:noWrap/>
            <w:vAlign w:val="center"/>
            <w:hideMark/>
          </w:tcPr>
          <w:p w14:paraId="39C763B9"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81±0.30</w:t>
            </w:r>
          </w:p>
        </w:tc>
        <w:tc>
          <w:tcPr>
            <w:tcW w:w="961" w:type="pct"/>
            <w:shd w:val="clear" w:color="auto" w:fill="auto"/>
            <w:noWrap/>
            <w:vAlign w:val="center"/>
            <w:hideMark/>
          </w:tcPr>
          <w:p w14:paraId="31498D7E" w14:textId="77777777" w:rsidR="00473F5C" w:rsidRPr="005C7427" w:rsidRDefault="00473F5C" w:rsidP="007069DA">
            <w:pPr>
              <w:spacing w:after="0" w:line="240" w:lineRule="auto"/>
              <w:ind w:right="-78"/>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3.17±0.10</w:t>
            </w:r>
          </w:p>
        </w:tc>
        <w:tc>
          <w:tcPr>
            <w:tcW w:w="866" w:type="pct"/>
            <w:shd w:val="clear" w:color="auto" w:fill="auto"/>
            <w:noWrap/>
            <w:vAlign w:val="center"/>
            <w:hideMark/>
          </w:tcPr>
          <w:p w14:paraId="6DC5FA14"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3.03±0.15</w:t>
            </w:r>
          </w:p>
        </w:tc>
        <w:tc>
          <w:tcPr>
            <w:tcW w:w="961" w:type="pct"/>
            <w:shd w:val="clear" w:color="auto" w:fill="auto"/>
            <w:noWrap/>
            <w:vAlign w:val="center"/>
            <w:hideMark/>
          </w:tcPr>
          <w:p w14:paraId="5F17D344"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3.22±0.18</w:t>
            </w:r>
          </w:p>
        </w:tc>
      </w:tr>
      <w:tr w:rsidR="00473F5C" w:rsidRPr="005C7427" w14:paraId="433FF8F7" w14:textId="77777777" w:rsidTr="00021C14">
        <w:trPr>
          <w:trHeight w:val="20"/>
        </w:trPr>
        <w:tc>
          <w:tcPr>
            <w:tcW w:w="903" w:type="pct"/>
            <w:shd w:val="clear" w:color="auto" w:fill="auto"/>
            <w:noWrap/>
            <w:vAlign w:val="center"/>
            <w:hideMark/>
          </w:tcPr>
          <w:p w14:paraId="0C526958"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O-O-O</w:t>
            </w:r>
          </w:p>
        </w:tc>
        <w:tc>
          <w:tcPr>
            <w:tcW w:w="487" w:type="pct"/>
            <w:shd w:val="clear" w:color="auto" w:fill="auto"/>
            <w:noWrap/>
            <w:vAlign w:val="center"/>
            <w:hideMark/>
          </w:tcPr>
          <w:p w14:paraId="50A001B3"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3.73</w:t>
            </w:r>
          </w:p>
        </w:tc>
        <w:tc>
          <w:tcPr>
            <w:tcW w:w="822" w:type="pct"/>
            <w:shd w:val="clear" w:color="auto" w:fill="auto"/>
            <w:noWrap/>
            <w:vAlign w:val="center"/>
            <w:hideMark/>
          </w:tcPr>
          <w:p w14:paraId="256E1ABA"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34±0.27</w:t>
            </w:r>
          </w:p>
        </w:tc>
        <w:tc>
          <w:tcPr>
            <w:tcW w:w="961" w:type="pct"/>
            <w:shd w:val="clear" w:color="auto" w:fill="auto"/>
            <w:noWrap/>
            <w:vAlign w:val="center"/>
            <w:hideMark/>
          </w:tcPr>
          <w:p w14:paraId="0C041E3A" w14:textId="77777777" w:rsidR="00473F5C" w:rsidRPr="005C7427" w:rsidRDefault="00473F5C" w:rsidP="007069DA">
            <w:pPr>
              <w:spacing w:after="0" w:line="240" w:lineRule="auto"/>
              <w:ind w:right="-78"/>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21±0.04</w:t>
            </w:r>
          </w:p>
        </w:tc>
        <w:tc>
          <w:tcPr>
            <w:tcW w:w="866" w:type="pct"/>
            <w:shd w:val="clear" w:color="auto" w:fill="auto"/>
            <w:noWrap/>
            <w:vAlign w:val="center"/>
            <w:hideMark/>
          </w:tcPr>
          <w:p w14:paraId="15084395"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21±0.08</w:t>
            </w:r>
          </w:p>
        </w:tc>
        <w:tc>
          <w:tcPr>
            <w:tcW w:w="961" w:type="pct"/>
            <w:shd w:val="clear" w:color="auto" w:fill="auto"/>
            <w:noWrap/>
            <w:vAlign w:val="center"/>
            <w:hideMark/>
          </w:tcPr>
          <w:p w14:paraId="79155A8E"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28±0.15</w:t>
            </w:r>
          </w:p>
        </w:tc>
      </w:tr>
      <w:tr w:rsidR="00473F5C" w:rsidRPr="005C7427" w14:paraId="24E4E307" w14:textId="77777777" w:rsidTr="00021C14">
        <w:trPr>
          <w:trHeight w:val="20"/>
        </w:trPr>
        <w:tc>
          <w:tcPr>
            <w:tcW w:w="903" w:type="pct"/>
            <w:shd w:val="clear" w:color="auto" w:fill="auto"/>
            <w:noWrap/>
            <w:vAlign w:val="center"/>
            <w:hideMark/>
          </w:tcPr>
          <w:p w14:paraId="083EED7B"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O-O-S</w:t>
            </w:r>
          </w:p>
        </w:tc>
        <w:tc>
          <w:tcPr>
            <w:tcW w:w="487" w:type="pct"/>
            <w:shd w:val="clear" w:color="auto" w:fill="auto"/>
            <w:noWrap/>
            <w:vAlign w:val="center"/>
            <w:hideMark/>
          </w:tcPr>
          <w:p w14:paraId="712941AD"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8.90</w:t>
            </w:r>
          </w:p>
        </w:tc>
        <w:tc>
          <w:tcPr>
            <w:tcW w:w="822" w:type="pct"/>
            <w:shd w:val="clear" w:color="auto" w:fill="auto"/>
            <w:noWrap/>
            <w:vAlign w:val="center"/>
            <w:hideMark/>
          </w:tcPr>
          <w:p w14:paraId="56C97A50"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18±0.29</w:t>
            </w:r>
          </w:p>
        </w:tc>
        <w:tc>
          <w:tcPr>
            <w:tcW w:w="961" w:type="pct"/>
            <w:shd w:val="clear" w:color="auto" w:fill="auto"/>
            <w:noWrap/>
            <w:vAlign w:val="center"/>
            <w:hideMark/>
          </w:tcPr>
          <w:p w14:paraId="0A6641A2" w14:textId="77777777" w:rsidR="00473F5C" w:rsidRPr="005C7427" w:rsidRDefault="00473F5C" w:rsidP="007069DA">
            <w:pPr>
              <w:spacing w:after="0" w:line="240" w:lineRule="auto"/>
              <w:ind w:right="-78"/>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29±0.37</w:t>
            </w:r>
          </w:p>
        </w:tc>
        <w:tc>
          <w:tcPr>
            <w:tcW w:w="866" w:type="pct"/>
            <w:shd w:val="clear" w:color="auto" w:fill="auto"/>
            <w:noWrap/>
            <w:vAlign w:val="center"/>
            <w:hideMark/>
          </w:tcPr>
          <w:p w14:paraId="0FF08CEA"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29±0.29</w:t>
            </w:r>
          </w:p>
        </w:tc>
        <w:tc>
          <w:tcPr>
            <w:tcW w:w="961" w:type="pct"/>
            <w:shd w:val="clear" w:color="auto" w:fill="auto"/>
            <w:noWrap/>
            <w:vAlign w:val="center"/>
            <w:hideMark/>
          </w:tcPr>
          <w:p w14:paraId="1A5AB52B"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08±0.03</w:t>
            </w:r>
          </w:p>
        </w:tc>
      </w:tr>
      <w:tr w:rsidR="00473F5C" w:rsidRPr="005C7427" w14:paraId="0BB8F27C" w14:textId="77777777" w:rsidTr="00021C14">
        <w:trPr>
          <w:trHeight w:val="20"/>
        </w:trPr>
        <w:tc>
          <w:tcPr>
            <w:tcW w:w="903" w:type="pct"/>
            <w:shd w:val="clear" w:color="auto" w:fill="auto"/>
            <w:noWrap/>
            <w:vAlign w:val="center"/>
            <w:hideMark/>
          </w:tcPr>
          <w:p w14:paraId="7BE6440E" w14:textId="77777777" w:rsidR="00473F5C" w:rsidRPr="005C7427" w:rsidRDefault="00473F5C" w:rsidP="007069DA">
            <w:pPr>
              <w:spacing w:after="0" w:line="240" w:lineRule="auto"/>
              <w:jc w:val="center"/>
              <w:rPr>
                <w:rFonts w:ascii="Calibri" w:eastAsia="Times New Roman" w:hAnsi="Calibri" w:cs="Calibri"/>
                <w:b/>
                <w:bCs/>
                <w:color w:val="000000"/>
                <w:sz w:val="20"/>
                <w:lang w:eastAsia="en-GB"/>
              </w:rPr>
            </w:pPr>
            <w:r w:rsidRPr="005C7427">
              <w:rPr>
                <w:rFonts w:ascii="Calibri" w:eastAsia="Times New Roman" w:hAnsi="Calibri" w:cs="Calibri"/>
                <w:b/>
                <w:bCs/>
                <w:color w:val="000000"/>
                <w:sz w:val="20"/>
                <w:lang w:eastAsia="en-GB"/>
              </w:rPr>
              <w:t>Sub Total</w:t>
            </w:r>
          </w:p>
        </w:tc>
        <w:tc>
          <w:tcPr>
            <w:tcW w:w="487" w:type="pct"/>
            <w:shd w:val="clear" w:color="auto" w:fill="auto"/>
            <w:noWrap/>
            <w:vAlign w:val="center"/>
            <w:hideMark/>
          </w:tcPr>
          <w:p w14:paraId="4BCDB5FC" w14:textId="77777777" w:rsidR="00473F5C" w:rsidRPr="005C7427" w:rsidRDefault="00473F5C" w:rsidP="007069DA">
            <w:pPr>
              <w:spacing w:after="0" w:line="240" w:lineRule="auto"/>
              <w:jc w:val="center"/>
              <w:rPr>
                <w:rFonts w:ascii="Calibri" w:eastAsia="Times New Roman" w:hAnsi="Calibri" w:cs="Calibri"/>
                <w:b/>
                <w:bCs/>
                <w:color w:val="000000"/>
                <w:sz w:val="20"/>
                <w:lang w:eastAsia="en-GB"/>
              </w:rPr>
            </w:pPr>
          </w:p>
        </w:tc>
        <w:tc>
          <w:tcPr>
            <w:tcW w:w="822" w:type="pct"/>
            <w:shd w:val="clear" w:color="auto" w:fill="auto"/>
            <w:noWrap/>
            <w:vAlign w:val="center"/>
            <w:hideMark/>
          </w:tcPr>
          <w:p w14:paraId="2DCB69C7" w14:textId="77777777" w:rsidR="00473F5C" w:rsidRPr="005C7427" w:rsidRDefault="00473F5C" w:rsidP="007069DA">
            <w:pPr>
              <w:spacing w:after="0" w:line="240" w:lineRule="auto"/>
              <w:ind w:right="-100"/>
              <w:jc w:val="center"/>
              <w:rPr>
                <w:rFonts w:ascii="Calibri" w:eastAsia="Times New Roman" w:hAnsi="Calibri" w:cs="Calibri"/>
                <w:b/>
                <w:bCs/>
                <w:color w:val="000000"/>
                <w:sz w:val="20"/>
                <w:lang w:eastAsia="en-GB"/>
              </w:rPr>
            </w:pPr>
            <w:r w:rsidRPr="005C7427">
              <w:rPr>
                <w:rFonts w:ascii="Calibri" w:eastAsia="Times New Roman" w:hAnsi="Calibri" w:cs="Calibri"/>
                <w:b/>
                <w:bCs/>
                <w:color w:val="000000"/>
                <w:sz w:val="20"/>
                <w:lang w:eastAsia="en-GB"/>
              </w:rPr>
              <w:t>9.5±0.6</w:t>
            </w:r>
          </w:p>
        </w:tc>
        <w:tc>
          <w:tcPr>
            <w:tcW w:w="961" w:type="pct"/>
            <w:shd w:val="clear" w:color="auto" w:fill="auto"/>
            <w:noWrap/>
            <w:vAlign w:val="center"/>
            <w:hideMark/>
          </w:tcPr>
          <w:p w14:paraId="6FA5B9FA" w14:textId="77777777" w:rsidR="00473F5C" w:rsidRPr="005C7427" w:rsidRDefault="00473F5C" w:rsidP="007069DA">
            <w:pPr>
              <w:spacing w:after="0" w:line="240" w:lineRule="auto"/>
              <w:ind w:right="-78"/>
              <w:jc w:val="center"/>
              <w:rPr>
                <w:rFonts w:ascii="Calibri" w:eastAsia="Times New Roman" w:hAnsi="Calibri" w:cs="Calibri"/>
                <w:b/>
                <w:bCs/>
                <w:color w:val="000000"/>
                <w:sz w:val="20"/>
                <w:lang w:eastAsia="en-GB"/>
              </w:rPr>
            </w:pPr>
            <w:r w:rsidRPr="005C7427">
              <w:rPr>
                <w:rFonts w:ascii="Calibri" w:eastAsia="Times New Roman" w:hAnsi="Calibri" w:cs="Calibri"/>
                <w:b/>
                <w:bCs/>
                <w:color w:val="000000"/>
                <w:sz w:val="20"/>
                <w:lang w:eastAsia="en-GB"/>
              </w:rPr>
              <w:t>10.3±0.9</w:t>
            </w:r>
          </w:p>
        </w:tc>
        <w:tc>
          <w:tcPr>
            <w:tcW w:w="866" w:type="pct"/>
            <w:shd w:val="clear" w:color="auto" w:fill="auto"/>
            <w:noWrap/>
            <w:vAlign w:val="center"/>
            <w:hideMark/>
          </w:tcPr>
          <w:p w14:paraId="43DC9EFC" w14:textId="77777777" w:rsidR="00473F5C" w:rsidRPr="005C7427" w:rsidRDefault="00473F5C" w:rsidP="007069DA">
            <w:pPr>
              <w:spacing w:after="0" w:line="240" w:lineRule="auto"/>
              <w:ind w:right="-65"/>
              <w:jc w:val="center"/>
              <w:rPr>
                <w:rFonts w:ascii="Calibri" w:eastAsia="Times New Roman" w:hAnsi="Calibri" w:cs="Calibri"/>
                <w:b/>
                <w:bCs/>
                <w:color w:val="000000"/>
                <w:sz w:val="20"/>
                <w:lang w:eastAsia="en-GB"/>
              </w:rPr>
            </w:pPr>
            <w:r w:rsidRPr="005C7427">
              <w:rPr>
                <w:rFonts w:ascii="Calibri" w:eastAsia="Times New Roman" w:hAnsi="Calibri" w:cs="Calibri"/>
                <w:b/>
                <w:bCs/>
                <w:color w:val="000000"/>
                <w:sz w:val="20"/>
                <w:lang w:eastAsia="en-GB"/>
              </w:rPr>
              <w:t>9.9±0.7</w:t>
            </w:r>
          </w:p>
        </w:tc>
        <w:tc>
          <w:tcPr>
            <w:tcW w:w="961" w:type="pct"/>
            <w:shd w:val="clear" w:color="auto" w:fill="auto"/>
            <w:noWrap/>
            <w:vAlign w:val="center"/>
            <w:hideMark/>
          </w:tcPr>
          <w:p w14:paraId="01CC0A6F" w14:textId="77777777" w:rsidR="00473F5C" w:rsidRPr="005C7427" w:rsidRDefault="00473F5C" w:rsidP="007069DA">
            <w:pPr>
              <w:spacing w:after="0" w:line="240" w:lineRule="auto"/>
              <w:ind w:right="-52"/>
              <w:jc w:val="center"/>
              <w:rPr>
                <w:rFonts w:ascii="Calibri" w:eastAsia="Times New Roman" w:hAnsi="Calibri" w:cs="Calibri"/>
                <w:b/>
                <w:bCs/>
                <w:color w:val="000000"/>
                <w:sz w:val="20"/>
                <w:lang w:eastAsia="en-GB"/>
              </w:rPr>
            </w:pPr>
            <w:r w:rsidRPr="005C7427">
              <w:rPr>
                <w:rFonts w:ascii="Calibri" w:eastAsia="Times New Roman" w:hAnsi="Calibri" w:cs="Calibri"/>
                <w:b/>
                <w:bCs/>
                <w:color w:val="000000"/>
                <w:sz w:val="20"/>
                <w:lang w:eastAsia="en-GB"/>
              </w:rPr>
              <w:t>9.4±0.6</w:t>
            </w:r>
          </w:p>
        </w:tc>
      </w:tr>
      <w:tr w:rsidR="00473F5C" w:rsidRPr="005C7427" w14:paraId="55D4F1E8" w14:textId="77777777" w:rsidTr="00021C14">
        <w:trPr>
          <w:trHeight w:val="20"/>
        </w:trPr>
        <w:tc>
          <w:tcPr>
            <w:tcW w:w="903" w:type="pct"/>
            <w:shd w:val="clear" w:color="auto" w:fill="auto"/>
            <w:noWrap/>
            <w:vAlign w:val="center"/>
            <w:hideMark/>
          </w:tcPr>
          <w:p w14:paraId="513B2E54"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p>
        </w:tc>
        <w:tc>
          <w:tcPr>
            <w:tcW w:w="487" w:type="pct"/>
            <w:shd w:val="clear" w:color="auto" w:fill="auto"/>
            <w:noWrap/>
            <w:vAlign w:val="center"/>
            <w:hideMark/>
          </w:tcPr>
          <w:p w14:paraId="666D2E96" w14:textId="77777777" w:rsidR="00473F5C" w:rsidRPr="005C7427" w:rsidRDefault="00473F5C" w:rsidP="007069DA">
            <w:pPr>
              <w:spacing w:after="0" w:line="240" w:lineRule="auto"/>
              <w:jc w:val="center"/>
              <w:rPr>
                <w:rFonts w:ascii="Times New Roman" w:eastAsia="Times New Roman" w:hAnsi="Times New Roman" w:cs="Times New Roman"/>
                <w:sz w:val="20"/>
                <w:lang w:eastAsia="en-GB"/>
              </w:rPr>
            </w:pPr>
          </w:p>
        </w:tc>
        <w:tc>
          <w:tcPr>
            <w:tcW w:w="822" w:type="pct"/>
            <w:shd w:val="clear" w:color="auto" w:fill="auto"/>
            <w:noWrap/>
            <w:vAlign w:val="center"/>
            <w:hideMark/>
          </w:tcPr>
          <w:p w14:paraId="05A1187F" w14:textId="77777777" w:rsidR="00473F5C" w:rsidRPr="005C7427" w:rsidRDefault="00473F5C" w:rsidP="007069DA">
            <w:pPr>
              <w:spacing w:after="0" w:line="240" w:lineRule="auto"/>
              <w:ind w:right="-100"/>
              <w:jc w:val="center"/>
              <w:rPr>
                <w:rFonts w:ascii="Times New Roman" w:eastAsia="Times New Roman" w:hAnsi="Times New Roman" w:cs="Times New Roman"/>
                <w:sz w:val="20"/>
                <w:lang w:eastAsia="en-GB"/>
              </w:rPr>
            </w:pPr>
          </w:p>
        </w:tc>
        <w:tc>
          <w:tcPr>
            <w:tcW w:w="961" w:type="pct"/>
            <w:shd w:val="clear" w:color="auto" w:fill="auto"/>
            <w:noWrap/>
            <w:vAlign w:val="center"/>
            <w:hideMark/>
          </w:tcPr>
          <w:p w14:paraId="1035781D" w14:textId="77777777" w:rsidR="00473F5C" w:rsidRPr="005C7427" w:rsidRDefault="00473F5C" w:rsidP="007069DA">
            <w:pPr>
              <w:spacing w:after="0" w:line="240" w:lineRule="auto"/>
              <w:jc w:val="center"/>
              <w:rPr>
                <w:rFonts w:ascii="Times New Roman" w:eastAsia="Times New Roman" w:hAnsi="Times New Roman" w:cs="Times New Roman"/>
                <w:sz w:val="20"/>
                <w:lang w:eastAsia="en-GB"/>
              </w:rPr>
            </w:pPr>
          </w:p>
        </w:tc>
        <w:tc>
          <w:tcPr>
            <w:tcW w:w="866" w:type="pct"/>
            <w:shd w:val="clear" w:color="auto" w:fill="auto"/>
            <w:noWrap/>
            <w:vAlign w:val="center"/>
            <w:hideMark/>
          </w:tcPr>
          <w:p w14:paraId="6E4D97F2" w14:textId="77777777" w:rsidR="00473F5C" w:rsidRPr="005C7427" w:rsidRDefault="00473F5C" w:rsidP="007069DA">
            <w:pPr>
              <w:spacing w:after="0" w:line="240" w:lineRule="auto"/>
              <w:ind w:right="-65"/>
              <w:jc w:val="center"/>
              <w:rPr>
                <w:rFonts w:ascii="Times New Roman" w:eastAsia="Times New Roman" w:hAnsi="Times New Roman" w:cs="Times New Roman"/>
                <w:sz w:val="20"/>
                <w:lang w:eastAsia="en-GB"/>
              </w:rPr>
            </w:pPr>
          </w:p>
        </w:tc>
        <w:tc>
          <w:tcPr>
            <w:tcW w:w="961" w:type="pct"/>
            <w:shd w:val="clear" w:color="auto" w:fill="auto"/>
            <w:noWrap/>
            <w:vAlign w:val="center"/>
            <w:hideMark/>
          </w:tcPr>
          <w:p w14:paraId="31CB0D96" w14:textId="77777777" w:rsidR="00473F5C" w:rsidRPr="005C7427" w:rsidRDefault="00473F5C" w:rsidP="007069DA">
            <w:pPr>
              <w:spacing w:after="0" w:line="240" w:lineRule="auto"/>
              <w:ind w:right="-52"/>
              <w:jc w:val="center"/>
              <w:rPr>
                <w:rFonts w:ascii="Times New Roman" w:eastAsia="Times New Roman" w:hAnsi="Times New Roman" w:cs="Times New Roman"/>
                <w:sz w:val="20"/>
                <w:lang w:eastAsia="en-GB"/>
              </w:rPr>
            </w:pPr>
          </w:p>
        </w:tc>
      </w:tr>
      <w:tr w:rsidR="00473F5C" w:rsidRPr="005C7427" w14:paraId="77B361A0" w14:textId="77777777" w:rsidTr="00021C14">
        <w:trPr>
          <w:trHeight w:val="20"/>
        </w:trPr>
        <w:tc>
          <w:tcPr>
            <w:tcW w:w="5000" w:type="pct"/>
            <w:gridSpan w:val="6"/>
            <w:shd w:val="clear" w:color="auto" w:fill="auto"/>
            <w:noWrap/>
            <w:vAlign w:val="center"/>
          </w:tcPr>
          <w:p w14:paraId="655136E2" w14:textId="77777777" w:rsidR="00473F5C" w:rsidRPr="005C7427" w:rsidRDefault="00473F5C" w:rsidP="007069DA">
            <w:pPr>
              <w:spacing w:after="0" w:line="240" w:lineRule="auto"/>
              <w:ind w:right="-52"/>
              <w:rPr>
                <w:rFonts w:ascii="Calibri" w:eastAsia="Times New Roman" w:hAnsi="Calibri" w:cs="Calibri"/>
                <w:i/>
                <w:iCs/>
                <w:color w:val="000000"/>
                <w:sz w:val="20"/>
                <w:lang w:eastAsia="en-GB"/>
              </w:rPr>
            </w:pPr>
            <w:r w:rsidRPr="005C7427">
              <w:rPr>
                <w:rFonts w:ascii="Calibri" w:eastAsia="Times New Roman" w:hAnsi="Calibri" w:cs="Calibri"/>
                <w:i/>
                <w:iCs/>
                <w:color w:val="000000"/>
                <w:sz w:val="20"/>
                <w:lang w:eastAsia="en-GB"/>
              </w:rPr>
              <w:t>TAGs with long fully saturated FA (all-SFA)</w:t>
            </w:r>
          </w:p>
        </w:tc>
      </w:tr>
      <w:tr w:rsidR="00473F5C" w:rsidRPr="005C7427" w14:paraId="514BE8E2" w14:textId="77777777" w:rsidTr="00021C14">
        <w:trPr>
          <w:trHeight w:val="20"/>
        </w:trPr>
        <w:tc>
          <w:tcPr>
            <w:tcW w:w="903" w:type="pct"/>
            <w:shd w:val="clear" w:color="auto" w:fill="auto"/>
            <w:noWrap/>
            <w:vAlign w:val="center"/>
            <w:hideMark/>
          </w:tcPr>
          <w:p w14:paraId="37B53C0C"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P-P-Cy</w:t>
            </w:r>
          </w:p>
        </w:tc>
        <w:tc>
          <w:tcPr>
            <w:tcW w:w="487" w:type="pct"/>
            <w:shd w:val="clear" w:color="auto" w:fill="auto"/>
            <w:noWrap/>
            <w:vAlign w:val="center"/>
            <w:hideMark/>
          </w:tcPr>
          <w:p w14:paraId="3ECD7B31"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8.83</w:t>
            </w:r>
          </w:p>
        </w:tc>
        <w:tc>
          <w:tcPr>
            <w:tcW w:w="822" w:type="pct"/>
            <w:shd w:val="clear" w:color="auto" w:fill="auto"/>
            <w:noWrap/>
            <w:vAlign w:val="center"/>
            <w:hideMark/>
          </w:tcPr>
          <w:p w14:paraId="6BFBD0AD"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09±0.05</w:t>
            </w:r>
          </w:p>
        </w:tc>
        <w:tc>
          <w:tcPr>
            <w:tcW w:w="961" w:type="pct"/>
            <w:shd w:val="clear" w:color="auto" w:fill="auto"/>
            <w:noWrap/>
            <w:vAlign w:val="center"/>
            <w:hideMark/>
          </w:tcPr>
          <w:p w14:paraId="368180CC"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03±0.16</w:t>
            </w:r>
          </w:p>
        </w:tc>
        <w:tc>
          <w:tcPr>
            <w:tcW w:w="866" w:type="pct"/>
            <w:shd w:val="clear" w:color="auto" w:fill="auto"/>
            <w:noWrap/>
            <w:vAlign w:val="center"/>
            <w:hideMark/>
          </w:tcPr>
          <w:p w14:paraId="2136E701"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04±0.09</w:t>
            </w:r>
          </w:p>
        </w:tc>
        <w:tc>
          <w:tcPr>
            <w:tcW w:w="961" w:type="pct"/>
            <w:shd w:val="clear" w:color="auto" w:fill="auto"/>
            <w:noWrap/>
            <w:vAlign w:val="center"/>
            <w:hideMark/>
          </w:tcPr>
          <w:p w14:paraId="5248E37C"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24±0.16</w:t>
            </w:r>
          </w:p>
        </w:tc>
      </w:tr>
      <w:tr w:rsidR="00473F5C" w:rsidRPr="005C7427" w14:paraId="780E1AF3" w14:textId="77777777" w:rsidTr="00021C14">
        <w:trPr>
          <w:trHeight w:val="20"/>
        </w:trPr>
        <w:tc>
          <w:tcPr>
            <w:tcW w:w="903" w:type="pct"/>
            <w:shd w:val="clear" w:color="auto" w:fill="auto"/>
            <w:noWrap/>
            <w:vAlign w:val="center"/>
            <w:hideMark/>
          </w:tcPr>
          <w:p w14:paraId="683201F6"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P-P-C</w:t>
            </w:r>
          </w:p>
        </w:tc>
        <w:tc>
          <w:tcPr>
            <w:tcW w:w="487" w:type="pct"/>
            <w:shd w:val="clear" w:color="auto" w:fill="auto"/>
            <w:noWrap/>
            <w:vAlign w:val="center"/>
            <w:hideMark/>
          </w:tcPr>
          <w:p w14:paraId="61822EBB"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0.87</w:t>
            </w:r>
          </w:p>
        </w:tc>
        <w:tc>
          <w:tcPr>
            <w:tcW w:w="822" w:type="pct"/>
            <w:shd w:val="clear" w:color="auto" w:fill="auto"/>
            <w:noWrap/>
            <w:vAlign w:val="center"/>
            <w:hideMark/>
          </w:tcPr>
          <w:p w14:paraId="5A479925"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42±0.09</w:t>
            </w:r>
          </w:p>
        </w:tc>
        <w:tc>
          <w:tcPr>
            <w:tcW w:w="961" w:type="pct"/>
            <w:shd w:val="clear" w:color="auto" w:fill="auto"/>
            <w:noWrap/>
            <w:vAlign w:val="center"/>
            <w:hideMark/>
          </w:tcPr>
          <w:p w14:paraId="07CAF8C9"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39±0.24</w:t>
            </w:r>
          </w:p>
        </w:tc>
        <w:tc>
          <w:tcPr>
            <w:tcW w:w="866" w:type="pct"/>
            <w:shd w:val="clear" w:color="auto" w:fill="auto"/>
            <w:noWrap/>
            <w:vAlign w:val="center"/>
            <w:hideMark/>
          </w:tcPr>
          <w:p w14:paraId="10B6F06B"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61±0.05</w:t>
            </w:r>
          </w:p>
        </w:tc>
        <w:tc>
          <w:tcPr>
            <w:tcW w:w="961" w:type="pct"/>
            <w:shd w:val="clear" w:color="auto" w:fill="auto"/>
            <w:noWrap/>
            <w:vAlign w:val="center"/>
            <w:hideMark/>
          </w:tcPr>
          <w:p w14:paraId="5531F197"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16±0.02</w:t>
            </w:r>
          </w:p>
        </w:tc>
      </w:tr>
      <w:tr w:rsidR="00473F5C" w:rsidRPr="005C7427" w14:paraId="0599993B" w14:textId="77777777" w:rsidTr="00021C14">
        <w:trPr>
          <w:trHeight w:val="20"/>
        </w:trPr>
        <w:tc>
          <w:tcPr>
            <w:tcW w:w="903" w:type="pct"/>
            <w:shd w:val="clear" w:color="auto" w:fill="auto"/>
            <w:noWrap/>
            <w:vAlign w:val="center"/>
            <w:hideMark/>
          </w:tcPr>
          <w:p w14:paraId="502CC819"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La-P-P</w:t>
            </w:r>
          </w:p>
        </w:tc>
        <w:tc>
          <w:tcPr>
            <w:tcW w:w="487" w:type="pct"/>
            <w:shd w:val="clear" w:color="auto" w:fill="auto"/>
            <w:noWrap/>
            <w:vAlign w:val="center"/>
            <w:hideMark/>
          </w:tcPr>
          <w:p w14:paraId="61054F9B"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3.43</w:t>
            </w:r>
          </w:p>
        </w:tc>
        <w:tc>
          <w:tcPr>
            <w:tcW w:w="822" w:type="pct"/>
            <w:shd w:val="clear" w:color="auto" w:fill="auto"/>
            <w:noWrap/>
            <w:vAlign w:val="center"/>
            <w:hideMark/>
          </w:tcPr>
          <w:p w14:paraId="23CBD60F"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41±0.05</w:t>
            </w:r>
          </w:p>
        </w:tc>
        <w:tc>
          <w:tcPr>
            <w:tcW w:w="961" w:type="pct"/>
            <w:shd w:val="clear" w:color="auto" w:fill="auto"/>
            <w:noWrap/>
            <w:vAlign w:val="center"/>
            <w:hideMark/>
          </w:tcPr>
          <w:p w14:paraId="5DDFD4BD"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76±0.08</w:t>
            </w:r>
          </w:p>
        </w:tc>
        <w:tc>
          <w:tcPr>
            <w:tcW w:w="866" w:type="pct"/>
            <w:shd w:val="clear" w:color="auto" w:fill="auto"/>
            <w:noWrap/>
            <w:vAlign w:val="center"/>
            <w:hideMark/>
          </w:tcPr>
          <w:p w14:paraId="6EF147F3"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04±0.09</w:t>
            </w:r>
          </w:p>
        </w:tc>
        <w:tc>
          <w:tcPr>
            <w:tcW w:w="961" w:type="pct"/>
            <w:shd w:val="clear" w:color="auto" w:fill="auto"/>
            <w:noWrap/>
            <w:vAlign w:val="center"/>
            <w:hideMark/>
          </w:tcPr>
          <w:p w14:paraId="396227B2"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0.91±0.02</w:t>
            </w:r>
          </w:p>
        </w:tc>
      </w:tr>
      <w:tr w:rsidR="00473F5C" w:rsidRPr="005C7427" w14:paraId="2D9C8846" w14:textId="77777777" w:rsidTr="00021C14">
        <w:trPr>
          <w:trHeight w:val="20"/>
        </w:trPr>
        <w:tc>
          <w:tcPr>
            <w:tcW w:w="903" w:type="pct"/>
            <w:shd w:val="clear" w:color="auto" w:fill="auto"/>
            <w:noWrap/>
            <w:vAlign w:val="center"/>
            <w:hideMark/>
          </w:tcPr>
          <w:p w14:paraId="70981D6F"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M-P-P</w:t>
            </w:r>
          </w:p>
        </w:tc>
        <w:tc>
          <w:tcPr>
            <w:tcW w:w="487" w:type="pct"/>
            <w:shd w:val="clear" w:color="auto" w:fill="auto"/>
            <w:noWrap/>
            <w:vAlign w:val="center"/>
            <w:hideMark/>
          </w:tcPr>
          <w:p w14:paraId="16AE2396"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6.80</w:t>
            </w:r>
          </w:p>
        </w:tc>
        <w:tc>
          <w:tcPr>
            <w:tcW w:w="822" w:type="pct"/>
            <w:shd w:val="clear" w:color="auto" w:fill="auto"/>
            <w:noWrap/>
            <w:vAlign w:val="center"/>
            <w:hideMark/>
          </w:tcPr>
          <w:p w14:paraId="3197F980"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82±0.14</w:t>
            </w:r>
          </w:p>
        </w:tc>
        <w:tc>
          <w:tcPr>
            <w:tcW w:w="961" w:type="pct"/>
            <w:shd w:val="clear" w:color="auto" w:fill="auto"/>
            <w:noWrap/>
            <w:vAlign w:val="center"/>
            <w:hideMark/>
          </w:tcPr>
          <w:p w14:paraId="2E4B6C55"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80±0.08</w:t>
            </w:r>
          </w:p>
        </w:tc>
        <w:tc>
          <w:tcPr>
            <w:tcW w:w="866" w:type="pct"/>
            <w:shd w:val="clear" w:color="auto" w:fill="auto"/>
            <w:noWrap/>
            <w:vAlign w:val="center"/>
            <w:hideMark/>
          </w:tcPr>
          <w:p w14:paraId="1E87C1A3"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79±0.25</w:t>
            </w:r>
          </w:p>
        </w:tc>
        <w:tc>
          <w:tcPr>
            <w:tcW w:w="961" w:type="pct"/>
            <w:shd w:val="clear" w:color="auto" w:fill="auto"/>
            <w:noWrap/>
            <w:vAlign w:val="center"/>
            <w:hideMark/>
          </w:tcPr>
          <w:p w14:paraId="591C4C00"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0.68±0.00</w:t>
            </w:r>
          </w:p>
        </w:tc>
      </w:tr>
      <w:tr w:rsidR="00473F5C" w:rsidRPr="005C7427" w14:paraId="5BB35C20" w14:textId="77777777" w:rsidTr="00021C14">
        <w:trPr>
          <w:trHeight w:val="20"/>
        </w:trPr>
        <w:tc>
          <w:tcPr>
            <w:tcW w:w="903" w:type="pct"/>
            <w:shd w:val="clear" w:color="auto" w:fill="auto"/>
            <w:noWrap/>
            <w:vAlign w:val="center"/>
            <w:hideMark/>
          </w:tcPr>
          <w:p w14:paraId="6924AAF6"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P-P-P</w:t>
            </w:r>
          </w:p>
        </w:tc>
        <w:tc>
          <w:tcPr>
            <w:tcW w:w="487" w:type="pct"/>
            <w:shd w:val="clear" w:color="auto" w:fill="auto"/>
            <w:noWrap/>
            <w:vAlign w:val="center"/>
            <w:hideMark/>
          </w:tcPr>
          <w:p w14:paraId="3EBF8EC9"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1.13</w:t>
            </w:r>
          </w:p>
        </w:tc>
        <w:tc>
          <w:tcPr>
            <w:tcW w:w="822" w:type="pct"/>
            <w:shd w:val="clear" w:color="auto" w:fill="auto"/>
            <w:noWrap/>
            <w:vAlign w:val="center"/>
            <w:hideMark/>
          </w:tcPr>
          <w:p w14:paraId="55D592AE"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76±0.26</w:t>
            </w:r>
          </w:p>
        </w:tc>
        <w:tc>
          <w:tcPr>
            <w:tcW w:w="961" w:type="pct"/>
            <w:shd w:val="clear" w:color="auto" w:fill="auto"/>
            <w:noWrap/>
            <w:vAlign w:val="center"/>
            <w:hideMark/>
          </w:tcPr>
          <w:p w14:paraId="7D68F8FF"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3.47±0.24</w:t>
            </w:r>
          </w:p>
        </w:tc>
        <w:tc>
          <w:tcPr>
            <w:tcW w:w="866" w:type="pct"/>
            <w:shd w:val="clear" w:color="auto" w:fill="auto"/>
            <w:noWrap/>
            <w:vAlign w:val="center"/>
            <w:hideMark/>
          </w:tcPr>
          <w:p w14:paraId="3F253C08"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32±0.15</w:t>
            </w:r>
          </w:p>
        </w:tc>
        <w:tc>
          <w:tcPr>
            <w:tcW w:w="961" w:type="pct"/>
            <w:shd w:val="clear" w:color="auto" w:fill="auto"/>
            <w:noWrap/>
            <w:vAlign w:val="center"/>
            <w:hideMark/>
          </w:tcPr>
          <w:p w14:paraId="127CE03E"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0.34±0.05</w:t>
            </w:r>
          </w:p>
        </w:tc>
      </w:tr>
      <w:tr w:rsidR="00473F5C" w:rsidRPr="005C7427" w14:paraId="65210054" w14:textId="77777777" w:rsidTr="00021C14">
        <w:trPr>
          <w:trHeight w:val="20"/>
        </w:trPr>
        <w:tc>
          <w:tcPr>
            <w:tcW w:w="903" w:type="pct"/>
            <w:shd w:val="clear" w:color="auto" w:fill="auto"/>
            <w:noWrap/>
            <w:vAlign w:val="center"/>
            <w:hideMark/>
          </w:tcPr>
          <w:p w14:paraId="0AE21AE9"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P-P-S</w:t>
            </w:r>
          </w:p>
        </w:tc>
        <w:tc>
          <w:tcPr>
            <w:tcW w:w="487" w:type="pct"/>
            <w:shd w:val="clear" w:color="auto" w:fill="auto"/>
            <w:noWrap/>
            <w:vAlign w:val="center"/>
            <w:hideMark/>
          </w:tcPr>
          <w:p w14:paraId="1F2F039C"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6.80</w:t>
            </w:r>
          </w:p>
        </w:tc>
        <w:tc>
          <w:tcPr>
            <w:tcW w:w="822" w:type="pct"/>
            <w:shd w:val="clear" w:color="auto" w:fill="auto"/>
            <w:noWrap/>
            <w:vAlign w:val="center"/>
            <w:hideMark/>
          </w:tcPr>
          <w:p w14:paraId="69AA3C87"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34±0.09</w:t>
            </w:r>
          </w:p>
        </w:tc>
        <w:tc>
          <w:tcPr>
            <w:tcW w:w="961" w:type="pct"/>
            <w:shd w:val="clear" w:color="auto" w:fill="auto"/>
            <w:noWrap/>
            <w:vAlign w:val="center"/>
            <w:hideMark/>
          </w:tcPr>
          <w:p w14:paraId="42E10479"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2.90±0.36</w:t>
            </w:r>
          </w:p>
        </w:tc>
        <w:tc>
          <w:tcPr>
            <w:tcW w:w="866" w:type="pct"/>
            <w:shd w:val="clear" w:color="auto" w:fill="auto"/>
            <w:noWrap/>
            <w:vAlign w:val="center"/>
            <w:hideMark/>
          </w:tcPr>
          <w:p w14:paraId="4D757258"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36±0.08</w:t>
            </w:r>
          </w:p>
        </w:tc>
        <w:tc>
          <w:tcPr>
            <w:tcW w:w="961" w:type="pct"/>
            <w:shd w:val="clear" w:color="auto" w:fill="auto"/>
            <w:noWrap/>
            <w:vAlign w:val="center"/>
            <w:hideMark/>
          </w:tcPr>
          <w:p w14:paraId="2DB07263"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0.02±0.02</w:t>
            </w:r>
          </w:p>
        </w:tc>
      </w:tr>
      <w:tr w:rsidR="00473F5C" w:rsidRPr="005C7427" w14:paraId="10CC3387" w14:textId="77777777" w:rsidTr="00021C14">
        <w:trPr>
          <w:trHeight w:val="20"/>
        </w:trPr>
        <w:tc>
          <w:tcPr>
            <w:tcW w:w="903" w:type="pct"/>
            <w:shd w:val="clear" w:color="auto" w:fill="auto"/>
            <w:noWrap/>
            <w:vAlign w:val="center"/>
            <w:hideMark/>
          </w:tcPr>
          <w:p w14:paraId="3E16717B"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S-P-S</w:t>
            </w:r>
          </w:p>
        </w:tc>
        <w:tc>
          <w:tcPr>
            <w:tcW w:w="487" w:type="pct"/>
            <w:shd w:val="clear" w:color="auto" w:fill="auto"/>
            <w:noWrap/>
            <w:vAlign w:val="center"/>
            <w:hideMark/>
          </w:tcPr>
          <w:p w14:paraId="7E0C42C9"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33.97</w:t>
            </w:r>
          </w:p>
        </w:tc>
        <w:tc>
          <w:tcPr>
            <w:tcW w:w="822" w:type="pct"/>
            <w:shd w:val="clear" w:color="auto" w:fill="auto"/>
            <w:noWrap/>
            <w:vAlign w:val="center"/>
            <w:hideMark/>
          </w:tcPr>
          <w:p w14:paraId="376B27AF"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0.78±0.21</w:t>
            </w:r>
          </w:p>
        </w:tc>
        <w:tc>
          <w:tcPr>
            <w:tcW w:w="961" w:type="pct"/>
            <w:shd w:val="clear" w:color="auto" w:fill="auto"/>
            <w:noWrap/>
            <w:vAlign w:val="center"/>
            <w:hideMark/>
          </w:tcPr>
          <w:p w14:paraId="24DE386C"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76±0.41</w:t>
            </w:r>
          </w:p>
        </w:tc>
        <w:tc>
          <w:tcPr>
            <w:tcW w:w="866" w:type="pct"/>
            <w:shd w:val="clear" w:color="auto" w:fill="auto"/>
            <w:noWrap/>
            <w:vAlign w:val="center"/>
            <w:hideMark/>
          </w:tcPr>
          <w:p w14:paraId="7C274486"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0.71±0.17</w:t>
            </w:r>
          </w:p>
        </w:tc>
        <w:tc>
          <w:tcPr>
            <w:tcW w:w="961" w:type="pct"/>
            <w:shd w:val="clear" w:color="auto" w:fill="auto"/>
            <w:noWrap/>
            <w:vAlign w:val="center"/>
            <w:hideMark/>
          </w:tcPr>
          <w:p w14:paraId="097CB8DA"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0.04±0.04</w:t>
            </w:r>
          </w:p>
        </w:tc>
      </w:tr>
      <w:tr w:rsidR="00473F5C" w:rsidRPr="005C7427" w14:paraId="50FD5EBF" w14:textId="77777777" w:rsidTr="00021C14">
        <w:trPr>
          <w:trHeight w:val="20"/>
        </w:trPr>
        <w:tc>
          <w:tcPr>
            <w:tcW w:w="903" w:type="pct"/>
            <w:shd w:val="clear" w:color="auto" w:fill="auto"/>
            <w:noWrap/>
            <w:vAlign w:val="center"/>
            <w:hideMark/>
          </w:tcPr>
          <w:p w14:paraId="04E17B98" w14:textId="77777777" w:rsidR="00473F5C" w:rsidRPr="005C7427" w:rsidRDefault="00473F5C" w:rsidP="007069DA">
            <w:pPr>
              <w:spacing w:after="0" w:line="240" w:lineRule="auto"/>
              <w:jc w:val="center"/>
              <w:rPr>
                <w:rFonts w:ascii="Calibri" w:eastAsia="Times New Roman" w:hAnsi="Calibri" w:cs="Calibri"/>
                <w:b/>
                <w:bCs/>
                <w:color w:val="000000"/>
                <w:sz w:val="20"/>
                <w:lang w:eastAsia="en-GB"/>
              </w:rPr>
            </w:pPr>
            <w:r w:rsidRPr="005C7427">
              <w:rPr>
                <w:rFonts w:ascii="Calibri" w:eastAsia="Times New Roman" w:hAnsi="Calibri" w:cs="Calibri"/>
                <w:b/>
                <w:bCs/>
                <w:color w:val="000000"/>
                <w:sz w:val="20"/>
                <w:lang w:eastAsia="en-GB"/>
              </w:rPr>
              <w:t>Sub Total</w:t>
            </w:r>
          </w:p>
        </w:tc>
        <w:tc>
          <w:tcPr>
            <w:tcW w:w="487" w:type="pct"/>
            <w:shd w:val="clear" w:color="auto" w:fill="auto"/>
            <w:noWrap/>
            <w:vAlign w:val="center"/>
            <w:hideMark/>
          </w:tcPr>
          <w:p w14:paraId="594F1683" w14:textId="77777777" w:rsidR="00473F5C" w:rsidRPr="005C7427" w:rsidRDefault="00473F5C" w:rsidP="007069DA">
            <w:pPr>
              <w:spacing w:after="0" w:line="240" w:lineRule="auto"/>
              <w:jc w:val="center"/>
              <w:rPr>
                <w:rFonts w:ascii="Calibri" w:eastAsia="Times New Roman" w:hAnsi="Calibri" w:cs="Calibri"/>
                <w:b/>
                <w:bCs/>
                <w:color w:val="000000"/>
                <w:sz w:val="20"/>
                <w:lang w:eastAsia="en-GB"/>
              </w:rPr>
            </w:pPr>
          </w:p>
        </w:tc>
        <w:tc>
          <w:tcPr>
            <w:tcW w:w="822" w:type="pct"/>
            <w:shd w:val="clear" w:color="auto" w:fill="auto"/>
            <w:noWrap/>
            <w:vAlign w:val="center"/>
            <w:hideMark/>
          </w:tcPr>
          <w:p w14:paraId="4A1F8471" w14:textId="77777777" w:rsidR="00473F5C" w:rsidRPr="00473F5C" w:rsidRDefault="00473F5C" w:rsidP="007069DA">
            <w:pPr>
              <w:spacing w:after="0" w:line="240" w:lineRule="auto"/>
              <w:ind w:right="-100"/>
              <w:jc w:val="center"/>
              <w:rPr>
                <w:rFonts w:ascii="Calibri" w:eastAsia="Times New Roman" w:hAnsi="Calibri" w:cs="Calibri"/>
                <w:b/>
                <w:bCs/>
                <w:color w:val="000000"/>
                <w:sz w:val="20"/>
                <w:vertAlign w:val="superscript"/>
                <w:lang w:eastAsia="en-GB"/>
              </w:rPr>
            </w:pPr>
            <w:r w:rsidRPr="005C7427">
              <w:rPr>
                <w:rFonts w:ascii="Calibri" w:eastAsia="Times New Roman" w:hAnsi="Calibri" w:cs="Calibri"/>
                <w:b/>
                <w:bCs/>
                <w:color w:val="000000"/>
                <w:sz w:val="20"/>
                <w:lang w:eastAsia="en-GB"/>
              </w:rPr>
              <w:t>9.6±0.4</w:t>
            </w:r>
            <w:r>
              <w:rPr>
                <w:rFonts w:ascii="Calibri" w:eastAsia="Times New Roman" w:hAnsi="Calibri" w:cs="Calibri"/>
                <w:b/>
                <w:bCs/>
                <w:color w:val="000000"/>
                <w:sz w:val="20"/>
                <w:vertAlign w:val="superscript"/>
                <w:lang w:eastAsia="en-GB"/>
              </w:rPr>
              <w:t>b</w:t>
            </w:r>
          </w:p>
        </w:tc>
        <w:tc>
          <w:tcPr>
            <w:tcW w:w="961" w:type="pct"/>
            <w:shd w:val="clear" w:color="auto" w:fill="auto"/>
            <w:noWrap/>
            <w:vAlign w:val="center"/>
            <w:hideMark/>
          </w:tcPr>
          <w:p w14:paraId="3628CF9F" w14:textId="77777777" w:rsidR="00473F5C" w:rsidRPr="00473F5C" w:rsidRDefault="00473F5C" w:rsidP="007069DA">
            <w:pPr>
              <w:spacing w:after="0" w:line="240" w:lineRule="auto"/>
              <w:jc w:val="center"/>
              <w:rPr>
                <w:rFonts w:ascii="Calibri" w:eastAsia="Times New Roman" w:hAnsi="Calibri" w:cs="Calibri"/>
                <w:b/>
                <w:bCs/>
                <w:color w:val="000000"/>
                <w:sz w:val="20"/>
                <w:vertAlign w:val="superscript"/>
                <w:lang w:eastAsia="en-GB"/>
              </w:rPr>
            </w:pPr>
            <w:r w:rsidRPr="005C7427">
              <w:rPr>
                <w:rFonts w:ascii="Calibri" w:eastAsia="Times New Roman" w:hAnsi="Calibri" w:cs="Calibri"/>
                <w:b/>
                <w:bCs/>
                <w:color w:val="000000"/>
                <w:sz w:val="20"/>
                <w:lang w:eastAsia="en-GB"/>
              </w:rPr>
              <w:t>15.1±0.3</w:t>
            </w:r>
            <w:r w:rsidRPr="00473F5C">
              <w:rPr>
                <w:rFonts w:ascii="Calibri" w:eastAsia="Times New Roman" w:hAnsi="Calibri" w:cs="Calibri"/>
                <w:b/>
                <w:bCs/>
                <w:color w:val="000000"/>
                <w:sz w:val="20"/>
                <w:vertAlign w:val="superscript"/>
                <w:lang w:eastAsia="en-GB"/>
              </w:rPr>
              <w:t>d</w:t>
            </w:r>
          </w:p>
        </w:tc>
        <w:tc>
          <w:tcPr>
            <w:tcW w:w="866" w:type="pct"/>
            <w:shd w:val="clear" w:color="auto" w:fill="auto"/>
            <w:noWrap/>
            <w:vAlign w:val="center"/>
            <w:hideMark/>
          </w:tcPr>
          <w:p w14:paraId="56B1E82B" w14:textId="77777777" w:rsidR="00473F5C" w:rsidRPr="00473F5C" w:rsidRDefault="00473F5C" w:rsidP="007069DA">
            <w:pPr>
              <w:spacing w:after="0" w:line="240" w:lineRule="auto"/>
              <w:ind w:right="-65"/>
              <w:jc w:val="center"/>
              <w:rPr>
                <w:rFonts w:ascii="Calibri" w:eastAsia="Times New Roman" w:hAnsi="Calibri" w:cs="Calibri"/>
                <w:b/>
                <w:bCs/>
                <w:color w:val="000000"/>
                <w:sz w:val="20"/>
                <w:vertAlign w:val="superscript"/>
                <w:lang w:eastAsia="en-GB"/>
              </w:rPr>
            </w:pPr>
            <w:r w:rsidRPr="005C7427">
              <w:rPr>
                <w:rFonts w:ascii="Calibri" w:eastAsia="Times New Roman" w:hAnsi="Calibri" w:cs="Calibri"/>
                <w:b/>
                <w:bCs/>
                <w:color w:val="000000"/>
                <w:sz w:val="20"/>
                <w:lang w:eastAsia="en-GB"/>
              </w:rPr>
              <w:t>11.9±0.1</w:t>
            </w:r>
            <w:r>
              <w:rPr>
                <w:rFonts w:ascii="Calibri" w:eastAsia="Times New Roman" w:hAnsi="Calibri" w:cs="Calibri"/>
                <w:b/>
                <w:bCs/>
                <w:color w:val="000000"/>
                <w:sz w:val="20"/>
                <w:vertAlign w:val="superscript"/>
                <w:lang w:eastAsia="en-GB"/>
              </w:rPr>
              <w:t>c</w:t>
            </w:r>
          </w:p>
        </w:tc>
        <w:tc>
          <w:tcPr>
            <w:tcW w:w="961" w:type="pct"/>
            <w:shd w:val="clear" w:color="auto" w:fill="auto"/>
            <w:noWrap/>
            <w:vAlign w:val="center"/>
            <w:hideMark/>
          </w:tcPr>
          <w:p w14:paraId="0224988F" w14:textId="77777777" w:rsidR="00473F5C" w:rsidRPr="00473F5C" w:rsidRDefault="00473F5C" w:rsidP="007069DA">
            <w:pPr>
              <w:spacing w:after="0" w:line="240" w:lineRule="auto"/>
              <w:ind w:right="-52"/>
              <w:jc w:val="center"/>
              <w:rPr>
                <w:rFonts w:ascii="Calibri" w:eastAsia="Times New Roman" w:hAnsi="Calibri" w:cs="Calibri"/>
                <w:b/>
                <w:bCs/>
                <w:color w:val="000000"/>
                <w:sz w:val="20"/>
                <w:vertAlign w:val="superscript"/>
                <w:lang w:eastAsia="en-GB"/>
              </w:rPr>
            </w:pPr>
            <w:r w:rsidRPr="005C7427">
              <w:rPr>
                <w:rFonts w:ascii="Calibri" w:eastAsia="Times New Roman" w:hAnsi="Calibri" w:cs="Calibri"/>
                <w:b/>
                <w:bCs/>
                <w:color w:val="000000"/>
                <w:sz w:val="20"/>
                <w:lang w:eastAsia="en-GB"/>
              </w:rPr>
              <w:t>4.4±0.2</w:t>
            </w:r>
            <w:r>
              <w:rPr>
                <w:rFonts w:ascii="Calibri" w:eastAsia="Times New Roman" w:hAnsi="Calibri" w:cs="Calibri"/>
                <w:b/>
                <w:bCs/>
                <w:color w:val="000000"/>
                <w:sz w:val="20"/>
                <w:vertAlign w:val="superscript"/>
                <w:lang w:eastAsia="en-GB"/>
              </w:rPr>
              <w:t>a</w:t>
            </w:r>
          </w:p>
        </w:tc>
      </w:tr>
      <w:tr w:rsidR="00473F5C" w:rsidRPr="005C7427" w14:paraId="7CCC5829" w14:textId="77777777" w:rsidTr="00021C14">
        <w:trPr>
          <w:trHeight w:val="20"/>
        </w:trPr>
        <w:tc>
          <w:tcPr>
            <w:tcW w:w="903" w:type="pct"/>
            <w:shd w:val="clear" w:color="auto" w:fill="auto"/>
            <w:noWrap/>
            <w:vAlign w:val="center"/>
            <w:hideMark/>
          </w:tcPr>
          <w:p w14:paraId="23289317"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Unidentified</w:t>
            </w:r>
          </w:p>
        </w:tc>
        <w:tc>
          <w:tcPr>
            <w:tcW w:w="487" w:type="pct"/>
            <w:shd w:val="clear" w:color="auto" w:fill="auto"/>
            <w:noWrap/>
            <w:vAlign w:val="center"/>
            <w:hideMark/>
          </w:tcPr>
          <w:p w14:paraId="669FB1B2"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p>
        </w:tc>
        <w:tc>
          <w:tcPr>
            <w:tcW w:w="822" w:type="pct"/>
            <w:shd w:val="clear" w:color="auto" w:fill="auto"/>
            <w:noWrap/>
            <w:vAlign w:val="center"/>
            <w:hideMark/>
          </w:tcPr>
          <w:p w14:paraId="1770D96D"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0.1</w:t>
            </w:r>
          </w:p>
        </w:tc>
        <w:tc>
          <w:tcPr>
            <w:tcW w:w="961" w:type="pct"/>
            <w:shd w:val="clear" w:color="auto" w:fill="auto"/>
            <w:noWrap/>
            <w:vAlign w:val="center"/>
            <w:hideMark/>
          </w:tcPr>
          <w:p w14:paraId="5F51E351"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9.5</w:t>
            </w:r>
          </w:p>
        </w:tc>
        <w:tc>
          <w:tcPr>
            <w:tcW w:w="866" w:type="pct"/>
            <w:shd w:val="clear" w:color="auto" w:fill="auto"/>
            <w:noWrap/>
            <w:vAlign w:val="center"/>
            <w:hideMark/>
          </w:tcPr>
          <w:p w14:paraId="638A8785"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9.9</w:t>
            </w:r>
          </w:p>
        </w:tc>
        <w:tc>
          <w:tcPr>
            <w:tcW w:w="961" w:type="pct"/>
            <w:shd w:val="clear" w:color="auto" w:fill="auto"/>
            <w:noWrap/>
            <w:vAlign w:val="center"/>
            <w:hideMark/>
          </w:tcPr>
          <w:p w14:paraId="547DE523"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0.1</w:t>
            </w:r>
          </w:p>
        </w:tc>
      </w:tr>
      <w:tr w:rsidR="00473F5C" w:rsidRPr="005C7427" w14:paraId="1BC1C2B6" w14:textId="77777777" w:rsidTr="00021C14">
        <w:trPr>
          <w:trHeight w:val="20"/>
        </w:trPr>
        <w:tc>
          <w:tcPr>
            <w:tcW w:w="903" w:type="pct"/>
            <w:tcBorders>
              <w:bottom w:val="single" w:sz="4" w:space="0" w:color="000000" w:themeColor="text1"/>
            </w:tcBorders>
            <w:shd w:val="clear" w:color="auto" w:fill="auto"/>
            <w:noWrap/>
            <w:vAlign w:val="center"/>
            <w:hideMark/>
          </w:tcPr>
          <w:p w14:paraId="465F250A"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Grand total</w:t>
            </w:r>
          </w:p>
        </w:tc>
        <w:tc>
          <w:tcPr>
            <w:tcW w:w="487" w:type="pct"/>
            <w:tcBorders>
              <w:bottom w:val="single" w:sz="4" w:space="0" w:color="000000" w:themeColor="text1"/>
            </w:tcBorders>
            <w:shd w:val="clear" w:color="auto" w:fill="auto"/>
            <w:noWrap/>
            <w:vAlign w:val="center"/>
            <w:hideMark/>
          </w:tcPr>
          <w:p w14:paraId="4B1CCC1F"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p>
        </w:tc>
        <w:tc>
          <w:tcPr>
            <w:tcW w:w="822" w:type="pct"/>
            <w:tcBorders>
              <w:bottom w:val="single" w:sz="4" w:space="0" w:color="000000" w:themeColor="text1"/>
            </w:tcBorders>
            <w:shd w:val="clear" w:color="auto" w:fill="auto"/>
            <w:noWrap/>
            <w:vAlign w:val="center"/>
            <w:hideMark/>
          </w:tcPr>
          <w:p w14:paraId="2ACF92C9" w14:textId="77777777" w:rsidR="00473F5C" w:rsidRPr="005C7427" w:rsidRDefault="00473F5C" w:rsidP="007069DA">
            <w:pPr>
              <w:spacing w:after="0" w:line="240" w:lineRule="auto"/>
              <w:ind w:right="-100"/>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00</w:t>
            </w:r>
          </w:p>
        </w:tc>
        <w:tc>
          <w:tcPr>
            <w:tcW w:w="961" w:type="pct"/>
            <w:tcBorders>
              <w:bottom w:val="single" w:sz="4" w:space="0" w:color="000000" w:themeColor="text1"/>
            </w:tcBorders>
            <w:shd w:val="clear" w:color="auto" w:fill="auto"/>
            <w:noWrap/>
            <w:vAlign w:val="center"/>
            <w:hideMark/>
          </w:tcPr>
          <w:p w14:paraId="783EF478" w14:textId="77777777" w:rsidR="00473F5C" w:rsidRPr="005C7427" w:rsidRDefault="00473F5C" w:rsidP="007069DA">
            <w:pPr>
              <w:spacing w:after="0" w:line="240" w:lineRule="auto"/>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00</w:t>
            </w:r>
          </w:p>
        </w:tc>
        <w:tc>
          <w:tcPr>
            <w:tcW w:w="866" w:type="pct"/>
            <w:tcBorders>
              <w:bottom w:val="single" w:sz="4" w:space="0" w:color="000000" w:themeColor="text1"/>
            </w:tcBorders>
            <w:shd w:val="clear" w:color="auto" w:fill="auto"/>
            <w:noWrap/>
            <w:vAlign w:val="center"/>
            <w:hideMark/>
          </w:tcPr>
          <w:p w14:paraId="22359C6D" w14:textId="77777777" w:rsidR="00473F5C" w:rsidRPr="005C7427" w:rsidRDefault="00473F5C" w:rsidP="007069DA">
            <w:pPr>
              <w:spacing w:after="0" w:line="240" w:lineRule="auto"/>
              <w:ind w:right="-65"/>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00</w:t>
            </w:r>
          </w:p>
        </w:tc>
        <w:tc>
          <w:tcPr>
            <w:tcW w:w="961" w:type="pct"/>
            <w:tcBorders>
              <w:bottom w:val="single" w:sz="4" w:space="0" w:color="000000" w:themeColor="text1"/>
            </w:tcBorders>
            <w:shd w:val="clear" w:color="auto" w:fill="auto"/>
            <w:noWrap/>
            <w:vAlign w:val="center"/>
            <w:hideMark/>
          </w:tcPr>
          <w:p w14:paraId="7DBECCBF" w14:textId="77777777" w:rsidR="00473F5C" w:rsidRPr="005C7427" w:rsidRDefault="00473F5C" w:rsidP="007069DA">
            <w:pPr>
              <w:spacing w:after="0" w:line="240" w:lineRule="auto"/>
              <w:ind w:right="-52"/>
              <w:jc w:val="center"/>
              <w:rPr>
                <w:rFonts w:ascii="Calibri" w:eastAsia="Times New Roman" w:hAnsi="Calibri" w:cs="Calibri"/>
                <w:color w:val="000000"/>
                <w:sz w:val="20"/>
                <w:lang w:eastAsia="en-GB"/>
              </w:rPr>
            </w:pPr>
            <w:r w:rsidRPr="005C7427">
              <w:rPr>
                <w:rFonts w:ascii="Calibri" w:eastAsia="Times New Roman" w:hAnsi="Calibri" w:cs="Calibri"/>
                <w:color w:val="000000"/>
                <w:sz w:val="20"/>
                <w:lang w:eastAsia="en-GB"/>
              </w:rPr>
              <w:t>100</w:t>
            </w:r>
          </w:p>
        </w:tc>
      </w:tr>
    </w:tbl>
    <w:p w14:paraId="73577563" w14:textId="77777777" w:rsidR="00473F5C" w:rsidRPr="005C7427" w:rsidRDefault="00473F5C" w:rsidP="00473F5C">
      <w:pPr>
        <w:spacing w:after="0" w:line="240" w:lineRule="auto"/>
        <w:rPr>
          <w:sz w:val="20"/>
          <w:szCs w:val="20"/>
        </w:rPr>
      </w:pPr>
      <w:r w:rsidRPr="005C7427">
        <w:rPr>
          <w:rFonts w:cs="Times New Roman"/>
          <w:bCs/>
          <w:sz w:val="20"/>
          <w:szCs w:val="20"/>
        </w:rPr>
        <w:t>RT: retention-time; TAG: triacylglycerol; SD: standard deviation; Bu: butyric (C4), Co: caproic (C6), Cy: caprylic (C8), C: capric (C10), La: lauric (C12), M: myristic (C14), P: palmitic (C16), S: stearic (C18), O: oleic (C18:1), L: linoleic (C18:2) fatty acid.</w:t>
      </w:r>
      <w:r>
        <w:rPr>
          <w:rFonts w:cs="Times New Roman"/>
          <w:bCs/>
          <w:sz w:val="20"/>
          <w:szCs w:val="20"/>
        </w:rPr>
        <w:t xml:space="preserve"> </w:t>
      </w:r>
      <w:r w:rsidRPr="00021C14">
        <w:rPr>
          <w:rFonts w:cs="Times New Roman"/>
          <w:bCs/>
          <w:sz w:val="20"/>
          <w:szCs w:val="20"/>
          <w:highlight w:val="yellow"/>
        </w:rPr>
        <w:t>The different superscripts in the same row indicate statistical significant differences (</w:t>
      </w:r>
      <w:r w:rsidRPr="00021C14">
        <w:rPr>
          <w:rFonts w:cs="Times New Roman"/>
          <w:bCs/>
          <w:i/>
          <w:iCs/>
          <w:sz w:val="20"/>
          <w:szCs w:val="20"/>
          <w:highlight w:val="yellow"/>
        </w:rPr>
        <w:t>p</w:t>
      </w:r>
      <w:r w:rsidRPr="00021C14">
        <w:rPr>
          <w:rFonts w:cs="Times New Roman"/>
          <w:bCs/>
          <w:sz w:val="20"/>
          <w:szCs w:val="20"/>
          <w:highlight w:val="yellow"/>
        </w:rPr>
        <w:t>&lt;005).</w:t>
      </w:r>
    </w:p>
    <w:p w14:paraId="337295B2" w14:textId="67678579" w:rsidR="00473F5C" w:rsidRPr="005C7427" w:rsidRDefault="00473F5C" w:rsidP="00473F5C">
      <w:r w:rsidRPr="005C7427">
        <w:rPr>
          <w:b/>
          <w:bCs/>
        </w:rPr>
        <w:lastRenderedPageBreak/>
        <w:t>Table 2.</w:t>
      </w:r>
      <w:r w:rsidRPr="005C7427">
        <w:t xml:space="preserve"> DSC thermogram events compilation.</w:t>
      </w:r>
    </w:p>
    <w:tbl>
      <w:tblPr>
        <w:tblW w:w="5000" w:type="pct"/>
        <w:tblLook w:val="04A0" w:firstRow="1" w:lastRow="0" w:firstColumn="1" w:lastColumn="0" w:noHBand="0" w:noVBand="1"/>
      </w:tblPr>
      <w:tblGrid>
        <w:gridCol w:w="1124"/>
        <w:gridCol w:w="1056"/>
        <w:gridCol w:w="1060"/>
        <w:gridCol w:w="1060"/>
        <w:gridCol w:w="1060"/>
        <w:gridCol w:w="1061"/>
        <w:gridCol w:w="283"/>
        <w:gridCol w:w="1262"/>
        <w:gridCol w:w="1060"/>
      </w:tblGrid>
      <w:tr w:rsidR="00473F5C" w:rsidRPr="005C7427" w14:paraId="6AAFEF57" w14:textId="77777777" w:rsidTr="00021C14">
        <w:trPr>
          <w:trHeight w:val="290"/>
        </w:trPr>
        <w:tc>
          <w:tcPr>
            <w:tcW w:w="623" w:type="pct"/>
            <w:vMerge w:val="restart"/>
            <w:tcBorders>
              <w:top w:val="single" w:sz="4" w:space="0" w:color="auto"/>
              <w:left w:val="nil"/>
              <w:bottom w:val="single" w:sz="4" w:space="0" w:color="auto"/>
              <w:right w:val="nil"/>
            </w:tcBorders>
            <w:shd w:val="clear" w:color="auto" w:fill="auto"/>
            <w:noWrap/>
            <w:vAlign w:val="center"/>
            <w:hideMark/>
          </w:tcPr>
          <w:p w14:paraId="4DE5948C" w14:textId="77777777" w:rsidR="00473F5C" w:rsidRPr="005C7427" w:rsidRDefault="00473F5C" w:rsidP="007069DA">
            <w:pPr>
              <w:spacing w:after="0" w:line="240" w:lineRule="auto"/>
              <w:jc w:val="center"/>
              <w:rPr>
                <w:rFonts w:ascii="Calibri" w:eastAsia="Times New Roman" w:hAnsi="Calibri" w:cs="Calibri"/>
                <w:b/>
                <w:bCs/>
                <w:color w:val="000000"/>
                <w:lang w:eastAsia="en-GB"/>
              </w:rPr>
            </w:pPr>
            <w:r w:rsidRPr="005C7427">
              <w:rPr>
                <w:rFonts w:ascii="Calibri" w:eastAsia="Times New Roman" w:hAnsi="Calibri" w:cs="Calibri"/>
                <w:b/>
                <w:bCs/>
                <w:color w:val="000000"/>
                <w:lang w:eastAsia="en-GB"/>
              </w:rPr>
              <w:t>Sample</w:t>
            </w:r>
          </w:p>
        </w:tc>
        <w:tc>
          <w:tcPr>
            <w:tcW w:w="585" w:type="pct"/>
            <w:vMerge w:val="restart"/>
            <w:tcBorders>
              <w:top w:val="single" w:sz="4" w:space="0" w:color="auto"/>
              <w:left w:val="nil"/>
              <w:bottom w:val="single" w:sz="4" w:space="0" w:color="auto"/>
              <w:right w:val="nil"/>
            </w:tcBorders>
            <w:shd w:val="clear" w:color="auto" w:fill="auto"/>
            <w:vAlign w:val="center"/>
            <w:hideMark/>
          </w:tcPr>
          <w:p w14:paraId="7B809DC1" w14:textId="77777777" w:rsidR="00473F5C" w:rsidRPr="005C7427" w:rsidRDefault="00473F5C" w:rsidP="007069DA">
            <w:pPr>
              <w:spacing w:after="0" w:line="240" w:lineRule="auto"/>
              <w:jc w:val="center"/>
              <w:rPr>
                <w:rFonts w:ascii="Calibri" w:eastAsia="Times New Roman" w:hAnsi="Calibri" w:cs="Calibri"/>
                <w:b/>
                <w:bCs/>
                <w:color w:val="000000"/>
                <w:lang w:eastAsia="en-GB"/>
              </w:rPr>
            </w:pPr>
            <w:r w:rsidRPr="005C7427">
              <w:rPr>
                <w:rFonts w:ascii="Calibri" w:eastAsia="Times New Roman" w:hAnsi="Calibri" w:cs="Calibri"/>
                <w:b/>
                <w:bCs/>
                <w:color w:val="000000"/>
                <w:lang w:eastAsia="en-GB"/>
              </w:rPr>
              <w:t>Cooling rate (°C/min)</w:t>
            </w:r>
          </w:p>
        </w:tc>
        <w:tc>
          <w:tcPr>
            <w:tcW w:w="2349" w:type="pct"/>
            <w:gridSpan w:val="4"/>
            <w:tcBorders>
              <w:top w:val="single" w:sz="4" w:space="0" w:color="auto"/>
              <w:left w:val="nil"/>
              <w:bottom w:val="single" w:sz="4" w:space="0" w:color="auto"/>
              <w:right w:val="nil"/>
            </w:tcBorders>
            <w:shd w:val="clear" w:color="auto" w:fill="auto"/>
            <w:noWrap/>
            <w:vAlign w:val="center"/>
            <w:hideMark/>
          </w:tcPr>
          <w:p w14:paraId="1030E403" w14:textId="77777777" w:rsidR="00473F5C" w:rsidRPr="005C7427" w:rsidRDefault="00473F5C" w:rsidP="007069DA">
            <w:pPr>
              <w:spacing w:after="0" w:line="240" w:lineRule="auto"/>
              <w:jc w:val="center"/>
              <w:rPr>
                <w:rFonts w:ascii="Calibri" w:eastAsia="Times New Roman" w:hAnsi="Calibri" w:cs="Calibri"/>
                <w:b/>
                <w:bCs/>
                <w:color w:val="000000"/>
                <w:lang w:eastAsia="en-GB"/>
              </w:rPr>
            </w:pPr>
            <w:r w:rsidRPr="005C7427">
              <w:rPr>
                <w:rFonts w:ascii="Calibri" w:eastAsia="Times New Roman" w:hAnsi="Calibri" w:cs="Calibri"/>
                <w:b/>
                <w:bCs/>
                <w:color w:val="000000"/>
                <w:lang w:eastAsia="en-GB"/>
              </w:rPr>
              <w:t>Cooling</w:t>
            </w:r>
          </w:p>
        </w:tc>
        <w:tc>
          <w:tcPr>
            <w:tcW w:w="157" w:type="pct"/>
            <w:tcBorders>
              <w:top w:val="single" w:sz="4" w:space="0" w:color="auto"/>
              <w:left w:val="nil"/>
              <w:bottom w:val="single" w:sz="4" w:space="0" w:color="auto"/>
              <w:right w:val="nil"/>
            </w:tcBorders>
            <w:shd w:val="clear" w:color="auto" w:fill="auto"/>
            <w:noWrap/>
            <w:vAlign w:val="center"/>
            <w:hideMark/>
          </w:tcPr>
          <w:p w14:paraId="3EA7F3F9" w14:textId="77777777" w:rsidR="00473F5C" w:rsidRPr="005C7427" w:rsidRDefault="00473F5C" w:rsidP="007069DA">
            <w:pPr>
              <w:spacing w:after="0" w:line="240" w:lineRule="auto"/>
              <w:jc w:val="center"/>
              <w:rPr>
                <w:rFonts w:ascii="Calibri" w:eastAsia="Times New Roman" w:hAnsi="Calibri" w:cs="Calibri"/>
                <w:b/>
                <w:bCs/>
                <w:color w:val="000000"/>
                <w:lang w:eastAsia="en-GB"/>
              </w:rPr>
            </w:pPr>
            <w:r w:rsidRPr="005C7427">
              <w:rPr>
                <w:rFonts w:ascii="Calibri" w:eastAsia="Times New Roman" w:hAnsi="Calibri" w:cs="Calibri"/>
                <w:b/>
                <w:bCs/>
                <w:color w:val="000000"/>
                <w:lang w:eastAsia="en-GB"/>
              </w:rPr>
              <w:t> </w:t>
            </w:r>
          </w:p>
        </w:tc>
        <w:tc>
          <w:tcPr>
            <w:tcW w:w="1286" w:type="pct"/>
            <w:gridSpan w:val="2"/>
            <w:tcBorders>
              <w:top w:val="single" w:sz="4" w:space="0" w:color="auto"/>
              <w:left w:val="nil"/>
              <w:bottom w:val="single" w:sz="4" w:space="0" w:color="auto"/>
              <w:right w:val="nil"/>
            </w:tcBorders>
            <w:shd w:val="clear" w:color="auto" w:fill="auto"/>
            <w:noWrap/>
            <w:vAlign w:val="center"/>
            <w:hideMark/>
          </w:tcPr>
          <w:p w14:paraId="4C4769BA" w14:textId="77777777" w:rsidR="00473F5C" w:rsidRPr="005C7427" w:rsidRDefault="00473F5C" w:rsidP="007069DA">
            <w:pPr>
              <w:spacing w:after="0" w:line="240" w:lineRule="auto"/>
              <w:jc w:val="center"/>
              <w:rPr>
                <w:rFonts w:ascii="Calibri" w:eastAsia="Times New Roman" w:hAnsi="Calibri" w:cs="Calibri"/>
                <w:b/>
                <w:bCs/>
                <w:color w:val="000000"/>
                <w:lang w:eastAsia="en-GB"/>
              </w:rPr>
            </w:pPr>
            <w:r w:rsidRPr="005C7427">
              <w:rPr>
                <w:rFonts w:ascii="Calibri" w:eastAsia="Times New Roman" w:hAnsi="Calibri" w:cs="Calibri"/>
                <w:b/>
                <w:bCs/>
                <w:color w:val="000000"/>
                <w:lang w:eastAsia="en-GB"/>
              </w:rPr>
              <w:t>Heating</w:t>
            </w:r>
          </w:p>
        </w:tc>
      </w:tr>
      <w:tr w:rsidR="00473F5C" w:rsidRPr="005C7427" w14:paraId="2A04956F" w14:textId="77777777" w:rsidTr="00021C14">
        <w:trPr>
          <w:trHeight w:val="550"/>
        </w:trPr>
        <w:tc>
          <w:tcPr>
            <w:tcW w:w="623" w:type="pct"/>
            <w:vMerge/>
            <w:tcBorders>
              <w:top w:val="single" w:sz="4" w:space="0" w:color="auto"/>
              <w:left w:val="nil"/>
              <w:bottom w:val="single" w:sz="4" w:space="0" w:color="auto"/>
              <w:right w:val="nil"/>
            </w:tcBorders>
            <w:vAlign w:val="center"/>
            <w:hideMark/>
          </w:tcPr>
          <w:p w14:paraId="7A7DD696" w14:textId="77777777" w:rsidR="00473F5C" w:rsidRPr="005C7427" w:rsidRDefault="00473F5C" w:rsidP="007069DA">
            <w:pPr>
              <w:spacing w:after="0" w:line="240" w:lineRule="auto"/>
              <w:rPr>
                <w:rFonts w:ascii="Calibri" w:eastAsia="Times New Roman" w:hAnsi="Calibri" w:cs="Calibri"/>
                <w:b/>
                <w:bCs/>
                <w:color w:val="000000"/>
                <w:lang w:eastAsia="en-GB"/>
              </w:rPr>
            </w:pPr>
          </w:p>
        </w:tc>
        <w:tc>
          <w:tcPr>
            <w:tcW w:w="585" w:type="pct"/>
            <w:vMerge/>
            <w:tcBorders>
              <w:top w:val="single" w:sz="4" w:space="0" w:color="auto"/>
              <w:left w:val="nil"/>
              <w:bottom w:val="single" w:sz="4" w:space="0" w:color="auto"/>
              <w:right w:val="nil"/>
            </w:tcBorders>
            <w:vAlign w:val="center"/>
            <w:hideMark/>
          </w:tcPr>
          <w:p w14:paraId="489E2D9B" w14:textId="77777777" w:rsidR="00473F5C" w:rsidRPr="005C7427" w:rsidRDefault="00473F5C" w:rsidP="007069DA">
            <w:pPr>
              <w:spacing w:after="0" w:line="240" w:lineRule="auto"/>
              <w:rPr>
                <w:rFonts w:ascii="Calibri" w:eastAsia="Times New Roman" w:hAnsi="Calibri" w:cs="Calibri"/>
                <w:b/>
                <w:bCs/>
                <w:color w:val="000000"/>
                <w:lang w:eastAsia="en-GB"/>
              </w:rPr>
            </w:pPr>
          </w:p>
        </w:tc>
        <w:tc>
          <w:tcPr>
            <w:tcW w:w="587" w:type="pct"/>
            <w:tcBorders>
              <w:top w:val="nil"/>
              <w:left w:val="nil"/>
              <w:bottom w:val="single" w:sz="4" w:space="0" w:color="auto"/>
              <w:right w:val="nil"/>
            </w:tcBorders>
            <w:shd w:val="clear" w:color="auto" w:fill="auto"/>
            <w:noWrap/>
            <w:vAlign w:val="center"/>
            <w:hideMark/>
          </w:tcPr>
          <w:p w14:paraId="7748698C" w14:textId="77777777" w:rsidR="00473F5C" w:rsidRPr="005C7427" w:rsidRDefault="00473F5C" w:rsidP="007069DA">
            <w:pPr>
              <w:spacing w:after="0" w:line="240" w:lineRule="auto"/>
              <w:jc w:val="center"/>
              <w:rPr>
                <w:rFonts w:ascii="Calibri" w:eastAsia="Times New Roman" w:hAnsi="Calibri" w:cs="Calibri"/>
                <w:b/>
                <w:bCs/>
                <w:color w:val="000000"/>
                <w:lang w:eastAsia="en-GB"/>
              </w:rPr>
            </w:pPr>
            <w:r w:rsidRPr="005C7427">
              <w:rPr>
                <w:rFonts w:ascii="Calibri" w:eastAsia="Times New Roman" w:hAnsi="Calibri" w:cs="Calibri"/>
                <w:b/>
                <w:bCs/>
                <w:color w:val="000000"/>
                <w:lang w:eastAsia="en-GB"/>
              </w:rPr>
              <w:t>α-2L</w:t>
            </w:r>
          </w:p>
        </w:tc>
        <w:tc>
          <w:tcPr>
            <w:tcW w:w="587" w:type="pct"/>
            <w:tcBorders>
              <w:top w:val="nil"/>
              <w:left w:val="nil"/>
              <w:bottom w:val="single" w:sz="4" w:space="0" w:color="auto"/>
              <w:right w:val="nil"/>
            </w:tcBorders>
            <w:shd w:val="clear" w:color="auto" w:fill="auto"/>
            <w:noWrap/>
            <w:vAlign w:val="center"/>
            <w:hideMark/>
          </w:tcPr>
          <w:p w14:paraId="300622AF" w14:textId="77777777" w:rsidR="00473F5C" w:rsidRPr="005C7427" w:rsidRDefault="00473F5C" w:rsidP="007069DA">
            <w:pPr>
              <w:spacing w:after="0" w:line="240" w:lineRule="auto"/>
              <w:jc w:val="center"/>
              <w:rPr>
                <w:rFonts w:ascii="Calibri" w:eastAsia="Times New Roman" w:hAnsi="Calibri" w:cs="Calibri"/>
                <w:b/>
                <w:bCs/>
                <w:color w:val="000000"/>
                <w:lang w:eastAsia="en-GB"/>
              </w:rPr>
            </w:pPr>
            <w:r w:rsidRPr="005C7427">
              <w:rPr>
                <w:rFonts w:ascii="Calibri" w:eastAsia="Times New Roman" w:hAnsi="Calibri" w:cs="Calibri"/>
                <w:b/>
                <w:bCs/>
                <w:color w:val="000000"/>
                <w:lang w:eastAsia="en-GB"/>
              </w:rPr>
              <w:t>α-3L</w:t>
            </w:r>
          </w:p>
        </w:tc>
        <w:tc>
          <w:tcPr>
            <w:tcW w:w="587" w:type="pct"/>
            <w:tcBorders>
              <w:top w:val="nil"/>
              <w:left w:val="nil"/>
              <w:bottom w:val="single" w:sz="4" w:space="0" w:color="auto"/>
              <w:right w:val="nil"/>
            </w:tcBorders>
            <w:shd w:val="clear" w:color="auto" w:fill="auto"/>
            <w:noWrap/>
            <w:vAlign w:val="center"/>
            <w:hideMark/>
          </w:tcPr>
          <w:p w14:paraId="766D731B" w14:textId="77777777" w:rsidR="00473F5C" w:rsidRPr="005C7427" w:rsidRDefault="00473F5C" w:rsidP="007069DA">
            <w:pPr>
              <w:spacing w:after="0" w:line="240" w:lineRule="auto"/>
              <w:jc w:val="center"/>
              <w:rPr>
                <w:rFonts w:ascii="Calibri" w:eastAsia="Times New Roman" w:hAnsi="Calibri" w:cs="Calibri"/>
                <w:b/>
                <w:bCs/>
                <w:color w:val="000000"/>
                <w:lang w:eastAsia="en-GB"/>
              </w:rPr>
            </w:pPr>
            <w:r w:rsidRPr="005C7427">
              <w:rPr>
                <w:rFonts w:ascii="Calibri" w:eastAsia="Times New Roman" w:hAnsi="Calibri" w:cs="Calibri"/>
                <w:b/>
                <w:bCs/>
                <w:color w:val="000000"/>
                <w:lang w:eastAsia="en-GB"/>
              </w:rPr>
              <w:t>β'-2L</w:t>
            </w:r>
          </w:p>
        </w:tc>
        <w:tc>
          <w:tcPr>
            <w:tcW w:w="587" w:type="pct"/>
            <w:tcBorders>
              <w:top w:val="nil"/>
              <w:left w:val="nil"/>
              <w:bottom w:val="single" w:sz="4" w:space="0" w:color="auto"/>
              <w:right w:val="nil"/>
            </w:tcBorders>
            <w:shd w:val="clear" w:color="auto" w:fill="auto"/>
            <w:noWrap/>
            <w:vAlign w:val="center"/>
            <w:hideMark/>
          </w:tcPr>
          <w:p w14:paraId="5FE5C359" w14:textId="77777777" w:rsidR="00473F5C" w:rsidRPr="005C7427" w:rsidRDefault="00473F5C" w:rsidP="007069DA">
            <w:pPr>
              <w:spacing w:after="0" w:line="240" w:lineRule="auto"/>
              <w:jc w:val="center"/>
              <w:rPr>
                <w:rFonts w:ascii="Calibri" w:eastAsia="Times New Roman" w:hAnsi="Calibri" w:cs="Calibri"/>
                <w:b/>
                <w:bCs/>
                <w:color w:val="000000"/>
                <w:lang w:eastAsia="en-GB"/>
              </w:rPr>
            </w:pPr>
            <w:r w:rsidRPr="005C7427">
              <w:rPr>
                <w:rFonts w:ascii="Calibri" w:eastAsia="Times New Roman" w:hAnsi="Calibri" w:cs="Calibri"/>
                <w:b/>
                <w:bCs/>
                <w:color w:val="000000"/>
                <w:lang w:eastAsia="en-GB"/>
              </w:rPr>
              <w:t>β'-3L</w:t>
            </w:r>
          </w:p>
        </w:tc>
        <w:tc>
          <w:tcPr>
            <w:tcW w:w="157" w:type="pct"/>
            <w:tcBorders>
              <w:top w:val="nil"/>
              <w:left w:val="nil"/>
              <w:bottom w:val="single" w:sz="4" w:space="0" w:color="auto"/>
              <w:right w:val="nil"/>
            </w:tcBorders>
            <w:shd w:val="clear" w:color="auto" w:fill="auto"/>
            <w:noWrap/>
            <w:vAlign w:val="center"/>
            <w:hideMark/>
          </w:tcPr>
          <w:p w14:paraId="0C8426F2" w14:textId="77777777" w:rsidR="00473F5C" w:rsidRPr="005C7427" w:rsidRDefault="00473F5C" w:rsidP="007069DA">
            <w:pPr>
              <w:spacing w:after="0" w:line="240" w:lineRule="auto"/>
              <w:jc w:val="center"/>
              <w:rPr>
                <w:rFonts w:ascii="Calibri" w:eastAsia="Times New Roman" w:hAnsi="Calibri" w:cs="Calibri"/>
                <w:b/>
                <w:bCs/>
                <w:color w:val="000000"/>
                <w:lang w:eastAsia="en-GB"/>
              </w:rPr>
            </w:pPr>
            <w:r w:rsidRPr="005C7427">
              <w:rPr>
                <w:rFonts w:ascii="Calibri" w:eastAsia="Times New Roman" w:hAnsi="Calibri" w:cs="Calibri"/>
                <w:b/>
                <w:bCs/>
                <w:color w:val="000000"/>
                <w:lang w:eastAsia="en-GB"/>
              </w:rPr>
              <w:t> </w:t>
            </w:r>
          </w:p>
        </w:tc>
        <w:tc>
          <w:tcPr>
            <w:tcW w:w="699" w:type="pct"/>
            <w:tcBorders>
              <w:top w:val="nil"/>
              <w:left w:val="nil"/>
              <w:bottom w:val="single" w:sz="4" w:space="0" w:color="auto"/>
              <w:right w:val="nil"/>
            </w:tcBorders>
            <w:shd w:val="clear" w:color="auto" w:fill="auto"/>
            <w:vAlign w:val="center"/>
            <w:hideMark/>
          </w:tcPr>
          <w:p w14:paraId="44D6BDD2" w14:textId="77777777" w:rsidR="00473F5C" w:rsidRPr="005C7427" w:rsidRDefault="00473F5C" w:rsidP="007069DA">
            <w:pPr>
              <w:spacing w:after="0" w:line="240" w:lineRule="auto"/>
              <w:jc w:val="center"/>
              <w:rPr>
                <w:rFonts w:ascii="Calibri" w:eastAsia="Times New Roman" w:hAnsi="Calibri" w:cs="Calibri"/>
                <w:b/>
                <w:bCs/>
                <w:color w:val="000000"/>
                <w:lang w:eastAsia="en-GB"/>
              </w:rPr>
            </w:pPr>
            <w:r w:rsidRPr="005C7427">
              <w:rPr>
                <w:rFonts w:ascii="Calibri" w:eastAsia="Times New Roman" w:hAnsi="Calibri" w:cs="Calibri"/>
                <w:b/>
                <w:bCs/>
                <w:color w:val="000000"/>
                <w:lang w:eastAsia="en-GB"/>
              </w:rPr>
              <w:t>β'-2L nucleation</w:t>
            </w:r>
          </w:p>
        </w:tc>
        <w:tc>
          <w:tcPr>
            <w:tcW w:w="587" w:type="pct"/>
            <w:tcBorders>
              <w:top w:val="nil"/>
              <w:left w:val="nil"/>
              <w:bottom w:val="single" w:sz="4" w:space="0" w:color="auto"/>
              <w:right w:val="nil"/>
            </w:tcBorders>
            <w:shd w:val="clear" w:color="auto" w:fill="auto"/>
            <w:vAlign w:val="center"/>
            <w:hideMark/>
          </w:tcPr>
          <w:p w14:paraId="7D3D0C0F" w14:textId="77777777" w:rsidR="00473F5C" w:rsidRPr="005C7427" w:rsidRDefault="00473F5C" w:rsidP="007069DA">
            <w:pPr>
              <w:spacing w:after="0" w:line="240" w:lineRule="auto"/>
              <w:jc w:val="center"/>
              <w:rPr>
                <w:rFonts w:ascii="Calibri" w:eastAsia="Times New Roman" w:hAnsi="Calibri" w:cs="Calibri"/>
                <w:b/>
                <w:bCs/>
                <w:color w:val="000000"/>
                <w:lang w:eastAsia="en-GB"/>
              </w:rPr>
            </w:pPr>
            <w:r w:rsidRPr="005C7427">
              <w:rPr>
                <w:rFonts w:ascii="Calibri" w:eastAsia="Times New Roman" w:hAnsi="Calibri" w:cs="Calibri"/>
                <w:b/>
                <w:bCs/>
                <w:color w:val="000000"/>
                <w:lang w:eastAsia="en-GB"/>
              </w:rPr>
              <w:t>Final melt</w:t>
            </w:r>
          </w:p>
        </w:tc>
      </w:tr>
      <w:tr w:rsidR="00473F5C" w:rsidRPr="005C7427" w14:paraId="0EC8CBD4" w14:textId="77777777" w:rsidTr="00021C14">
        <w:trPr>
          <w:trHeight w:val="290"/>
        </w:trPr>
        <w:tc>
          <w:tcPr>
            <w:tcW w:w="623" w:type="pct"/>
            <w:vMerge w:val="restart"/>
            <w:tcBorders>
              <w:top w:val="single" w:sz="4" w:space="0" w:color="auto"/>
              <w:left w:val="nil"/>
              <w:bottom w:val="nil"/>
              <w:right w:val="nil"/>
            </w:tcBorders>
            <w:shd w:val="clear" w:color="auto" w:fill="auto"/>
            <w:vAlign w:val="center"/>
            <w:hideMark/>
          </w:tcPr>
          <w:p w14:paraId="0CE59214" w14:textId="77777777" w:rsidR="00473F5C" w:rsidRPr="005C7427" w:rsidRDefault="00473F5C" w:rsidP="007069DA">
            <w:pPr>
              <w:spacing w:after="0" w:line="240" w:lineRule="auto"/>
              <w:jc w:val="center"/>
              <w:rPr>
                <w:rFonts w:ascii="Calibri" w:eastAsia="Times New Roman" w:hAnsi="Calibri" w:cs="Calibri"/>
                <w:b/>
                <w:bCs/>
                <w:color w:val="000000"/>
                <w:lang w:eastAsia="en-GB"/>
              </w:rPr>
            </w:pPr>
            <w:r w:rsidRPr="005C7427">
              <w:rPr>
                <w:rFonts w:ascii="Calibri" w:eastAsia="Times New Roman" w:hAnsi="Calibri" w:cs="Calibri"/>
                <w:b/>
                <w:bCs/>
                <w:color w:val="000000"/>
                <w:lang w:eastAsia="en-GB"/>
              </w:rPr>
              <w:t>Whole Fat</w:t>
            </w:r>
          </w:p>
        </w:tc>
        <w:tc>
          <w:tcPr>
            <w:tcW w:w="585" w:type="pct"/>
            <w:tcBorders>
              <w:top w:val="nil"/>
              <w:left w:val="nil"/>
              <w:bottom w:val="nil"/>
              <w:right w:val="nil"/>
            </w:tcBorders>
            <w:shd w:val="clear" w:color="auto" w:fill="auto"/>
            <w:noWrap/>
            <w:vAlign w:val="bottom"/>
            <w:hideMark/>
          </w:tcPr>
          <w:p w14:paraId="5E21B912"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5</w:t>
            </w:r>
          </w:p>
        </w:tc>
        <w:tc>
          <w:tcPr>
            <w:tcW w:w="587" w:type="pct"/>
            <w:tcBorders>
              <w:top w:val="nil"/>
              <w:left w:val="nil"/>
              <w:bottom w:val="nil"/>
              <w:right w:val="nil"/>
            </w:tcBorders>
            <w:shd w:val="clear" w:color="auto" w:fill="auto"/>
            <w:noWrap/>
            <w:vAlign w:val="bottom"/>
            <w:hideMark/>
          </w:tcPr>
          <w:p w14:paraId="4EC5BD08"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18.7±0.6</w:t>
            </w:r>
          </w:p>
        </w:tc>
        <w:tc>
          <w:tcPr>
            <w:tcW w:w="587" w:type="pct"/>
            <w:tcBorders>
              <w:top w:val="nil"/>
              <w:left w:val="nil"/>
              <w:bottom w:val="nil"/>
              <w:right w:val="nil"/>
            </w:tcBorders>
            <w:shd w:val="clear" w:color="auto" w:fill="auto"/>
            <w:noWrap/>
            <w:vAlign w:val="bottom"/>
            <w:hideMark/>
          </w:tcPr>
          <w:p w14:paraId="12F1BF6A"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15.3±0.5</w:t>
            </w:r>
          </w:p>
        </w:tc>
        <w:tc>
          <w:tcPr>
            <w:tcW w:w="587" w:type="pct"/>
            <w:tcBorders>
              <w:top w:val="nil"/>
              <w:left w:val="nil"/>
              <w:bottom w:val="nil"/>
              <w:right w:val="nil"/>
            </w:tcBorders>
            <w:shd w:val="clear" w:color="auto" w:fill="auto"/>
            <w:noWrap/>
            <w:vAlign w:val="bottom"/>
            <w:hideMark/>
          </w:tcPr>
          <w:p w14:paraId="5F490160"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w:t>
            </w:r>
          </w:p>
        </w:tc>
        <w:tc>
          <w:tcPr>
            <w:tcW w:w="587" w:type="pct"/>
            <w:tcBorders>
              <w:top w:val="nil"/>
              <w:left w:val="nil"/>
              <w:bottom w:val="nil"/>
              <w:right w:val="nil"/>
            </w:tcBorders>
            <w:shd w:val="clear" w:color="auto" w:fill="auto"/>
            <w:noWrap/>
            <w:vAlign w:val="bottom"/>
            <w:hideMark/>
          </w:tcPr>
          <w:p w14:paraId="0EC69EBD"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w:t>
            </w:r>
          </w:p>
        </w:tc>
        <w:tc>
          <w:tcPr>
            <w:tcW w:w="157" w:type="pct"/>
            <w:tcBorders>
              <w:top w:val="nil"/>
              <w:left w:val="nil"/>
              <w:bottom w:val="nil"/>
              <w:right w:val="nil"/>
            </w:tcBorders>
            <w:shd w:val="clear" w:color="auto" w:fill="auto"/>
            <w:noWrap/>
            <w:vAlign w:val="bottom"/>
            <w:hideMark/>
          </w:tcPr>
          <w:p w14:paraId="74C46A7C" w14:textId="77777777" w:rsidR="00473F5C" w:rsidRPr="005C7427" w:rsidRDefault="00473F5C" w:rsidP="007069DA">
            <w:pPr>
              <w:spacing w:after="0" w:line="240" w:lineRule="auto"/>
              <w:jc w:val="center"/>
              <w:rPr>
                <w:rFonts w:ascii="Calibri" w:eastAsia="Times New Roman" w:hAnsi="Calibri" w:cs="Calibri"/>
                <w:color w:val="000000"/>
                <w:lang w:eastAsia="en-GB"/>
              </w:rPr>
            </w:pPr>
          </w:p>
        </w:tc>
        <w:tc>
          <w:tcPr>
            <w:tcW w:w="699" w:type="pct"/>
            <w:tcBorders>
              <w:top w:val="nil"/>
              <w:left w:val="nil"/>
              <w:bottom w:val="nil"/>
              <w:right w:val="nil"/>
            </w:tcBorders>
            <w:shd w:val="clear" w:color="auto" w:fill="auto"/>
            <w:noWrap/>
            <w:vAlign w:val="bottom"/>
            <w:hideMark/>
          </w:tcPr>
          <w:p w14:paraId="2E360F3C"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13.5±0.1</w:t>
            </w:r>
          </w:p>
        </w:tc>
        <w:tc>
          <w:tcPr>
            <w:tcW w:w="587" w:type="pct"/>
            <w:tcBorders>
              <w:top w:val="nil"/>
              <w:left w:val="nil"/>
              <w:bottom w:val="nil"/>
              <w:right w:val="nil"/>
            </w:tcBorders>
            <w:shd w:val="clear" w:color="auto" w:fill="auto"/>
            <w:noWrap/>
            <w:vAlign w:val="bottom"/>
            <w:hideMark/>
          </w:tcPr>
          <w:p w14:paraId="6AF331C2"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37.9±0.4</w:t>
            </w:r>
          </w:p>
        </w:tc>
      </w:tr>
      <w:tr w:rsidR="00473F5C" w:rsidRPr="005C7427" w14:paraId="7E39A986" w14:textId="77777777" w:rsidTr="00021C14">
        <w:trPr>
          <w:trHeight w:val="290"/>
        </w:trPr>
        <w:tc>
          <w:tcPr>
            <w:tcW w:w="623" w:type="pct"/>
            <w:vMerge/>
            <w:tcBorders>
              <w:top w:val="single" w:sz="4" w:space="0" w:color="auto"/>
              <w:left w:val="nil"/>
              <w:bottom w:val="nil"/>
              <w:right w:val="nil"/>
            </w:tcBorders>
            <w:vAlign w:val="center"/>
            <w:hideMark/>
          </w:tcPr>
          <w:p w14:paraId="48402A4E" w14:textId="77777777" w:rsidR="00473F5C" w:rsidRPr="005C7427" w:rsidRDefault="00473F5C" w:rsidP="007069DA">
            <w:pPr>
              <w:spacing w:after="0" w:line="240" w:lineRule="auto"/>
              <w:rPr>
                <w:rFonts w:ascii="Calibri" w:eastAsia="Times New Roman" w:hAnsi="Calibri" w:cs="Calibri"/>
                <w:b/>
                <w:bCs/>
                <w:color w:val="000000"/>
                <w:lang w:eastAsia="en-GB"/>
              </w:rPr>
            </w:pPr>
          </w:p>
        </w:tc>
        <w:tc>
          <w:tcPr>
            <w:tcW w:w="585" w:type="pct"/>
            <w:tcBorders>
              <w:top w:val="nil"/>
              <w:left w:val="nil"/>
              <w:bottom w:val="nil"/>
              <w:right w:val="nil"/>
            </w:tcBorders>
            <w:shd w:val="clear" w:color="auto" w:fill="auto"/>
            <w:noWrap/>
            <w:vAlign w:val="bottom"/>
            <w:hideMark/>
          </w:tcPr>
          <w:p w14:paraId="60A3C534"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2</w:t>
            </w:r>
          </w:p>
        </w:tc>
        <w:tc>
          <w:tcPr>
            <w:tcW w:w="587" w:type="pct"/>
            <w:tcBorders>
              <w:top w:val="nil"/>
              <w:left w:val="nil"/>
              <w:bottom w:val="nil"/>
              <w:right w:val="nil"/>
            </w:tcBorders>
            <w:shd w:val="clear" w:color="auto" w:fill="auto"/>
            <w:noWrap/>
            <w:vAlign w:val="bottom"/>
            <w:hideMark/>
          </w:tcPr>
          <w:p w14:paraId="05D1580D"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19.3±0.5</w:t>
            </w:r>
          </w:p>
        </w:tc>
        <w:tc>
          <w:tcPr>
            <w:tcW w:w="587" w:type="pct"/>
            <w:tcBorders>
              <w:top w:val="nil"/>
              <w:left w:val="nil"/>
              <w:bottom w:val="nil"/>
              <w:right w:val="nil"/>
            </w:tcBorders>
            <w:shd w:val="clear" w:color="auto" w:fill="auto"/>
            <w:noWrap/>
            <w:vAlign w:val="bottom"/>
            <w:hideMark/>
          </w:tcPr>
          <w:p w14:paraId="4B2B9D60"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13.9±0.4</w:t>
            </w:r>
          </w:p>
        </w:tc>
        <w:tc>
          <w:tcPr>
            <w:tcW w:w="587" w:type="pct"/>
            <w:tcBorders>
              <w:top w:val="nil"/>
              <w:left w:val="nil"/>
              <w:bottom w:val="nil"/>
              <w:right w:val="nil"/>
            </w:tcBorders>
            <w:shd w:val="clear" w:color="auto" w:fill="auto"/>
            <w:noWrap/>
            <w:vAlign w:val="bottom"/>
            <w:hideMark/>
          </w:tcPr>
          <w:p w14:paraId="63413D9F"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w:t>
            </w:r>
          </w:p>
        </w:tc>
        <w:tc>
          <w:tcPr>
            <w:tcW w:w="587" w:type="pct"/>
            <w:tcBorders>
              <w:top w:val="nil"/>
              <w:left w:val="nil"/>
              <w:bottom w:val="nil"/>
              <w:right w:val="nil"/>
            </w:tcBorders>
            <w:shd w:val="clear" w:color="auto" w:fill="auto"/>
            <w:noWrap/>
            <w:vAlign w:val="bottom"/>
            <w:hideMark/>
          </w:tcPr>
          <w:p w14:paraId="58E5DD1E"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w:t>
            </w:r>
          </w:p>
        </w:tc>
        <w:tc>
          <w:tcPr>
            <w:tcW w:w="157" w:type="pct"/>
            <w:tcBorders>
              <w:top w:val="nil"/>
              <w:left w:val="nil"/>
              <w:bottom w:val="nil"/>
              <w:right w:val="nil"/>
            </w:tcBorders>
            <w:shd w:val="clear" w:color="auto" w:fill="auto"/>
            <w:noWrap/>
            <w:vAlign w:val="bottom"/>
            <w:hideMark/>
          </w:tcPr>
          <w:p w14:paraId="0560B85F" w14:textId="77777777" w:rsidR="00473F5C" w:rsidRPr="005C7427" w:rsidRDefault="00473F5C" w:rsidP="007069DA">
            <w:pPr>
              <w:spacing w:after="0" w:line="240" w:lineRule="auto"/>
              <w:jc w:val="center"/>
              <w:rPr>
                <w:rFonts w:ascii="Calibri" w:eastAsia="Times New Roman" w:hAnsi="Calibri" w:cs="Calibri"/>
                <w:color w:val="000000"/>
                <w:lang w:eastAsia="en-GB"/>
              </w:rPr>
            </w:pPr>
          </w:p>
        </w:tc>
        <w:tc>
          <w:tcPr>
            <w:tcW w:w="699" w:type="pct"/>
            <w:tcBorders>
              <w:top w:val="nil"/>
              <w:left w:val="nil"/>
              <w:bottom w:val="nil"/>
              <w:right w:val="nil"/>
            </w:tcBorders>
            <w:shd w:val="clear" w:color="auto" w:fill="auto"/>
            <w:noWrap/>
            <w:vAlign w:val="bottom"/>
            <w:hideMark/>
          </w:tcPr>
          <w:p w14:paraId="6A8DBA46"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14.0±0.1</w:t>
            </w:r>
          </w:p>
        </w:tc>
        <w:tc>
          <w:tcPr>
            <w:tcW w:w="587" w:type="pct"/>
            <w:tcBorders>
              <w:top w:val="nil"/>
              <w:left w:val="nil"/>
              <w:bottom w:val="nil"/>
              <w:right w:val="nil"/>
            </w:tcBorders>
            <w:shd w:val="clear" w:color="auto" w:fill="auto"/>
            <w:noWrap/>
            <w:vAlign w:val="bottom"/>
            <w:hideMark/>
          </w:tcPr>
          <w:p w14:paraId="5A2FFE3F"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37.8±0.2</w:t>
            </w:r>
          </w:p>
        </w:tc>
      </w:tr>
      <w:tr w:rsidR="00473F5C" w:rsidRPr="005C7427" w14:paraId="72D40FD3" w14:textId="77777777" w:rsidTr="00021C14">
        <w:trPr>
          <w:trHeight w:val="290"/>
        </w:trPr>
        <w:tc>
          <w:tcPr>
            <w:tcW w:w="623" w:type="pct"/>
            <w:vMerge/>
            <w:tcBorders>
              <w:top w:val="single" w:sz="4" w:space="0" w:color="auto"/>
              <w:left w:val="nil"/>
              <w:bottom w:val="nil"/>
              <w:right w:val="nil"/>
            </w:tcBorders>
            <w:vAlign w:val="center"/>
            <w:hideMark/>
          </w:tcPr>
          <w:p w14:paraId="05297670" w14:textId="77777777" w:rsidR="00473F5C" w:rsidRPr="005C7427" w:rsidRDefault="00473F5C" w:rsidP="007069DA">
            <w:pPr>
              <w:spacing w:after="0" w:line="240" w:lineRule="auto"/>
              <w:rPr>
                <w:rFonts w:ascii="Calibri" w:eastAsia="Times New Roman" w:hAnsi="Calibri" w:cs="Calibri"/>
                <w:b/>
                <w:bCs/>
                <w:color w:val="000000"/>
                <w:lang w:eastAsia="en-GB"/>
              </w:rPr>
            </w:pPr>
          </w:p>
        </w:tc>
        <w:tc>
          <w:tcPr>
            <w:tcW w:w="585" w:type="pct"/>
            <w:tcBorders>
              <w:top w:val="nil"/>
              <w:left w:val="nil"/>
              <w:bottom w:val="nil"/>
              <w:right w:val="nil"/>
            </w:tcBorders>
            <w:shd w:val="clear" w:color="auto" w:fill="auto"/>
            <w:noWrap/>
            <w:vAlign w:val="bottom"/>
            <w:hideMark/>
          </w:tcPr>
          <w:p w14:paraId="22B16ACD"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0.5</w:t>
            </w:r>
          </w:p>
        </w:tc>
        <w:tc>
          <w:tcPr>
            <w:tcW w:w="587" w:type="pct"/>
            <w:tcBorders>
              <w:top w:val="nil"/>
              <w:left w:val="nil"/>
              <w:bottom w:val="nil"/>
              <w:right w:val="nil"/>
            </w:tcBorders>
            <w:shd w:val="clear" w:color="auto" w:fill="auto"/>
            <w:noWrap/>
            <w:vAlign w:val="bottom"/>
            <w:hideMark/>
          </w:tcPr>
          <w:p w14:paraId="0B5AF239"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25.0±0.9</w:t>
            </w:r>
          </w:p>
        </w:tc>
        <w:tc>
          <w:tcPr>
            <w:tcW w:w="587" w:type="pct"/>
            <w:tcBorders>
              <w:top w:val="nil"/>
              <w:left w:val="nil"/>
              <w:bottom w:val="nil"/>
              <w:right w:val="nil"/>
            </w:tcBorders>
            <w:shd w:val="clear" w:color="auto" w:fill="auto"/>
            <w:noWrap/>
            <w:vAlign w:val="bottom"/>
            <w:hideMark/>
          </w:tcPr>
          <w:p w14:paraId="3B0B2D94"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14.2±0.4</w:t>
            </w:r>
          </w:p>
        </w:tc>
        <w:tc>
          <w:tcPr>
            <w:tcW w:w="587" w:type="pct"/>
            <w:tcBorders>
              <w:top w:val="nil"/>
              <w:left w:val="nil"/>
              <w:bottom w:val="nil"/>
              <w:right w:val="nil"/>
            </w:tcBorders>
            <w:shd w:val="clear" w:color="auto" w:fill="auto"/>
            <w:noWrap/>
            <w:vAlign w:val="bottom"/>
            <w:hideMark/>
          </w:tcPr>
          <w:p w14:paraId="36E05B6F" w14:textId="77777777" w:rsidR="00473F5C" w:rsidRPr="005C7427" w:rsidRDefault="00473F5C" w:rsidP="007069DA">
            <w:pPr>
              <w:spacing w:after="0" w:line="240" w:lineRule="auto"/>
              <w:jc w:val="center"/>
              <w:rPr>
                <w:rFonts w:ascii="Calibri" w:eastAsia="Times New Roman" w:hAnsi="Calibri" w:cs="Calibri"/>
                <w:color w:val="000000"/>
                <w:lang w:eastAsia="en-GB"/>
              </w:rPr>
            </w:pPr>
          </w:p>
        </w:tc>
        <w:tc>
          <w:tcPr>
            <w:tcW w:w="587" w:type="pct"/>
            <w:tcBorders>
              <w:top w:val="nil"/>
              <w:left w:val="nil"/>
              <w:bottom w:val="nil"/>
              <w:right w:val="nil"/>
            </w:tcBorders>
            <w:shd w:val="clear" w:color="auto" w:fill="auto"/>
            <w:noWrap/>
            <w:vAlign w:val="bottom"/>
            <w:hideMark/>
          </w:tcPr>
          <w:p w14:paraId="582094E7" w14:textId="77777777" w:rsidR="00473F5C" w:rsidRPr="005C7427" w:rsidRDefault="00473F5C" w:rsidP="007069DA">
            <w:pPr>
              <w:spacing w:after="0" w:line="240" w:lineRule="auto"/>
              <w:jc w:val="center"/>
              <w:rPr>
                <w:rFonts w:ascii="Times New Roman" w:eastAsia="Times New Roman" w:hAnsi="Times New Roman" w:cs="Times New Roman"/>
                <w:sz w:val="20"/>
                <w:szCs w:val="20"/>
                <w:lang w:eastAsia="en-GB"/>
              </w:rPr>
            </w:pPr>
          </w:p>
        </w:tc>
        <w:tc>
          <w:tcPr>
            <w:tcW w:w="157" w:type="pct"/>
            <w:tcBorders>
              <w:top w:val="nil"/>
              <w:left w:val="nil"/>
              <w:bottom w:val="nil"/>
              <w:right w:val="nil"/>
            </w:tcBorders>
            <w:shd w:val="clear" w:color="auto" w:fill="auto"/>
            <w:noWrap/>
            <w:vAlign w:val="bottom"/>
            <w:hideMark/>
          </w:tcPr>
          <w:p w14:paraId="74FD4B1D" w14:textId="77777777" w:rsidR="00473F5C" w:rsidRPr="005C7427" w:rsidRDefault="00473F5C" w:rsidP="007069DA">
            <w:pPr>
              <w:spacing w:after="0" w:line="240" w:lineRule="auto"/>
              <w:jc w:val="center"/>
              <w:rPr>
                <w:rFonts w:ascii="Times New Roman" w:eastAsia="Times New Roman" w:hAnsi="Times New Roman" w:cs="Times New Roman"/>
                <w:sz w:val="20"/>
                <w:szCs w:val="20"/>
                <w:lang w:eastAsia="en-GB"/>
              </w:rPr>
            </w:pPr>
          </w:p>
        </w:tc>
        <w:tc>
          <w:tcPr>
            <w:tcW w:w="699" w:type="pct"/>
            <w:tcBorders>
              <w:top w:val="nil"/>
              <w:left w:val="nil"/>
              <w:bottom w:val="nil"/>
              <w:right w:val="nil"/>
            </w:tcBorders>
            <w:shd w:val="clear" w:color="auto" w:fill="auto"/>
            <w:noWrap/>
            <w:vAlign w:val="bottom"/>
            <w:hideMark/>
          </w:tcPr>
          <w:p w14:paraId="343798A3"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13.7±0.4</w:t>
            </w:r>
          </w:p>
        </w:tc>
        <w:tc>
          <w:tcPr>
            <w:tcW w:w="587" w:type="pct"/>
            <w:tcBorders>
              <w:top w:val="nil"/>
              <w:left w:val="nil"/>
              <w:bottom w:val="nil"/>
              <w:right w:val="nil"/>
            </w:tcBorders>
            <w:shd w:val="clear" w:color="auto" w:fill="auto"/>
            <w:noWrap/>
            <w:vAlign w:val="bottom"/>
            <w:hideMark/>
          </w:tcPr>
          <w:p w14:paraId="53E77DDB"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38.4±0.3</w:t>
            </w:r>
          </w:p>
        </w:tc>
      </w:tr>
      <w:tr w:rsidR="00473F5C" w:rsidRPr="005C7427" w14:paraId="72ADDD8C" w14:textId="77777777" w:rsidTr="00021C14">
        <w:trPr>
          <w:trHeight w:val="290"/>
        </w:trPr>
        <w:tc>
          <w:tcPr>
            <w:tcW w:w="623" w:type="pct"/>
            <w:vMerge w:val="restart"/>
            <w:tcBorders>
              <w:top w:val="single" w:sz="4" w:space="0" w:color="auto"/>
              <w:left w:val="nil"/>
              <w:bottom w:val="single" w:sz="4" w:space="0" w:color="000000"/>
              <w:right w:val="nil"/>
            </w:tcBorders>
            <w:shd w:val="clear" w:color="auto" w:fill="auto"/>
            <w:vAlign w:val="center"/>
            <w:hideMark/>
          </w:tcPr>
          <w:p w14:paraId="4C70069D" w14:textId="77777777" w:rsidR="00473F5C" w:rsidRPr="005C7427" w:rsidRDefault="00473F5C" w:rsidP="007069DA">
            <w:pPr>
              <w:spacing w:after="0" w:line="240" w:lineRule="auto"/>
              <w:jc w:val="center"/>
              <w:rPr>
                <w:rFonts w:ascii="Calibri" w:eastAsia="Times New Roman" w:hAnsi="Calibri" w:cs="Calibri"/>
                <w:b/>
                <w:bCs/>
                <w:color w:val="000000"/>
                <w:lang w:eastAsia="en-GB"/>
              </w:rPr>
            </w:pPr>
            <w:r w:rsidRPr="005C7427">
              <w:rPr>
                <w:rFonts w:ascii="Calibri" w:eastAsia="Times New Roman" w:hAnsi="Calibri" w:cs="Calibri"/>
                <w:b/>
                <w:bCs/>
                <w:color w:val="000000"/>
                <w:lang w:eastAsia="en-GB"/>
              </w:rPr>
              <w:t>Stearin</w:t>
            </w:r>
          </w:p>
        </w:tc>
        <w:tc>
          <w:tcPr>
            <w:tcW w:w="585" w:type="pct"/>
            <w:tcBorders>
              <w:top w:val="single" w:sz="4" w:space="0" w:color="auto"/>
              <w:left w:val="nil"/>
              <w:bottom w:val="nil"/>
              <w:right w:val="nil"/>
            </w:tcBorders>
            <w:shd w:val="clear" w:color="auto" w:fill="auto"/>
            <w:noWrap/>
            <w:vAlign w:val="bottom"/>
            <w:hideMark/>
          </w:tcPr>
          <w:p w14:paraId="00BAA3B5"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5</w:t>
            </w:r>
          </w:p>
        </w:tc>
        <w:tc>
          <w:tcPr>
            <w:tcW w:w="587" w:type="pct"/>
            <w:tcBorders>
              <w:top w:val="single" w:sz="4" w:space="0" w:color="auto"/>
              <w:left w:val="nil"/>
              <w:bottom w:val="nil"/>
              <w:right w:val="nil"/>
            </w:tcBorders>
            <w:shd w:val="clear" w:color="auto" w:fill="auto"/>
            <w:noWrap/>
            <w:vAlign w:val="bottom"/>
            <w:hideMark/>
          </w:tcPr>
          <w:p w14:paraId="13271519"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25.0±0.4</w:t>
            </w:r>
          </w:p>
        </w:tc>
        <w:tc>
          <w:tcPr>
            <w:tcW w:w="587" w:type="pct"/>
            <w:tcBorders>
              <w:top w:val="single" w:sz="4" w:space="0" w:color="auto"/>
              <w:left w:val="nil"/>
              <w:bottom w:val="nil"/>
              <w:right w:val="nil"/>
            </w:tcBorders>
            <w:shd w:val="clear" w:color="auto" w:fill="auto"/>
            <w:noWrap/>
            <w:vAlign w:val="bottom"/>
            <w:hideMark/>
          </w:tcPr>
          <w:p w14:paraId="5D61185A"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13.6±0.6</w:t>
            </w:r>
          </w:p>
        </w:tc>
        <w:tc>
          <w:tcPr>
            <w:tcW w:w="587" w:type="pct"/>
            <w:tcBorders>
              <w:top w:val="single" w:sz="4" w:space="0" w:color="auto"/>
              <w:left w:val="nil"/>
              <w:bottom w:val="nil"/>
              <w:right w:val="nil"/>
            </w:tcBorders>
            <w:shd w:val="clear" w:color="auto" w:fill="auto"/>
            <w:noWrap/>
            <w:vAlign w:val="bottom"/>
            <w:hideMark/>
          </w:tcPr>
          <w:p w14:paraId="70F029D8"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w:t>
            </w:r>
          </w:p>
        </w:tc>
        <w:tc>
          <w:tcPr>
            <w:tcW w:w="587" w:type="pct"/>
            <w:tcBorders>
              <w:top w:val="single" w:sz="4" w:space="0" w:color="auto"/>
              <w:left w:val="nil"/>
              <w:bottom w:val="nil"/>
              <w:right w:val="nil"/>
            </w:tcBorders>
            <w:shd w:val="clear" w:color="auto" w:fill="auto"/>
            <w:noWrap/>
            <w:vAlign w:val="bottom"/>
            <w:hideMark/>
          </w:tcPr>
          <w:p w14:paraId="48823044"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w:t>
            </w:r>
          </w:p>
        </w:tc>
        <w:tc>
          <w:tcPr>
            <w:tcW w:w="157" w:type="pct"/>
            <w:tcBorders>
              <w:top w:val="single" w:sz="4" w:space="0" w:color="auto"/>
              <w:left w:val="nil"/>
              <w:bottom w:val="nil"/>
              <w:right w:val="nil"/>
            </w:tcBorders>
            <w:shd w:val="clear" w:color="auto" w:fill="auto"/>
            <w:noWrap/>
            <w:vAlign w:val="bottom"/>
            <w:hideMark/>
          </w:tcPr>
          <w:p w14:paraId="458270A7"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 </w:t>
            </w:r>
          </w:p>
        </w:tc>
        <w:tc>
          <w:tcPr>
            <w:tcW w:w="699" w:type="pct"/>
            <w:tcBorders>
              <w:top w:val="single" w:sz="4" w:space="0" w:color="auto"/>
              <w:left w:val="nil"/>
              <w:bottom w:val="nil"/>
              <w:right w:val="nil"/>
            </w:tcBorders>
            <w:shd w:val="clear" w:color="auto" w:fill="auto"/>
            <w:noWrap/>
            <w:vAlign w:val="bottom"/>
            <w:hideMark/>
          </w:tcPr>
          <w:p w14:paraId="3828893D"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13.5±0.5</w:t>
            </w:r>
          </w:p>
        </w:tc>
        <w:tc>
          <w:tcPr>
            <w:tcW w:w="587" w:type="pct"/>
            <w:tcBorders>
              <w:top w:val="single" w:sz="4" w:space="0" w:color="auto"/>
              <w:left w:val="nil"/>
              <w:bottom w:val="nil"/>
              <w:right w:val="nil"/>
            </w:tcBorders>
            <w:shd w:val="clear" w:color="auto" w:fill="auto"/>
            <w:noWrap/>
            <w:vAlign w:val="bottom"/>
            <w:hideMark/>
          </w:tcPr>
          <w:p w14:paraId="0625C972"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43.5±0.6</w:t>
            </w:r>
          </w:p>
        </w:tc>
      </w:tr>
      <w:tr w:rsidR="00473F5C" w:rsidRPr="005C7427" w14:paraId="7D6AFC56" w14:textId="77777777" w:rsidTr="00021C14">
        <w:trPr>
          <w:trHeight w:val="290"/>
        </w:trPr>
        <w:tc>
          <w:tcPr>
            <w:tcW w:w="623" w:type="pct"/>
            <w:vMerge/>
            <w:tcBorders>
              <w:top w:val="single" w:sz="4" w:space="0" w:color="auto"/>
              <w:left w:val="nil"/>
              <w:bottom w:val="single" w:sz="4" w:space="0" w:color="000000"/>
              <w:right w:val="nil"/>
            </w:tcBorders>
            <w:vAlign w:val="center"/>
            <w:hideMark/>
          </w:tcPr>
          <w:p w14:paraId="13193A79" w14:textId="77777777" w:rsidR="00473F5C" w:rsidRPr="005C7427" w:rsidRDefault="00473F5C" w:rsidP="007069DA">
            <w:pPr>
              <w:spacing w:after="0" w:line="240" w:lineRule="auto"/>
              <w:rPr>
                <w:rFonts w:ascii="Calibri" w:eastAsia="Times New Roman" w:hAnsi="Calibri" w:cs="Calibri"/>
                <w:b/>
                <w:bCs/>
                <w:color w:val="000000"/>
                <w:lang w:eastAsia="en-GB"/>
              </w:rPr>
            </w:pPr>
          </w:p>
        </w:tc>
        <w:tc>
          <w:tcPr>
            <w:tcW w:w="585" w:type="pct"/>
            <w:tcBorders>
              <w:top w:val="nil"/>
              <w:left w:val="nil"/>
              <w:bottom w:val="nil"/>
              <w:right w:val="nil"/>
            </w:tcBorders>
            <w:shd w:val="clear" w:color="auto" w:fill="auto"/>
            <w:noWrap/>
            <w:vAlign w:val="bottom"/>
            <w:hideMark/>
          </w:tcPr>
          <w:p w14:paraId="49E4FC1D"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2</w:t>
            </w:r>
          </w:p>
        </w:tc>
        <w:tc>
          <w:tcPr>
            <w:tcW w:w="587" w:type="pct"/>
            <w:tcBorders>
              <w:top w:val="nil"/>
              <w:left w:val="nil"/>
              <w:bottom w:val="nil"/>
              <w:right w:val="nil"/>
            </w:tcBorders>
            <w:shd w:val="clear" w:color="auto" w:fill="auto"/>
            <w:noWrap/>
            <w:vAlign w:val="bottom"/>
            <w:hideMark/>
          </w:tcPr>
          <w:p w14:paraId="70A8BB4D"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25.6±0.5</w:t>
            </w:r>
          </w:p>
        </w:tc>
        <w:tc>
          <w:tcPr>
            <w:tcW w:w="587" w:type="pct"/>
            <w:tcBorders>
              <w:top w:val="nil"/>
              <w:left w:val="nil"/>
              <w:bottom w:val="nil"/>
              <w:right w:val="nil"/>
            </w:tcBorders>
            <w:shd w:val="clear" w:color="auto" w:fill="auto"/>
            <w:noWrap/>
            <w:vAlign w:val="bottom"/>
            <w:hideMark/>
          </w:tcPr>
          <w:p w14:paraId="14265FDA"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13.6±0.7</w:t>
            </w:r>
          </w:p>
        </w:tc>
        <w:tc>
          <w:tcPr>
            <w:tcW w:w="587" w:type="pct"/>
            <w:tcBorders>
              <w:top w:val="nil"/>
              <w:left w:val="nil"/>
              <w:bottom w:val="nil"/>
              <w:right w:val="nil"/>
            </w:tcBorders>
            <w:shd w:val="clear" w:color="auto" w:fill="auto"/>
            <w:noWrap/>
            <w:vAlign w:val="bottom"/>
            <w:hideMark/>
          </w:tcPr>
          <w:p w14:paraId="1F37F0CF"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w:t>
            </w:r>
          </w:p>
        </w:tc>
        <w:tc>
          <w:tcPr>
            <w:tcW w:w="587" w:type="pct"/>
            <w:tcBorders>
              <w:top w:val="nil"/>
              <w:left w:val="nil"/>
              <w:bottom w:val="nil"/>
              <w:right w:val="nil"/>
            </w:tcBorders>
            <w:shd w:val="clear" w:color="auto" w:fill="auto"/>
            <w:noWrap/>
            <w:vAlign w:val="bottom"/>
            <w:hideMark/>
          </w:tcPr>
          <w:p w14:paraId="401DFB08"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w:t>
            </w:r>
          </w:p>
        </w:tc>
        <w:tc>
          <w:tcPr>
            <w:tcW w:w="157" w:type="pct"/>
            <w:tcBorders>
              <w:top w:val="nil"/>
              <w:left w:val="nil"/>
              <w:bottom w:val="nil"/>
              <w:right w:val="nil"/>
            </w:tcBorders>
            <w:shd w:val="clear" w:color="auto" w:fill="auto"/>
            <w:noWrap/>
            <w:vAlign w:val="bottom"/>
            <w:hideMark/>
          </w:tcPr>
          <w:p w14:paraId="593446D5" w14:textId="77777777" w:rsidR="00473F5C" w:rsidRPr="005C7427" w:rsidRDefault="00473F5C" w:rsidP="007069DA">
            <w:pPr>
              <w:spacing w:after="0" w:line="240" w:lineRule="auto"/>
              <w:jc w:val="center"/>
              <w:rPr>
                <w:rFonts w:ascii="Calibri" w:eastAsia="Times New Roman" w:hAnsi="Calibri" w:cs="Calibri"/>
                <w:color w:val="000000"/>
                <w:lang w:eastAsia="en-GB"/>
              </w:rPr>
            </w:pPr>
          </w:p>
        </w:tc>
        <w:tc>
          <w:tcPr>
            <w:tcW w:w="699" w:type="pct"/>
            <w:tcBorders>
              <w:top w:val="nil"/>
              <w:left w:val="nil"/>
              <w:bottom w:val="nil"/>
              <w:right w:val="nil"/>
            </w:tcBorders>
            <w:shd w:val="clear" w:color="auto" w:fill="auto"/>
            <w:noWrap/>
            <w:vAlign w:val="bottom"/>
            <w:hideMark/>
          </w:tcPr>
          <w:p w14:paraId="458E4CEB"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13.1±0.1</w:t>
            </w:r>
          </w:p>
        </w:tc>
        <w:tc>
          <w:tcPr>
            <w:tcW w:w="587" w:type="pct"/>
            <w:tcBorders>
              <w:top w:val="nil"/>
              <w:left w:val="nil"/>
              <w:bottom w:val="nil"/>
              <w:right w:val="nil"/>
            </w:tcBorders>
            <w:shd w:val="clear" w:color="auto" w:fill="auto"/>
            <w:noWrap/>
            <w:vAlign w:val="bottom"/>
            <w:hideMark/>
          </w:tcPr>
          <w:p w14:paraId="7F29B0A7"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43.7±0.5</w:t>
            </w:r>
          </w:p>
        </w:tc>
      </w:tr>
      <w:tr w:rsidR="00473F5C" w:rsidRPr="005C7427" w14:paraId="1944606C" w14:textId="77777777" w:rsidTr="00021C14">
        <w:trPr>
          <w:trHeight w:val="290"/>
        </w:trPr>
        <w:tc>
          <w:tcPr>
            <w:tcW w:w="623" w:type="pct"/>
            <w:vMerge/>
            <w:tcBorders>
              <w:top w:val="single" w:sz="4" w:space="0" w:color="auto"/>
              <w:left w:val="nil"/>
              <w:bottom w:val="single" w:sz="4" w:space="0" w:color="000000"/>
              <w:right w:val="nil"/>
            </w:tcBorders>
            <w:vAlign w:val="center"/>
            <w:hideMark/>
          </w:tcPr>
          <w:p w14:paraId="0C5F713F" w14:textId="77777777" w:rsidR="00473F5C" w:rsidRPr="005C7427" w:rsidRDefault="00473F5C" w:rsidP="007069DA">
            <w:pPr>
              <w:spacing w:after="0" w:line="240" w:lineRule="auto"/>
              <w:rPr>
                <w:rFonts w:ascii="Calibri" w:eastAsia="Times New Roman" w:hAnsi="Calibri" w:cs="Calibri"/>
                <w:b/>
                <w:bCs/>
                <w:color w:val="000000"/>
                <w:lang w:eastAsia="en-GB"/>
              </w:rPr>
            </w:pPr>
          </w:p>
        </w:tc>
        <w:tc>
          <w:tcPr>
            <w:tcW w:w="585" w:type="pct"/>
            <w:tcBorders>
              <w:top w:val="nil"/>
              <w:left w:val="nil"/>
              <w:bottom w:val="single" w:sz="4" w:space="0" w:color="auto"/>
              <w:right w:val="nil"/>
            </w:tcBorders>
            <w:shd w:val="clear" w:color="auto" w:fill="auto"/>
            <w:noWrap/>
            <w:vAlign w:val="bottom"/>
            <w:hideMark/>
          </w:tcPr>
          <w:p w14:paraId="4488370F"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0.5</w:t>
            </w:r>
          </w:p>
        </w:tc>
        <w:tc>
          <w:tcPr>
            <w:tcW w:w="587" w:type="pct"/>
            <w:tcBorders>
              <w:top w:val="nil"/>
              <w:left w:val="nil"/>
              <w:bottom w:val="single" w:sz="4" w:space="0" w:color="auto"/>
              <w:right w:val="nil"/>
            </w:tcBorders>
            <w:shd w:val="clear" w:color="auto" w:fill="auto"/>
            <w:noWrap/>
            <w:vAlign w:val="bottom"/>
            <w:hideMark/>
          </w:tcPr>
          <w:p w14:paraId="38B504A1"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27.0±0.2</w:t>
            </w:r>
          </w:p>
        </w:tc>
        <w:tc>
          <w:tcPr>
            <w:tcW w:w="587" w:type="pct"/>
            <w:tcBorders>
              <w:top w:val="nil"/>
              <w:left w:val="nil"/>
              <w:bottom w:val="single" w:sz="4" w:space="0" w:color="auto"/>
              <w:right w:val="nil"/>
            </w:tcBorders>
            <w:shd w:val="clear" w:color="auto" w:fill="auto"/>
            <w:noWrap/>
            <w:vAlign w:val="bottom"/>
            <w:hideMark/>
          </w:tcPr>
          <w:p w14:paraId="137F6796"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w:t>
            </w:r>
          </w:p>
        </w:tc>
        <w:tc>
          <w:tcPr>
            <w:tcW w:w="587" w:type="pct"/>
            <w:tcBorders>
              <w:top w:val="nil"/>
              <w:left w:val="nil"/>
              <w:bottom w:val="single" w:sz="4" w:space="0" w:color="auto"/>
              <w:right w:val="nil"/>
            </w:tcBorders>
            <w:shd w:val="clear" w:color="auto" w:fill="auto"/>
            <w:noWrap/>
            <w:vAlign w:val="bottom"/>
            <w:hideMark/>
          </w:tcPr>
          <w:p w14:paraId="19B5A9D4"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24.0±0.9</w:t>
            </w:r>
          </w:p>
        </w:tc>
        <w:tc>
          <w:tcPr>
            <w:tcW w:w="587" w:type="pct"/>
            <w:tcBorders>
              <w:top w:val="nil"/>
              <w:left w:val="nil"/>
              <w:bottom w:val="single" w:sz="4" w:space="0" w:color="auto"/>
              <w:right w:val="nil"/>
            </w:tcBorders>
            <w:shd w:val="clear" w:color="auto" w:fill="auto"/>
            <w:noWrap/>
            <w:vAlign w:val="bottom"/>
            <w:hideMark/>
          </w:tcPr>
          <w:p w14:paraId="6940F6AA"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11.8±0.4</w:t>
            </w:r>
          </w:p>
        </w:tc>
        <w:tc>
          <w:tcPr>
            <w:tcW w:w="157" w:type="pct"/>
            <w:tcBorders>
              <w:top w:val="nil"/>
              <w:left w:val="nil"/>
              <w:bottom w:val="single" w:sz="4" w:space="0" w:color="auto"/>
              <w:right w:val="nil"/>
            </w:tcBorders>
            <w:shd w:val="clear" w:color="auto" w:fill="auto"/>
            <w:noWrap/>
            <w:vAlign w:val="bottom"/>
            <w:hideMark/>
          </w:tcPr>
          <w:p w14:paraId="7C43D0FD"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 </w:t>
            </w:r>
          </w:p>
        </w:tc>
        <w:tc>
          <w:tcPr>
            <w:tcW w:w="699" w:type="pct"/>
            <w:tcBorders>
              <w:top w:val="nil"/>
              <w:left w:val="nil"/>
              <w:bottom w:val="single" w:sz="4" w:space="0" w:color="auto"/>
              <w:right w:val="nil"/>
            </w:tcBorders>
            <w:shd w:val="clear" w:color="auto" w:fill="auto"/>
            <w:noWrap/>
            <w:vAlign w:val="bottom"/>
            <w:hideMark/>
          </w:tcPr>
          <w:p w14:paraId="50B57611"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21.0±0.3*</w:t>
            </w:r>
          </w:p>
        </w:tc>
        <w:tc>
          <w:tcPr>
            <w:tcW w:w="587" w:type="pct"/>
            <w:tcBorders>
              <w:top w:val="nil"/>
              <w:left w:val="nil"/>
              <w:bottom w:val="single" w:sz="4" w:space="0" w:color="auto"/>
              <w:right w:val="nil"/>
            </w:tcBorders>
            <w:shd w:val="clear" w:color="auto" w:fill="auto"/>
            <w:noWrap/>
            <w:vAlign w:val="bottom"/>
            <w:hideMark/>
          </w:tcPr>
          <w:p w14:paraId="5C7F4344"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44.3±0.1</w:t>
            </w:r>
          </w:p>
        </w:tc>
      </w:tr>
      <w:tr w:rsidR="00473F5C" w:rsidRPr="005C7427" w14:paraId="32FE504F" w14:textId="77777777" w:rsidTr="00021C14">
        <w:trPr>
          <w:trHeight w:val="290"/>
        </w:trPr>
        <w:tc>
          <w:tcPr>
            <w:tcW w:w="623" w:type="pct"/>
            <w:vMerge w:val="restart"/>
            <w:tcBorders>
              <w:top w:val="single" w:sz="4" w:space="0" w:color="auto"/>
              <w:left w:val="nil"/>
              <w:bottom w:val="nil"/>
              <w:right w:val="nil"/>
            </w:tcBorders>
            <w:shd w:val="clear" w:color="auto" w:fill="auto"/>
            <w:vAlign w:val="center"/>
            <w:hideMark/>
          </w:tcPr>
          <w:p w14:paraId="6F33C51B" w14:textId="77777777" w:rsidR="00473F5C" w:rsidRPr="005C7427" w:rsidRDefault="00473F5C" w:rsidP="007069DA">
            <w:pPr>
              <w:spacing w:after="0" w:line="240" w:lineRule="auto"/>
              <w:jc w:val="center"/>
              <w:rPr>
                <w:rFonts w:ascii="Calibri" w:eastAsia="Times New Roman" w:hAnsi="Calibri" w:cs="Calibri"/>
                <w:b/>
                <w:bCs/>
                <w:color w:val="000000"/>
                <w:lang w:eastAsia="en-GB"/>
              </w:rPr>
            </w:pPr>
            <w:r w:rsidRPr="005C7427">
              <w:rPr>
                <w:rFonts w:ascii="Calibri" w:eastAsia="Times New Roman" w:hAnsi="Calibri" w:cs="Calibri"/>
                <w:b/>
                <w:bCs/>
                <w:color w:val="000000"/>
                <w:lang w:eastAsia="en-GB"/>
              </w:rPr>
              <w:t>Mid</w:t>
            </w:r>
          </w:p>
        </w:tc>
        <w:tc>
          <w:tcPr>
            <w:tcW w:w="585" w:type="pct"/>
            <w:tcBorders>
              <w:top w:val="single" w:sz="4" w:space="0" w:color="auto"/>
              <w:left w:val="nil"/>
              <w:bottom w:val="nil"/>
              <w:right w:val="nil"/>
            </w:tcBorders>
            <w:shd w:val="clear" w:color="auto" w:fill="auto"/>
            <w:noWrap/>
            <w:vAlign w:val="bottom"/>
            <w:hideMark/>
          </w:tcPr>
          <w:p w14:paraId="301D8DA7"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5</w:t>
            </w:r>
          </w:p>
        </w:tc>
        <w:tc>
          <w:tcPr>
            <w:tcW w:w="587" w:type="pct"/>
            <w:tcBorders>
              <w:top w:val="single" w:sz="4" w:space="0" w:color="auto"/>
              <w:left w:val="nil"/>
              <w:bottom w:val="nil"/>
              <w:right w:val="nil"/>
            </w:tcBorders>
            <w:shd w:val="clear" w:color="auto" w:fill="auto"/>
            <w:noWrap/>
            <w:vAlign w:val="bottom"/>
            <w:hideMark/>
          </w:tcPr>
          <w:p w14:paraId="78D0086C"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18.4±1.0</w:t>
            </w:r>
          </w:p>
        </w:tc>
        <w:tc>
          <w:tcPr>
            <w:tcW w:w="587" w:type="pct"/>
            <w:tcBorders>
              <w:top w:val="single" w:sz="4" w:space="0" w:color="auto"/>
              <w:left w:val="nil"/>
              <w:bottom w:val="nil"/>
              <w:right w:val="nil"/>
            </w:tcBorders>
            <w:shd w:val="clear" w:color="auto" w:fill="auto"/>
            <w:noWrap/>
            <w:vAlign w:val="bottom"/>
            <w:hideMark/>
          </w:tcPr>
          <w:p w14:paraId="5FDFFF62"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13.3±1.2</w:t>
            </w:r>
          </w:p>
        </w:tc>
        <w:tc>
          <w:tcPr>
            <w:tcW w:w="587" w:type="pct"/>
            <w:tcBorders>
              <w:top w:val="single" w:sz="4" w:space="0" w:color="auto"/>
              <w:left w:val="nil"/>
              <w:bottom w:val="nil"/>
              <w:right w:val="nil"/>
            </w:tcBorders>
            <w:shd w:val="clear" w:color="auto" w:fill="auto"/>
            <w:noWrap/>
            <w:vAlign w:val="bottom"/>
            <w:hideMark/>
          </w:tcPr>
          <w:p w14:paraId="2F553F06"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w:t>
            </w:r>
          </w:p>
        </w:tc>
        <w:tc>
          <w:tcPr>
            <w:tcW w:w="587" w:type="pct"/>
            <w:tcBorders>
              <w:top w:val="single" w:sz="4" w:space="0" w:color="auto"/>
              <w:left w:val="nil"/>
              <w:bottom w:val="nil"/>
              <w:right w:val="nil"/>
            </w:tcBorders>
            <w:shd w:val="clear" w:color="auto" w:fill="auto"/>
            <w:noWrap/>
            <w:vAlign w:val="bottom"/>
            <w:hideMark/>
          </w:tcPr>
          <w:p w14:paraId="745F9CA6"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w:t>
            </w:r>
          </w:p>
        </w:tc>
        <w:tc>
          <w:tcPr>
            <w:tcW w:w="157" w:type="pct"/>
            <w:tcBorders>
              <w:top w:val="single" w:sz="4" w:space="0" w:color="auto"/>
              <w:left w:val="nil"/>
              <w:bottom w:val="nil"/>
              <w:right w:val="nil"/>
            </w:tcBorders>
            <w:shd w:val="clear" w:color="auto" w:fill="auto"/>
            <w:noWrap/>
            <w:vAlign w:val="bottom"/>
            <w:hideMark/>
          </w:tcPr>
          <w:p w14:paraId="1309737C"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 </w:t>
            </w:r>
          </w:p>
        </w:tc>
        <w:tc>
          <w:tcPr>
            <w:tcW w:w="699" w:type="pct"/>
            <w:tcBorders>
              <w:top w:val="single" w:sz="4" w:space="0" w:color="auto"/>
              <w:left w:val="nil"/>
              <w:bottom w:val="nil"/>
              <w:right w:val="nil"/>
            </w:tcBorders>
            <w:shd w:val="clear" w:color="auto" w:fill="auto"/>
            <w:noWrap/>
            <w:vAlign w:val="bottom"/>
            <w:hideMark/>
          </w:tcPr>
          <w:p w14:paraId="6CA0142A"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12.1±0.6</w:t>
            </w:r>
          </w:p>
        </w:tc>
        <w:tc>
          <w:tcPr>
            <w:tcW w:w="587" w:type="pct"/>
            <w:tcBorders>
              <w:top w:val="single" w:sz="4" w:space="0" w:color="auto"/>
              <w:left w:val="nil"/>
              <w:bottom w:val="nil"/>
              <w:right w:val="nil"/>
            </w:tcBorders>
            <w:shd w:val="clear" w:color="auto" w:fill="auto"/>
            <w:noWrap/>
            <w:vAlign w:val="bottom"/>
            <w:hideMark/>
          </w:tcPr>
          <w:p w14:paraId="54329155"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37.8±0.5</w:t>
            </w:r>
          </w:p>
        </w:tc>
      </w:tr>
      <w:tr w:rsidR="00473F5C" w:rsidRPr="005C7427" w14:paraId="2568D114" w14:textId="77777777" w:rsidTr="00021C14">
        <w:trPr>
          <w:trHeight w:val="290"/>
        </w:trPr>
        <w:tc>
          <w:tcPr>
            <w:tcW w:w="623" w:type="pct"/>
            <w:vMerge/>
            <w:tcBorders>
              <w:top w:val="single" w:sz="4" w:space="0" w:color="auto"/>
              <w:left w:val="nil"/>
              <w:bottom w:val="nil"/>
              <w:right w:val="nil"/>
            </w:tcBorders>
            <w:vAlign w:val="center"/>
            <w:hideMark/>
          </w:tcPr>
          <w:p w14:paraId="615BA5CA" w14:textId="77777777" w:rsidR="00473F5C" w:rsidRPr="005C7427" w:rsidRDefault="00473F5C" w:rsidP="007069DA">
            <w:pPr>
              <w:spacing w:after="0" w:line="240" w:lineRule="auto"/>
              <w:rPr>
                <w:rFonts w:ascii="Calibri" w:eastAsia="Times New Roman" w:hAnsi="Calibri" w:cs="Calibri"/>
                <w:b/>
                <w:bCs/>
                <w:color w:val="000000"/>
                <w:lang w:eastAsia="en-GB"/>
              </w:rPr>
            </w:pPr>
          </w:p>
        </w:tc>
        <w:tc>
          <w:tcPr>
            <w:tcW w:w="585" w:type="pct"/>
            <w:tcBorders>
              <w:top w:val="nil"/>
              <w:left w:val="nil"/>
              <w:bottom w:val="nil"/>
              <w:right w:val="nil"/>
            </w:tcBorders>
            <w:shd w:val="clear" w:color="auto" w:fill="auto"/>
            <w:noWrap/>
            <w:vAlign w:val="bottom"/>
            <w:hideMark/>
          </w:tcPr>
          <w:p w14:paraId="13F40DFA"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2</w:t>
            </w:r>
          </w:p>
        </w:tc>
        <w:tc>
          <w:tcPr>
            <w:tcW w:w="587" w:type="pct"/>
            <w:tcBorders>
              <w:top w:val="nil"/>
              <w:left w:val="nil"/>
              <w:bottom w:val="nil"/>
              <w:right w:val="nil"/>
            </w:tcBorders>
            <w:shd w:val="clear" w:color="auto" w:fill="auto"/>
            <w:noWrap/>
            <w:vAlign w:val="bottom"/>
            <w:hideMark/>
          </w:tcPr>
          <w:p w14:paraId="14C8F043"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19.1±0.4</w:t>
            </w:r>
          </w:p>
        </w:tc>
        <w:tc>
          <w:tcPr>
            <w:tcW w:w="587" w:type="pct"/>
            <w:tcBorders>
              <w:top w:val="nil"/>
              <w:left w:val="nil"/>
              <w:bottom w:val="nil"/>
              <w:right w:val="nil"/>
            </w:tcBorders>
            <w:shd w:val="clear" w:color="auto" w:fill="auto"/>
            <w:noWrap/>
            <w:vAlign w:val="bottom"/>
            <w:hideMark/>
          </w:tcPr>
          <w:p w14:paraId="7BB5F5E8"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14.0±0.6</w:t>
            </w:r>
          </w:p>
        </w:tc>
        <w:tc>
          <w:tcPr>
            <w:tcW w:w="587" w:type="pct"/>
            <w:tcBorders>
              <w:top w:val="nil"/>
              <w:left w:val="nil"/>
              <w:bottom w:val="nil"/>
              <w:right w:val="nil"/>
            </w:tcBorders>
            <w:shd w:val="clear" w:color="auto" w:fill="auto"/>
            <w:noWrap/>
            <w:vAlign w:val="bottom"/>
            <w:hideMark/>
          </w:tcPr>
          <w:p w14:paraId="0EA7AEA2"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w:t>
            </w:r>
          </w:p>
        </w:tc>
        <w:tc>
          <w:tcPr>
            <w:tcW w:w="587" w:type="pct"/>
            <w:tcBorders>
              <w:top w:val="nil"/>
              <w:left w:val="nil"/>
              <w:bottom w:val="nil"/>
              <w:right w:val="nil"/>
            </w:tcBorders>
            <w:shd w:val="clear" w:color="auto" w:fill="auto"/>
            <w:noWrap/>
            <w:vAlign w:val="bottom"/>
            <w:hideMark/>
          </w:tcPr>
          <w:p w14:paraId="51E33F50"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w:t>
            </w:r>
          </w:p>
        </w:tc>
        <w:tc>
          <w:tcPr>
            <w:tcW w:w="157" w:type="pct"/>
            <w:tcBorders>
              <w:top w:val="nil"/>
              <w:left w:val="nil"/>
              <w:bottom w:val="nil"/>
              <w:right w:val="nil"/>
            </w:tcBorders>
            <w:shd w:val="clear" w:color="auto" w:fill="auto"/>
            <w:noWrap/>
            <w:vAlign w:val="bottom"/>
            <w:hideMark/>
          </w:tcPr>
          <w:p w14:paraId="1600BE53" w14:textId="77777777" w:rsidR="00473F5C" w:rsidRPr="005C7427" w:rsidRDefault="00473F5C" w:rsidP="007069DA">
            <w:pPr>
              <w:spacing w:after="0" w:line="240" w:lineRule="auto"/>
              <w:jc w:val="center"/>
              <w:rPr>
                <w:rFonts w:ascii="Calibri" w:eastAsia="Times New Roman" w:hAnsi="Calibri" w:cs="Calibri"/>
                <w:color w:val="000000"/>
                <w:lang w:eastAsia="en-GB"/>
              </w:rPr>
            </w:pPr>
          </w:p>
        </w:tc>
        <w:tc>
          <w:tcPr>
            <w:tcW w:w="699" w:type="pct"/>
            <w:tcBorders>
              <w:top w:val="nil"/>
              <w:left w:val="nil"/>
              <w:bottom w:val="nil"/>
              <w:right w:val="nil"/>
            </w:tcBorders>
            <w:shd w:val="clear" w:color="auto" w:fill="auto"/>
            <w:noWrap/>
            <w:vAlign w:val="bottom"/>
            <w:hideMark/>
          </w:tcPr>
          <w:p w14:paraId="35923CF6"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12.8±0.2</w:t>
            </w:r>
          </w:p>
        </w:tc>
        <w:tc>
          <w:tcPr>
            <w:tcW w:w="587" w:type="pct"/>
            <w:tcBorders>
              <w:top w:val="nil"/>
              <w:left w:val="nil"/>
              <w:bottom w:val="nil"/>
              <w:right w:val="nil"/>
            </w:tcBorders>
            <w:shd w:val="clear" w:color="auto" w:fill="auto"/>
            <w:noWrap/>
            <w:vAlign w:val="bottom"/>
            <w:hideMark/>
          </w:tcPr>
          <w:p w14:paraId="463975CB"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37.8±0.5</w:t>
            </w:r>
          </w:p>
        </w:tc>
      </w:tr>
      <w:tr w:rsidR="00473F5C" w:rsidRPr="005C7427" w14:paraId="72EE7A04" w14:textId="77777777" w:rsidTr="00021C14">
        <w:trPr>
          <w:trHeight w:val="290"/>
        </w:trPr>
        <w:tc>
          <w:tcPr>
            <w:tcW w:w="623" w:type="pct"/>
            <w:vMerge/>
            <w:tcBorders>
              <w:top w:val="single" w:sz="4" w:space="0" w:color="auto"/>
              <w:left w:val="nil"/>
              <w:bottom w:val="nil"/>
              <w:right w:val="nil"/>
            </w:tcBorders>
            <w:vAlign w:val="center"/>
            <w:hideMark/>
          </w:tcPr>
          <w:p w14:paraId="4129A80F" w14:textId="77777777" w:rsidR="00473F5C" w:rsidRPr="005C7427" w:rsidRDefault="00473F5C" w:rsidP="007069DA">
            <w:pPr>
              <w:spacing w:after="0" w:line="240" w:lineRule="auto"/>
              <w:rPr>
                <w:rFonts w:ascii="Calibri" w:eastAsia="Times New Roman" w:hAnsi="Calibri" w:cs="Calibri"/>
                <w:b/>
                <w:bCs/>
                <w:color w:val="000000"/>
                <w:lang w:eastAsia="en-GB"/>
              </w:rPr>
            </w:pPr>
          </w:p>
        </w:tc>
        <w:tc>
          <w:tcPr>
            <w:tcW w:w="585" w:type="pct"/>
            <w:tcBorders>
              <w:top w:val="nil"/>
              <w:left w:val="nil"/>
              <w:bottom w:val="nil"/>
              <w:right w:val="nil"/>
            </w:tcBorders>
            <w:shd w:val="clear" w:color="auto" w:fill="auto"/>
            <w:noWrap/>
            <w:vAlign w:val="bottom"/>
            <w:hideMark/>
          </w:tcPr>
          <w:p w14:paraId="76211F56"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0.5</w:t>
            </w:r>
          </w:p>
        </w:tc>
        <w:tc>
          <w:tcPr>
            <w:tcW w:w="587" w:type="pct"/>
            <w:tcBorders>
              <w:top w:val="nil"/>
              <w:left w:val="nil"/>
              <w:bottom w:val="nil"/>
              <w:right w:val="nil"/>
            </w:tcBorders>
            <w:shd w:val="clear" w:color="auto" w:fill="auto"/>
            <w:noWrap/>
            <w:vAlign w:val="bottom"/>
            <w:hideMark/>
          </w:tcPr>
          <w:p w14:paraId="6FBC28EA"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21.2±0.7</w:t>
            </w:r>
          </w:p>
        </w:tc>
        <w:tc>
          <w:tcPr>
            <w:tcW w:w="587" w:type="pct"/>
            <w:tcBorders>
              <w:top w:val="nil"/>
              <w:left w:val="nil"/>
              <w:bottom w:val="nil"/>
              <w:right w:val="nil"/>
            </w:tcBorders>
            <w:shd w:val="clear" w:color="auto" w:fill="auto"/>
            <w:noWrap/>
            <w:vAlign w:val="bottom"/>
            <w:hideMark/>
          </w:tcPr>
          <w:p w14:paraId="207A90D2"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14.5±0.6</w:t>
            </w:r>
          </w:p>
        </w:tc>
        <w:tc>
          <w:tcPr>
            <w:tcW w:w="587" w:type="pct"/>
            <w:tcBorders>
              <w:top w:val="nil"/>
              <w:left w:val="nil"/>
              <w:bottom w:val="nil"/>
              <w:right w:val="nil"/>
            </w:tcBorders>
            <w:shd w:val="clear" w:color="auto" w:fill="auto"/>
            <w:noWrap/>
            <w:vAlign w:val="bottom"/>
            <w:hideMark/>
          </w:tcPr>
          <w:p w14:paraId="19128CDA"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w:t>
            </w:r>
          </w:p>
        </w:tc>
        <w:tc>
          <w:tcPr>
            <w:tcW w:w="587" w:type="pct"/>
            <w:tcBorders>
              <w:top w:val="nil"/>
              <w:left w:val="nil"/>
              <w:bottom w:val="nil"/>
              <w:right w:val="nil"/>
            </w:tcBorders>
            <w:shd w:val="clear" w:color="auto" w:fill="auto"/>
            <w:noWrap/>
            <w:vAlign w:val="bottom"/>
            <w:hideMark/>
          </w:tcPr>
          <w:p w14:paraId="77B24263"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w:t>
            </w:r>
          </w:p>
        </w:tc>
        <w:tc>
          <w:tcPr>
            <w:tcW w:w="157" w:type="pct"/>
            <w:tcBorders>
              <w:top w:val="nil"/>
              <w:left w:val="nil"/>
              <w:bottom w:val="nil"/>
              <w:right w:val="nil"/>
            </w:tcBorders>
            <w:shd w:val="clear" w:color="auto" w:fill="auto"/>
            <w:noWrap/>
            <w:vAlign w:val="bottom"/>
            <w:hideMark/>
          </w:tcPr>
          <w:p w14:paraId="0CA9BCD7" w14:textId="77777777" w:rsidR="00473F5C" w:rsidRPr="005C7427" w:rsidRDefault="00473F5C" w:rsidP="007069DA">
            <w:pPr>
              <w:spacing w:after="0" w:line="240" w:lineRule="auto"/>
              <w:jc w:val="center"/>
              <w:rPr>
                <w:rFonts w:ascii="Calibri" w:eastAsia="Times New Roman" w:hAnsi="Calibri" w:cs="Calibri"/>
                <w:color w:val="000000"/>
                <w:lang w:eastAsia="en-GB"/>
              </w:rPr>
            </w:pPr>
          </w:p>
        </w:tc>
        <w:tc>
          <w:tcPr>
            <w:tcW w:w="699" w:type="pct"/>
            <w:tcBorders>
              <w:top w:val="nil"/>
              <w:left w:val="nil"/>
              <w:bottom w:val="nil"/>
              <w:right w:val="nil"/>
            </w:tcBorders>
            <w:shd w:val="clear" w:color="auto" w:fill="auto"/>
            <w:noWrap/>
            <w:vAlign w:val="bottom"/>
            <w:hideMark/>
          </w:tcPr>
          <w:p w14:paraId="66BE34BB"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12.7±0.3</w:t>
            </w:r>
          </w:p>
        </w:tc>
        <w:tc>
          <w:tcPr>
            <w:tcW w:w="587" w:type="pct"/>
            <w:tcBorders>
              <w:top w:val="nil"/>
              <w:left w:val="nil"/>
              <w:bottom w:val="nil"/>
              <w:right w:val="nil"/>
            </w:tcBorders>
            <w:shd w:val="clear" w:color="auto" w:fill="auto"/>
            <w:noWrap/>
            <w:vAlign w:val="bottom"/>
            <w:hideMark/>
          </w:tcPr>
          <w:p w14:paraId="29F9E5B8"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38.9±0.5</w:t>
            </w:r>
          </w:p>
        </w:tc>
      </w:tr>
      <w:tr w:rsidR="00473F5C" w:rsidRPr="005C7427" w14:paraId="0657614A" w14:textId="77777777" w:rsidTr="00021C14">
        <w:trPr>
          <w:trHeight w:val="290"/>
        </w:trPr>
        <w:tc>
          <w:tcPr>
            <w:tcW w:w="623" w:type="pct"/>
            <w:vMerge w:val="restart"/>
            <w:tcBorders>
              <w:top w:val="single" w:sz="4" w:space="0" w:color="auto"/>
              <w:left w:val="nil"/>
              <w:bottom w:val="single" w:sz="4" w:space="0" w:color="000000"/>
              <w:right w:val="nil"/>
            </w:tcBorders>
            <w:shd w:val="clear" w:color="auto" w:fill="auto"/>
            <w:vAlign w:val="center"/>
            <w:hideMark/>
          </w:tcPr>
          <w:p w14:paraId="41CBD1CE" w14:textId="77777777" w:rsidR="00473F5C" w:rsidRPr="005C7427" w:rsidRDefault="00473F5C" w:rsidP="007069DA">
            <w:pPr>
              <w:spacing w:after="0" w:line="240" w:lineRule="auto"/>
              <w:jc w:val="center"/>
              <w:rPr>
                <w:rFonts w:ascii="Calibri" w:eastAsia="Times New Roman" w:hAnsi="Calibri" w:cs="Calibri"/>
                <w:b/>
                <w:bCs/>
                <w:color w:val="000000"/>
                <w:lang w:eastAsia="en-GB"/>
              </w:rPr>
            </w:pPr>
            <w:r w:rsidRPr="005C7427">
              <w:rPr>
                <w:rFonts w:ascii="Calibri" w:eastAsia="Times New Roman" w:hAnsi="Calibri" w:cs="Calibri"/>
                <w:b/>
                <w:bCs/>
                <w:color w:val="000000"/>
                <w:lang w:eastAsia="en-GB"/>
              </w:rPr>
              <w:t>Olein</w:t>
            </w:r>
          </w:p>
        </w:tc>
        <w:tc>
          <w:tcPr>
            <w:tcW w:w="585" w:type="pct"/>
            <w:tcBorders>
              <w:top w:val="single" w:sz="4" w:space="0" w:color="auto"/>
              <w:left w:val="nil"/>
              <w:bottom w:val="nil"/>
              <w:right w:val="nil"/>
            </w:tcBorders>
            <w:shd w:val="clear" w:color="auto" w:fill="auto"/>
            <w:noWrap/>
            <w:vAlign w:val="bottom"/>
            <w:hideMark/>
          </w:tcPr>
          <w:p w14:paraId="433CAA78"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5</w:t>
            </w:r>
          </w:p>
        </w:tc>
        <w:tc>
          <w:tcPr>
            <w:tcW w:w="587" w:type="pct"/>
            <w:tcBorders>
              <w:top w:val="single" w:sz="4" w:space="0" w:color="auto"/>
              <w:left w:val="nil"/>
              <w:bottom w:val="nil"/>
              <w:right w:val="nil"/>
            </w:tcBorders>
            <w:shd w:val="clear" w:color="auto" w:fill="auto"/>
            <w:noWrap/>
            <w:vAlign w:val="bottom"/>
            <w:hideMark/>
          </w:tcPr>
          <w:p w14:paraId="0964A73F"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w:t>
            </w:r>
          </w:p>
        </w:tc>
        <w:tc>
          <w:tcPr>
            <w:tcW w:w="587" w:type="pct"/>
            <w:tcBorders>
              <w:top w:val="single" w:sz="4" w:space="0" w:color="auto"/>
              <w:left w:val="nil"/>
              <w:bottom w:val="nil"/>
              <w:right w:val="nil"/>
            </w:tcBorders>
            <w:shd w:val="clear" w:color="auto" w:fill="auto"/>
            <w:noWrap/>
            <w:vAlign w:val="bottom"/>
            <w:hideMark/>
          </w:tcPr>
          <w:p w14:paraId="7570D3B5"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11.3±0.5</w:t>
            </w:r>
          </w:p>
        </w:tc>
        <w:tc>
          <w:tcPr>
            <w:tcW w:w="587" w:type="pct"/>
            <w:tcBorders>
              <w:top w:val="single" w:sz="4" w:space="0" w:color="auto"/>
              <w:left w:val="nil"/>
              <w:bottom w:val="nil"/>
              <w:right w:val="nil"/>
            </w:tcBorders>
            <w:shd w:val="clear" w:color="auto" w:fill="auto"/>
            <w:noWrap/>
            <w:vAlign w:val="bottom"/>
            <w:hideMark/>
          </w:tcPr>
          <w:p w14:paraId="0476ACF6"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w:t>
            </w:r>
          </w:p>
        </w:tc>
        <w:tc>
          <w:tcPr>
            <w:tcW w:w="587" w:type="pct"/>
            <w:tcBorders>
              <w:top w:val="single" w:sz="4" w:space="0" w:color="auto"/>
              <w:left w:val="nil"/>
              <w:bottom w:val="nil"/>
              <w:right w:val="nil"/>
            </w:tcBorders>
            <w:shd w:val="clear" w:color="auto" w:fill="auto"/>
            <w:noWrap/>
            <w:vAlign w:val="bottom"/>
            <w:hideMark/>
          </w:tcPr>
          <w:p w14:paraId="57D6038D"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w:t>
            </w:r>
          </w:p>
        </w:tc>
        <w:tc>
          <w:tcPr>
            <w:tcW w:w="157" w:type="pct"/>
            <w:tcBorders>
              <w:top w:val="single" w:sz="4" w:space="0" w:color="auto"/>
              <w:left w:val="nil"/>
              <w:bottom w:val="nil"/>
              <w:right w:val="nil"/>
            </w:tcBorders>
            <w:shd w:val="clear" w:color="auto" w:fill="auto"/>
            <w:noWrap/>
            <w:vAlign w:val="bottom"/>
            <w:hideMark/>
          </w:tcPr>
          <w:p w14:paraId="48531C2D"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 </w:t>
            </w:r>
          </w:p>
        </w:tc>
        <w:tc>
          <w:tcPr>
            <w:tcW w:w="699" w:type="pct"/>
            <w:tcBorders>
              <w:top w:val="single" w:sz="4" w:space="0" w:color="auto"/>
              <w:left w:val="nil"/>
              <w:bottom w:val="nil"/>
              <w:right w:val="nil"/>
            </w:tcBorders>
            <w:shd w:val="clear" w:color="auto" w:fill="auto"/>
            <w:noWrap/>
            <w:vAlign w:val="bottom"/>
            <w:hideMark/>
          </w:tcPr>
          <w:p w14:paraId="376CD007"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w:t>
            </w:r>
          </w:p>
        </w:tc>
        <w:tc>
          <w:tcPr>
            <w:tcW w:w="587" w:type="pct"/>
            <w:tcBorders>
              <w:top w:val="single" w:sz="4" w:space="0" w:color="auto"/>
              <w:left w:val="nil"/>
              <w:bottom w:val="nil"/>
              <w:right w:val="nil"/>
            </w:tcBorders>
            <w:shd w:val="clear" w:color="auto" w:fill="auto"/>
            <w:noWrap/>
            <w:vAlign w:val="bottom"/>
            <w:hideMark/>
          </w:tcPr>
          <w:p w14:paraId="647562AD"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17.1±0.3</w:t>
            </w:r>
          </w:p>
        </w:tc>
      </w:tr>
      <w:tr w:rsidR="00473F5C" w:rsidRPr="005C7427" w14:paraId="595BCB12" w14:textId="77777777" w:rsidTr="00021C14">
        <w:trPr>
          <w:trHeight w:val="290"/>
        </w:trPr>
        <w:tc>
          <w:tcPr>
            <w:tcW w:w="623" w:type="pct"/>
            <w:vMerge/>
            <w:tcBorders>
              <w:top w:val="single" w:sz="4" w:space="0" w:color="auto"/>
              <w:left w:val="nil"/>
              <w:bottom w:val="single" w:sz="4" w:space="0" w:color="000000"/>
              <w:right w:val="nil"/>
            </w:tcBorders>
            <w:vAlign w:val="center"/>
            <w:hideMark/>
          </w:tcPr>
          <w:p w14:paraId="613C1093" w14:textId="77777777" w:rsidR="00473F5C" w:rsidRPr="005C7427" w:rsidRDefault="00473F5C" w:rsidP="007069DA">
            <w:pPr>
              <w:spacing w:after="0" w:line="240" w:lineRule="auto"/>
              <w:rPr>
                <w:rFonts w:ascii="Calibri" w:eastAsia="Times New Roman" w:hAnsi="Calibri" w:cs="Calibri"/>
                <w:color w:val="000000"/>
                <w:lang w:eastAsia="en-GB"/>
              </w:rPr>
            </w:pPr>
          </w:p>
        </w:tc>
        <w:tc>
          <w:tcPr>
            <w:tcW w:w="585" w:type="pct"/>
            <w:tcBorders>
              <w:top w:val="nil"/>
              <w:left w:val="nil"/>
              <w:bottom w:val="nil"/>
              <w:right w:val="nil"/>
            </w:tcBorders>
            <w:shd w:val="clear" w:color="auto" w:fill="auto"/>
            <w:noWrap/>
            <w:vAlign w:val="bottom"/>
            <w:hideMark/>
          </w:tcPr>
          <w:p w14:paraId="5854B62F"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2</w:t>
            </w:r>
          </w:p>
        </w:tc>
        <w:tc>
          <w:tcPr>
            <w:tcW w:w="587" w:type="pct"/>
            <w:tcBorders>
              <w:top w:val="nil"/>
              <w:left w:val="nil"/>
              <w:bottom w:val="nil"/>
              <w:right w:val="nil"/>
            </w:tcBorders>
            <w:shd w:val="clear" w:color="auto" w:fill="auto"/>
            <w:noWrap/>
            <w:vAlign w:val="bottom"/>
            <w:hideMark/>
          </w:tcPr>
          <w:p w14:paraId="44DE20A9"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w:t>
            </w:r>
          </w:p>
        </w:tc>
        <w:tc>
          <w:tcPr>
            <w:tcW w:w="587" w:type="pct"/>
            <w:tcBorders>
              <w:top w:val="nil"/>
              <w:left w:val="nil"/>
              <w:bottom w:val="nil"/>
              <w:right w:val="nil"/>
            </w:tcBorders>
            <w:shd w:val="clear" w:color="auto" w:fill="auto"/>
            <w:noWrap/>
            <w:vAlign w:val="bottom"/>
            <w:hideMark/>
          </w:tcPr>
          <w:p w14:paraId="1897C957"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11.5±0.6</w:t>
            </w:r>
          </w:p>
        </w:tc>
        <w:tc>
          <w:tcPr>
            <w:tcW w:w="587" w:type="pct"/>
            <w:tcBorders>
              <w:top w:val="nil"/>
              <w:left w:val="nil"/>
              <w:bottom w:val="nil"/>
              <w:right w:val="nil"/>
            </w:tcBorders>
            <w:shd w:val="clear" w:color="auto" w:fill="auto"/>
            <w:noWrap/>
            <w:vAlign w:val="bottom"/>
            <w:hideMark/>
          </w:tcPr>
          <w:p w14:paraId="1213CF32"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w:t>
            </w:r>
          </w:p>
        </w:tc>
        <w:tc>
          <w:tcPr>
            <w:tcW w:w="587" w:type="pct"/>
            <w:tcBorders>
              <w:top w:val="nil"/>
              <w:left w:val="nil"/>
              <w:bottom w:val="nil"/>
              <w:right w:val="nil"/>
            </w:tcBorders>
            <w:shd w:val="clear" w:color="auto" w:fill="auto"/>
            <w:noWrap/>
            <w:vAlign w:val="bottom"/>
            <w:hideMark/>
          </w:tcPr>
          <w:p w14:paraId="1D007AAC"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w:t>
            </w:r>
          </w:p>
        </w:tc>
        <w:tc>
          <w:tcPr>
            <w:tcW w:w="157" w:type="pct"/>
            <w:tcBorders>
              <w:top w:val="nil"/>
              <w:left w:val="nil"/>
              <w:bottom w:val="nil"/>
              <w:right w:val="nil"/>
            </w:tcBorders>
            <w:shd w:val="clear" w:color="auto" w:fill="auto"/>
            <w:noWrap/>
            <w:vAlign w:val="bottom"/>
            <w:hideMark/>
          </w:tcPr>
          <w:p w14:paraId="366ED33B" w14:textId="77777777" w:rsidR="00473F5C" w:rsidRPr="005C7427" w:rsidRDefault="00473F5C" w:rsidP="007069DA">
            <w:pPr>
              <w:spacing w:after="0" w:line="240" w:lineRule="auto"/>
              <w:jc w:val="center"/>
              <w:rPr>
                <w:rFonts w:ascii="Calibri" w:eastAsia="Times New Roman" w:hAnsi="Calibri" w:cs="Calibri"/>
                <w:color w:val="000000"/>
                <w:lang w:eastAsia="en-GB"/>
              </w:rPr>
            </w:pPr>
          </w:p>
        </w:tc>
        <w:tc>
          <w:tcPr>
            <w:tcW w:w="699" w:type="pct"/>
            <w:tcBorders>
              <w:top w:val="nil"/>
              <w:left w:val="nil"/>
              <w:bottom w:val="nil"/>
              <w:right w:val="nil"/>
            </w:tcBorders>
            <w:shd w:val="clear" w:color="auto" w:fill="auto"/>
            <w:noWrap/>
            <w:vAlign w:val="bottom"/>
            <w:hideMark/>
          </w:tcPr>
          <w:p w14:paraId="54AA417E"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w:t>
            </w:r>
          </w:p>
        </w:tc>
        <w:tc>
          <w:tcPr>
            <w:tcW w:w="587" w:type="pct"/>
            <w:tcBorders>
              <w:top w:val="nil"/>
              <w:left w:val="nil"/>
              <w:bottom w:val="nil"/>
              <w:right w:val="nil"/>
            </w:tcBorders>
            <w:shd w:val="clear" w:color="auto" w:fill="auto"/>
            <w:noWrap/>
            <w:vAlign w:val="bottom"/>
            <w:hideMark/>
          </w:tcPr>
          <w:p w14:paraId="229F6E6B"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17.4±0.7</w:t>
            </w:r>
          </w:p>
        </w:tc>
      </w:tr>
      <w:tr w:rsidR="00473F5C" w:rsidRPr="005C7427" w14:paraId="1992A85F" w14:textId="77777777" w:rsidTr="00021C14">
        <w:trPr>
          <w:trHeight w:val="290"/>
        </w:trPr>
        <w:tc>
          <w:tcPr>
            <w:tcW w:w="623" w:type="pct"/>
            <w:vMerge/>
            <w:tcBorders>
              <w:top w:val="single" w:sz="4" w:space="0" w:color="auto"/>
              <w:left w:val="nil"/>
              <w:bottom w:val="single" w:sz="4" w:space="0" w:color="000000"/>
              <w:right w:val="nil"/>
            </w:tcBorders>
            <w:vAlign w:val="center"/>
            <w:hideMark/>
          </w:tcPr>
          <w:p w14:paraId="318A6754" w14:textId="77777777" w:rsidR="00473F5C" w:rsidRPr="005C7427" w:rsidRDefault="00473F5C" w:rsidP="007069DA">
            <w:pPr>
              <w:spacing w:after="0" w:line="240" w:lineRule="auto"/>
              <w:rPr>
                <w:rFonts w:ascii="Calibri" w:eastAsia="Times New Roman" w:hAnsi="Calibri" w:cs="Calibri"/>
                <w:color w:val="000000"/>
                <w:lang w:eastAsia="en-GB"/>
              </w:rPr>
            </w:pPr>
          </w:p>
        </w:tc>
        <w:tc>
          <w:tcPr>
            <w:tcW w:w="585" w:type="pct"/>
            <w:tcBorders>
              <w:top w:val="nil"/>
              <w:left w:val="nil"/>
              <w:bottom w:val="single" w:sz="4" w:space="0" w:color="auto"/>
              <w:right w:val="nil"/>
            </w:tcBorders>
            <w:shd w:val="clear" w:color="auto" w:fill="auto"/>
            <w:noWrap/>
            <w:vAlign w:val="bottom"/>
            <w:hideMark/>
          </w:tcPr>
          <w:p w14:paraId="25AAC9AC"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0.5</w:t>
            </w:r>
          </w:p>
        </w:tc>
        <w:tc>
          <w:tcPr>
            <w:tcW w:w="587" w:type="pct"/>
            <w:tcBorders>
              <w:top w:val="nil"/>
              <w:left w:val="nil"/>
              <w:bottom w:val="single" w:sz="4" w:space="0" w:color="auto"/>
              <w:right w:val="nil"/>
            </w:tcBorders>
            <w:shd w:val="clear" w:color="auto" w:fill="auto"/>
            <w:noWrap/>
            <w:vAlign w:val="bottom"/>
            <w:hideMark/>
          </w:tcPr>
          <w:p w14:paraId="2407A241"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w:t>
            </w:r>
          </w:p>
        </w:tc>
        <w:tc>
          <w:tcPr>
            <w:tcW w:w="587" w:type="pct"/>
            <w:tcBorders>
              <w:top w:val="nil"/>
              <w:left w:val="nil"/>
              <w:bottom w:val="single" w:sz="4" w:space="0" w:color="auto"/>
              <w:right w:val="nil"/>
            </w:tcBorders>
            <w:shd w:val="clear" w:color="auto" w:fill="auto"/>
            <w:noWrap/>
            <w:vAlign w:val="bottom"/>
            <w:hideMark/>
          </w:tcPr>
          <w:p w14:paraId="53E85820"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12.0±0.9</w:t>
            </w:r>
          </w:p>
        </w:tc>
        <w:tc>
          <w:tcPr>
            <w:tcW w:w="587" w:type="pct"/>
            <w:tcBorders>
              <w:top w:val="nil"/>
              <w:left w:val="nil"/>
              <w:bottom w:val="single" w:sz="4" w:space="0" w:color="auto"/>
              <w:right w:val="nil"/>
            </w:tcBorders>
            <w:shd w:val="clear" w:color="auto" w:fill="auto"/>
            <w:noWrap/>
            <w:vAlign w:val="bottom"/>
            <w:hideMark/>
          </w:tcPr>
          <w:p w14:paraId="1389AC87"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w:t>
            </w:r>
          </w:p>
        </w:tc>
        <w:tc>
          <w:tcPr>
            <w:tcW w:w="587" w:type="pct"/>
            <w:tcBorders>
              <w:top w:val="nil"/>
              <w:left w:val="nil"/>
              <w:bottom w:val="single" w:sz="4" w:space="0" w:color="auto"/>
              <w:right w:val="nil"/>
            </w:tcBorders>
            <w:shd w:val="clear" w:color="auto" w:fill="auto"/>
            <w:noWrap/>
            <w:vAlign w:val="bottom"/>
            <w:hideMark/>
          </w:tcPr>
          <w:p w14:paraId="23AC75E9"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w:t>
            </w:r>
          </w:p>
        </w:tc>
        <w:tc>
          <w:tcPr>
            <w:tcW w:w="157" w:type="pct"/>
            <w:tcBorders>
              <w:top w:val="nil"/>
              <w:left w:val="nil"/>
              <w:bottom w:val="single" w:sz="4" w:space="0" w:color="auto"/>
              <w:right w:val="nil"/>
            </w:tcBorders>
            <w:shd w:val="clear" w:color="auto" w:fill="auto"/>
            <w:noWrap/>
            <w:vAlign w:val="bottom"/>
            <w:hideMark/>
          </w:tcPr>
          <w:p w14:paraId="2A342E55"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 </w:t>
            </w:r>
          </w:p>
        </w:tc>
        <w:tc>
          <w:tcPr>
            <w:tcW w:w="699" w:type="pct"/>
            <w:tcBorders>
              <w:top w:val="nil"/>
              <w:left w:val="nil"/>
              <w:bottom w:val="single" w:sz="4" w:space="0" w:color="auto"/>
              <w:right w:val="nil"/>
            </w:tcBorders>
            <w:shd w:val="clear" w:color="auto" w:fill="auto"/>
            <w:noWrap/>
            <w:vAlign w:val="bottom"/>
            <w:hideMark/>
          </w:tcPr>
          <w:p w14:paraId="2EE23FAF"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w:t>
            </w:r>
          </w:p>
        </w:tc>
        <w:tc>
          <w:tcPr>
            <w:tcW w:w="587" w:type="pct"/>
            <w:tcBorders>
              <w:top w:val="nil"/>
              <w:left w:val="nil"/>
              <w:bottom w:val="single" w:sz="4" w:space="0" w:color="auto"/>
              <w:right w:val="nil"/>
            </w:tcBorders>
            <w:shd w:val="clear" w:color="auto" w:fill="auto"/>
            <w:noWrap/>
            <w:vAlign w:val="bottom"/>
            <w:hideMark/>
          </w:tcPr>
          <w:p w14:paraId="38B1D705" w14:textId="77777777" w:rsidR="00473F5C" w:rsidRPr="005C7427" w:rsidRDefault="00473F5C" w:rsidP="007069DA">
            <w:pPr>
              <w:spacing w:after="0" w:line="240" w:lineRule="auto"/>
              <w:jc w:val="center"/>
              <w:rPr>
                <w:rFonts w:ascii="Calibri" w:eastAsia="Times New Roman" w:hAnsi="Calibri" w:cs="Calibri"/>
                <w:color w:val="000000"/>
                <w:lang w:eastAsia="en-GB"/>
              </w:rPr>
            </w:pPr>
            <w:r w:rsidRPr="005C7427">
              <w:rPr>
                <w:rFonts w:ascii="Calibri" w:eastAsia="Times New Roman" w:hAnsi="Calibri" w:cs="Calibri"/>
                <w:color w:val="000000"/>
                <w:lang w:eastAsia="en-GB"/>
              </w:rPr>
              <w:t>17.1±0.4</w:t>
            </w:r>
          </w:p>
        </w:tc>
      </w:tr>
    </w:tbl>
    <w:p w14:paraId="2A51F7EA" w14:textId="77777777" w:rsidR="00473F5C" w:rsidRPr="005C7427" w:rsidRDefault="00473F5C" w:rsidP="00473F5C">
      <w:r w:rsidRPr="005C7427">
        <w:t xml:space="preserve">*melting of </w:t>
      </w:r>
      <w:r w:rsidRPr="005C7427">
        <w:rPr>
          <w:rFonts w:cstheme="minorHAnsi"/>
        </w:rPr>
        <w:t>β</w:t>
      </w:r>
      <w:r w:rsidRPr="005C7427">
        <w:t>’-3L</w:t>
      </w:r>
    </w:p>
    <w:p w14:paraId="13C4A85A" w14:textId="77777777" w:rsidR="00473F5C" w:rsidRPr="005C7427" w:rsidRDefault="00473F5C" w:rsidP="009A4D24"/>
    <w:sectPr w:rsidR="00473F5C" w:rsidRPr="005C7427" w:rsidSect="00BE2E22">
      <w:footerReference w:type="default" r:id="rId2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01BDC" w14:textId="77777777" w:rsidR="00AB0932" w:rsidRDefault="00AB0932" w:rsidP="00FB1F23">
      <w:pPr>
        <w:spacing w:after="0" w:line="240" w:lineRule="auto"/>
      </w:pPr>
      <w:r>
        <w:separator/>
      </w:r>
    </w:p>
  </w:endnote>
  <w:endnote w:type="continuationSeparator" w:id="0">
    <w:p w14:paraId="6A4D7F84" w14:textId="77777777" w:rsidR="00AB0932" w:rsidRDefault="00AB0932" w:rsidP="00FB1F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5699138"/>
      <w:docPartObj>
        <w:docPartGallery w:val="Page Numbers (Bottom of Page)"/>
        <w:docPartUnique/>
      </w:docPartObj>
    </w:sdtPr>
    <w:sdtEndPr>
      <w:rPr>
        <w:noProof/>
      </w:rPr>
    </w:sdtEndPr>
    <w:sdtContent>
      <w:p w14:paraId="43530770" w14:textId="54EDB073" w:rsidR="007069DA" w:rsidRDefault="007069DA">
        <w:pPr>
          <w:pStyle w:val="Pidipagina"/>
          <w:jc w:val="center"/>
        </w:pPr>
        <w:r>
          <w:fldChar w:fldCharType="begin"/>
        </w:r>
        <w:r>
          <w:instrText xml:space="preserve"> PAGE   \* MERGEFORMAT </w:instrText>
        </w:r>
        <w:r>
          <w:fldChar w:fldCharType="separate"/>
        </w:r>
        <w:r w:rsidR="00021C14">
          <w:rPr>
            <w:noProof/>
          </w:rPr>
          <w:t>6</w:t>
        </w:r>
        <w:r>
          <w:rPr>
            <w:noProof/>
          </w:rPr>
          <w:fldChar w:fldCharType="end"/>
        </w:r>
      </w:p>
    </w:sdtContent>
  </w:sdt>
  <w:p w14:paraId="1DD69EFB" w14:textId="77777777" w:rsidR="007069DA" w:rsidRDefault="007069DA">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4FFDA9" w14:textId="77777777" w:rsidR="00AB0932" w:rsidRDefault="00AB0932" w:rsidP="00FB1F23">
      <w:pPr>
        <w:spacing w:after="0" w:line="240" w:lineRule="auto"/>
      </w:pPr>
      <w:r>
        <w:separator/>
      </w:r>
    </w:p>
  </w:footnote>
  <w:footnote w:type="continuationSeparator" w:id="0">
    <w:p w14:paraId="5DD383F4" w14:textId="77777777" w:rsidR="00AB0932" w:rsidRDefault="00AB0932" w:rsidP="00FB1F2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FB101A"/>
    <w:multiLevelType w:val="hybridMultilevel"/>
    <w:tmpl w:val="C31EE1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BF46815"/>
    <w:multiLevelType w:val="hybridMultilevel"/>
    <w:tmpl w:val="DE0E63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19C3DCB"/>
    <w:multiLevelType w:val="hybridMultilevel"/>
    <w:tmpl w:val="533E022C"/>
    <w:lvl w:ilvl="0" w:tplc="7BCA7D8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1DB3200"/>
    <w:multiLevelType w:val="hybridMultilevel"/>
    <w:tmpl w:val="B2F265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52568D6"/>
    <w:multiLevelType w:val="hybridMultilevel"/>
    <w:tmpl w:val="47B8E42C"/>
    <w:lvl w:ilvl="0" w:tplc="2B72095A">
      <w:start w:val="1"/>
      <w:numFmt w:val="bullet"/>
      <w:lvlText w:val="•"/>
      <w:lvlJc w:val="left"/>
      <w:pPr>
        <w:tabs>
          <w:tab w:val="num" w:pos="720"/>
        </w:tabs>
        <w:ind w:left="720" w:hanging="360"/>
      </w:pPr>
      <w:rPr>
        <w:rFonts w:ascii="Arial" w:hAnsi="Arial" w:hint="default"/>
      </w:rPr>
    </w:lvl>
    <w:lvl w:ilvl="1" w:tplc="2F0411E6" w:tentative="1">
      <w:start w:val="1"/>
      <w:numFmt w:val="bullet"/>
      <w:lvlText w:val="•"/>
      <w:lvlJc w:val="left"/>
      <w:pPr>
        <w:tabs>
          <w:tab w:val="num" w:pos="1440"/>
        </w:tabs>
        <w:ind w:left="1440" w:hanging="360"/>
      </w:pPr>
      <w:rPr>
        <w:rFonts w:ascii="Arial" w:hAnsi="Arial" w:hint="default"/>
      </w:rPr>
    </w:lvl>
    <w:lvl w:ilvl="2" w:tplc="07C2FF0A" w:tentative="1">
      <w:start w:val="1"/>
      <w:numFmt w:val="bullet"/>
      <w:lvlText w:val="•"/>
      <w:lvlJc w:val="left"/>
      <w:pPr>
        <w:tabs>
          <w:tab w:val="num" w:pos="2160"/>
        </w:tabs>
        <w:ind w:left="2160" w:hanging="360"/>
      </w:pPr>
      <w:rPr>
        <w:rFonts w:ascii="Arial" w:hAnsi="Arial" w:hint="default"/>
      </w:rPr>
    </w:lvl>
    <w:lvl w:ilvl="3" w:tplc="D2A47FBC" w:tentative="1">
      <w:start w:val="1"/>
      <w:numFmt w:val="bullet"/>
      <w:lvlText w:val="•"/>
      <w:lvlJc w:val="left"/>
      <w:pPr>
        <w:tabs>
          <w:tab w:val="num" w:pos="2880"/>
        </w:tabs>
        <w:ind w:left="2880" w:hanging="360"/>
      </w:pPr>
      <w:rPr>
        <w:rFonts w:ascii="Arial" w:hAnsi="Arial" w:hint="default"/>
      </w:rPr>
    </w:lvl>
    <w:lvl w:ilvl="4" w:tplc="B56ED61A" w:tentative="1">
      <w:start w:val="1"/>
      <w:numFmt w:val="bullet"/>
      <w:lvlText w:val="•"/>
      <w:lvlJc w:val="left"/>
      <w:pPr>
        <w:tabs>
          <w:tab w:val="num" w:pos="3600"/>
        </w:tabs>
        <w:ind w:left="3600" w:hanging="360"/>
      </w:pPr>
      <w:rPr>
        <w:rFonts w:ascii="Arial" w:hAnsi="Arial" w:hint="default"/>
      </w:rPr>
    </w:lvl>
    <w:lvl w:ilvl="5" w:tplc="5392984C" w:tentative="1">
      <w:start w:val="1"/>
      <w:numFmt w:val="bullet"/>
      <w:lvlText w:val="•"/>
      <w:lvlJc w:val="left"/>
      <w:pPr>
        <w:tabs>
          <w:tab w:val="num" w:pos="4320"/>
        </w:tabs>
        <w:ind w:left="4320" w:hanging="360"/>
      </w:pPr>
      <w:rPr>
        <w:rFonts w:ascii="Arial" w:hAnsi="Arial" w:hint="default"/>
      </w:rPr>
    </w:lvl>
    <w:lvl w:ilvl="6" w:tplc="02BAD186" w:tentative="1">
      <w:start w:val="1"/>
      <w:numFmt w:val="bullet"/>
      <w:lvlText w:val="•"/>
      <w:lvlJc w:val="left"/>
      <w:pPr>
        <w:tabs>
          <w:tab w:val="num" w:pos="5040"/>
        </w:tabs>
        <w:ind w:left="5040" w:hanging="360"/>
      </w:pPr>
      <w:rPr>
        <w:rFonts w:ascii="Arial" w:hAnsi="Arial" w:hint="default"/>
      </w:rPr>
    </w:lvl>
    <w:lvl w:ilvl="7" w:tplc="C1FA4BD0" w:tentative="1">
      <w:start w:val="1"/>
      <w:numFmt w:val="bullet"/>
      <w:lvlText w:val="•"/>
      <w:lvlJc w:val="left"/>
      <w:pPr>
        <w:tabs>
          <w:tab w:val="num" w:pos="5760"/>
        </w:tabs>
        <w:ind w:left="5760" w:hanging="360"/>
      </w:pPr>
      <w:rPr>
        <w:rFonts w:ascii="Arial" w:hAnsi="Arial" w:hint="default"/>
      </w:rPr>
    </w:lvl>
    <w:lvl w:ilvl="8" w:tplc="C5723D5A" w:tentative="1">
      <w:start w:val="1"/>
      <w:numFmt w:val="bullet"/>
      <w:lvlText w:val="•"/>
      <w:lvlJc w:val="left"/>
      <w:pPr>
        <w:tabs>
          <w:tab w:val="num" w:pos="6480"/>
        </w:tabs>
        <w:ind w:left="6480" w:hanging="360"/>
      </w:pPr>
      <w:rPr>
        <w:rFonts w:ascii="Arial" w:hAnsi="Arial" w:hint="default"/>
      </w:rPr>
    </w:lvl>
  </w:abstractNum>
  <w:num w:numId="1" w16cid:durableId="1835144024">
    <w:abstractNumId w:val="4"/>
  </w:num>
  <w:num w:numId="2" w16cid:durableId="1552420925">
    <w:abstractNumId w:val="0"/>
  </w:num>
  <w:num w:numId="3" w16cid:durableId="1885368181">
    <w:abstractNumId w:val="2"/>
  </w:num>
  <w:num w:numId="4" w16cid:durableId="1345785719">
    <w:abstractNumId w:val="1"/>
  </w:num>
  <w:num w:numId="5" w16cid:durableId="86555937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fr-FR" w:vendorID="64" w:dllVersion="4096" w:nlCheck="1" w:checkStyle="0"/>
  <w:activeWritingStyle w:appName="MSWord" w:lang="it-IT" w:vendorID="64" w:dllVersion="6" w:nlCheck="1" w:checkStyle="0"/>
  <w:activeWritingStyle w:appName="MSWord" w:lang="de-DE" w:vendorID="64" w:dllVersion="6" w:nlCheck="1" w:checkStyle="0"/>
  <w:proofState w:spelling="clean"/>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a0NDC0NDI2MjE1MTBV0lEKTi0uzszPAykwrAUA6ahMxywAAAA="/>
  </w:docVars>
  <w:rsids>
    <w:rsidRoot w:val="0028727E"/>
    <w:rsid w:val="0000049C"/>
    <w:rsid w:val="000011CC"/>
    <w:rsid w:val="00002062"/>
    <w:rsid w:val="000023FD"/>
    <w:rsid w:val="000029DB"/>
    <w:rsid w:val="00002A21"/>
    <w:rsid w:val="00002A52"/>
    <w:rsid w:val="0000333D"/>
    <w:rsid w:val="00003E14"/>
    <w:rsid w:val="000045FA"/>
    <w:rsid w:val="00004E41"/>
    <w:rsid w:val="00005D38"/>
    <w:rsid w:val="000063FC"/>
    <w:rsid w:val="000066C0"/>
    <w:rsid w:val="000068AE"/>
    <w:rsid w:val="000068D9"/>
    <w:rsid w:val="000073ED"/>
    <w:rsid w:val="00007A84"/>
    <w:rsid w:val="00010035"/>
    <w:rsid w:val="000102E0"/>
    <w:rsid w:val="00010EDC"/>
    <w:rsid w:val="00011ADD"/>
    <w:rsid w:val="00011D9B"/>
    <w:rsid w:val="00012190"/>
    <w:rsid w:val="00012345"/>
    <w:rsid w:val="000124D4"/>
    <w:rsid w:val="000127D0"/>
    <w:rsid w:val="00012C98"/>
    <w:rsid w:val="0001405C"/>
    <w:rsid w:val="00014672"/>
    <w:rsid w:val="00015ACF"/>
    <w:rsid w:val="000169FC"/>
    <w:rsid w:val="000170E1"/>
    <w:rsid w:val="00021929"/>
    <w:rsid w:val="00021979"/>
    <w:rsid w:val="00021A15"/>
    <w:rsid w:val="00021C14"/>
    <w:rsid w:val="00022AA2"/>
    <w:rsid w:val="00022C68"/>
    <w:rsid w:val="000243C0"/>
    <w:rsid w:val="00024B43"/>
    <w:rsid w:val="0002589A"/>
    <w:rsid w:val="000262F6"/>
    <w:rsid w:val="00026C52"/>
    <w:rsid w:val="00026D3F"/>
    <w:rsid w:val="00026D56"/>
    <w:rsid w:val="00027B02"/>
    <w:rsid w:val="00027D18"/>
    <w:rsid w:val="00027E8B"/>
    <w:rsid w:val="000301A6"/>
    <w:rsid w:val="000304F9"/>
    <w:rsid w:val="0003089C"/>
    <w:rsid w:val="00031D1A"/>
    <w:rsid w:val="00031D7F"/>
    <w:rsid w:val="00032242"/>
    <w:rsid w:val="000325E1"/>
    <w:rsid w:val="0003307A"/>
    <w:rsid w:val="0003324D"/>
    <w:rsid w:val="000335F8"/>
    <w:rsid w:val="00033F68"/>
    <w:rsid w:val="000345E0"/>
    <w:rsid w:val="0003661B"/>
    <w:rsid w:val="00036B0A"/>
    <w:rsid w:val="00036C27"/>
    <w:rsid w:val="00036EE6"/>
    <w:rsid w:val="00037335"/>
    <w:rsid w:val="000379A9"/>
    <w:rsid w:val="000406EF"/>
    <w:rsid w:val="00040CD7"/>
    <w:rsid w:val="00041054"/>
    <w:rsid w:val="000413D5"/>
    <w:rsid w:val="000414BF"/>
    <w:rsid w:val="00041A15"/>
    <w:rsid w:val="00041D5E"/>
    <w:rsid w:val="00042200"/>
    <w:rsid w:val="00043C14"/>
    <w:rsid w:val="000456AA"/>
    <w:rsid w:val="00045830"/>
    <w:rsid w:val="00045A53"/>
    <w:rsid w:val="00045CA0"/>
    <w:rsid w:val="0004695C"/>
    <w:rsid w:val="00046E3A"/>
    <w:rsid w:val="00046EAE"/>
    <w:rsid w:val="0004722F"/>
    <w:rsid w:val="00047249"/>
    <w:rsid w:val="00047665"/>
    <w:rsid w:val="00047804"/>
    <w:rsid w:val="0005016F"/>
    <w:rsid w:val="00050342"/>
    <w:rsid w:val="00050873"/>
    <w:rsid w:val="00050DD8"/>
    <w:rsid w:val="00051080"/>
    <w:rsid w:val="000516F8"/>
    <w:rsid w:val="00051D36"/>
    <w:rsid w:val="00051F40"/>
    <w:rsid w:val="00052CBE"/>
    <w:rsid w:val="000537F0"/>
    <w:rsid w:val="0005437D"/>
    <w:rsid w:val="000547EA"/>
    <w:rsid w:val="0005502B"/>
    <w:rsid w:val="000559CE"/>
    <w:rsid w:val="0005644F"/>
    <w:rsid w:val="0005666F"/>
    <w:rsid w:val="00056A3C"/>
    <w:rsid w:val="00057794"/>
    <w:rsid w:val="00057B35"/>
    <w:rsid w:val="00057DBA"/>
    <w:rsid w:val="00057F91"/>
    <w:rsid w:val="000602D1"/>
    <w:rsid w:val="00060424"/>
    <w:rsid w:val="00060E01"/>
    <w:rsid w:val="00060E11"/>
    <w:rsid w:val="00061C81"/>
    <w:rsid w:val="00062AC0"/>
    <w:rsid w:val="00062B7E"/>
    <w:rsid w:val="00062E47"/>
    <w:rsid w:val="0006314B"/>
    <w:rsid w:val="000635D5"/>
    <w:rsid w:val="00063C8F"/>
    <w:rsid w:val="000643A7"/>
    <w:rsid w:val="000644D0"/>
    <w:rsid w:val="0006451C"/>
    <w:rsid w:val="000648C9"/>
    <w:rsid w:val="00065374"/>
    <w:rsid w:val="00065B4A"/>
    <w:rsid w:val="00065F05"/>
    <w:rsid w:val="00066495"/>
    <w:rsid w:val="000666A9"/>
    <w:rsid w:val="0006684D"/>
    <w:rsid w:val="00066EED"/>
    <w:rsid w:val="00067D05"/>
    <w:rsid w:val="00070466"/>
    <w:rsid w:val="00070E59"/>
    <w:rsid w:val="000712A2"/>
    <w:rsid w:val="000718C6"/>
    <w:rsid w:val="00071C4D"/>
    <w:rsid w:val="00071E16"/>
    <w:rsid w:val="0007294F"/>
    <w:rsid w:val="00073415"/>
    <w:rsid w:val="00073571"/>
    <w:rsid w:val="000738A4"/>
    <w:rsid w:val="00073B1C"/>
    <w:rsid w:val="00074873"/>
    <w:rsid w:val="0007492A"/>
    <w:rsid w:val="00075A6D"/>
    <w:rsid w:val="00075D50"/>
    <w:rsid w:val="000761D8"/>
    <w:rsid w:val="00076620"/>
    <w:rsid w:val="000767B2"/>
    <w:rsid w:val="000776C1"/>
    <w:rsid w:val="00080321"/>
    <w:rsid w:val="0008085C"/>
    <w:rsid w:val="00080ABD"/>
    <w:rsid w:val="00080E65"/>
    <w:rsid w:val="00080FA1"/>
    <w:rsid w:val="000814B3"/>
    <w:rsid w:val="00081BD0"/>
    <w:rsid w:val="000825E1"/>
    <w:rsid w:val="00083052"/>
    <w:rsid w:val="000835A8"/>
    <w:rsid w:val="0008472F"/>
    <w:rsid w:val="00087D0E"/>
    <w:rsid w:val="0009034F"/>
    <w:rsid w:val="00090D37"/>
    <w:rsid w:val="000915F4"/>
    <w:rsid w:val="00091E70"/>
    <w:rsid w:val="00092320"/>
    <w:rsid w:val="00092EB6"/>
    <w:rsid w:val="000939FA"/>
    <w:rsid w:val="00094326"/>
    <w:rsid w:val="00095433"/>
    <w:rsid w:val="00096A94"/>
    <w:rsid w:val="00096B75"/>
    <w:rsid w:val="00097073"/>
    <w:rsid w:val="00097193"/>
    <w:rsid w:val="0009760C"/>
    <w:rsid w:val="00097E02"/>
    <w:rsid w:val="000A0263"/>
    <w:rsid w:val="000A0B6F"/>
    <w:rsid w:val="000A13F6"/>
    <w:rsid w:val="000A1522"/>
    <w:rsid w:val="000A15C3"/>
    <w:rsid w:val="000A19DC"/>
    <w:rsid w:val="000A1D55"/>
    <w:rsid w:val="000A1D95"/>
    <w:rsid w:val="000A3EEC"/>
    <w:rsid w:val="000A43A3"/>
    <w:rsid w:val="000A4829"/>
    <w:rsid w:val="000A5E18"/>
    <w:rsid w:val="000A7468"/>
    <w:rsid w:val="000A7FF9"/>
    <w:rsid w:val="000B03C8"/>
    <w:rsid w:val="000B0B0E"/>
    <w:rsid w:val="000B0DE0"/>
    <w:rsid w:val="000B0F72"/>
    <w:rsid w:val="000B1B89"/>
    <w:rsid w:val="000B1C35"/>
    <w:rsid w:val="000B281F"/>
    <w:rsid w:val="000B3009"/>
    <w:rsid w:val="000B3966"/>
    <w:rsid w:val="000B3C7D"/>
    <w:rsid w:val="000B42D5"/>
    <w:rsid w:val="000B43AD"/>
    <w:rsid w:val="000B4411"/>
    <w:rsid w:val="000B4778"/>
    <w:rsid w:val="000B5BA0"/>
    <w:rsid w:val="000B5C2F"/>
    <w:rsid w:val="000B5FE5"/>
    <w:rsid w:val="000B61CF"/>
    <w:rsid w:val="000B6808"/>
    <w:rsid w:val="000B7599"/>
    <w:rsid w:val="000B770D"/>
    <w:rsid w:val="000C00EC"/>
    <w:rsid w:val="000C0DE2"/>
    <w:rsid w:val="000C0FAD"/>
    <w:rsid w:val="000C274C"/>
    <w:rsid w:val="000C2ACC"/>
    <w:rsid w:val="000C3295"/>
    <w:rsid w:val="000C3330"/>
    <w:rsid w:val="000C3DE7"/>
    <w:rsid w:val="000C3F38"/>
    <w:rsid w:val="000C4A3A"/>
    <w:rsid w:val="000C52A6"/>
    <w:rsid w:val="000C5B70"/>
    <w:rsid w:val="000C5C25"/>
    <w:rsid w:val="000C6FA5"/>
    <w:rsid w:val="000C708B"/>
    <w:rsid w:val="000C7B2D"/>
    <w:rsid w:val="000D02E5"/>
    <w:rsid w:val="000D06E8"/>
    <w:rsid w:val="000D11AC"/>
    <w:rsid w:val="000D376C"/>
    <w:rsid w:val="000D3802"/>
    <w:rsid w:val="000D3ACA"/>
    <w:rsid w:val="000D3BA1"/>
    <w:rsid w:val="000D4EC0"/>
    <w:rsid w:val="000D5DB9"/>
    <w:rsid w:val="000D777E"/>
    <w:rsid w:val="000D78E7"/>
    <w:rsid w:val="000D79C9"/>
    <w:rsid w:val="000E0B8F"/>
    <w:rsid w:val="000E0BFF"/>
    <w:rsid w:val="000E1DD7"/>
    <w:rsid w:val="000E25E3"/>
    <w:rsid w:val="000E3E26"/>
    <w:rsid w:val="000E4342"/>
    <w:rsid w:val="000E4B5B"/>
    <w:rsid w:val="000E50BB"/>
    <w:rsid w:val="000E60EA"/>
    <w:rsid w:val="000E6611"/>
    <w:rsid w:val="000E681E"/>
    <w:rsid w:val="000E6D90"/>
    <w:rsid w:val="000E701B"/>
    <w:rsid w:val="000E7836"/>
    <w:rsid w:val="000E7947"/>
    <w:rsid w:val="000E7A35"/>
    <w:rsid w:val="000E7A9D"/>
    <w:rsid w:val="000E7E36"/>
    <w:rsid w:val="000F0680"/>
    <w:rsid w:val="000F086E"/>
    <w:rsid w:val="000F12FC"/>
    <w:rsid w:val="000F18FB"/>
    <w:rsid w:val="000F1AF0"/>
    <w:rsid w:val="000F1D55"/>
    <w:rsid w:val="000F229F"/>
    <w:rsid w:val="000F31D7"/>
    <w:rsid w:val="000F3822"/>
    <w:rsid w:val="000F3DF9"/>
    <w:rsid w:val="000F4523"/>
    <w:rsid w:val="000F6251"/>
    <w:rsid w:val="000F6530"/>
    <w:rsid w:val="000F6716"/>
    <w:rsid w:val="000F687D"/>
    <w:rsid w:val="000F70B4"/>
    <w:rsid w:val="000F7889"/>
    <w:rsid w:val="000F7999"/>
    <w:rsid w:val="000F7B95"/>
    <w:rsid w:val="000F7D7D"/>
    <w:rsid w:val="000F7D90"/>
    <w:rsid w:val="001001B6"/>
    <w:rsid w:val="001003D5"/>
    <w:rsid w:val="001005C5"/>
    <w:rsid w:val="00102150"/>
    <w:rsid w:val="00102EE0"/>
    <w:rsid w:val="00103441"/>
    <w:rsid w:val="001035C0"/>
    <w:rsid w:val="00103CF8"/>
    <w:rsid w:val="00104312"/>
    <w:rsid w:val="00104C9B"/>
    <w:rsid w:val="0010571D"/>
    <w:rsid w:val="001066C3"/>
    <w:rsid w:val="00106CA3"/>
    <w:rsid w:val="001071A7"/>
    <w:rsid w:val="00107CA3"/>
    <w:rsid w:val="00107E10"/>
    <w:rsid w:val="00110572"/>
    <w:rsid w:val="00110C58"/>
    <w:rsid w:val="00110D58"/>
    <w:rsid w:val="00110E51"/>
    <w:rsid w:val="0011180E"/>
    <w:rsid w:val="00111D40"/>
    <w:rsid w:val="00111E38"/>
    <w:rsid w:val="00111F95"/>
    <w:rsid w:val="00112D4B"/>
    <w:rsid w:val="001131FE"/>
    <w:rsid w:val="0011364F"/>
    <w:rsid w:val="00113EC8"/>
    <w:rsid w:val="00114C51"/>
    <w:rsid w:val="00114D63"/>
    <w:rsid w:val="001168C9"/>
    <w:rsid w:val="001169E2"/>
    <w:rsid w:val="00116DC4"/>
    <w:rsid w:val="0012037B"/>
    <w:rsid w:val="00120905"/>
    <w:rsid w:val="0012109A"/>
    <w:rsid w:val="001217B0"/>
    <w:rsid w:val="00121886"/>
    <w:rsid w:val="00121FBD"/>
    <w:rsid w:val="00122456"/>
    <w:rsid w:val="001224E7"/>
    <w:rsid w:val="00122DC7"/>
    <w:rsid w:val="0012343A"/>
    <w:rsid w:val="0012360E"/>
    <w:rsid w:val="00124004"/>
    <w:rsid w:val="00124E3E"/>
    <w:rsid w:val="00124E87"/>
    <w:rsid w:val="00125708"/>
    <w:rsid w:val="001262AC"/>
    <w:rsid w:val="001266D1"/>
    <w:rsid w:val="001266EA"/>
    <w:rsid w:val="00127A4A"/>
    <w:rsid w:val="001300CA"/>
    <w:rsid w:val="0013041A"/>
    <w:rsid w:val="00130D04"/>
    <w:rsid w:val="00130EBB"/>
    <w:rsid w:val="00130EBC"/>
    <w:rsid w:val="001319C0"/>
    <w:rsid w:val="001320FE"/>
    <w:rsid w:val="00132174"/>
    <w:rsid w:val="001323A5"/>
    <w:rsid w:val="00132E0C"/>
    <w:rsid w:val="0013335C"/>
    <w:rsid w:val="00133484"/>
    <w:rsid w:val="001335A3"/>
    <w:rsid w:val="001337A1"/>
    <w:rsid w:val="00133EB0"/>
    <w:rsid w:val="00134A35"/>
    <w:rsid w:val="001359E1"/>
    <w:rsid w:val="0013642A"/>
    <w:rsid w:val="00136614"/>
    <w:rsid w:val="001366DD"/>
    <w:rsid w:val="00136B87"/>
    <w:rsid w:val="0013743B"/>
    <w:rsid w:val="0013780F"/>
    <w:rsid w:val="00137959"/>
    <w:rsid w:val="00137B6A"/>
    <w:rsid w:val="00137E89"/>
    <w:rsid w:val="00140362"/>
    <w:rsid w:val="0014048B"/>
    <w:rsid w:val="00140A59"/>
    <w:rsid w:val="00141F3F"/>
    <w:rsid w:val="001420A4"/>
    <w:rsid w:val="00142504"/>
    <w:rsid w:val="001428B1"/>
    <w:rsid w:val="00142DB3"/>
    <w:rsid w:val="001431D7"/>
    <w:rsid w:val="001448F1"/>
    <w:rsid w:val="00145A6B"/>
    <w:rsid w:val="00145EB8"/>
    <w:rsid w:val="001460A9"/>
    <w:rsid w:val="0014619B"/>
    <w:rsid w:val="00146492"/>
    <w:rsid w:val="00146AC8"/>
    <w:rsid w:val="00147178"/>
    <w:rsid w:val="001471ED"/>
    <w:rsid w:val="0014734B"/>
    <w:rsid w:val="001474C7"/>
    <w:rsid w:val="001509A4"/>
    <w:rsid w:val="00151128"/>
    <w:rsid w:val="001512B9"/>
    <w:rsid w:val="00151E0A"/>
    <w:rsid w:val="00151E35"/>
    <w:rsid w:val="001525F2"/>
    <w:rsid w:val="00152BCD"/>
    <w:rsid w:val="00152F36"/>
    <w:rsid w:val="00152FDA"/>
    <w:rsid w:val="0015443E"/>
    <w:rsid w:val="001545FC"/>
    <w:rsid w:val="00154B5F"/>
    <w:rsid w:val="00155678"/>
    <w:rsid w:val="0015569E"/>
    <w:rsid w:val="00156C98"/>
    <w:rsid w:val="00156E81"/>
    <w:rsid w:val="00157160"/>
    <w:rsid w:val="00157655"/>
    <w:rsid w:val="001577CF"/>
    <w:rsid w:val="00157BB6"/>
    <w:rsid w:val="00160A37"/>
    <w:rsid w:val="00160B02"/>
    <w:rsid w:val="00160BA1"/>
    <w:rsid w:val="00162D6D"/>
    <w:rsid w:val="00162FD5"/>
    <w:rsid w:val="00163191"/>
    <w:rsid w:val="00163E01"/>
    <w:rsid w:val="0016403F"/>
    <w:rsid w:val="001666D3"/>
    <w:rsid w:val="001669F9"/>
    <w:rsid w:val="00166FF4"/>
    <w:rsid w:val="00167102"/>
    <w:rsid w:val="001703F2"/>
    <w:rsid w:val="0017057C"/>
    <w:rsid w:val="001707A9"/>
    <w:rsid w:val="00170B01"/>
    <w:rsid w:val="001712CF"/>
    <w:rsid w:val="001719E7"/>
    <w:rsid w:val="0017292B"/>
    <w:rsid w:val="00172A88"/>
    <w:rsid w:val="00172DC4"/>
    <w:rsid w:val="001735BE"/>
    <w:rsid w:val="00173934"/>
    <w:rsid w:val="00173DF2"/>
    <w:rsid w:val="00174565"/>
    <w:rsid w:val="00174850"/>
    <w:rsid w:val="00174D44"/>
    <w:rsid w:val="00175AD9"/>
    <w:rsid w:val="00175D50"/>
    <w:rsid w:val="0017619D"/>
    <w:rsid w:val="00176AC1"/>
    <w:rsid w:val="00177860"/>
    <w:rsid w:val="0018089F"/>
    <w:rsid w:val="00180C5F"/>
    <w:rsid w:val="00181898"/>
    <w:rsid w:val="00181E16"/>
    <w:rsid w:val="00181F76"/>
    <w:rsid w:val="00182478"/>
    <w:rsid w:val="00182E29"/>
    <w:rsid w:val="00183371"/>
    <w:rsid w:val="001833A1"/>
    <w:rsid w:val="001833DB"/>
    <w:rsid w:val="00183538"/>
    <w:rsid w:val="00183921"/>
    <w:rsid w:val="00183CB4"/>
    <w:rsid w:val="00185167"/>
    <w:rsid w:val="001855C3"/>
    <w:rsid w:val="0018660E"/>
    <w:rsid w:val="00186B21"/>
    <w:rsid w:val="00186DC5"/>
    <w:rsid w:val="0018766D"/>
    <w:rsid w:val="001876C9"/>
    <w:rsid w:val="001877D2"/>
    <w:rsid w:val="00187B45"/>
    <w:rsid w:val="00187C92"/>
    <w:rsid w:val="00187D50"/>
    <w:rsid w:val="00187DC5"/>
    <w:rsid w:val="00190B76"/>
    <w:rsid w:val="00190C37"/>
    <w:rsid w:val="00191108"/>
    <w:rsid w:val="00191DC9"/>
    <w:rsid w:val="00192B9B"/>
    <w:rsid w:val="00193149"/>
    <w:rsid w:val="00193533"/>
    <w:rsid w:val="00194247"/>
    <w:rsid w:val="0019467D"/>
    <w:rsid w:val="00194708"/>
    <w:rsid w:val="00194892"/>
    <w:rsid w:val="00194BA2"/>
    <w:rsid w:val="00194D1B"/>
    <w:rsid w:val="00195237"/>
    <w:rsid w:val="00195EA1"/>
    <w:rsid w:val="00196627"/>
    <w:rsid w:val="00196A64"/>
    <w:rsid w:val="0019729A"/>
    <w:rsid w:val="001972F8"/>
    <w:rsid w:val="001974B4"/>
    <w:rsid w:val="00197C28"/>
    <w:rsid w:val="00197CFF"/>
    <w:rsid w:val="001A19E7"/>
    <w:rsid w:val="001A1A29"/>
    <w:rsid w:val="001A1EEA"/>
    <w:rsid w:val="001A1FCC"/>
    <w:rsid w:val="001A2C3C"/>
    <w:rsid w:val="001A2D26"/>
    <w:rsid w:val="001A2F46"/>
    <w:rsid w:val="001A31B2"/>
    <w:rsid w:val="001A3A2B"/>
    <w:rsid w:val="001A498C"/>
    <w:rsid w:val="001A4B96"/>
    <w:rsid w:val="001A5BE9"/>
    <w:rsid w:val="001A5D2A"/>
    <w:rsid w:val="001A67F8"/>
    <w:rsid w:val="001A702E"/>
    <w:rsid w:val="001A7632"/>
    <w:rsid w:val="001A76F5"/>
    <w:rsid w:val="001A7BD8"/>
    <w:rsid w:val="001B009A"/>
    <w:rsid w:val="001B03D0"/>
    <w:rsid w:val="001B0B29"/>
    <w:rsid w:val="001B1184"/>
    <w:rsid w:val="001B1681"/>
    <w:rsid w:val="001B1888"/>
    <w:rsid w:val="001B1AA6"/>
    <w:rsid w:val="001B1E62"/>
    <w:rsid w:val="001B200D"/>
    <w:rsid w:val="001B218D"/>
    <w:rsid w:val="001B22CD"/>
    <w:rsid w:val="001B296E"/>
    <w:rsid w:val="001B44D3"/>
    <w:rsid w:val="001B4A1F"/>
    <w:rsid w:val="001B4B9C"/>
    <w:rsid w:val="001B4C67"/>
    <w:rsid w:val="001B4EF5"/>
    <w:rsid w:val="001B529E"/>
    <w:rsid w:val="001B52E9"/>
    <w:rsid w:val="001B5525"/>
    <w:rsid w:val="001B57DF"/>
    <w:rsid w:val="001B6099"/>
    <w:rsid w:val="001B7CE4"/>
    <w:rsid w:val="001B7F0B"/>
    <w:rsid w:val="001C0273"/>
    <w:rsid w:val="001C0663"/>
    <w:rsid w:val="001C0A13"/>
    <w:rsid w:val="001C0B96"/>
    <w:rsid w:val="001C193F"/>
    <w:rsid w:val="001C2B05"/>
    <w:rsid w:val="001C31B4"/>
    <w:rsid w:val="001C32E6"/>
    <w:rsid w:val="001C344F"/>
    <w:rsid w:val="001C3A2F"/>
    <w:rsid w:val="001C3A83"/>
    <w:rsid w:val="001C3DFA"/>
    <w:rsid w:val="001C3EF2"/>
    <w:rsid w:val="001C432C"/>
    <w:rsid w:val="001C44AB"/>
    <w:rsid w:val="001C48BF"/>
    <w:rsid w:val="001C5383"/>
    <w:rsid w:val="001C5438"/>
    <w:rsid w:val="001C5D2A"/>
    <w:rsid w:val="001C751D"/>
    <w:rsid w:val="001C7650"/>
    <w:rsid w:val="001D0B5B"/>
    <w:rsid w:val="001D0C3E"/>
    <w:rsid w:val="001D0F74"/>
    <w:rsid w:val="001D1B16"/>
    <w:rsid w:val="001D2397"/>
    <w:rsid w:val="001D24A2"/>
    <w:rsid w:val="001D4306"/>
    <w:rsid w:val="001D4E7E"/>
    <w:rsid w:val="001D536F"/>
    <w:rsid w:val="001D54BB"/>
    <w:rsid w:val="001D5F8B"/>
    <w:rsid w:val="001D691C"/>
    <w:rsid w:val="001D70B6"/>
    <w:rsid w:val="001E1201"/>
    <w:rsid w:val="001E182C"/>
    <w:rsid w:val="001E1B95"/>
    <w:rsid w:val="001E1BCB"/>
    <w:rsid w:val="001E2A51"/>
    <w:rsid w:val="001E3678"/>
    <w:rsid w:val="001E36AF"/>
    <w:rsid w:val="001E38DD"/>
    <w:rsid w:val="001E3AD6"/>
    <w:rsid w:val="001E3EDA"/>
    <w:rsid w:val="001E4510"/>
    <w:rsid w:val="001E4A0B"/>
    <w:rsid w:val="001E4C91"/>
    <w:rsid w:val="001E4FA1"/>
    <w:rsid w:val="001E5409"/>
    <w:rsid w:val="001E5595"/>
    <w:rsid w:val="001E5909"/>
    <w:rsid w:val="001E6068"/>
    <w:rsid w:val="001E61B2"/>
    <w:rsid w:val="001E638B"/>
    <w:rsid w:val="001E6BBD"/>
    <w:rsid w:val="001E6C02"/>
    <w:rsid w:val="001E720D"/>
    <w:rsid w:val="001E73AD"/>
    <w:rsid w:val="001F0221"/>
    <w:rsid w:val="001F0268"/>
    <w:rsid w:val="001F03CE"/>
    <w:rsid w:val="001F04AD"/>
    <w:rsid w:val="001F0DD8"/>
    <w:rsid w:val="001F1334"/>
    <w:rsid w:val="001F27C7"/>
    <w:rsid w:val="001F3929"/>
    <w:rsid w:val="001F3C49"/>
    <w:rsid w:val="001F3D34"/>
    <w:rsid w:val="001F3D73"/>
    <w:rsid w:val="001F5147"/>
    <w:rsid w:val="001F6D55"/>
    <w:rsid w:val="001F6F07"/>
    <w:rsid w:val="001F75D3"/>
    <w:rsid w:val="001F763D"/>
    <w:rsid w:val="001F77B5"/>
    <w:rsid w:val="00201C4A"/>
    <w:rsid w:val="002023F6"/>
    <w:rsid w:val="0020275E"/>
    <w:rsid w:val="002027C5"/>
    <w:rsid w:val="0020284E"/>
    <w:rsid w:val="00203228"/>
    <w:rsid w:val="00203EB6"/>
    <w:rsid w:val="002043D3"/>
    <w:rsid w:val="00204638"/>
    <w:rsid w:val="0020746D"/>
    <w:rsid w:val="00207C2A"/>
    <w:rsid w:val="00207C9F"/>
    <w:rsid w:val="00207ED6"/>
    <w:rsid w:val="0021067A"/>
    <w:rsid w:val="00211079"/>
    <w:rsid w:val="00211159"/>
    <w:rsid w:val="00211755"/>
    <w:rsid w:val="00212262"/>
    <w:rsid w:val="00212A44"/>
    <w:rsid w:val="002131FE"/>
    <w:rsid w:val="00213558"/>
    <w:rsid w:val="00213965"/>
    <w:rsid w:val="002149F1"/>
    <w:rsid w:val="00214C57"/>
    <w:rsid w:val="00216733"/>
    <w:rsid w:val="002177E5"/>
    <w:rsid w:val="0021782A"/>
    <w:rsid w:val="00217B53"/>
    <w:rsid w:val="00217C56"/>
    <w:rsid w:val="00220875"/>
    <w:rsid w:val="00220976"/>
    <w:rsid w:val="002213CD"/>
    <w:rsid w:val="002215EC"/>
    <w:rsid w:val="00221C07"/>
    <w:rsid w:val="0022205B"/>
    <w:rsid w:val="0022323E"/>
    <w:rsid w:val="00223315"/>
    <w:rsid w:val="00223760"/>
    <w:rsid w:val="00223EB9"/>
    <w:rsid w:val="00224515"/>
    <w:rsid w:val="00224AE1"/>
    <w:rsid w:val="00224CF1"/>
    <w:rsid w:val="00224EB6"/>
    <w:rsid w:val="002251B6"/>
    <w:rsid w:val="002262D1"/>
    <w:rsid w:val="0023211C"/>
    <w:rsid w:val="00232970"/>
    <w:rsid w:val="00232B83"/>
    <w:rsid w:val="00234597"/>
    <w:rsid w:val="0023473D"/>
    <w:rsid w:val="00234969"/>
    <w:rsid w:val="002350C0"/>
    <w:rsid w:val="002357B0"/>
    <w:rsid w:val="0023744F"/>
    <w:rsid w:val="002402D0"/>
    <w:rsid w:val="0024122B"/>
    <w:rsid w:val="00241866"/>
    <w:rsid w:val="002439B8"/>
    <w:rsid w:val="00244658"/>
    <w:rsid w:val="00244831"/>
    <w:rsid w:val="00244A95"/>
    <w:rsid w:val="00244CAB"/>
    <w:rsid w:val="00244D2F"/>
    <w:rsid w:val="00244F4A"/>
    <w:rsid w:val="00245466"/>
    <w:rsid w:val="002458C0"/>
    <w:rsid w:val="00245AA7"/>
    <w:rsid w:val="00245B67"/>
    <w:rsid w:val="00245BB4"/>
    <w:rsid w:val="002462CE"/>
    <w:rsid w:val="0024640E"/>
    <w:rsid w:val="00246F38"/>
    <w:rsid w:val="00246F3F"/>
    <w:rsid w:val="002471D6"/>
    <w:rsid w:val="00247263"/>
    <w:rsid w:val="002473B5"/>
    <w:rsid w:val="002478EF"/>
    <w:rsid w:val="00247A31"/>
    <w:rsid w:val="00250883"/>
    <w:rsid w:val="00250DF3"/>
    <w:rsid w:val="00251488"/>
    <w:rsid w:val="00251B88"/>
    <w:rsid w:val="002529E7"/>
    <w:rsid w:val="00253238"/>
    <w:rsid w:val="0025325D"/>
    <w:rsid w:val="00254852"/>
    <w:rsid w:val="00254B2C"/>
    <w:rsid w:val="00254D6A"/>
    <w:rsid w:val="00254DEB"/>
    <w:rsid w:val="00255013"/>
    <w:rsid w:val="00256A2A"/>
    <w:rsid w:val="00256A82"/>
    <w:rsid w:val="00256C77"/>
    <w:rsid w:val="00257461"/>
    <w:rsid w:val="00257482"/>
    <w:rsid w:val="00257758"/>
    <w:rsid w:val="00257C68"/>
    <w:rsid w:val="00260B74"/>
    <w:rsid w:val="0026107B"/>
    <w:rsid w:val="002615B8"/>
    <w:rsid w:val="002616D1"/>
    <w:rsid w:val="002617AB"/>
    <w:rsid w:val="00261A20"/>
    <w:rsid w:val="00261D13"/>
    <w:rsid w:val="00262D04"/>
    <w:rsid w:val="0026380C"/>
    <w:rsid w:val="00264438"/>
    <w:rsid w:val="00264B93"/>
    <w:rsid w:val="00264F0A"/>
    <w:rsid w:val="002653A4"/>
    <w:rsid w:val="00265F9A"/>
    <w:rsid w:val="0026604E"/>
    <w:rsid w:val="0026615B"/>
    <w:rsid w:val="00266331"/>
    <w:rsid w:val="002663E0"/>
    <w:rsid w:val="00266614"/>
    <w:rsid w:val="00267D51"/>
    <w:rsid w:val="00267F72"/>
    <w:rsid w:val="00270B37"/>
    <w:rsid w:val="00270BB1"/>
    <w:rsid w:val="0027260C"/>
    <w:rsid w:val="00273302"/>
    <w:rsid w:val="00274043"/>
    <w:rsid w:val="00274F35"/>
    <w:rsid w:val="0027592C"/>
    <w:rsid w:val="00276352"/>
    <w:rsid w:val="00276AC9"/>
    <w:rsid w:val="0027758B"/>
    <w:rsid w:val="002776A4"/>
    <w:rsid w:val="00277AC8"/>
    <w:rsid w:val="002802A5"/>
    <w:rsid w:val="00281921"/>
    <w:rsid w:val="002827E4"/>
    <w:rsid w:val="00282939"/>
    <w:rsid w:val="00282E51"/>
    <w:rsid w:val="00283BCE"/>
    <w:rsid w:val="00284209"/>
    <w:rsid w:val="0028454F"/>
    <w:rsid w:val="00284AAC"/>
    <w:rsid w:val="00284BA8"/>
    <w:rsid w:val="00284E11"/>
    <w:rsid w:val="00284E8C"/>
    <w:rsid w:val="00285031"/>
    <w:rsid w:val="002852C1"/>
    <w:rsid w:val="00285A16"/>
    <w:rsid w:val="002861C0"/>
    <w:rsid w:val="002871AF"/>
    <w:rsid w:val="0028727E"/>
    <w:rsid w:val="002911E3"/>
    <w:rsid w:val="00291828"/>
    <w:rsid w:val="0029267C"/>
    <w:rsid w:val="00292766"/>
    <w:rsid w:val="00292F5D"/>
    <w:rsid w:val="00293FBF"/>
    <w:rsid w:val="0029479E"/>
    <w:rsid w:val="002948CA"/>
    <w:rsid w:val="00294A1E"/>
    <w:rsid w:val="00294DE6"/>
    <w:rsid w:val="00294EAA"/>
    <w:rsid w:val="002970A5"/>
    <w:rsid w:val="002971C4"/>
    <w:rsid w:val="00297F30"/>
    <w:rsid w:val="002A0192"/>
    <w:rsid w:val="002A01E0"/>
    <w:rsid w:val="002A084B"/>
    <w:rsid w:val="002A2205"/>
    <w:rsid w:val="002A2AA4"/>
    <w:rsid w:val="002A2CB2"/>
    <w:rsid w:val="002A3728"/>
    <w:rsid w:val="002A3800"/>
    <w:rsid w:val="002A44BA"/>
    <w:rsid w:val="002A5780"/>
    <w:rsid w:val="002A5788"/>
    <w:rsid w:val="002A6677"/>
    <w:rsid w:val="002A6683"/>
    <w:rsid w:val="002A7259"/>
    <w:rsid w:val="002A7BEB"/>
    <w:rsid w:val="002B04BE"/>
    <w:rsid w:val="002B243A"/>
    <w:rsid w:val="002B2C06"/>
    <w:rsid w:val="002B36C8"/>
    <w:rsid w:val="002B373A"/>
    <w:rsid w:val="002B3786"/>
    <w:rsid w:val="002B627D"/>
    <w:rsid w:val="002B7506"/>
    <w:rsid w:val="002B7AFE"/>
    <w:rsid w:val="002C0B7E"/>
    <w:rsid w:val="002C1049"/>
    <w:rsid w:val="002C17D2"/>
    <w:rsid w:val="002C1D55"/>
    <w:rsid w:val="002C29C9"/>
    <w:rsid w:val="002C2AF3"/>
    <w:rsid w:val="002C39C3"/>
    <w:rsid w:val="002C4336"/>
    <w:rsid w:val="002C4343"/>
    <w:rsid w:val="002C485C"/>
    <w:rsid w:val="002C4B31"/>
    <w:rsid w:val="002C52F6"/>
    <w:rsid w:val="002C5DA8"/>
    <w:rsid w:val="002C66D4"/>
    <w:rsid w:val="002C6839"/>
    <w:rsid w:val="002C6D72"/>
    <w:rsid w:val="002C73FE"/>
    <w:rsid w:val="002C7665"/>
    <w:rsid w:val="002C77B7"/>
    <w:rsid w:val="002C79FF"/>
    <w:rsid w:val="002D0071"/>
    <w:rsid w:val="002D0EE2"/>
    <w:rsid w:val="002D169C"/>
    <w:rsid w:val="002D16FF"/>
    <w:rsid w:val="002D1EC5"/>
    <w:rsid w:val="002D2220"/>
    <w:rsid w:val="002D318A"/>
    <w:rsid w:val="002D3740"/>
    <w:rsid w:val="002D375B"/>
    <w:rsid w:val="002D37B2"/>
    <w:rsid w:val="002D3947"/>
    <w:rsid w:val="002D3D96"/>
    <w:rsid w:val="002D5417"/>
    <w:rsid w:val="002D5E48"/>
    <w:rsid w:val="002D6AAB"/>
    <w:rsid w:val="002D70FF"/>
    <w:rsid w:val="002D7FFD"/>
    <w:rsid w:val="002E01DB"/>
    <w:rsid w:val="002E0752"/>
    <w:rsid w:val="002E0965"/>
    <w:rsid w:val="002E0A57"/>
    <w:rsid w:val="002E11B5"/>
    <w:rsid w:val="002E1517"/>
    <w:rsid w:val="002E1A21"/>
    <w:rsid w:val="002E38E1"/>
    <w:rsid w:val="002E3AAE"/>
    <w:rsid w:val="002E3B0E"/>
    <w:rsid w:val="002E3D7D"/>
    <w:rsid w:val="002E6574"/>
    <w:rsid w:val="002E674F"/>
    <w:rsid w:val="002E6AA5"/>
    <w:rsid w:val="002E6C58"/>
    <w:rsid w:val="002E6DF1"/>
    <w:rsid w:val="002F008F"/>
    <w:rsid w:val="002F0856"/>
    <w:rsid w:val="002F0E15"/>
    <w:rsid w:val="002F1B8D"/>
    <w:rsid w:val="002F1C91"/>
    <w:rsid w:val="002F1DE5"/>
    <w:rsid w:val="002F1FEF"/>
    <w:rsid w:val="002F2DD9"/>
    <w:rsid w:val="002F34B2"/>
    <w:rsid w:val="002F3726"/>
    <w:rsid w:val="002F3772"/>
    <w:rsid w:val="002F38E2"/>
    <w:rsid w:val="002F3F5A"/>
    <w:rsid w:val="002F4908"/>
    <w:rsid w:val="002F5006"/>
    <w:rsid w:val="002F6011"/>
    <w:rsid w:val="002F625E"/>
    <w:rsid w:val="002F72CD"/>
    <w:rsid w:val="002F785F"/>
    <w:rsid w:val="0030096A"/>
    <w:rsid w:val="00300A7C"/>
    <w:rsid w:val="0030212D"/>
    <w:rsid w:val="0030225F"/>
    <w:rsid w:val="00302741"/>
    <w:rsid w:val="00302BDD"/>
    <w:rsid w:val="00302C52"/>
    <w:rsid w:val="003040A3"/>
    <w:rsid w:val="003040FD"/>
    <w:rsid w:val="003043C2"/>
    <w:rsid w:val="00304DC2"/>
    <w:rsid w:val="00305309"/>
    <w:rsid w:val="00305622"/>
    <w:rsid w:val="003057CC"/>
    <w:rsid w:val="00305F91"/>
    <w:rsid w:val="0030666B"/>
    <w:rsid w:val="00306A89"/>
    <w:rsid w:val="003077BC"/>
    <w:rsid w:val="003078A8"/>
    <w:rsid w:val="00310015"/>
    <w:rsid w:val="00311077"/>
    <w:rsid w:val="0031244B"/>
    <w:rsid w:val="0031264C"/>
    <w:rsid w:val="003133E0"/>
    <w:rsid w:val="00313421"/>
    <w:rsid w:val="00313F5D"/>
    <w:rsid w:val="003148D2"/>
    <w:rsid w:val="00314D7D"/>
    <w:rsid w:val="00314F87"/>
    <w:rsid w:val="0031572E"/>
    <w:rsid w:val="003157D7"/>
    <w:rsid w:val="00316007"/>
    <w:rsid w:val="00316182"/>
    <w:rsid w:val="00316CA8"/>
    <w:rsid w:val="00317E0B"/>
    <w:rsid w:val="003214F5"/>
    <w:rsid w:val="00321564"/>
    <w:rsid w:val="00321719"/>
    <w:rsid w:val="00321CDF"/>
    <w:rsid w:val="003228F2"/>
    <w:rsid w:val="003229FB"/>
    <w:rsid w:val="00322A72"/>
    <w:rsid w:val="00323BEB"/>
    <w:rsid w:val="00324372"/>
    <w:rsid w:val="00324532"/>
    <w:rsid w:val="0032502D"/>
    <w:rsid w:val="003250C5"/>
    <w:rsid w:val="00325889"/>
    <w:rsid w:val="00325947"/>
    <w:rsid w:val="003261F7"/>
    <w:rsid w:val="003262AE"/>
    <w:rsid w:val="00326FE7"/>
    <w:rsid w:val="003273E1"/>
    <w:rsid w:val="00327797"/>
    <w:rsid w:val="00327D32"/>
    <w:rsid w:val="00327D95"/>
    <w:rsid w:val="00327F74"/>
    <w:rsid w:val="00327F9A"/>
    <w:rsid w:val="00330343"/>
    <w:rsid w:val="003308A6"/>
    <w:rsid w:val="00330A76"/>
    <w:rsid w:val="00331D4D"/>
    <w:rsid w:val="00331EE9"/>
    <w:rsid w:val="00332207"/>
    <w:rsid w:val="00333519"/>
    <w:rsid w:val="00333C6C"/>
    <w:rsid w:val="00333D33"/>
    <w:rsid w:val="00334017"/>
    <w:rsid w:val="00334090"/>
    <w:rsid w:val="00334E52"/>
    <w:rsid w:val="0033590D"/>
    <w:rsid w:val="00336267"/>
    <w:rsid w:val="0033638C"/>
    <w:rsid w:val="003365FE"/>
    <w:rsid w:val="0033699F"/>
    <w:rsid w:val="00336D37"/>
    <w:rsid w:val="00337FFC"/>
    <w:rsid w:val="00340DFC"/>
    <w:rsid w:val="00340E2E"/>
    <w:rsid w:val="00342CC0"/>
    <w:rsid w:val="003434BA"/>
    <w:rsid w:val="003435C9"/>
    <w:rsid w:val="003437B1"/>
    <w:rsid w:val="00343814"/>
    <w:rsid w:val="00343871"/>
    <w:rsid w:val="00343878"/>
    <w:rsid w:val="00343E8A"/>
    <w:rsid w:val="003442CA"/>
    <w:rsid w:val="003455DA"/>
    <w:rsid w:val="00345902"/>
    <w:rsid w:val="00345ADB"/>
    <w:rsid w:val="00345FA9"/>
    <w:rsid w:val="00346B1C"/>
    <w:rsid w:val="00347328"/>
    <w:rsid w:val="0034787E"/>
    <w:rsid w:val="00347B82"/>
    <w:rsid w:val="00350A9A"/>
    <w:rsid w:val="00350B9A"/>
    <w:rsid w:val="00350CD2"/>
    <w:rsid w:val="00351670"/>
    <w:rsid w:val="0035227E"/>
    <w:rsid w:val="00352570"/>
    <w:rsid w:val="00352B6F"/>
    <w:rsid w:val="003543FF"/>
    <w:rsid w:val="00354BA2"/>
    <w:rsid w:val="003550B9"/>
    <w:rsid w:val="00355A47"/>
    <w:rsid w:val="00355E10"/>
    <w:rsid w:val="00356D43"/>
    <w:rsid w:val="003578EB"/>
    <w:rsid w:val="00357EDF"/>
    <w:rsid w:val="00360360"/>
    <w:rsid w:val="00360696"/>
    <w:rsid w:val="00361277"/>
    <w:rsid w:val="003615C1"/>
    <w:rsid w:val="00361976"/>
    <w:rsid w:val="00361B18"/>
    <w:rsid w:val="003625F1"/>
    <w:rsid w:val="00362BE2"/>
    <w:rsid w:val="00363472"/>
    <w:rsid w:val="003647B7"/>
    <w:rsid w:val="00365454"/>
    <w:rsid w:val="00366049"/>
    <w:rsid w:val="003664CD"/>
    <w:rsid w:val="003666C7"/>
    <w:rsid w:val="00367164"/>
    <w:rsid w:val="00367E4E"/>
    <w:rsid w:val="003704BF"/>
    <w:rsid w:val="003708B7"/>
    <w:rsid w:val="00371588"/>
    <w:rsid w:val="0037198C"/>
    <w:rsid w:val="003725A7"/>
    <w:rsid w:val="00373474"/>
    <w:rsid w:val="0037403E"/>
    <w:rsid w:val="003742A6"/>
    <w:rsid w:val="00374674"/>
    <w:rsid w:val="0037467C"/>
    <w:rsid w:val="00374AF0"/>
    <w:rsid w:val="00374D7F"/>
    <w:rsid w:val="00375174"/>
    <w:rsid w:val="0037593E"/>
    <w:rsid w:val="00377B36"/>
    <w:rsid w:val="00377D39"/>
    <w:rsid w:val="00377EC9"/>
    <w:rsid w:val="0038007C"/>
    <w:rsid w:val="00380C41"/>
    <w:rsid w:val="00381770"/>
    <w:rsid w:val="00383339"/>
    <w:rsid w:val="003834A9"/>
    <w:rsid w:val="00383529"/>
    <w:rsid w:val="00383B30"/>
    <w:rsid w:val="003840F4"/>
    <w:rsid w:val="003842BB"/>
    <w:rsid w:val="0038438D"/>
    <w:rsid w:val="00384581"/>
    <w:rsid w:val="00384FA5"/>
    <w:rsid w:val="0038590D"/>
    <w:rsid w:val="003866E0"/>
    <w:rsid w:val="00386906"/>
    <w:rsid w:val="00386D41"/>
    <w:rsid w:val="00390173"/>
    <w:rsid w:val="003901F2"/>
    <w:rsid w:val="0039038D"/>
    <w:rsid w:val="00390ABC"/>
    <w:rsid w:val="00390D24"/>
    <w:rsid w:val="00390F24"/>
    <w:rsid w:val="003913B8"/>
    <w:rsid w:val="003919FA"/>
    <w:rsid w:val="003925C4"/>
    <w:rsid w:val="00393CC3"/>
    <w:rsid w:val="00394514"/>
    <w:rsid w:val="0039454A"/>
    <w:rsid w:val="00395844"/>
    <w:rsid w:val="00395B20"/>
    <w:rsid w:val="003979B6"/>
    <w:rsid w:val="003A0EC6"/>
    <w:rsid w:val="003A19E5"/>
    <w:rsid w:val="003A23DE"/>
    <w:rsid w:val="003A2A69"/>
    <w:rsid w:val="003A3939"/>
    <w:rsid w:val="003A4DC2"/>
    <w:rsid w:val="003A6490"/>
    <w:rsid w:val="003A73E5"/>
    <w:rsid w:val="003A7642"/>
    <w:rsid w:val="003A790E"/>
    <w:rsid w:val="003A7D7A"/>
    <w:rsid w:val="003A7DEF"/>
    <w:rsid w:val="003B0746"/>
    <w:rsid w:val="003B0A77"/>
    <w:rsid w:val="003B1DC6"/>
    <w:rsid w:val="003B2C9A"/>
    <w:rsid w:val="003B35B3"/>
    <w:rsid w:val="003B3B7D"/>
    <w:rsid w:val="003B3E16"/>
    <w:rsid w:val="003B3FD6"/>
    <w:rsid w:val="003B5F2D"/>
    <w:rsid w:val="003B6B3F"/>
    <w:rsid w:val="003C0FF9"/>
    <w:rsid w:val="003C1316"/>
    <w:rsid w:val="003C18D1"/>
    <w:rsid w:val="003C1E9F"/>
    <w:rsid w:val="003C31AE"/>
    <w:rsid w:val="003C32D0"/>
    <w:rsid w:val="003C3875"/>
    <w:rsid w:val="003C3D19"/>
    <w:rsid w:val="003C4D4D"/>
    <w:rsid w:val="003C4D5C"/>
    <w:rsid w:val="003C5355"/>
    <w:rsid w:val="003C55D4"/>
    <w:rsid w:val="003C5682"/>
    <w:rsid w:val="003C5B47"/>
    <w:rsid w:val="003C5EF4"/>
    <w:rsid w:val="003C669E"/>
    <w:rsid w:val="003C6BB2"/>
    <w:rsid w:val="003C6D2E"/>
    <w:rsid w:val="003C795A"/>
    <w:rsid w:val="003C7A8F"/>
    <w:rsid w:val="003C7AF2"/>
    <w:rsid w:val="003C7D53"/>
    <w:rsid w:val="003D081C"/>
    <w:rsid w:val="003D0C51"/>
    <w:rsid w:val="003D105D"/>
    <w:rsid w:val="003D1E4F"/>
    <w:rsid w:val="003D1EF9"/>
    <w:rsid w:val="003D1FD9"/>
    <w:rsid w:val="003D26E0"/>
    <w:rsid w:val="003D26F4"/>
    <w:rsid w:val="003D2C1E"/>
    <w:rsid w:val="003D2C48"/>
    <w:rsid w:val="003D3CD5"/>
    <w:rsid w:val="003D44DC"/>
    <w:rsid w:val="003D4A3F"/>
    <w:rsid w:val="003D4EDB"/>
    <w:rsid w:val="003D4FC7"/>
    <w:rsid w:val="003D517D"/>
    <w:rsid w:val="003D5919"/>
    <w:rsid w:val="003D7143"/>
    <w:rsid w:val="003D7CD7"/>
    <w:rsid w:val="003D7DA9"/>
    <w:rsid w:val="003E0210"/>
    <w:rsid w:val="003E0D8F"/>
    <w:rsid w:val="003E0E26"/>
    <w:rsid w:val="003E18CA"/>
    <w:rsid w:val="003E1A3F"/>
    <w:rsid w:val="003E3ED5"/>
    <w:rsid w:val="003E4369"/>
    <w:rsid w:val="003E48B8"/>
    <w:rsid w:val="003E4963"/>
    <w:rsid w:val="003E4BEA"/>
    <w:rsid w:val="003E4E50"/>
    <w:rsid w:val="003E6594"/>
    <w:rsid w:val="003E6E23"/>
    <w:rsid w:val="003E7471"/>
    <w:rsid w:val="003E786D"/>
    <w:rsid w:val="003E7ED4"/>
    <w:rsid w:val="003F02DA"/>
    <w:rsid w:val="003F14EB"/>
    <w:rsid w:val="003F18D6"/>
    <w:rsid w:val="003F215C"/>
    <w:rsid w:val="003F28E1"/>
    <w:rsid w:val="003F3332"/>
    <w:rsid w:val="003F3BA1"/>
    <w:rsid w:val="003F4414"/>
    <w:rsid w:val="003F48E1"/>
    <w:rsid w:val="003F5D70"/>
    <w:rsid w:val="003F5F84"/>
    <w:rsid w:val="003F6AAA"/>
    <w:rsid w:val="003F7183"/>
    <w:rsid w:val="003F74C3"/>
    <w:rsid w:val="003F79B7"/>
    <w:rsid w:val="00400982"/>
    <w:rsid w:val="00402601"/>
    <w:rsid w:val="0040305B"/>
    <w:rsid w:val="00403BB9"/>
    <w:rsid w:val="0040450C"/>
    <w:rsid w:val="004047F1"/>
    <w:rsid w:val="00404CCD"/>
    <w:rsid w:val="00405148"/>
    <w:rsid w:val="00405C77"/>
    <w:rsid w:val="00406020"/>
    <w:rsid w:val="004078A8"/>
    <w:rsid w:val="0041087D"/>
    <w:rsid w:val="00411241"/>
    <w:rsid w:val="004118F4"/>
    <w:rsid w:val="00411C93"/>
    <w:rsid w:val="004123CB"/>
    <w:rsid w:val="00412AC0"/>
    <w:rsid w:val="00413077"/>
    <w:rsid w:val="00413128"/>
    <w:rsid w:val="004132B0"/>
    <w:rsid w:val="00414187"/>
    <w:rsid w:val="004144D2"/>
    <w:rsid w:val="00414FCC"/>
    <w:rsid w:val="00415721"/>
    <w:rsid w:val="00415B40"/>
    <w:rsid w:val="00416501"/>
    <w:rsid w:val="004167C7"/>
    <w:rsid w:val="00416E5F"/>
    <w:rsid w:val="00416F02"/>
    <w:rsid w:val="004173BE"/>
    <w:rsid w:val="0041752D"/>
    <w:rsid w:val="00420BFE"/>
    <w:rsid w:val="00421405"/>
    <w:rsid w:val="0042205B"/>
    <w:rsid w:val="004220C9"/>
    <w:rsid w:val="00422F88"/>
    <w:rsid w:val="00423D70"/>
    <w:rsid w:val="0042462B"/>
    <w:rsid w:val="00424660"/>
    <w:rsid w:val="00424946"/>
    <w:rsid w:val="00424A6B"/>
    <w:rsid w:val="00424F8F"/>
    <w:rsid w:val="004254A1"/>
    <w:rsid w:val="004255A2"/>
    <w:rsid w:val="004260FD"/>
    <w:rsid w:val="00426621"/>
    <w:rsid w:val="004269E9"/>
    <w:rsid w:val="00427494"/>
    <w:rsid w:val="00427792"/>
    <w:rsid w:val="00427862"/>
    <w:rsid w:val="00427962"/>
    <w:rsid w:val="004310D4"/>
    <w:rsid w:val="00432146"/>
    <w:rsid w:val="004329B2"/>
    <w:rsid w:val="00432DAE"/>
    <w:rsid w:val="00432FBB"/>
    <w:rsid w:val="0043341D"/>
    <w:rsid w:val="00433682"/>
    <w:rsid w:val="00434081"/>
    <w:rsid w:val="0043415B"/>
    <w:rsid w:val="00434DC5"/>
    <w:rsid w:val="004357A3"/>
    <w:rsid w:val="00436258"/>
    <w:rsid w:val="00436381"/>
    <w:rsid w:val="0043678E"/>
    <w:rsid w:val="00436C83"/>
    <w:rsid w:val="0043735D"/>
    <w:rsid w:val="00440022"/>
    <w:rsid w:val="00443018"/>
    <w:rsid w:val="0044399D"/>
    <w:rsid w:val="00443B3F"/>
    <w:rsid w:val="00443FF8"/>
    <w:rsid w:val="004442BA"/>
    <w:rsid w:val="004443A7"/>
    <w:rsid w:val="004449A6"/>
    <w:rsid w:val="00445110"/>
    <w:rsid w:val="00445168"/>
    <w:rsid w:val="00445477"/>
    <w:rsid w:val="004455F3"/>
    <w:rsid w:val="00445623"/>
    <w:rsid w:val="00445BFD"/>
    <w:rsid w:val="004462BD"/>
    <w:rsid w:val="0044761F"/>
    <w:rsid w:val="004509D4"/>
    <w:rsid w:val="0045157F"/>
    <w:rsid w:val="00452235"/>
    <w:rsid w:val="00452FCC"/>
    <w:rsid w:val="00453BD0"/>
    <w:rsid w:val="00454B20"/>
    <w:rsid w:val="00454D97"/>
    <w:rsid w:val="004550CF"/>
    <w:rsid w:val="00455295"/>
    <w:rsid w:val="0045536F"/>
    <w:rsid w:val="00455589"/>
    <w:rsid w:val="00455C85"/>
    <w:rsid w:val="00455CCB"/>
    <w:rsid w:val="004566E8"/>
    <w:rsid w:val="00457A9F"/>
    <w:rsid w:val="00457CFE"/>
    <w:rsid w:val="00457DDB"/>
    <w:rsid w:val="00457F15"/>
    <w:rsid w:val="00457FB7"/>
    <w:rsid w:val="004603BB"/>
    <w:rsid w:val="004604AF"/>
    <w:rsid w:val="00460606"/>
    <w:rsid w:val="00461418"/>
    <w:rsid w:val="00461546"/>
    <w:rsid w:val="00461D82"/>
    <w:rsid w:val="004620CA"/>
    <w:rsid w:val="004620EE"/>
    <w:rsid w:val="0046245F"/>
    <w:rsid w:val="00462EA7"/>
    <w:rsid w:val="004635D2"/>
    <w:rsid w:val="00463E90"/>
    <w:rsid w:val="00464229"/>
    <w:rsid w:val="00464655"/>
    <w:rsid w:val="00464B91"/>
    <w:rsid w:val="004654D1"/>
    <w:rsid w:val="004658C2"/>
    <w:rsid w:val="00465AA8"/>
    <w:rsid w:val="00465CAC"/>
    <w:rsid w:val="004660E3"/>
    <w:rsid w:val="00466337"/>
    <w:rsid w:val="00466EC4"/>
    <w:rsid w:val="004674A4"/>
    <w:rsid w:val="004711E3"/>
    <w:rsid w:val="00472818"/>
    <w:rsid w:val="00472B3B"/>
    <w:rsid w:val="00472EBE"/>
    <w:rsid w:val="00473456"/>
    <w:rsid w:val="00473887"/>
    <w:rsid w:val="00473E1A"/>
    <w:rsid w:val="00473F5C"/>
    <w:rsid w:val="00474D7F"/>
    <w:rsid w:val="00474F6B"/>
    <w:rsid w:val="0047587C"/>
    <w:rsid w:val="00475D6B"/>
    <w:rsid w:val="00475E58"/>
    <w:rsid w:val="00475E98"/>
    <w:rsid w:val="00477674"/>
    <w:rsid w:val="00477790"/>
    <w:rsid w:val="00477C4F"/>
    <w:rsid w:val="004800E4"/>
    <w:rsid w:val="004805B6"/>
    <w:rsid w:val="00480B36"/>
    <w:rsid w:val="00481F9E"/>
    <w:rsid w:val="0048251A"/>
    <w:rsid w:val="004827EB"/>
    <w:rsid w:val="004834D7"/>
    <w:rsid w:val="00483803"/>
    <w:rsid w:val="00483E5F"/>
    <w:rsid w:val="00485324"/>
    <w:rsid w:val="00485472"/>
    <w:rsid w:val="00485C01"/>
    <w:rsid w:val="00486DA9"/>
    <w:rsid w:val="0048774A"/>
    <w:rsid w:val="00487F48"/>
    <w:rsid w:val="00490396"/>
    <w:rsid w:val="004904ED"/>
    <w:rsid w:val="004918BF"/>
    <w:rsid w:val="00491E80"/>
    <w:rsid w:val="00492552"/>
    <w:rsid w:val="00492AE9"/>
    <w:rsid w:val="00493B53"/>
    <w:rsid w:val="00494A12"/>
    <w:rsid w:val="00494E4D"/>
    <w:rsid w:val="0049502D"/>
    <w:rsid w:val="00496B07"/>
    <w:rsid w:val="00496DF0"/>
    <w:rsid w:val="004972E9"/>
    <w:rsid w:val="00497D49"/>
    <w:rsid w:val="004A03D1"/>
    <w:rsid w:val="004A1009"/>
    <w:rsid w:val="004A1393"/>
    <w:rsid w:val="004A179E"/>
    <w:rsid w:val="004A198F"/>
    <w:rsid w:val="004A1EEE"/>
    <w:rsid w:val="004A364E"/>
    <w:rsid w:val="004A3FA0"/>
    <w:rsid w:val="004A45AC"/>
    <w:rsid w:val="004A4DB8"/>
    <w:rsid w:val="004A50AE"/>
    <w:rsid w:val="004A53A9"/>
    <w:rsid w:val="004A5FF8"/>
    <w:rsid w:val="004A6355"/>
    <w:rsid w:val="004A64F4"/>
    <w:rsid w:val="004A6E30"/>
    <w:rsid w:val="004A7785"/>
    <w:rsid w:val="004A7CE1"/>
    <w:rsid w:val="004B0088"/>
    <w:rsid w:val="004B01A1"/>
    <w:rsid w:val="004B0479"/>
    <w:rsid w:val="004B0613"/>
    <w:rsid w:val="004B09E7"/>
    <w:rsid w:val="004B0AC0"/>
    <w:rsid w:val="004B1689"/>
    <w:rsid w:val="004B2040"/>
    <w:rsid w:val="004B248F"/>
    <w:rsid w:val="004B24C9"/>
    <w:rsid w:val="004B2BFC"/>
    <w:rsid w:val="004B2D77"/>
    <w:rsid w:val="004B3192"/>
    <w:rsid w:val="004B3394"/>
    <w:rsid w:val="004B348A"/>
    <w:rsid w:val="004B4586"/>
    <w:rsid w:val="004B46CE"/>
    <w:rsid w:val="004B4ABC"/>
    <w:rsid w:val="004B4E78"/>
    <w:rsid w:val="004B52D1"/>
    <w:rsid w:val="004B58BC"/>
    <w:rsid w:val="004B6560"/>
    <w:rsid w:val="004B6942"/>
    <w:rsid w:val="004C021E"/>
    <w:rsid w:val="004C0E36"/>
    <w:rsid w:val="004C129F"/>
    <w:rsid w:val="004C158F"/>
    <w:rsid w:val="004C174B"/>
    <w:rsid w:val="004C202A"/>
    <w:rsid w:val="004C2133"/>
    <w:rsid w:val="004C27C4"/>
    <w:rsid w:val="004C2D6E"/>
    <w:rsid w:val="004C2E61"/>
    <w:rsid w:val="004C3112"/>
    <w:rsid w:val="004C3435"/>
    <w:rsid w:val="004C3BF7"/>
    <w:rsid w:val="004C3CAC"/>
    <w:rsid w:val="004C414E"/>
    <w:rsid w:val="004C41E8"/>
    <w:rsid w:val="004C4D7C"/>
    <w:rsid w:val="004C544B"/>
    <w:rsid w:val="004C549F"/>
    <w:rsid w:val="004C5EAA"/>
    <w:rsid w:val="004C6128"/>
    <w:rsid w:val="004C6D8A"/>
    <w:rsid w:val="004C7379"/>
    <w:rsid w:val="004C7863"/>
    <w:rsid w:val="004C7A91"/>
    <w:rsid w:val="004C7B19"/>
    <w:rsid w:val="004D03C6"/>
    <w:rsid w:val="004D05FD"/>
    <w:rsid w:val="004D068C"/>
    <w:rsid w:val="004D1EDF"/>
    <w:rsid w:val="004D2207"/>
    <w:rsid w:val="004D22D4"/>
    <w:rsid w:val="004D29A2"/>
    <w:rsid w:val="004D2FCF"/>
    <w:rsid w:val="004D361C"/>
    <w:rsid w:val="004D3772"/>
    <w:rsid w:val="004D3E16"/>
    <w:rsid w:val="004D3F34"/>
    <w:rsid w:val="004D3F3F"/>
    <w:rsid w:val="004D4A25"/>
    <w:rsid w:val="004D5EDA"/>
    <w:rsid w:val="004D63C9"/>
    <w:rsid w:val="004D6418"/>
    <w:rsid w:val="004D6F07"/>
    <w:rsid w:val="004D778F"/>
    <w:rsid w:val="004E04CF"/>
    <w:rsid w:val="004E05F8"/>
    <w:rsid w:val="004E0701"/>
    <w:rsid w:val="004E181E"/>
    <w:rsid w:val="004E1D33"/>
    <w:rsid w:val="004E267B"/>
    <w:rsid w:val="004E2C4E"/>
    <w:rsid w:val="004E2C89"/>
    <w:rsid w:val="004E34EF"/>
    <w:rsid w:val="004E532A"/>
    <w:rsid w:val="004E62CE"/>
    <w:rsid w:val="004E6688"/>
    <w:rsid w:val="004E669C"/>
    <w:rsid w:val="004E6B98"/>
    <w:rsid w:val="004E6D3F"/>
    <w:rsid w:val="004E6E8D"/>
    <w:rsid w:val="004E76B1"/>
    <w:rsid w:val="004F1203"/>
    <w:rsid w:val="004F135D"/>
    <w:rsid w:val="004F273E"/>
    <w:rsid w:val="004F4DA2"/>
    <w:rsid w:val="004F57F4"/>
    <w:rsid w:val="004F5FE8"/>
    <w:rsid w:val="004F608E"/>
    <w:rsid w:val="004F66C2"/>
    <w:rsid w:val="004F6F9E"/>
    <w:rsid w:val="004F7AE8"/>
    <w:rsid w:val="004F7CA0"/>
    <w:rsid w:val="005007EA"/>
    <w:rsid w:val="00500A63"/>
    <w:rsid w:val="00500E82"/>
    <w:rsid w:val="00501960"/>
    <w:rsid w:val="005019A5"/>
    <w:rsid w:val="00501EEF"/>
    <w:rsid w:val="00502214"/>
    <w:rsid w:val="005027A4"/>
    <w:rsid w:val="00502AC3"/>
    <w:rsid w:val="00502B70"/>
    <w:rsid w:val="00503268"/>
    <w:rsid w:val="00503A72"/>
    <w:rsid w:val="00503BC1"/>
    <w:rsid w:val="00503D62"/>
    <w:rsid w:val="00503FB4"/>
    <w:rsid w:val="005047B9"/>
    <w:rsid w:val="00505E69"/>
    <w:rsid w:val="00505F44"/>
    <w:rsid w:val="00506B66"/>
    <w:rsid w:val="00507F84"/>
    <w:rsid w:val="00510203"/>
    <w:rsid w:val="005102F6"/>
    <w:rsid w:val="005109B9"/>
    <w:rsid w:val="00511136"/>
    <w:rsid w:val="005114A5"/>
    <w:rsid w:val="0051289E"/>
    <w:rsid w:val="0051396A"/>
    <w:rsid w:val="00513F8D"/>
    <w:rsid w:val="00514AF0"/>
    <w:rsid w:val="00515097"/>
    <w:rsid w:val="00515199"/>
    <w:rsid w:val="005156EE"/>
    <w:rsid w:val="005173F3"/>
    <w:rsid w:val="00517B93"/>
    <w:rsid w:val="00517ECD"/>
    <w:rsid w:val="00517FB0"/>
    <w:rsid w:val="00520A4C"/>
    <w:rsid w:val="00520E34"/>
    <w:rsid w:val="00521099"/>
    <w:rsid w:val="00521534"/>
    <w:rsid w:val="00522CD9"/>
    <w:rsid w:val="005231CF"/>
    <w:rsid w:val="00525DD8"/>
    <w:rsid w:val="005267EC"/>
    <w:rsid w:val="005268D2"/>
    <w:rsid w:val="0053055A"/>
    <w:rsid w:val="00530715"/>
    <w:rsid w:val="005307AD"/>
    <w:rsid w:val="0053192F"/>
    <w:rsid w:val="00531EBE"/>
    <w:rsid w:val="00532082"/>
    <w:rsid w:val="005324B1"/>
    <w:rsid w:val="00532BD7"/>
    <w:rsid w:val="00532CB8"/>
    <w:rsid w:val="00534B30"/>
    <w:rsid w:val="00534B76"/>
    <w:rsid w:val="00534C2C"/>
    <w:rsid w:val="00534FD2"/>
    <w:rsid w:val="00536E93"/>
    <w:rsid w:val="0053730D"/>
    <w:rsid w:val="00537867"/>
    <w:rsid w:val="00537FC3"/>
    <w:rsid w:val="0054028D"/>
    <w:rsid w:val="005403F3"/>
    <w:rsid w:val="00540A5C"/>
    <w:rsid w:val="00540D71"/>
    <w:rsid w:val="00541D33"/>
    <w:rsid w:val="00541FD4"/>
    <w:rsid w:val="005426C1"/>
    <w:rsid w:val="00542E85"/>
    <w:rsid w:val="00542E95"/>
    <w:rsid w:val="00542FD1"/>
    <w:rsid w:val="00543FBE"/>
    <w:rsid w:val="00544491"/>
    <w:rsid w:val="00544686"/>
    <w:rsid w:val="0054531D"/>
    <w:rsid w:val="0054638F"/>
    <w:rsid w:val="00546CF1"/>
    <w:rsid w:val="00547330"/>
    <w:rsid w:val="005473CA"/>
    <w:rsid w:val="00547A9F"/>
    <w:rsid w:val="00547C9A"/>
    <w:rsid w:val="00551324"/>
    <w:rsid w:val="0055178D"/>
    <w:rsid w:val="0055245A"/>
    <w:rsid w:val="005532E0"/>
    <w:rsid w:val="005537A3"/>
    <w:rsid w:val="00554021"/>
    <w:rsid w:val="005550BA"/>
    <w:rsid w:val="00555428"/>
    <w:rsid w:val="00555625"/>
    <w:rsid w:val="00555792"/>
    <w:rsid w:val="0055667D"/>
    <w:rsid w:val="005568C7"/>
    <w:rsid w:val="00556975"/>
    <w:rsid w:val="00557900"/>
    <w:rsid w:val="0056027C"/>
    <w:rsid w:val="00560898"/>
    <w:rsid w:val="00560EB7"/>
    <w:rsid w:val="0056128B"/>
    <w:rsid w:val="00561415"/>
    <w:rsid w:val="00561E54"/>
    <w:rsid w:val="00562010"/>
    <w:rsid w:val="0056204A"/>
    <w:rsid w:val="0056205E"/>
    <w:rsid w:val="005628C9"/>
    <w:rsid w:val="00562A0C"/>
    <w:rsid w:val="00563046"/>
    <w:rsid w:val="005634E6"/>
    <w:rsid w:val="00563B79"/>
    <w:rsid w:val="00564CED"/>
    <w:rsid w:val="00565482"/>
    <w:rsid w:val="00565FC8"/>
    <w:rsid w:val="005668E5"/>
    <w:rsid w:val="00566B51"/>
    <w:rsid w:val="00567B6E"/>
    <w:rsid w:val="00567CB4"/>
    <w:rsid w:val="005705F2"/>
    <w:rsid w:val="00570A2A"/>
    <w:rsid w:val="00572FCC"/>
    <w:rsid w:val="005730E0"/>
    <w:rsid w:val="00573CB3"/>
    <w:rsid w:val="00574C8D"/>
    <w:rsid w:val="00575B5F"/>
    <w:rsid w:val="00575C47"/>
    <w:rsid w:val="00575F7B"/>
    <w:rsid w:val="0057659B"/>
    <w:rsid w:val="005777EE"/>
    <w:rsid w:val="00577D11"/>
    <w:rsid w:val="00580006"/>
    <w:rsid w:val="0058015E"/>
    <w:rsid w:val="005803C2"/>
    <w:rsid w:val="005803E7"/>
    <w:rsid w:val="00580963"/>
    <w:rsid w:val="00580EB5"/>
    <w:rsid w:val="00581AA5"/>
    <w:rsid w:val="0058259C"/>
    <w:rsid w:val="00582C04"/>
    <w:rsid w:val="00582CBA"/>
    <w:rsid w:val="00584807"/>
    <w:rsid w:val="00584937"/>
    <w:rsid w:val="0058521D"/>
    <w:rsid w:val="005852DF"/>
    <w:rsid w:val="00585818"/>
    <w:rsid w:val="00585C9C"/>
    <w:rsid w:val="0058626E"/>
    <w:rsid w:val="005862CC"/>
    <w:rsid w:val="00586722"/>
    <w:rsid w:val="00586ABE"/>
    <w:rsid w:val="0059140C"/>
    <w:rsid w:val="00591F30"/>
    <w:rsid w:val="00592547"/>
    <w:rsid w:val="005929B9"/>
    <w:rsid w:val="00592FBD"/>
    <w:rsid w:val="00593091"/>
    <w:rsid w:val="00593274"/>
    <w:rsid w:val="005934D2"/>
    <w:rsid w:val="005937D2"/>
    <w:rsid w:val="00593BD1"/>
    <w:rsid w:val="00594211"/>
    <w:rsid w:val="005953E0"/>
    <w:rsid w:val="00595940"/>
    <w:rsid w:val="00595EC9"/>
    <w:rsid w:val="00597B66"/>
    <w:rsid w:val="00597F59"/>
    <w:rsid w:val="005A0C96"/>
    <w:rsid w:val="005A1049"/>
    <w:rsid w:val="005A1069"/>
    <w:rsid w:val="005A10C1"/>
    <w:rsid w:val="005A1828"/>
    <w:rsid w:val="005A193A"/>
    <w:rsid w:val="005A2402"/>
    <w:rsid w:val="005A3B12"/>
    <w:rsid w:val="005A3E21"/>
    <w:rsid w:val="005A3F70"/>
    <w:rsid w:val="005A4289"/>
    <w:rsid w:val="005A4BF6"/>
    <w:rsid w:val="005A5F89"/>
    <w:rsid w:val="005A6B4F"/>
    <w:rsid w:val="005A6E53"/>
    <w:rsid w:val="005A72AD"/>
    <w:rsid w:val="005A7325"/>
    <w:rsid w:val="005A76A8"/>
    <w:rsid w:val="005A7739"/>
    <w:rsid w:val="005A794E"/>
    <w:rsid w:val="005B0365"/>
    <w:rsid w:val="005B0A78"/>
    <w:rsid w:val="005B138D"/>
    <w:rsid w:val="005B1A6B"/>
    <w:rsid w:val="005B202B"/>
    <w:rsid w:val="005B35EC"/>
    <w:rsid w:val="005B3F4E"/>
    <w:rsid w:val="005B4040"/>
    <w:rsid w:val="005B565F"/>
    <w:rsid w:val="005B64AE"/>
    <w:rsid w:val="005B6597"/>
    <w:rsid w:val="005B746A"/>
    <w:rsid w:val="005C0135"/>
    <w:rsid w:val="005C06E0"/>
    <w:rsid w:val="005C0D75"/>
    <w:rsid w:val="005C15EA"/>
    <w:rsid w:val="005C1E5B"/>
    <w:rsid w:val="005C2385"/>
    <w:rsid w:val="005C29DC"/>
    <w:rsid w:val="005C309B"/>
    <w:rsid w:val="005C3751"/>
    <w:rsid w:val="005C45A8"/>
    <w:rsid w:val="005C527D"/>
    <w:rsid w:val="005C56F8"/>
    <w:rsid w:val="005C6E29"/>
    <w:rsid w:val="005C7300"/>
    <w:rsid w:val="005C7427"/>
    <w:rsid w:val="005C7490"/>
    <w:rsid w:val="005C7543"/>
    <w:rsid w:val="005D0DD0"/>
    <w:rsid w:val="005D1373"/>
    <w:rsid w:val="005D21FC"/>
    <w:rsid w:val="005D26ED"/>
    <w:rsid w:val="005D26F4"/>
    <w:rsid w:val="005D27A7"/>
    <w:rsid w:val="005D2FC2"/>
    <w:rsid w:val="005D3DCD"/>
    <w:rsid w:val="005D4A28"/>
    <w:rsid w:val="005D5111"/>
    <w:rsid w:val="005D5514"/>
    <w:rsid w:val="005D582A"/>
    <w:rsid w:val="005D59F4"/>
    <w:rsid w:val="005D5CF5"/>
    <w:rsid w:val="005D6649"/>
    <w:rsid w:val="005D6B7A"/>
    <w:rsid w:val="005D6DB5"/>
    <w:rsid w:val="005D771C"/>
    <w:rsid w:val="005D7B39"/>
    <w:rsid w:val="005E06CC"/>
    <w:rsid w:val="005E1023"/>
    <w:rsid w:val="005E1514"/>
    <w:rsid w:val="005E185A"/>
    <w:rsid w:val="005E3644"/>
    <w:rsid w:val="005E374C"/>
    <w:rsid w:val="005E4036"/>
    <w:rsid w:val="005E586F"/>
    <w:rsid w:val="005E622E"/>
    <w:rsid w:val="005E6662"/>
    <w:rsid w:val="005E77E9"/>
    <w:rsid w:val="005E7A27"/>
    <w:rsid w:val="005E7B9E"/>
    <w:rsid w:val="005F00F4"/>
    <w:rsid w:val="005F0A6A"/>
    <w:rsid w:val="005F0DE2"/>
    <w:rsid w:val="005F133D"/>
    <w:rsid w:val="005F17DC"/>
    <w:rsid w:val="005F18B9"/>
    <w:rsid w:val="005F24D9"/>
    <w:rsid w:val="005F2541"/>
    <w:rsid w:val="005F276D"/>
    <w:rsid w:val="005F3E11"/>
    <w:rsid w:val="005F3FA1"/>
    <w:rsid w:val="005F4541"/>
    <w:rsid w:val="005F4B03"/>
    <w:rsid w:val="005F540A"/>
    <w:rsid w:val="005F5C2B"/>
    <w:rsid w:val="005F71C7"/>
    <w:rsid w:val="005F7345"/>
    <w:rsid w:val="005F744C"/>
    <w:rsid w:val="005F7565"/>
    <w:rsid w:val="005F7A24"/>
    <w:rsid w:val="00600575"/>
    <w:rsid w:val="00600CA4"/>
    <w:rsid w:val="006019F2"/>
    <w:rsid w:val="006021C6"/>
    <w:rsid w:val="006022F4"/>
    <w:rsid w:val="00602317"/>
    <w:rsid w:val="0060305C"/>
    <w:rsid w:val="006031A0"/>
    <w:rsid w:val="00603C1D"/>
    <w:rsid w:val="006042DE"/>
    <w:rsid w:val="00604454"/>
    <w:rsid w:val="0060473C"/>
    <w:rsid w:val="00604DEE"/>
    <w:rsid w:val="00605093"/>
    <w:rsid w:val="00606319"/>
    <w:rsid w:val="0060692B"/>
    <w:rsid w:val="0060723A"/>
    <w:rsid w:val="00607481"/>
    <w:rsid w:val="0060790D"/>
    <w:rsid w:val="00607C12"/>
    <w:rsid w:val="00610C81"/>
    <w:rsid w:val="00611276"/>
    <w:rsid w:val="00611892"/>
    <w:rsid w:val="00611ED4"/>
    <w:rsid w:val="0061252E"/>
    <w:rsid w:val="00612571"/>
    <w:rsid w:val="00612B66"/>
    <w:rsid w:val="00612D0A"/>
    <w:rsid w:val="00612D9A"/>
    <w:rsid w:val="0061394F"/>
    <w:rsid w:val="00613B7A"/>
    <w:rsid w:val="00613C4E"/>
    <w:rsid w:val="006140CC"/>
    <w:rsid w:val="0061420B"/>
    <w:rsid w:val="00614254"/>
    <w:rsid w:val="00614941"/>
    <w:rsid w:val="00614B43"/>
    <w:rsid w:val="00614D99"/>
    <w:rsid w:val="00615539"/>
    <w:rsid w:val="00615B8C"/>
    <w:rsid w:val="00615BA5"/>
    <w:rsid w:val="00615C95"/>
    <w:rsid w:val="00615FB9"/>
    <w:rsid w:val="0061610B"/>
    <w:rsid w:val="00616FF1"/>
    <w:rsid w:val="006170BB"/>
    <w:rsid w:val="00617433"/>
    <w:rsid w:val="006175D8"/>
    <w:rsid w:val="00617981"/>
    <w:rsid w:val="0062003C"/>
    <w:rsid w:val="00620C44"/>
    <w:rsid w:val="006210BA"/>
    <w:rsid w:val="006211E0"/>
    <w:rsid w:val="0062228A"/>
    <w:rsid w:val="00622BD7"/>
    <w:rsid w:val="00622C05"/>
    <w:rsid w:val="006233FE"/>
    <w:rsid w:val="0062397A"/>
    <w:rsid w:val="006248F7"/>
    <w:rsid w:val="00624A2D"/>
    <w:rsid w:val="00624D88"/>
    <w:rsid w:val="00625077"/>
    <w:rsid w:val="00625F68"/>
    <w:rsid w:val="00626053"/>
    <w:rsid w:val="006269D4"/>
    <w:rsid w:val="00627558"/>
    <w:rsid w:val="00627A87"/>
    <w:rsid w:val="006309E4"/>
    <w:rsid w:val="006311E0"/>
    <w:rsid w:val="0063197F"/>
    <w:rsid w:val="006321FF"/>
    <w:rsid w:val="006322CD"/>
    <w:rsid w:val="006324A8"/>
    <w:rsid w:val="00632C26"/>
    <w:rsid w:val="00632D7D"/>
    <w:rsid w:val="00632F15"/>
    <w:rsid w:val="0063378D"/>
    <w:rsid w:val="00634045"/>
    <w:rsid w:val="0063409C"/>
    <w:rsid w:val="00635F6B"/>
    <w:rsid w:val="00637007"/>
    <w:rsid w:val="00637136"/>
    <w:rsid w:val="006379A0"/>
    <w:rsid w:val="006409C7"/>
    <w:rsid w:val="00640A05"/>
    <w:rsid w:val="00641C6E"/>
    <w:rsid w:val="006422D4"/>
    <w:rsid w:val="00642777"/>
    <w:rsid w:val="00642AB4"/>
    <w:rsid w:val="00642BF9"/>
    <w:rsid w:val="00642DE3"/>
    <w:rsid w:val="0064404F"/>
    <w:rsid w:val="006451D6"/>
    <w:rsid w:val="00645792"/>
    <w:rsid w:val="00645BAA"/>
    <w:rsid w:val="00645BF2"/>
    <w:rsid w:val="0064641B"/>
    <w:rsid w:val="00646642"/>
    <w:rsid w:val="00646A2C"/>
    <w:rsid w:val="00646FF6"/>
    <w:rsid w:val="006476A6"/>
    <w:rsid w:val="00647ADD"/>
    <w:rsid w:val="00647D07"/>
    <w:rsid w:val="00650C24"/>
    <w:rsid w:val="00652379"/>
    <w:rsid w:val="006527DE"/>
    <w:rsid w:val="00653848"/>
    <w:rsid w:val="00653DF0"/>
    <w:rsid w:val="00653F5A"/>
    <w:rsid w:val="0065476B"/>
    <w:rsid w:val="00654A13"/>
    <w:rsid w:val="006552C5"/>
    <w:rsid w:val="00655657"/>
    <w:rsid w:val="0065646A"/>
    <w:rsid w:val="006564D6"/>
    <w:rsid w:val="00657D48"/>
    <w:rsid w:val="00660CDD"/>
    <w:rsid w:val="006611B8"/>
    <w:rsid w:val="006615C4"/>
    <w:rsid w:val="0066214F"/>
    <w:rsid w:val="0066231A"/>
    <w:rsid w:val="0066257E"/>
    <w:rsid w:val="0066329B"/>
    <w:rsid w:val="00663DE3"/>
    <w:rsid w:val="00664516"/>
    <w:rsid w:val="006646F2"/>
    <w:rsid w:val="00664A31"/>
    <w:rsid w:val="00664C28"/>
    <w:rsid w:val="00664F4D"/>
    <w:rsid w:val="0066538E"/>
    <w:rsid w:val="006664F5"/>
    <w:rsid w:val="00666CAE"/>
    <w:rsid w:val="00666FD2"/>
    <w:rsid w:val="00666FF5"/>
    <w:rsid w:val="0066702B"/>
    <w:rsid w:val="006672D2"/>
    <w:rsid w:val="00667760"/>
    <w:rsid w:val="00667880"/>
    <w:rsid w:val="00667F95"/>
    <w:rsid w:val="00670018"/>
    <w:rsid w:val="006703E9"/>
    <w:rsid w:val="00670B58"/>
    <w:rsid w:val="00671709"/>
    <w:rsid w:val="0067228F"/>
    <w:rsid w:val="0067289B"/>
    <w:rsid w:val="00672D8D"/>
    <w:rsid w:val="00672F03"/>
    <w:rsid w:val="00673A98"/>
    <w:rsid w:val="006753A8"/>
    <w:rsid w:val="00675E84"/>
    <w:rsid w:val="0067619B"/>
    <w:rsid w:val="00676384"/>
    <w:rsid w:val="006768BB"/>
    <w:rsid w:val="00676B5B"/>
    <w:rsid w:val="00677F63"/>
    <w:rsid w:val="00680361"/>
    <w:rsid w:val="00680C01"/>
    <w:rsid w:val="00680ED6"/>
    <w:rsid w:val="00681317"/>
    <w:rsid w:val="006815EA"/>
    <w:rsid w:val="00681828"/>
    <w:rsid w:val="00682809"/>
    <w:rsid w:val="00682E1C"/>
    <w:rsid w:val="00683260"/>
    <w:rsid w:val="00683D0D"/>
    <w:rsid w:val="00684967"/>
    <w:rsid w:val="00684A4A"/>
    <w:rsid w:val="00684CC1"/>
    <w:rsid w:val="006850CC"/>
    <w:rsid w:val="00685109"/>
    <w:rsid w:val="00685C20"/>
    <w:rsid w:val="00685FF3"/>
    <w:rsid w:val="006860A1"/>
    <w:rsid w:val="00686942"/>
    <w:rsid w:val="0068751B"/>
    <w:rsid w:val="0068778E"/>
    <w:rsid w:val="00687C10"/>
    <w:rsid w:val="00687CC4"/>
    <w:rsid w:val="00690111"/>
    <w:rsid w:val="00691014"/>
    <w:rsid w:val="00691163"/>
    <w:rsid w:val="0069141A"/>
    <w:rsid w:val="00691F4D"/>
    <w:rsid w:val="006924AD"/>
    <w:rsid w:val="00693644"/>
    <w:rsid w:val="00693D58"/>
    <w:rsid w:val="00694286"/>
    <w:rsid w:val="006945B3"/>
    <w:rsid w:val="006951C0"/>
    <w:rsid w:val="006961C5"/>
    <w:rsid w:val="00696895"/>
    <w:rsid w:val="00696AF8"/>
    <w:rsid w:val="00697255"/>
    <w:rsid w:val="00697A08"/>
    <w:rsid w:val="006A01C9"/>
    <w:rsid w:val="006A0511"/>
    <w:rsid w:val="006A0A0D"/>
    <w:rsid w:val="006A0DAB"/>
    <w:rsid w:val="006A0EB8"/>
    <w:rsid w:val="006A1043"/>
    <w:rsid w:val="006A1625"/>
    <w:rsid w:val="006A1B4F"/>
    <w:rsid w:val="006A282E"/>
    <w:rsid w:val="006A2C9F"/>
    <w:rsid w:val="006A2E9F"/>
    <w:rsid w:val="006A35BC"/>
    <w:rsid w:val="006A3AC1"/>
    <w:rsid w:val="006A3DF3"/>
    <w:rsid w:val="006A440B"/>
    <w:rsid w:val="006A52A1"/>
    <w:rsid w:val="006A54BC"/>
    <w:rsid w:val="006A5B6B"/>
    <w:rsid w:val="006A5E8A"/>
    <w:rsid w:val="006B0F22"/>
    <w:rsid w:val="006B1739"/>
    <w:rsid w:val="006B1958"/>
    <w:rsid w:val="006B212D"/>
    <w:rsid w:val="006B2C78"/>
    <w:rsid w:val="006B31D6"/>
    <w:rsid w:val="006B43D7"/>
    <w:rsid w:val="006B4579"/>
    <w:rsid w:val="006B4ABA"/>
    <w:rsid w:val="006B4C7D"/>
    <w:rsid w:val="006B58AB"/>
    <w:rsid w:val="006B5D2F"/>
    <w:rsid w:val="006B65AA"/>
    <w:rsid w:val="006B6F4C"/>
    <w:rsid w:val="006B6F89"/>
    <w:rsid w:val="006B701B"/>
    <w:rsid w:val="006B786C"/>
    <w:rsid w:val="006B79D9"/>
    <w:rsid w:val="006C0E2C"/>
    <w:rsid w:val="006C0FC9"/>
    <w:rsid w:val="006C0FDB"/>
    <w:rsid w:val="006C1771"/>
    <w:rsid w:val="006C2070"/>
    <w:rsid w:val="006C21D8"/>
    <w:rsid w:val="006C2D29"/>
    <w:rsid w:val="006C2DB9"/>
    <w:rsid w:val="006C36F6"/>
    <w:rsid w:val="006C3ADB"/>
    <w:rsid w:val="006C3AE4"/>
    <w:rsid w:val="006C3D28"/>
    <w:rsid w:val="006C47F8"/>
    <w:rsid w:val="006C52A0"/>
    <w:rsid w:val="006C5751"/>
    <w:rsid w:val="006C5B5C"/>
    <w:rsid w:val="006C7E49"/>
    <w:rsid w:val="006D005E"/>
    <w:rsid w:val="006D01CD"/>
    <w:rsid w:val="006D0285"/>
    <w:rsid w:val="006D028C"/>
    <w:rsid w:val="006D0938"/>
    <w:rsid w:val="006D0AA8"/>
    <w:rsid w:val="006D0C15"/>
    <w:rsid w:val="006D0EA6"/>
    <w:rsid w:val="006D0F6F"/>
    <w:rsid w:val="006D122E"/>
    <w:rsid w:val="006D14AD"/>
    <w:rsid w:val="006D1B62"/>
    <w:rsid w:val="006D1F7E"/>
    <w:rsid w:val="006D2C74"/>
    <w:rsid w:val="006D356D"/>
    <w:rsid w:val="006D3B81"/>
    <w:rsid w:val="006D4047"/>
    <w:rsid w:val="006D4729"/>
    <w:rsid w:val="006D4937"/>
    <w:rsid w:val="006D558B"/>
    <w:rsid w:val="006D654A"/>
    <w:rsid w:val="006D6B3F"/>
    <w:rsid w:val="006D7626"/>
    <w:rsid w:val="006D7F79"/>
    <w:rsid w:val="006E00BE"/>
    <w:rsid w:val="006E1997"/>
    <w:rsid w:val="006E2285"/>
    <w:rsid w:val="006E23EA"/>
    <w:rsid w:val="006E313E"/>
    <w:rsid w:val="006E4354"/>
    <w:rsid w:val="006E4A04"/>
    <w:rsid w:val="006E5CA0"/>
    <w:rsid w:val="006E7002"/>
    <w:rsid w:val="006E703B"/>
    <w:rsid w:val="006F01DC"/>
    <w:rsid w:val="006F10C1"/>
    <w:rsid w:val="006F15A1"/>
    <w:rsid w:val="006F170C"/>
    <w:rsid w:val="006F1909"/>
    <w:rsid w:val="006F1996"/>
    <w:rsid w:val="006F1A00"/>
    <w:rsid w:val="006F1BA5"/>
    <w:rsid w:val="006F2075"/>
    <w:rsid w:val="006F294F"/>
    <w:rsid w:val="006F30F9"/>
    <w:rsid w:val="006F3533"/>
    <w:rsid w:val="006F37AC"/>
    <w:rsid w:val="006F3CE3"/>
    <w:rsid w:val="006F4AE2"/>
    <w:rsid w:val="006F4BAC"/>
    <w:rsid w:val="006F5D53"/>
    <w:rsid w:val="006F612B"/>
    <w:rsid w:val="006F70B7"/>
    <w:rsid w:val="006F784E"/>
    <w:rsid w:val="007009FC"/>
    <w:rsid w:val="007019EF"/>
    <w:rsid w:val="007025BF"/>
    <w:rsid w:val="00702B21"/>
    <w:rsid w:val="00703154"/>
    <w:rsid w:val="00703434"/>
    <w:rsid w:val="007040A2"/>
    <w:rsid w:val="0070413D"/>
    <w:rsid w:val="00704258"/>
    <w:rsid w:val="00704286"/>
    <w:rsid w:val="00704811"/>
    <w:rsid w:val="007051E0"/>
    <w:rsid w:val="00705FE9"/>
    <w:rsid w:val="0070617C"/>
    <w:rsid w:val="007064E4"/>
    <w:rsid w:val="0070699B"/>
    <w:rsid w:val="007069DA"/>
    <w:rsid w:val="00707F42"/>
    <w:rsid w:val="007106A7"/>
    <w:rsid w:val="00710763"/>
    <w:rsid w:val="00711006"/>
    <w:rsid w:val="007113FB"/>
    <w:rsid w:val="00711409"/>
    <w:rsid w:val="0071218D"/>
    <w:rsid w:val="00712417"/>
    <w:rsid w:val="00713746"/>
    <w:rsid w:val="00713E60"/>
    <w:rsid w:val="007145A5"/>
    <w:rsid w:val="007145FB"/>
    <w:rsid w:val="00714EDC"/>
    <w:rsid w:val="00715600"/>
    <w:rsid w:val="00715DB2"/>
    <w:rsid w:val="00716713"/>
    <w:rsid w:val="00716DF7"/>
    <w:rsid w:val="00716FE0"/>
    <w:rsid w:val="007173FF"/>
    <w:rsid w:val="00720938"/>
    <w:rsid w:val="00720F75"/>
    <w:rsid w:val="00721038"/>
    <w:rsid w:val="00721B52"/>
    <w:rsid w:val="00721CD6"/>
    <w:rsid w:val="00722240"/>
    <w:rsid w:val="00722DD0"/>
    <w:rsid w:val="00722FE0"/>
    <w:rsid w:val="007235B5"/>
    <w:rsid w:val="007238F6"/>
    <w:rsid w:val="00723905"/>
    <w:rsid w:val="00723B0B"/>
    <w:rsid w:val="00724295"/>
    <w:rsid w:val="00724CFA"/>
    <w:rsid w:val="00725587"/>
    <w:rsid w:val="0072591B"/>
    <w:rsid w:val="0072796A"/>
    <w:rsid w:val="007300AC"/>
    <w:rsid w:val="00730104"/>
    <w:rsid w:val="007303A3"/>
    <w:rsid w:val="007307F1"/>
    <w:rsid w:val="00730BB9"/>
    <w:rsid w:val="00731876"/>
    <w:rsid w:val="00731F49"/>
    <w:rsid w:val="00732006"/>
    <w:rsid w:val="007328DF"/>
    <w:rsid w:val="00732D49"/>
    <w:rsid w:val="00733180"/>
    <w:rsid w:val="007337EB"/>
    <w:rsid w:val="00733DDD"/>
    <w:rsid w:val="00733E7B"/>
    <w:rsid w:val="00733F96"/>
    <w:rsid w:val="00734A3D"/>
    <w:rsid w:val="007350B9"/>
    <w:rsid w:val="007353FF"/>
    <w:rsid w:val="00735ED3"/>
    <w:rsid w:val="0073631E"/>
    <w:rsid w:val="00736CF6"/>
    <w:rsid w:val="00736D51"/>
    <w:rsid w:val="007379C9"/>
    <w:rsid w:val="00737D7E"/>
    <w:rsid w:val="00740EFF"/>
    <w:rsid w:val="0074181F"/>
    <w:rsid w:val="00741F1F"/>
    <w:rsid w:val="00741F8D"/>
    <w:rsid w:val="00742692"/>
    <w:rsid w:val="00742715"/>
    <w:rsid w:val="00742BAB"/>
    <w:rsid w:val="00742DE1"/>
    <w:rsid w:val="00743069"/>
    <w:rsid w:val="00743837"/>
    <w:rsid w:val="00743F92"/>
    <w:rsid w:val="00745406"/>
    <w:rsid w:val="007461E2"/>
    <w:rsid w:val="00747B03"/>
    <w:rsid w:val="007500F0"/>
    <w:rsid w:val="007502CB"/>
    <w:rsid w:val="00750458"/>
    <w:rsid w:val="00752240"/>
    <w:rsid w:val="0075253C"/>
    <w:rsid w:val="00752D37"/>
    <w:rsid w:val="00752E49"/>
    <w:rsid w:val="00753611"/>
    <w:rsid w:val="00753A8D"/>
    <w:rsid w:val="007549FF"/>
    <w:rsid w:val="00755205"/>
    <w:rsid w:val="007552C2"/>
    <w:rsid w:val="00755A1E"/>
    <w:rsid w:val="00755C76"/>
    <w:rsid w:val="00756A4A"/>
    <w:rsid w:val="00757756"/>
    <w:rsid w:val="0075786D"/>
    <w:rsid w:val="00760200"/>
    <w:rsid w:val="0076090A"/>
    <w:rsid w:val="007623F6"/>
    <w:rsid w:val="007628D4"/>
    <w:rsid w:val="00762A6C"/>
    <w:rsid w:val="00763840"/>
    <w:rsid w:val="00764401"/>
    <w:rsid w:val="00764AB4"/>
    <w:rsid w:val="00765172"/>
    <w:rsid w:val="007651E4"/>
    <w:rsid w:val="007659B7"/>
    <w:rsid w:val="00770167"/>
    <w:rsid w:val="0077155E"/>
    <w:rsid w:val="00771855"/>
    <w:rsid w:val="00771967"/>
    <w:rsid w:val="00771A71"/>
    <w:rsid w:val="0077244C"/>
    <w:rsid w:val="007730CE"/>
    <w:rsid w:val="007735BF"/>
    <w:rsid w:val="007737CB"/>
    <w:rsid w:val="007737CD"/>
    <w:rsid w:val="00773A96"/>
    <w:rsid w:val="0077423D"/>
    <w:rsid w:val="007746B0"/>
    <w:rsid w:val="0077472F"/>
    <w:rsid w:val="00774D05"/>
    <w:rsid w:val="00775A64"/>
    <w:rsid w:val="00775B6E"/>
    <w:rsid w:val="00775FDA"/>
    <w:rsid w:val="0077604C"/>
    <w:rsid w:val="007760D4"/>
    <w:rsid w:val="00776191"/>
    <w:rsid w:val="00776E1D"/>
    <w:rsid w:val="00776F35"/>
    <w:rsid w:val="00777586"/>
    <w:rsid w:val="007806A7"/>
    <w:rsid w:val="00780E24"/>
    <w:rsid w:val="00780FB2"/>
    <w:rsid w:val="007811D0"/>
    <w:rsid w:val="0078217C"/>
    <w:rsid w:val="007838EA"/>
    <w:rsid w:val="007838FB"/>
    <w:rsid w:val="007844B0"/>
    <w:rsid w:val="007847A8"/>
    <w:rsid w:val="00785C2F"/>
    <w:rsid w:val="00786BBA"/>
    <w:rsid w:val="00786EE0"/>
    <w:rsid w:val="00786F39"/>
    <w:rsid w:val="0078734B"/>
    <w:rsid w:val="007903DB"/>
    <w:rsid w:val="007904C9"/>
    <w:rsid w:val="00790910"/>
    <w:rsid w:val="00790BD9"/>
    <w:rsid w:val="00790D0F"/>
    <w:rsid w:val="007913CC"/>
    <w:rsid w:val="00793137"/>
    <w:rsid w:val="00793210"/>
    <w:rsid w:val="00793379"/>
    <w:rsid w:val="007934BE"/>
    <w:rsid w:val="007937FF"/>
    <w:rsid w:val="00793F6E"/>
    <w:rsid w:val="00794A72"/>
    <w:rsid w:val="007953EC"/>
    <w:rsid w:val="007954EF"/>
    <w:rsid w:val="007954F8"/>
    <w:rsid w:val="00796366"/>
    <w:rsid w:val="0079685B"/>
    <w:rsid w:val="00796ADF"/>
    <w:rsid w:val="00796D42"/>
    <w:rsid w:val="0079737A"/>
    <w:rsid w:val="007973F9"/>
    <w:rsid w:val="00797AE7"/>
    <w:rsid w:val="007A0984"/>
    <w:rsid w:val="007A0A4D"/>
    <w:rsid w:val="007A0C4E"/>
    <w:rsid w:val="007A181D"/>
    <w:rsid w:val="007A192D"/>
    <w:rsid w:val="007A1B74"/>
    <w:rsid w:val="007A1BC5"/>
    <w:rsid w:val="007A1D20"/>
    <w:rsid w:val="007A2130"/>
    <w:rsid w:val="007A29D2"/>
    <w:rsid w:val="007A2BE8"/>
    <w:rsid w:val="007A32C9"/>
    <w:rsid w:val="007A3C5C"/>
    <w:rsid w:val="007A3FCE"/>
    <w:rsid w:val="007A4595"/>
    <w:rsid w:val="007A4E73"/>
    <w:rsid w:val="007A5114"/>
    <w:rsid w:val="007A5AC9"/>
    <w:rsid w:val="007A7317"/>
    <w:rsid w:val="007A7700"/>
    <w:rsid w:val="007A78A6"/>
    <w:rsid w:val="007A79E5"/>
    <w:rsid w:val="007B006F"/>
    <w:rsid w:val="007B007E"/>
    <w:rsid w:val="007B0505"/>
    <w:rsid w:val="007B135A"/>
    <w:rsid w:val="007B1585"/>
    <w:rsid w:val="007B1668"/>
    <w:rsid w:val="007B1801"/>
    <w:rsid w:val="007B1872"/>
    <w:rsid w:val="007B18F1"/>
    <w:rsid w:val="007B1F6A"/>
    <w:rsid w:val="007B2AEA"/>
    <w:rsid w:val="007B2D30"/>
    <w:rsid w:val="007B2EA0"/>
    <w:rsid w:val="007B37AE"/>
    <w:rsid w:val="007B4A69"/>
    <w:rsid w:val="007B4C2B"/>
    <w:rsid w:val="007B566D"/>
    <w:rsid w:val="007B5678"/>
    <w:rsid w:val="007B5926"/>
    <w:rsid w:val="007B6410"/>
    <w:rsid w:val="007B672D"/>
    <w:rsid w:val="007B6B0F"/>
    <w:rsid w:val="007B744C"/>
    <w:rsid w:val="007B784C"/>
    <w:rsid w:val="007B7FCD"/>
    <w:rsid w:val="007C0DE1"/>
    <w:rsid w:val="007C2FF0"/>
    <w:rsid w:val="007C327F"/>
    <w:rsid w:val="007C3CF2"/>
    <w:rsid w:val="007C4B2C"/>
    <w:rsid w:val="007C561D"/>
    <w:rsid w:val="007C59BA"/>
    <w:rsid w:val="007C5BDB"/>
    <w:rsid w:val="007C60A1"/>
    <w:rsid w:val="007C6E9F"/>
    <w:rsid w:val="007C6FB9"/>
    <w:rsid w:val="007D1234"/>
    <w:rsid w:val="007D1E54"/>
    <w:rsid w:val="007D23EF"/>
    <w:rsid w:val="007D2518"/>
    <w:rsid w:val="007D2903"/>
    <w:rsid w:val="007D2D8B"/>
    <w:rsid w:val="007D2F77"/>
    <w:rsid w:val="007D3BCB"/>
    <w:rsid w:val="007D453D"/>
    <w:rsid w:val="007D46F8"/>
    <w:rsid w:val="007D4C43"/>
    <w:rsid w:val="007D555E"/>
    <w:rsid w:val="007D6481"/>
    <w:rsid w:val="007D7C74"/>
    <w:rsid w:val="007D7D4A"/>
    <w:rsid w:val="007E07CF"/>
    <w:rsid w:val="007E09FB"/>
    <w:rsid w:val="007E1BDD"/>
    <w:rsid w:val="007E264D"/>
    <w:rsid w:val="007E28CE"/>
    <w:rsid w:val="007E2967"/>
    <w:rsid w:val="007E2B96"/>
    <w:rsid w:val="007E2E5D"/>
    <w:rsid w:val="007E46B3"/>
    <w:rsid w:val="007E6523"/>
    <w:rsid w:val="007E6747"/>
    <w:rsid w:val="007E6E30"/>
    <w:rsid w:val="007E74F1"/>
    <w:rsid w:val="007F01EA"/>
    <w:rsid w:val="007F0618"/>
    <w:rsid w:val="007F078F"/>
    <w:rsid w:val="007F10E3"/>
    <w:rsid w:val="007F1105"/>
    <w:rsid w:val="007F1750"/>
    <w:rsid w:val="007F2031"/>
    <w:rsid w:val="007F20E2"/>
    <w:rsid w:val="007F27F9"/>
    <w:rsid w:val="007F2FA5"/>
    <w:rsid w:val="007F318F"/>
    <w:rsid w:val="007F432C"/>
    <w:rsid w:val="007F4426"/>
    <w:rsid w:val="007F47C0"/>
    <w:rsid w:val="007F5F8D"/>
    <w:rsid w:val="007F6267"/>
    <w:rsid w:val="007F7298"/>
    <w:rsid w:val="007F7957"/>
    <w:rsid w:val="007F7B25"/>
    <w:rsid w:val="007F7E5B"/>
    <w:rsid w:val="008009AF"/>
    <w:rsid w:val="00800D5F"/>
    <w:rsid w:val="00802103"/>
    <w:rsid w:val="0080290C"/>
    <w:rsid w:val="00802BE1"/>
    <w:rsid w:val="00802FA9"/>
    <w:rsid w:val="00803C4C"/>
    <w:rsid w:val="008046F1"/>
    <w:rsid w:val="00804E21"/>
    <w:rsid w:val="00804FB1"/>
    <w:rsid w:val="00805870"/>
    <w:rsid w:val="00806BFB"/>
    <w:rsid w:val="00806D9A"/>
    <w:rsid w:val="00807222"/>
    <w:rsid w:val="0080757B"/>
    <w:rsid w:val="008076EF"/>
    <w:rsid w:val="00807F5D"/>
    <w:rsid w:val="00811154"/>
    <w:rsid w:val="00812627"/>
    <w:rsid w:val="00812947"/>
    <w:rsid w:val="008131B7"/>
    <w:rsid w:val="00813DE3"/>
    <w:rsid w:val="00814EB1"/>
    <w:rsid w:val="008152EF"/>
    <w:rsid w:val="00815421"/>
    <w:rsid w:val="008168EB"/>
    <w:rsid w:val="00816993"/>
    <w:rsid w:val="00816EDE"/>
    <w:rsid w:val="008200EF"/>
    <w:rsid w:val="008218FF"/>
    <w:rsid w:val="00821D00"/>
    <w:rsid w:val="00822764"/>
    <w:rsid w:val="00822DCC"/>
    <w:rsid w:val="00823465"/>
    <w:rsid w:val="00823B8C"/>
    <w:rsid w:val="00824025"/>
    <w:rsid w:val="00825468"/>
    <w:rsid w:val="008255C9"/>
    <w:rsid w:val="00825693"/>
    <w:rsid w:val="00825B45"/>
    <w:rsid w:val="00826B14"/>
    <w:rsid w:val="00827882"/>
    <w:rsid w:val="008307B2"/>
    <w:rsid w:val="008308EC"/>
    <w:rsid w:val="00830BFE"/>
    <w:rsid w:val="00830F5C"/>
    <w:rsid w:val="008311CE"/>
    <w:rsid w:val="0083307A"/>
    <w:rsid w:val="00833184"/>
    <w:rsid w:val="00833355"/>
    <w:rsid w:val="00833D97"/>
    <w:rsid w:val="00834A30"/>
    <w:rsid w:val="00834EB7"/>
    <w:rsid w:val="00835593"/>
    <w:rsid w:val="0083620D"/>
    <w:rsid w:val="0083681B"/>
    <w:rsid w:val="008368A3"/>
    <w:rsid w:val="00837462"/>
    <w:rsid w:val="0083769C"/>
    <w:rsid w:val="00837B2F"/>
    <w:rsid w:val="00840028"/>
    <w:rsid w:val="008403EE"/>
    <w:rsid w:val="00840EAF"/>
    <w:rsid w:val="008411C8"/>
    <w:rsid w:val="0084155A"/>
    <w:rsid w:val="008418F0"/>
    <w:rsid w:val="00842B93"/>
    <w:rsid w:val="00843B72"/>
    <w:rsid w:val="00843FB9"/>
    <w:rsid w:val="00844695"/>
    <w:rsid w:val="008448E4"/>
    <w:rsid w:val="008455F1"/>
    <w:rsid w:val="00845D3E"/>
    <w:rsid w:val="008462C0"/>
    <w:rsid w:val="00846302"/>
    <w:rsid w:val="00846C42"/>
    <w:rsid w:val="00847022"/>
    <w:rsid w:val="00847238"/>
    <w:rsid w:val="008474E4"/>
    <w:rsid w:val="00847E77"/>
    <w:rsid w:val="00850111"/>
    <w:rsid w:val="00850DF3"/>
    <w:rsid w:val="00850FEC"/>
    <w:rsid w:val="00851316"/>
    <w:rsid w:val="008513B7"/>
    <w:rsid w:val="00852577"/>
    <w:rsid w:val="00853B2D"/>
    <w:rsid w:val="00853C79"/>
    <w:rsid w:val="0085415A"/>
    <w:rsid w:val="00855199"/>
    <w:rsid w:val="0085560C"/>
    <w:rsid w:val="0085712A"/>
    <w:rsid w:val="008573AC"/>
    <w:rsid w:val="00857A01"/>
    <w:rsid w:val="00857C04"/>
    <w:rsid w:val="008601F3"/>
    <w:rsid w:val="00860239"/>
    <w:rsid w:val="00860756"/>
    <w:rsid w:val="00860F5F"/>
    <w:rsid w:val="00861468"/>
    <w:rsid w:val="00861B16"/>
    <w:rsid w:val="00861E84"/>
    <w:rsid w:val="0086279F"/>
    <w:rsid w:val="00862A76"/>
    <w:rsid w:val="00863075"/>
    <w:rsid w:val="008633A9"/>
    <w:rsid w:val="00863991"/>
    <w:rsid w:val="0086453B"/>
    <w:rsid w:val="00864A39"/>
    <w:rsid w:val="00864D14"/>
    <w:rsid w:val="0086500C"/>
    <w:rsid w:val="00865478"/>
    <w:rsid w:val="00865BF8"/>
    <w:rsid w:val="0086630A"/>
    <w:rsid w:val="00866CED"/>
    <w:rsid w:val="00866E23"/>
    <w:rsid w:val="008679B6"/>
    <w:rsid w:val="00867F45"/>
    <w:rsid w:val="0087045B"/>
    <w:rsid w:val="00870AE0"/>
    <w:rsid w:val="008723EC"/>
    <w:rsid w:val="00872EB7"/>
    <w:rsid w:val="008730CB"/>
    <w:rsid w:val="0087359C"/>
    <w:rsid w:val="00873976"/>
    <w:rsid w:val="00873B9C"/>
    <w:rsid w:val="00873F92"/>
    <w:rsid w:val="008746AC"/>
    <w:rsid w:val="00874B7A"/>
    <w:rsid w:val="00875C5E"/>
    <w:rsid w:val="00875FE8"/>
    <w:rsid w:val="00876172"/>
    <w:rsid w:val="00876741"/>
    <w:rsid w:val="008767B2"/>
    <w:rsid w:val="00876C3A"/>
    <w:rsid w:val="00876DF4"/>
    <w:rsid w:val="008779DB"/>
    <w:rsid w:val="00880A76"/>
    <w:rsid w:val="00880AA0"/>
    <w:rsid w:val="00880D0E"/>
    <w:rsid w:val="0088162D"/>
    <w:rsid w:val="00881E0E"/>
    <w:rsid w:val="0088268A"/>
    <w:rsid w:val="00882CBD"/>
    <w:rsid w:val="00883617"/>
    <w:rsid w:val="00883B6B"/>
    <w:rsid w:val="00883E38"/>
    <w:rsid w:val="00884020"/>
    <w:rsid w:val="0088450F"/>
    <w:rsid w:val="00885F1A"/>
    <w:rsid w:val="0088618E"/>
    <w:rsid w:val="00886564"/>
    <w:rsid w:val="00886678"/>
    <w:rsid w:val="008869B1"/>
    <w:rsid w:val="00890418"/>
    <w:rsid w:val="00890A5F"/>
    <w:rsid w:val="0089154F"/>
    <w:rsid w:val="0089314C"/>
    <w:rsid w:val="00893721"/>
    <w:rsid w:val="00894143"/>
    <w:rsid w:val="00894D72"/>
    <w:rsid w:val="00895AA3"/>
    <w:rsid w:val="00895B4D"/>
    <w:rsid w:val="00896758"/>
    <w:rsid w:val="00896B3F"/>
    <w:rsid w:val="00896C3F"/>
    <w:rsid w:val="00897310"/>
    <w:rsid w:val="008976AC"/>
    <w:rsid w:val="008A021B"/>
    <w:rsid w:val="008A0B8E"/>
    <w:rsid w:val="008A0E0B"/>
    <w:rsid w:val="008A132E"/>
    <w:rsid w:val="008A1493"/>
    <w:rsid w:val="008A15DE"/>
    <w:rsid w:val="008A2E31"/>
    <w:rsid w:val="008A30E4"/>
    <w:rsid w:val="008A3B5E"/>
    <w:rsid w:val="008A469A"/>
    <w:rsid w:val="008A61CB"/>
    <w:rsid w:val="008A6644"/>
    <w:rsid w:val="008A6E81"/>
    <w:rsid w:val="008A7340"/>
    <w:rsid w:val="008A7637"/>
    <w:rsid w:val="008A78F8"/>
    <w:rsid w:val="008A7BFC"/>
    <w:rsid w:val="008A7D82"/>
    <w:rsid w:val="008B0856"/>
    <w:rsid w:val="008B16A9"/>
    <w:rsid w:val="008B1724"/>
    <w:rsid w:val="008B22BE"/>
    <w:rsid w:val="008B2CB8"/>
    <w:rsid w:val="008B2CD6"/>
    <w:rsid w:val="008B2DEA"/>
    <w:rsid w:val="008B39D8"/>
    <w:rsid w:val="008B3CF1"/>
    <w:rsid w:val="008B417A"/>
    <w:rsid w:val="008B5933"/>
    <w:rsid w:val="008B6A50"/>
    <w:rsid w:val="008B7184"/>
    <w:rsid w:val="008C054A"/>
    <w:rsid w:val="008C069D"/>
    <w:rsid w:val="008C0B7C"/>
    <w:rsid w:val="008C0F1A"/>
    <w:rsid w:val="008C2384"/>
    <w:rsid w:val="008C2CFA"/>
    <w:rsid w:val="008C3049"/>
    <w:rsid w:val="008C3151"/>
    <w:rsid w:val="008C3684"/>
    <w:rsid w:val="008C44B2"/>
    <w:rsid w:val="008C45FF"/>
    <w:rsid w:val="008C5E9E"/>
    <w:rsid w:val="008C60A1"/>
    <w:rsid w:val="008C632E"/>
    <w:rsid w:val="008C655D"/>
    <w:rsid w:val="008C686E"/>
    <w:rsid w:val="008C68DE"/>
    <w:rsid w:val="008C6A26"/>
    <w:rsid w:val="008C6B1C"/>
    <w:rsid w:val="008C6BC3"/>
    <w:rsid w:val="008C711B"/>
    <w:rsid w:val="008C7351"/>
    <w:rsid w:val="008D05F5"/>
    <w:rsid w:val="008D0C06"/>
    <w:rsid w:val="008D0D3D"/>
    <w:rsid w:val="008D17EC"/>
    <w:rsid w:val="008D1C51"/>
    <w:rsid w:val="008D1DBC"/>
    <w:rsid w:val="008D1F2F"/>
    <w:rsid w:val="008D2379"/>
    <w:rsid w:val="008D2B0A"/>
    <w:rsid w:val="008D2B77"/>
    <w:rsid w:val="008D37B9"/>
    <w:rsid w:val="008D3C6B"/>
    <w:rsid w:val="008D45B5"/>
    <w:rsid w:val="008D4D4E"/>
    <w:rsid w:val="008D57C0"/>
    <w:rsid w:val="008D5A60"/>
    <w:rsid w:val="008D67C1"/>
    <w:rsid w:val="008D6F30"/>
    <w:rsid w:val="008D6FD3"/>
    <w:rsid w:val="008D73D7"/>
    <w:rsid w:val="008D76F4"/>
    <w:rsid w:val="008D7E16"/>
    <w:rsid w:val="008E04FE"/>
    <w:rsid w:val="008E0DA9"/>
    <w:rsid w:val="008E0EA6"/>
    <w:rsid w:val="008E180E"/>
    <w:rsid w:val="008E1C79"/>
    <w:rsid w:val="008E1E64"/>
    <w:rsid w:val="008E1FA7"/>
    <w:rsid w:val="008E25AE"/>
    <w:rsid w:val="008E32E6"/>
    <w:rsid w:val="008E35CA"/>
    <w:rsid w:val="008E4075"/>
    <w:rsid w:val="008E42FD"/>
    <w:rsid w:val="008E4787"/>
    <w:rsid w:val="008E516E"/>
    <w:rsid w:val="008E58BB"/>
    <w:rsid w:val="008E5EE2"/>
    <w:rsid w:val="008E6001"/>
    <w:rsid w:val="008E62DF"/>
    <w:rsid w:val="008E6446"/>
    <w:rsid w:val="008F08E7"/>
    <w:rsid w:val="008F0E27"/>
    <w:rsid w:val="008F18A4"/>
    <w:rsid w:val="008F22F3"/>
    <w:rsid w:val="008F2DA3"/>
    <w:rsid w:val="008F2FBB"/>
    <w:rsid w:val="008F3488"/>
    <w:rsid w:val="008F3538"/>
    <w:rsid w:val="008F43B9"/>
    <w:rsid w:val="008F44E5"/>
    <w:rsid w:val="008F44F0"/>
    <w:rsid w:val="008F450C"/>
    <w:rsid w:val="008F46B6"/>
    <w:rsid w:val="008F4ED3"/>
    <w:rsid w:val="008F7C8A"/>
    <w:rsid w:val="00900003"/>
    <w:rsid w:val="00900AB1"/>
    <w:rsid w:val="00900C95"/>
    <w:rsid w:val="00900FF4"/>
    <w:rsid w:val="00901872"/>
    <w:rsid w:val="00901A2F"/>
    <w:rsid w:val="00902483"/>
    <w:rsid w:val="0090267A"/>
    <w:rsid w:val="00902990"/>
    <w:rsid w:val="0090303C"/>
    <w:rsid w:val="0090428D"/>
    <w:rsid w:val="0090460A"/>
    <w:rsid w:val="00906CC4"/>
    <w:rsid w:val="009073A1"/>
    <w:rsid w:val="009078AA"/>
    <w:rsid w:val="009100EF"/>
    <w:rsid w:val="009108C5"/>
    <w:rsid w:val="00910B52"/>
    <w:rsid w:val="009118B6"/>
    <w:rsid w:val="00911A2E"/>
    <w:rsid w:val="00912150"/>
    <w:rsid w:val="0091258C"/>
    <w:rsid w:val="00912D2C"/>
    <w:rsid w:val="009132F5"/>
    <w:rsid w:val="0091353F"/>
    <w:rsid w:val="00913CCB"/>
    <w:rsid w:val="00913DA2"/>
    <w:rsid w:val="0091487F"/>
    <w:rsid w:val="00915F01"/>
    <w:rsid w:val="00917870"/>
    <w:rsid w:val="00917BB0"/>
    <w:rsid w:val="009203E1"/>
    <w:rsid w:val="00920CB0"/>
    <w:rsid w:val="00921286"/>
    <w:rsid w:val="00921EF8"/>
    <w:rsid w:val="00922B63"/>
    <w:rsid w:val="00922F7A"/>
    <w:rsid w:val="00922FA2"/>
    <w:rsid w:val="00923BED"/>
    <w:rsid w:val="00923F49"/>
    <w:rsid w:val="00924625"/>
    <w:rsid w:val="0092505A"/>
    <w:rsid w:val="0092552C"/>
    <w:rsid w:val="00925D8C"/>
    <w:rsid w:val="0092635D"/>
    <w:rsid w:val="009265EC"/>
    <w:rsid w:val="00926DAD"/>
    <w:rsid w:val="00926E26"/>
    <w:rsid w:val="00926FF8"/>
    <w:rsid w:val="0092705A"/>
    <w:rsid w:val="009276D9"/>
    <w:rsid w:val="00927A7D"/>
    <w:rsid w:val="00927BE9"/>
    <w:rsid w:val="009305D4"/>
    <w:rsid w:val="00931F25"/>
    <w:rsid w:val="00932AA4"/>
    <w:rsid w:val="00932B1B"/>
    <w:rsid w:val="00932F33"/>
    <w:rsid w:val="00933495"/>
    <w:rsid w:val="00933615"/>
    <w:rsid w:val="009337D1"/>
    <w:rsid w:val="009344CC"/>
    <w:rsid w:val="009347D1"/>
    <w:rsid w:val="00934E1E"/>
    <w:rsid w:val="00935391"/>
    <w:rsid w:val="00936AFC"/>
    <w:rsid w:val="009370B4"/>
    <w:rsid w:val="00937F72"/>
    <w:rsid w:val="00940250"/>
    <w:rsid w:val="009404DC"/>
    <w:rsid w:val="00940847"/>
    <w:rsid w:val="0094163F"/>
    <w:rsid w:val="009416E2"/>
    <w:rsid w:val="00941EE4"/>
    <w:rsid w:val="00942221"/>
    <w:rsid w:val="0094245B"/>
    <w:rsid w:val="00942EAA"/>
    <w:rsid w:val="0094305E"/>
    <w:rsid w:val="00944F60"/>
    <w:rsid w:val="0094556B"/>
    <w:rsid w:val="00946857"/>
    <w:rsid w:val="009474F8"/>
    <w:rsid w:val="00950B53"/>
    <w:rsid w:val="00950BCA"/>
    <w:rsid w:val="00951232"/>
    <w:rsid w:val="00951760"/>
    <w:rsid w:val="00952F1D"/>
    <w:rsid w:val="00953572"/>
    <w:rsid w:val="00953693"/>
    <w:rsid w:val="00954A13"/>
    <w:rsid w:val="00954D13"/>
    <w:rsid w:val="00954D97"/>
    <w:rsid w:val="00955CDD"/>
    <w:rsid w:val="009562FC"/>
    <w:rsid w:val="009568B1"/>
    <w:rsid w:val="00956A34"/>
    <w:rsid w:val="00956E8B"/>
    <w:rsid w:val="00957BE1"/>
    <w:rsid w:val="00957D59"/>
    <w:rsid w:val="00957E7F"/>
    <w:rsid w:val="009600C2"/>
    <w:rsid w:val="00960183"/>
    <w:rsid w:val="009605AD"/>
    <w:rsid w:val="00960AF5"/>
    <w:rsid w:val="009611D7"/>
    <w:rsid w:val="00961390"/>
    <w:rsid w:val="00962318"/>
    <w:rsid w:val="00962C46"/>
    <w:rsid w:val="00963069"/>
    <w:rsid w:val="00964438"/>
    <w:rsid w:val="00964B33"/>
    <w:rsid w:val="00965043"/>
    <w:rsid w:val="009652E3"/>
    <w:rsid w:val="00965A02"/>
    <w:rsid w:val="00965A90"/>
    <w:rsid w:val="00965BD6"/>
    <w:rsid w:val="0096640C"/>
    <w:rsid w:val="0096778C"/>
    <w:rsid w:val="00967A17"/>
    <w:rsid w:val="00970003"/>
    <w:rsid w:val="00970B00"/>
    <w:rsid w:val="009711F3"/>
    <w:rsid w:val="0097121E"/>
    <w:rsid w:val="00971229"/>
    <w:rsid w:val="00971A00"/>
    <w:rsid w:val="00971CA8"/>
    <w:rsid w:val="00971E82"/>
    <w:rsid w:val="00972061"/>
    <w:rsid w:val="0097287E"/>
    <w:rsid w:val="009730A9"/>
    <w:rsid w:val="00973114"/>
    <w:rsid w:val="009736B9"/>
    <w:rsid w:val="00973EAE"/>
    <w:rsid w:val="009741D8"/>
    <w:rsid w:val="00974ECB"/>
    <w:rsid w:val="00975465"/>
    <w:rsid w:val="0098044E"/>
    <w:rsid w:val="009805A1"/>
    <w:rsid w:val="00980F78"/>
    <w:rsid w:val="0098102B"/>
    <w:rsid w:val="009810E9"/>
    <w:rsid w:val="0098395E"/>
    <w:rsid w:val="00983A00"/>
    <w:rsid w:val="00983AC0"/>
    <w:rsid w:val="009851FC"/>
    <w:rsid w:val="00985327"/>
    <w:rsid w:val="00985C79"/>
    <w:rsid w:val="0098600B"/>
    <w:rsid w:val="00986BE4"/>
    <w:rsid w:val="00986DDC"/>
    <w:rsid w:val="00987215"/>
    <w:rsid w:val="00987585"/>
    <w:rsid w:val="00987913"/>
    <w:rsid w:val="0099017C"/>
    <w:rsid w:val="0099039B"/>
    <w:rsid w:val="009903D6"/>
    <w:rsid w:val="00990C2C"/>
    <w:rsid w:val="00990DE0"/>
    <w:rsid w:val="00991219"/>
    <w:rsid w:val="00991FCC"/>
    <w:rsid w:val="00992024"/>
    <w:rsid w:val="0099240B"/>
    <w:rsid w:val="0099335C"/>
    <w:rsid w:val="0099364F"/>
    <w:rsid w:val="00994790"/>
    <w:rsid w:val="00994D99"/>
    <w:rsid w:val="00995197"/>
    <w:rsid w:val="00995E88"/>
    <w:rsid w:val="0099616C"/>
    <w:rsid w:val="00996B27"/>
    <w:rsid w:val="00996C1F"/>
    <w:rsid w:val="00996E82"/>
    <w:rsid w:val="009971DB"/>
    <w:rsid w:val="00997878"/>
    <w:rsid w:val="009A0119"/>
    <w:rsid w:val="009A028B"/>
    <w:rsid w:val="009A03D3"/>
    <w:rsid w:val="009A0B5F"/>
    <w:rsid w:val="009A1BB6"/>
    <w:rsid w:val="009A1EAA"/>
    <w:rsid w:val="009A202A"/>
    <w:rsid w:val="009A21A7"/>
    <w:rsid w:val="009A2782"/>
    <w:rsid w:val="009A2975"/>
    <w:rsid w:val="009A2B45"/>
    <w:rsid w:val="009A2C63"/>
    <w:rsid w:val="009A2E84"/>
    <w:rsid w:val="009A3748"/>
    <w:rsid w:val="009A3A1D"/>
    <w:rsid w:val="009A3BD4"/>
    <w:rsid w:val="009A3C1F"/>
    <w:rsid w:val="009A45BF"/>
    <w:rsid w:val="009A48DF"/>
    <w:rsid w:val="009A4D24"/>
    <w:rsid w:val="009A4EF3"/>
    <w:rsid w:val="009A6113"/>
    <w:rsid w:val="009A63C9"/>
    <w:rsid w:val="009A6419"/>
    <w:rsid w:val="009A7C5C"/>
    <w:rsid w:val="009A7E96"/>
    <w:rsid w:val="009B07C3"/>
    <w:rsid w:val="009B0E03"/>
    <w:rsid w:val="009B181C"/>
    <w:rsid w:val="009B1ACB"/>
    <w:rsid w:val="009B238B"/>
    <w:rsid w:val="009B247B"/>
    <w:rsid w:val="009B2A72"/>
    <w:rsid w:val="009B2F76"/>
    <w:rsid w:val="009B3045"/>
    <w:rsid w:val="009B31BC"/>
    <w:rsid w:val="009B415A"/>
    <w:rsid w:val="009B5973"/>
    <w:rsid w:val="009B5B7A"/>
    <w:rsid w:val="009B6B0D"/>
    <w:rsid w:val="009B6F67"/>
    <w:rsid w:val="009B7169"/>
    <w:rsid w:val="009B755C"/>
    <w:rsid w:val="009B7943"/>
    <w:rsid w:val="009B7AF9"/>
    <w:rsid w:val="009B7C3E"/>
    <w:rsid w:val="009B7D8C"/>
    <w:rsid w:val="009B7FD3"/>
    <w:rsid w:val="009C0083"/>
    <w:rsid w:val="009C1024"/>
    <w:rsid w:val="009C124E"/>
    <w:rsid w:val="009C133F"/>
    <w:rsid w:val="009C1583"/>
    <w:rsid w:val="009C19A7"/>
    <w:rsid w:val="009C1BF8"/>
    <w:rsid w:val="009C22AF"/>
    <w:rsid w:val="009C2919"/>
    <w:rsid w:val="009C2BCC"/>
    <w:rsid w:val="009C2BD4"/>
    <w:rsid w:val="009C2E54"/>
    <w:rsid w:val="009C3012"/>
    <w:rsid w:val="009C308D"/>
    <w:rsid w:val="009C3446"/>
    <w:rsid w:val="009C43F3"/>
    <w:rsid w:val="009C4628"/>
    <w:rsid w:val="009C4A96"/>
    <w:rsid w:val="009C4EC5"/>
    <w:rsid w:val="009C5E9E"/>
    <w:rsid w:val="009C6108"/>
    <w:rsid w:val="009C647D"/>
    <w:rsid w:val="009C64CB"/>
    <w:rsid w:val="009C6771"/>
    <w:rsid w:val="009C7791"/>
    <w:rsid w:val="009C7C3F"/>
    <w:rsid w:val="009C7D93"/>
    <w:rsid w:val="009D00A0"/>
    <w:rsid w:val="009D0170"/>
    <w:rsid w:val="009D0307"/>
    <w:rsid w:val="009D094D"/>
    <w:rsid w:val="009D0B91"/>
    <w:rsid w:val="009D0D16"/>
    <w:rsid w:val="009D1098"/>
    <w:rsid w:val="009D10ED"/>
    <w:rsid w:val="009D1541"/>
    <w:rsid w:val="009D288D"/>
    <w:rsid w:val="009D3644"/>
    <w:rsid w:val="009D3D0F"/>
    <w:rsid w:val="009D42F9"/>
    <w:rsid w:val="009D50A3"/>
    <w:rsid w:val="009D541D"/>
    <w:rsid w:val="009D5DAC"/>
    <w:rsid w:val="009D65D7"/>
    <w:rsid w:val="009D692C"/>
    <w:rsid w:val="009D6A21"/>
    <w:rsid w:val="009D6E3E"/>
    <w:rsid w:val="009D70DF"/>
    <w:rsid w:val="009D7F52"/>
    <w:rsid w:val="009E0052"/>
    <w:rsid w:val="009E05A1"/>
    <w:rsid w:val="009E0A34"/>
    <w:rsid w:val="009E166E"/>
    <w:rsid w:val="009E187A"/>
    <w:rsid w:val="009E1898"/>
    <w:rsid w:val="009E1CAE"/>
    <w:rsid w:val="009E2632"/>
    <w:rsid w:val="009E26E6"/>
    <w:rsid w:val="009E27AE"/>
    <w:rsid w:val="009E28F1"/>
    <w:rsid w:val="009E29D4"/>
    <w:rsid w:val="009E2BFB"/>
    <w:rsid w:val="009E3E5C"/>
    <w:rsid w:val="009E4D31"/>
    <w:rsid w:val="009E50F2"/>
    <w:rsid w:val="009E5401"/>
    <w:rsid w:val="009E61C8"/>
    <w:rsid w:val="009E71DA"/>
    <w:rsid w:val="009E7EFA"/>
    <w:rsid w:val="009F0CB5"/>
    <w:rsid w:val="009F18E4"/>
    <w:rsid w:val="009F1C71"/>
    <w:rsid w:val="009F2A37"/>
    <w:rsid w:val="009F2BE0"/>
    <w:rsid w:val="009F3729"/>
    <w:rsid w:val="009F3A76"/>
    <w:rsid w:val="009F431A"/>
    <w:rsid w:val="009F4450"/>
    <w:rsid w:val="009F4A27"/>
    <w:rsid w:val="009F4FDD"/>
    <w:rsid w:val="009F54CC"/>
    <w:rsid w:val="009F5958"/>
    <w:rsid w:val="009F5BEA"/>
    <w:rsid w:val="009F6E14"/>
    <w:rsid w:val="009F721F"/>
    <w:rsid w:val="009F73E9"/>
    <w:rsid w:val="00A000F6"/>
    <w:rsid w:val="00A00158"/>
    <w:rsid w:val="00A0152F"/>
    <w:rsid w:val="00A01AE9"/>
    <w:rsid w:val="00A02120"/>
    <w:rsid w:val="00A038C0"/>
    <w:rsid w:val="00A04043"/>
    <w:rsid w:val="00A05422"/>
    <w:rsid w:val="00A057DE"/>
    <w:rsid w:val="00A05C3C"/>
    <w:rsid w:val="00A06276"/>
    <w:rsid w:val="00A06802"/>
    <w:rsid w:val="00A06877"/>
    <w:rsid w:val="00A06930"/>
    <w:rsid w:val="00A07C19"/>
    <w:rsid w:val="00A07C33"/>
    <w:rsid w:val="00A100AE"/>
    <w:rsid w:val="00A101AB"/>
    <w:rsid w:val="00A10235"/>
    <w:rsid w:val="00A1041F"/>
    <w:rsid w:val="00A1064C"/>
    <w:rsid w:val="00A10AC4"/>
    <w:rsid w:val="00A1129D"/>
    <w:rsid w:val="00A11333"/>
    <w:rsid w:val="00A11F38"/>
    <w:rsid w:val="00A12897"/>
    <w:rsid w:val="00A1363E"/>
    <w:rsid w:val="00A13653"/>
    <w:rsid w:val="00A14146"/>
    <w:rsid w:val="00A14CBE"/>
    <w:rsid w:val="00A14E61"/>
    <w:rsid w:val="00A15E53"/>
    <w:rsid w:val="00A164E3"/>
    <w:rsid w:val="00A16798"/>
    <w:rsid w:val="00A16DF5"/>
    <w:rsid w:val="00A1762F"/>
    <w:rsid w:val="00A17A8D"/>
    <w:rsid w:val="00A17F7D"/>
    <w:rsid w:val="00A2147D"/>
    <w:rsid w:val="00A214E4"/>
    <w:rsid w:val="00A21B86"/>
    <w:rsid w:val="00A21D24"/>
    <w:rsid w:val="00A2221B"/>
    <w:rsid w:val="00A22A4A"/>
    <w:rsid w:val="00A22ED0"/>
    <w:rsid w:val="00A233BB"/>
    <w:rsid w:val="00A2424D"/>
    <w:rsid w:val="00A24B44"/>
    <w:rsid w:val="00A258EC"/>
    <w:rsid w:val="00A25CDE"/>
    <w:rsid w:val="00A26A30"/>
    <w:rsid w:val="00A26C96"/>
    <w:rsid w:val="00A27213"/>
    <w:rsid w:val="00A2738B"/>
    <w:rsid w:val="00A27932"/>
    <w:rsid w:val="00A30065"/>
    <w:rsid w:val="00A30399"/>
    <w:rsid w:val="00A30C59"/>
    <w:rsid w:val="00A32A79"/>
    <w:rsid w:val="00A33BFC"/>
    <w:rsid w:val="00A343E6"/>
    <w:rsid w:val="00A3491B"/>
    <w:rsid w:val="00A349D4"/>
    <w:rsid w:val="00A35C92"/>
    <w:rsid w:val="00A40260"/>
    <w:rsid w:val="00A405E9"/>
    <w:rsid w:val="00A4107F"/>
    <w:rsid w:val="00A41A36"/>
    <w:rsid w:val="00A42B1C"/>
    <w:rsid w:val="00A42E2B"/>
    <w:rsid w:val="00A42E2F"/>
    <w:rsid w:val="00A43213"/>
    <w:rsid w:val="00A43232"/>
    <w:rsid w:val="00A438A9"/>
    <w:rsid w:val="00A43FB2"/>
    <w:rsid w:val="00A44A2D"/>
    <w:rsid w:val="00A45219"/>
    <w:rsid w:val="00A453F2"/>
    <w:rsid w:val="00A45853"/>
    <w:rsid w:val="00A45D0E"/>
    <w:rsid w:val="00A461D5"/>
    <w:rsid w:val="00A46C6D"/>
    <w:rsid w:val="00A46DBA"/>
    <w:rsid w:val="00A47390"/>
    <w:rsid w:val="00A473AC"/>
    <w:rsid w:val="00A47E4F"/>
    <w:rsid w:val="00A50DA8"/>
    <w:rsid w:val="00A5153D"/>
    <w:rsid w:val="00A516EA"/>
    <w:rsid w:val="00A51730"/>
    <w:rsid w:val="00A5173D"/>
    <w:rsid w:val="00A51E48"/>
    <w:rsid w:val="00A52317"/>
    <w:rsid w:val="00A5284C"/>
    <w:rsid w:val="00A53319"/>
    <w:rsid w:val="00A53E76"/>
    <w:rsid w:val="00A5438E"/>
    <w:rsid w:val="00A56134"/>
    <w:rsid w:val="00A569E0"/>
    <w:rsid w:val="00A56CD7"/>
    <w:rsid w:val="00A60E59"/>
    <w:rsid w:val="00A6115A"/>
    <w:rsid w:val="00A61AF5"/>
    <w:rsid w:val="00A61CA1"/>
    <w:rsid w:val="00A64792"/>
    <w:rsid w:val="00A65327"/>
    <w:rsid w:val="00A6568E"/>
    <w:rsid w:val="00A66DB2"/>
    <w:rsid w:val="00A6723F"/>
    <w:rsid w:val="00A6783F"/>
    <w:rsid w:val="00A704A1"/>
    <w:rsid w:val="00A708F6"/>
    <w:rsid w:val="00A7154E"/>
    <w:rsid w:val="00A71EC2"/>
    <w:rsid w:val="00A71EE0"/>
    <w:rsid w:val="00A72682"/>
    <w:rsid w:val="00A72CED"/>
    <w:rsid w:val="00A72DE5"/>
    <w:rsid w:val="00A748FB"/>
    <w:rsid w:val="00A74F74"/>
    <w:rsid w:val="00A752C4"/>
    <w:rsid w:val="00A76095"/>
    <w:rsid w:val="00A76B12"/>
    <w:rsid w:val="00A76B1F"/>
    <w:rsid w:val="00A775B5"/>
    <w:rsid w:val="00A77B44"/>
    <w:rsid w:val="00A80F86"/>
    <w:rsid w:val="00A81167"/>
    <w:rsid w:val="00A81500"/>
    <w:rsid w:val="00A81932"/>
    <w:rsid w:val="00A82368"/>
    <w:rsid w:val="00A82729"/>
    <w:rsid w:val="00A82FAE"/>
    <w:rsid w:val="00A832CD"/>
    <w:rsid w:val="00A835D6"/>
    <w:rsid w:val="00A83610"/>
    <w:rsid w:val="00A8371B"/>
    <w:rsid w:val="00A838A5"/>
    <w:rsid w:val="00A84B44"/>
    <w:rsid w:val="00A84DFC"/>
    <w:rsid w:val="00A851F6"/>
    <w:rsid w:val="00A856B1"/>
    <w:rsid w:val="00A86863"/>
    <w:rsid w:val="00A869F2"/>
    <w:rsid w:val="00A86CB5"/>
    <w:rsid w:val="00A8721A"/>
    <w:rsid w:val="00A8722E"/>
    <w:rsid w:val="00A87AEF"/>
    <w:rsid w:val="00A87CE2"/>
    <w:rsid w:val="00A9194B"/>
    <w:rsid w:val="00A91D94"/>
    <w:rsid w:val="00A92BC0"/>
    <w:rsid w:val="00A946A6"/>
    <w:rsid w:val="00A94AA4"/>
    <w:rsid w:val="00A94AC5"/>
    <w:rsid w:val="00A94E6B"/>
    <w:rsid w:val="00A94FE1"/>
    <w:rsid w:val="00A955FC"/>
    <w:rsid w:val="00A95A1C"/>
    <w:rsid w:val="00A95DF2"/>
    <w:rsid w:val="00A963B3"/>
    <w:rsid w:val="00A970CD"/>
    <w:rsid w:val="00A97F2E"/>
    <w:rsid w:val="00AA160D"/>
    <w:rsid w:val="00AA28F4"/>
    <w:rsid w:val="00AA2F01"/>
    <w:rsid w:val="00AA34A6"/>
    <w:rsid w:val="00AA362F"/>
    <w:rsid w:val="00AA3A3A"/>
    <w:rsid w:val="00AA3EF6"/>
    <w:rsid w:val="00AA3F1D"/>
    <w:rsid w:val="00AA4812"/>
    <w:rsid w:val="00AA4F5A"/>
    <w:rsid w:val="00AA5504"/>
    <w:rsid w:val="00AA64D6"/>
    <w:rsid w:val="00AA68CE"/>
    <w:rsid w:val="00AA6AF2"/>
    <w:rsid w:val="00AA70C9"/>
    <w:rsid w:val="00AA783C"/>
    <w:rsid w:val="00AA7CD3"/>
    <w:rsid w:val="00AB05A5"/>
    <w:rsid w:val="00AB0833"/>
    <w:rsid w:val="00AB0932"/>
    <w:rsid w:val="00AB0E95"/>
    <w:rsid w:val="00AB183A"/>
    <w:rsid w:val="00AB1AE6"/>
    <w:rsid w:val="00AB1F65"/>
    <w:rsid w:val="00AB25A8"/>
    <w:rsid w:val="00AB27A3"/>
    <w:rsid w:val="00AB2D4D"/>
    <w:rsid w:val="00AB3085"/>
    <w:rsid w:val="00AB3520"/>
    <w:rsid w:val="00AB377F"/>
    <w:rsid w:val="00AB37C6"/>
    <w:rsid w:val="00AB53A8"/>
    <w:rsid w:val="00AB5B27"/>
    <w:rsid w:val="00AB6103"/>
    <w:rsid w:val="00AB62C5"/>
    <w:rsid w:val="00AB6B22"/>
    <w:rsid w:val="00AB7715"/>
    <w:rsid w:val="00AC11A2"/>
    <w:rsid w:val="00AC1F0D"/>
    <w:rsid w:val="00AC2334"/>
    <w:rsid w:val="00AC2475"/>
    <w:rsid w:val="00AC262E"/>
    <w:rsid w:val="00AC2974"/>
    <w:rsid w:val="00AC3621"/>
    <w:rsid w:val="00AC425C"/>
    <w:rsid w:val="00AC46CD"/>
    <w:rsid w:val="00AC4D9D"/>
    <w:rsid w:val="00AC4DC6"/>
    <w:rsid w:val="00AC52E4"/>
    <w:rsid w:val="00AC5997"/>
    <w:rsid w:val="00AC6E32"/>
    <w:rsid w:val="00AC70AC"/>
    <w:rsid w:val="00AC7646"/>
    <w:rsid w:val="00AC76A0"/>
    <w:rsid w:val="00AC77E6"/>
    <w:rsid w:val="00AC7EFD"/>
    <w:rsid w:val="00AD0706"/>
    <w:rsid w:val="00AD1468"/>
    <w:rsid w:val="00AD186C"/>
    <w:rsid w:val="00AD19C8"/>
    <w:rsid w:val="00AD1DBB"/>
    <w:rsid w:val="00AD236F"/>
    <w:rsid w:val="00AD249D"/>
    <w:rsid w:val="00AD2B16"/>
    <w:rsid w:val="00AD2C4B"/>
    <w:rsid w:val="00AD361D"/>
    <w:rsid w:val="00AD3799"/>
    <w:rsid w:val="00AD459B"/>
    <w:rsid w:val="00AD47F1"/>
    <w:rsid w:val="00AD5A85"/>
    <w:rsid w:val="00AD5BB0"/>
    <w:rsid w:val="00AD60CD"/>
    <w:rsid w:val="00AD6587"/>
    <w:rsid w:val="00AD7516"/>
    <w:rsid w:val="00AD75BB"/>
    <w:rsid w:val="00AD7883"/>
    <w:rsid w:val="00AE0DAA"/>
    <w:rsid w:val="00AE0F74"/>
    <w:rsid w:val="00AE1CB7"/>
    <w:rsid w:val="00AE3848"/>
    <w:rsid w:val="00AE46D8"/>
    <w:rsid w:val="00AE4ACC"/>
    <w:rsid w:val="00AE4F74"/>
    <w:rsid w:val="00AE64FF"/>
    <w:rsid w:val="00AE6851"/>
    <w:rsid w:val="00AE75F0"/>
    <w:rsid w:val="00AE76F4"/>
    <w:rsid w:val="00AF01CD"/>
    <w:rsid w:val="00AF127F"/>
    <w:rsid w:val="00AF1799"/>
    <w:rsid w:val="00AF1A66"/>
    <w:rsid w:val="00AF2561"/>
    <w:rsid w:val="00AF2BED"/>
    <w:rsid w:val="00AF46EA"/>
    <w:rsid w:val="00AF4ED8"/>
    <w:rsid w:val="00AF5A5E"/>
    <w:rsid w:val="00AF5C51"/>
    <w:rsid w:val="00AF699D"/>
    <w:rsid w:val="00AF6BE3"/>
    <w:rsid w:val="00AF6CFF"/>
    <w:rsid w:val="00AF7414"/>
    <w:rsid w:val="00B002AF"/>
    <w:rsid w:val="00B00995"/>
    <w:rsid w:val="00B00CBD"/>
    <w:rsid w:val="00B01184"/>
    <w:rsid w:val="00B024FA"/>
    <w:rsid w:val="00B028E1"/>
    <w:rsid w:val="00B03098"/>
    <w:rsid w:val="00B036A4"/>
    <w:rsid w:val="00B05949"/>
    <w:rsid w:val="00B05EBF"/>
    <w:rsid w:val="00B06781"/>
    <w:rsid w:val="00B068DC"/>
    <w:rsid w:val="00B06944"/>
    <w:rsid w:val="00B06F69"/>
    <w:rsid w:val="00B07331"/>
    <w:rsid w:val="00B0772A"/>
    <w:rsid w:val="00B07BD2"/>
    <w:rsid w:val="00B07CD1"/>
    <w:rsid w:val="00B07EBE"/>
    <w:rsid w:val="00B113E7"/>
    <w:rsid w:val="00B11D9D"/>
    <w:rsid w:val="00B126C2"/>
    <w:rsid w:val="00B12D9D"/>
    <w:rsid w:val="00B13F05"/>
    <w:rsid w:val="00B14894"/>
    <w:rsid w:val="00B14CE4"/>
    <w:rsid w:val="00B1560E"/>
    <w:rsid w:val="00B160E3"/>
    <w:rsid w:val="00B16C66"/>
    <w:rsid w:val="00B16E84"/>
    <w:rsid w:val="00B17174"/>
    <w:rsid w:val="00B17446"/>
    <w:rsid w:val="00B17701"/>
    <w:rsid w:val="00B20DCB"/>
    <w:rsid w:val="00B211B1"/>
    <w:rsid w:val="00B2122C"/>
    <w:rsid w:val="00B21732"/>
    <w:rsid w:val="00B21C86"/>
    <w:rsid w:val="00B22399"/>
    <w:rsid w:val="00B226CE"/>
    <w:rsid w:val="00B23578"/>
    <w:rsid w:val="00B23AD2"/>
    <w:rsid w:val="00B23FFA"/>
    <w:rsid w:val="00B24270"/>
    <w:rsid w:val="00B24754"/>
    <w:rsid w:val="00B24B21"/>
    <w:rsid w:val="00B24C23"/>
    <w:rsid w:val="00B25B9B"/>
    <w:rsid w:val="00B262BE"/>
    <w:rsid w:val="00B2732B"/>
    <w:rsid w:val="00B276F0"/>
    <w:rsid w:val="00B304A3"/>
    <w:rsid w:val="00B30892"/>
    <w:rsid w:val="00B3092F"/>
    <w:rsid w:val="00B30CFE"/>
    <w:rsid w:val="00B31441"/>
    <w:rsid w:val="00B318D1"/>
    <w:rsid w:val="00B31E08"/>
    <w:rsid w:val="00B3283F"/>
    <w:rsid w:val="00B32F41"/>
    <w:rsid w:val="00B3304D"/>
    <w:rsid w:val="00B337B6"/>
    <w:rsid w:val="00B33982"/>
    <w:rsid w:val="00B33C79"/>
    <w:rsid w:val="00B35119"/>
    <w:rsid w:val="00B35134"/>
    <w:rsid w:val="00B353A5"/>
    <w:rsid w:val="00B35D22"/>
    <w:rsid w:val="00B372E0"/>
    <w:rsid w:val="00B37565"/>
    <w:rsid w:val="00B37B9B"/>
    <w:rsid w:val="00B37C8D"/>
    <w:rsid w:val="00B4037F"/>
    <w:rsid w:val="00B40B20"/>
    <w:rsid w:val="00B40D1B"/>
    <w:rsid w:val="00B40DC5"/>
    <w:rsid w:val="00B41055"/>
    <w:rsid w:val="00B41327"/>
    <w:rsid w:val="00B41B95"/>
    <w:rsid w:val="00B420A4"/>
    <w:rsid w:val="00B4213B"/>
    <w:rsid w:val="00B4268D"/>
    <w:rsid w:val="00B42BB5"/>
    <w:rsid w:val="00B43B87"/>
    <w:rsid w:val="00B448CB"/>
    <w:rsid w:val="00B44A08"/>
    <w:rsid w:val="00B466A5"/>
    <w:rsid w:val="00B469D9"/>
    <w:rsid w:val="00B46A50"/>
    <w:rsid w:val="00B46C1D"/>
    <w:rsid w:val="00B47462"/>
    <w:rsid w:val="00B4779C"/>
    <w:rsid w:val="00B5052C"/>
    <w:rsid w:val="00B50F69"/>
    <w:rsid w:val="00B51017"/>
    <w:rsid w:val="00B510F9"/>
    <w:rsid w:val="00B51ECE"/>
    <w:rsid w:val="00B533BC"/>
    <w:rsid w:val="00B535BB"/>
    <w:rsid w:val="00B53F53"/>
    <w:rsid w:val="00B547CC"/>
    <w:rsid w:val="00B54892"/>
    <w:rsid w:val="00B5506B"/>
    <w:rsid w:val="00B55644"/>
    <w:rsid w:val="00B556E6"/>
    <w:rsid w:val="00B558BA"/>
    <w:rsid w:val="00B56B79"/>
    <w:rsid w:val="00B5713E"/>
    <w:rsid w:val="00B578D4"/>
    <w:rsid w:val="00B60DB3"/>
    <w:rsid w:val="00B611ED"/>
    <w:rsid w:val="00B61821"/>
    <w:rsid w:val="00B618B7"/>
    <w:rsid w:val="00B625C2"/>
    <w:rsid w:val="00B62B28"/>
    <w:rsid w:val="00B630DD"/>
    <w:rsid w:val="00B633A2"/>
    <w:rsid w:val="00B63425"/>
    <w:rsid w:val="00B64027"/>
    <w:rsid w:val="00B640F1"/>
    <w:rsid w:val="00B64CFF"/>
    <w:rsid w:val="00B64FD1"/>
    <w:rsid w:val="00B65493"/>
    <w:rsid w:val="00B65B1C"/>
    <w:rsid w:val="00B65D94"/>
    <w:rsid w:val="00B65F20"/>
    <w:rsid w:val="00B65FB9"/>
    <w:rsid w:val="00B663C2"/>
    <w:rsid w:val="00B66579"/>
    <w:rsid w:val="00B665B3"/>
    <w:rsid w:val="00B66F6A"/>
    <w:rsid w:val="00B66FF7"/>
    <w:rsid w:val="00B6724E"/>
    <w:rsid w:val="00B67818"/>
    <w:rsid w:val="00B70826"/>
    <w:rsid w:val="00B708D8"/>
    <w:rsid w:val="00B70DC0"/>
    <w:rsid w:val="00B712E0"/>
    <w:rsid w:val="00B7160B"/>
    <w:rsid w:val="00B71858"/>
    <w:rsid w:val="00B71ACE"/>
    <w:rsid w:val="00B71B06"/>
    <w:rsid w:val="00B739F6"/>
    <w:rsid w:val="00B73A66"/>
    <w:rsid w:val="00B73C78"/>
    <w:rsid w:val="00B75374"/>
    <w:rsid w:val="00B753EC"/>
    <w:rsid w:val="00B75447"/>
    <w:rsid w:val="00B75570"/>
    <w:rsid w:val="00B756EF"/>
    <w:rsid w:val="00B75F0E"/>
    <w:rsid w:val="00B76BA9"/>
    <w:rsid w:val="00B770FE"/>
    <w:rsid w:val="00B7722C"/>
    <w:rsid w:val="00B772B4"/>
    <w:rsid w:val="00B801E6"/>
    <w:rsid w:val="00B809C2"/>
    <w:rsid w:val="00B81290"/>
    <w:rsid w:val="00B812FB"/>
    <w:rsid w:val="00B81FCB"/>
    <w:rsid w:val="00B821A6"/>
    <w:rsid w:val="00B821ED"/>
    <w:rsid w:val="00B82261"/>
    <w:rsid w:val="00B82290"/>
    <w:rsid w:val="00B823AF"/>
    <w:rsid w:val="00B8273D"/>
    <w:rsid w:val="00B836CB"/>
    <w:rsid w:val="00B837B0"/>
    <w:rsid w:val="00B83AF0"/>
    <w:rsid w:val="00B83B4E"/>
    <w:rsid w:val="00B84A2A"/>
    <w:rsid w:val="00B84ADB"/>
    <w:rsid w:val="00B852A1"/>
    <w:rsid w:val="00B858F5"/>
    <w:rsid w:val="00B85BAF"/>
    <w:rsid w:val="00B85CA4"/>
    <w:rsid w:val="00B85F60"/>
    <w:rsid w:val="00B86197"/>
    <w:rsid w:val="00B86290"/>
    <w:rsid w:val="00B86408"/>
    <w:rsid w:val="00B86F1F"/>
    <w:rsid w:val="00B8728A"/>
    <w:rsid w:val="00B875CD"/>
    <w:rsid w:val="00B8791C"/>
    <w:rsid w:val="00B9014B"/>
    <w:rsid w:val="00B901CA"/>
    <w:rsid w:val="00B90409"/>
    <w:rsid w:val="00B905AC"/>
    <w:rsid w:val="00B90948"/>
    <w:rsid w:val="00B91302"/>
    <w:rsid w:val="00B9183B"/>
    <w:rsid w:val="00B929A3"/>
    <w:rsid w:val="00B92A66"/>
    <w:rsid w:val="00B92D5C"/>
    <w:rsid w:val="00B94D40"/>
    <w:rsid w:val="00B94E0A"/>
    <w:rsid w:val="00B96720"/>
    <w:rsid w:val="00B9675D"/>
    <w:rsid w:val="00B96992"/>
    <w:rsid w:val="00B96C4A"/>
    <w:rsid w:val="00B97181"/>
    <w:rsid w:val="00B97831"/>
    <w:rsid w:val="00B97BAA"/>
    <w:rsid w:val="00BA0855"/>
    <w:rsid w:val="00BA08C8"/>
    <w:rsid w:val="00BA1D13"/>
    <w:rsid w:val="00BA1E1E"/>
    <w:rsid w:val="00BA1F37"/>
    <w:rsid w:val="00BA31E5"/>
    <w:rsid w:val="00BA3C63"/>
    <w:rsid w:val="00BA52A9"/>
    <w:rsid w:val="00BA53F9"/>
    <w:rsid w:val="00BA5741"/>
    <w:rsid w:val="00BA5FCD"/>
    <w:rsid w:val="00BA6B48"/>
    <w:rsid w:val="00BA6CFC"/>
    <w:rsid w:val="00BA6E44"/>
    <w:rsid w:val="00BA7326"/>
    <w:rsid w:val="00BA77CA"/>
    <w:rsid w:val="00BA7EB1"/>
    <w:rsid w:val="00BB03DA"/>
    <w:rsid w:val="00BB1CF9"/>
    <w:rsid w:val="00BB210A"/>
    <w:rsid w:val="00BB2760"/>
    <w:rsid w:val="00BB2AA4"/>
    <w:rsid w:val="00BB2D8A"/>
    <w:rsid w:val="00BB2D9D"/>
    <w:rsid w:val="00BB2E95"/>
    <w:rsid w:val="00BB2EBB"/>
    <w:rsid w:val="00BB3621"/>
    <w:rsid w:val="00BB38E0"/>
    <w:rsid w:val="00BB39D8"/>
    <w:rsid w:val="00BB51CC"/>
    <w:rsid w:val="00BB557E"/>
    <w:rsid w:val="00BB5C98"/>
    <w:rsid w:val="00BB6C55"/>
    <w:rsid w:val="00BB70AD"/>
    <w:rsid w:val="00BB71F3"/>
    <w:rsid w:val="00BB7687"/>
    <w:rsid w:val="00BC045F"/>
    <w:rsid w:val="00BC0D00"/>
    <w:rsid w:val="00BC0E87"/>
    <w:rsid w:val="00BC2921"/>
    <w:rsid w:val="00BC2D64"/>
    <w:rsid w:val="00BC3967"/>
    <w:rsid w:val="00BC3A54"/>
    <w:rsid w:val="00BC41B0"/>
    <w:rsid w:val="00BC4772"/>
    <w:rsid w:val="00BC4ED4"/>
    <w:rsid w:val="00BC51CB"/>
    <w:rsid w:val="00BC54EC"/>
    <w:rsid w:val="00BC5541"/>
    <w:rsid w:val="00BC589A"/>
    <w:rsid w:val="00BC5969"/>
    <w:rsid w:val="00BC67C7"/>
    <w:rsid w:val="00BC72CD"/>
    <w:rsid w:val="00BD08C0"/>
    <w:rsid w:val="00BD09A9"/>
    <w:rsid w:val="00BD0CC3"/>
    <w:rsid w:val="00BD0DF4"/>
    <w:rsid w:val="00BD17C2"/>
    <w:rsid w:val="00BD1CB2"/>
    <w:rsid w:val="00BD2861"/>
    <w:rsid w:val="00BD2B2E"/>
    <w:rsid w:val="00BD2E50"/>
    <w:rsid w:val="00BD2F57"/>
    <w:rsid w:val="00BD3328"/>
    <w:rsid w:val="00BD38E0"/>
    <w:rsid w:val="00BD3B24"/>
    <w:rsid w:val="00BD5860"/>
    <w:rsid w:val="00BD67C4"/>
    <w:rsid w:val="00BD7527"/>
    <w:rsid w:val="00BE021F"/>
    <w:rsid w:val="00BE03DB"/>
    <w:rsid w:val="00BE0AB6"/>
    <w:rsid w:val="00BE0D9E"/>
    <w:rsid w:val="00BE0EFE"/>
    <w:rsid w:val="00BE1519"/>
    <w:rsid w:val="00BE1A2F"/>
    <w:rsid w:val="00BE1E92"/>
    <w:rsid w:val="00BE243D"/>
    <w:rsid w:val="00BE2921"/>
    <w:rsid w:val="00BE2E22"/>
    <w:rsid w:val="00BE3703"/>
    <w:rsid w:val="00BE3A7A"/>
    <w:rsid w:val="00BE4021"/>
    <w:rsid w:val="00BE4627"/>
    <w:rsid w:val="00BE4CEE"/>
    <w:rsid w:val="00BE51D3"/>
    <w:rsid w:val="00BE5466"/>
    <w:rsid w:val="00BE5DC1"/>
    <w:rsid w:val="00BE6A6A"/>
    <w:rsid w:val="00BE6CB6"/>
    <w:rsid w:val="00BE77B8"/>
    <w:rsid w:val="00BF0014"/>
    <w:rsid w:val="00BF0503"/>
    <w:rsid w:val="00BF0EF6"/>
    <w:rsid w:val="00BF154B"/>
    <w:rsid w:val="00BF1ABD"/>
    <w:rsid w:val="00BF1C5E"/>
    <w:rsid w:val="00BF2188"/>
    <w:rsid w:val="00BF239B"/>
    <w:rsid w:val="00BF2C65"/>
    <w:rsid w:val="00BF2FC5"/>
    <w:rsid w:val="00BF457F"/>
    <w:rsid w:val="00BF52D7"/>
    <w:rsid w:val="00BF5873"/>
    <w:rsid w:val="00BF5A63"/>
    <w:rsid w:val="00BF5BA0"/>
    <w:rsid w:val="00BF5BEE"/>
    <w:rsid w:val="00BF5EBC"/>
    <w:rsid w:val="00BF6768"/>
    <w:rsid w:val="00BF787E"/>
    <w:rsid w:val="00BF7B17"/>
    <w:rsid w:val="00BF7CD8"/>
    <w:rsid w:val="00C00537"/>
    <w:rsid w:val="00C01A43"/>
    <w:rsid w:val="00C01C11"/>
    <w:rsid w:val="00C02AE8"/>
    <w:rsid w:val="00C03D31"/>
    <w:rsid w:val="00C03F77"/>
    <w:rsid w:val="00C04FE9"/>
    <w:rsid w:val="00C050F0"/>
    <w:rsid w:val="00C05371"/>
    <w:rsid w:val="00C05496"/>
    <w:rsid w:val="00C05AE0"/>
    <w:rsid w:val="00C06516"/>
    <w:rsid w:val="00C06768"/>
    <w:rsid w:val="00C067E7"/>
    <w:rsid w:val="00C06EBE"/>
    <w:rsid w:val="00C07352"/>
    <w:rsid w:val="00C074E2"/>
    <w:rsid w:val="00C11246"/>
    <w:rsid w:val="00C1159D"/>
    <w:rsid w:val="00C11A9E"/>
    <w:rsid w:val="00C11AC8"/>
    <w:rsid w:val="00C11CA7"/>
    <w:rsid w:val="00C11E30"/>
    <w:rsid w:val="00C124D3"/>
    <w:rsid w:val="00C12777"/>
    <w:rsid w:val="00C12B3E"/>
    <w:rsid w:val="00C12BFA"/>
    <w:rsid w:val="00C131E9"/>
    <w:rsid w:val="00C133FE"/>
    <w:rsid w:val="00C13CE5"/>
    <w:rsid w:val="00C1498F"/>
    <w:rsid w:val="00C14ACD"/>
    <w:rsid w:val="00C150EB"/>
    <w:rsid w:val="00C151D7"/>
    <w:rsid w:val="00C154BA"/>
    <w:rsid w:val="00C15F26"/>
    <w:rsid w:val="00C163CB"/>
    <w:rsid w:val="00C1727E"/>
    <w:rsid w:val="00C176A8"/>
    <w:rsid w:val="00C1787A"/>
    <w:rsid w:val="00C1796C"/>
    <w:rsid w:val="00C17D02"/>
    <w:rsid w:val="00C17E69"/>
    <w:rsid w:val="00C17E6E"/>
    <w:rsid w:val="00C17F02"/>
    <w:rsid w:val="00C17FA2"/>
    <w:rsid w:val="00C2129A"/>
    <w:rsid w:val="00C22290"/>
    <w:rsid w:val="00C224EF"/>
    <w:rsid w:val="00C2264F"/>
    <w:rsid w:val="00C22859"/>
    <w:rsid w:val="00C228CF"/>
    <w:rsid w:val="00C229E1"/>
    <w:rsid w:val="00C242AF"/>
    <w:rsid w:val="00C254B8"/>
    <w:rsid w:val="00C25787"/>
    <w:rsid w:val="00C25DDF"/>
    <w:rsid w:val="00C25DF4"/>
    <w:rsid w:val="00C27259"/>
    <w:rsid w:val="00C27630"/>
    <w:rsid w:val="00C276CA"/>
    <w:rsid w:val="00C27788"/>
    <w:rsid w:val="00C27D62"/>
    <w:rsid w:val="00C27E66"/>
    <w:rsid w:val="00C308B1"/>
    <w:rsid w:val="00C30C3D"/>
    <w:rsid w:val="00C30D7B"/>
    <w:rsid w:val="00C3151E"/>
    <w:rsid w:val="00C31D23"/>
    <w:rsid w:val="00C323A5"/>
    <w:rsid w:val="00C3276C"/>
    <w:rsid w:val="00C32D53"/>
    <w:rsid w:val="00C330C0"/>
    <w:rsid w:val="00C3323E"/>
    <w:rsid w:val="00C3326B"/>
    <w:rsid w:val="00C33629"/>
    <w:rsid w:val="00C3393C"/>
    <w:rsid w:val="00C339AC"/>
    <w:rsid w:val="00C33BE9"/>
    <w:rsid w:val="00C3422A"/>
    <w:rsid w:val="00C3439C"/>
    <w:rsid w:val="00C345DD"/>
    <w:rsid w:val="00C3496C"/>
    <w:rsid w:val="00C34B24"/>
    <w:rsid w:val="00C350A5"/>
    <w:rsid w:val="00C3586E"/>
    <w:rsid w:val="00C358DB"/>
    <w:rsid w:val="00C3600F"/>
    <w:rsid w:val="00C362FA"/>
    <w:rsid w:val="00C36659"/>
    <w:rsid w:val="00C3724D"/>
    <w:rsid w:val="00C37918"/>
    <w:rsid w:val="00C40A9B"/>
    <w:rsid w:val="00C40A9F"/>
    <w:rsid w:val="00C40BE9"/>
    <w:rsid w:val="00C40FF1"/>
    <w:rsid w:val="00C41104"/>
    <w:rsid w:val="00C4164A"/>
    <w:rsid w:val="00C42C76"/>
    <w:rsid w:val="00C43651"/>
    <w:rsid w:val="00C439A2"/>
    <w:rsid w:val="00C43C3B"/>
    <w:rsid w:val="00C44987"/>
    <w:rsid w:val="00C44A79"/>
    <w:rsid w:val="00C44F78"/>
    <w:rsid w:val="00C45AFC"/>
    <w:rsid w:val="00C468FF"/>
    <w:rsid w:val="00C47677"/>
    <w:rsid w:val="00C50003"/>
    <w:rsid w:val="00C502B7"/>
    <w:rsid w:val="00C50893"/>
    <w:rsid w:val="00C50A5E"/>
    <w:rsid w:val="00C51CB4"/>
    <w:rsid w:val="00C52C0A"/>
    <w:rsid w:val="00C545B1"/>
    <w:rsid w:val="00C54A9E"/>
    <w:rsid w:val="00C54D5D"/>
    <w:rsid w:val="00C5559F"/>
    <w:rsid w:val="00C557F8"/>
    <w:rsid w:val="00C55B55"/>
    <w:rsid w:val="00C55BD9"/>
    <w:rsid w:val="00C575EC"/>
    <w:rsid w:val="00C578C5"/>
    <w:rsid w:val="00C57C25"/>
    <w:rsid w:val="00C604AE"/>
    <w:rsid w:val="00C60F0E"/>
    <w:rsid w:val="00C6171D"/>
    <w:rsid w:val="00C62B1E"/>
    <w:rsid w:val="00C6312E"/>
    <w:rsid w:val="00C6315F"/>
    <w:rsid w:val="00C6354C"/>
    <w:rsid w:val="00C63A2C"/>
    <w:rsid w:val="00C6437E"/>
    <w:rsid w:val="00C65287"/>
    <w:rsid w:val="00C65A96"/>
    <w:rsid w:val="00C65E18"/>
    <w:rsid w:val="00C66CD0"/>
    <w:rsid w:val="00C66EE8"/>
    <w:rsid w:val="00C66FB8"/>
    <w:rsid w:val="00C701F2"/>
    <w:rsid w:val="00C7024C"/>
    <w:rsid w:val="00C705D7"/>
    <w:rsid w:val="00C716C2"/>
    <w:rsid w:val="00C71DDA"/>
    <w:rsid w:val="00C72672"/>
    <w:rsid w:val="00C73653"/>
    <w:rsid w:val="00C73B89"/>
    <w:rsid w:val="00C74105"/>
    <w:rsid w:val="00C74CC8"/>
    <w:rsid w:val="00C74CFF"/>
    <w:rsid w:val="00C752EF"/>
    <w:rsid w:val="00C75704"/>
    <w:rsid w:val="00C75A04"/>
    <w:rsid w:val="00C7682A"/>
    <w:rsid w:val="00C76DC2"/>
    <w:rsid w:val="00C77156"/>
    <w:rsid w:val="00C77F09"/>
    <w:rsid w:val="00C80458"/>
    <w:rsid w:val="00C80A4A"/>
    <w:rsid w:val="00C8103B"/>
    <w:rsid w:val="00C81066"/>
    <w:rsid w:val="00C813D6"/>
    <w:rsid w:val="00C817D5"/>
    <w:rsid w:val="00C826F1"/>
    <w:rsid w:val="00C829C4"/>
    <w:rsid w:val="00C83300"/>
    <w:rsid w:val="00C835EC"/>
    <w:rsid w:val="00C84BDA"/>
    <w:rsid w:val="00C85121"/>
    <w:rsid w:val="00C8543C"/>
    <w:rsid w:val="00C858C1"/>
    <w:rsid w:val="00C86507"/>
    <w:rsid w:val="00C86DE2"/>
    <w:rsid w:val="00C87350"/>
    <w:rsid w:val="00C87F2A"/>
    <w:rsid w:val="00C902EF"/>
    <w:rsid w:val="00C90A74"/>
    <w:rsid w:val="00C913B2"/>
    <w:rsid w:val="00C917FC"/>
    <w:rsid w:val="00C919B9"/>
    <w:rsid w:val="00C91C56"/>
    <w:rsid w:val="00C92592"/>
    <w:rsid w:val="00C92D53"/>
    <w:rsid w:val="00C9431F"/>
    <w:rsid w:val="00C944B7"/>
    <w:rsid w:val="00C94B19"/>
    <w:rsid w:val="00C950AB"/>
    <w:rsid w:val="00C96371"/>
    <w:rsid w:val="00C968BC"/>
    <w:rsid w:val="00C96AF0"/>
    <w:rsid w:val="00C96B1A"/>
    <w:rsid w:val="00C96DF6"/>
    <w:rsid w:val="00C97140"/>
    <w:rsid w:val="00CA00AC"/>
    <w:rsid w:val="00CA018C"/>
    <w:rsid w:val="00CA2747"/>
    <w:rsid w:val="00CA278C"/>
    <w:rsid w:val="00CA3664"/>
    <w:rsid w:val="00CA382D"/>
    <w:rsid w:val="00CA44AE"/>
    <w:rsid w:val="00CA4565"/>
    <w:rsid w:val="00CA459C"/>
    <w:rsid w:val="00CA4707"/>
    <w:rsid w:val="00CA484C"/>
    <w:rsid w:val="00CA5D60"/>
    <w:rsid w:val="00CA6113"/>
    <w:rsid w:val="00CA6F9D"/>
    <w:rsid w:val="00CA729E"/>
    <w:rsid w:val="00CA7EAA"/>
    <w:rsid w:val="00CB0934"/>
    <w:rsid w:val="00CB0EC9"/>
    <w:rsid w:val="00CB1205"/>
    <w:rsid w:val="00CB1E05"/>
    <w:rsid w:val="00CB21E0"/>
    <w:rsid w:val="00CB349D"/>
    <w:rsid w:val="00CB40B2"/>
    <w:rsid w:val="00CB47FA"/>
    <w:rsid w:val="00CB487C"/>
    <w:rsid w:val="00CB64D5"/>
    <w:rsid w:val="00CB7111"/>
    <w:rsid w:val="00CB7B24"/>
    <w:rsid w:val="00CC053D"/>
    <w:rsid w:val="00CC074C"/>
    <w:rsid w:val="00CC0839"/>
    <w:rsid w:val="00CC0DF5"/>
    <w:rsid w:val="00CC1160"/>
    <w:rsid w:val="00CC1B09"/>
    <w:rsid w:val="00CC24C9"/>
    <w:rsid w:val="00CC2B2B"/>
    <w:rsid w:val="00CC3176"/>
    <w:rsid w:val="00CC3B51"/>
    <w:rsid w:val="00CC442B"/>
    <w:rsid w:val="00CC450C"/>
    <w:rsid w:val="00CC56B5"/>
    <w:rsid w:val="00CC6C70"/>
    <w:rsid w:val="00CD063C"/>
    <w:rsid w:val="00CD111A"/>
    <w:rsid w:val="00CD155C"/>
    <w:rsid w:val="00CD1632"/>
    <w:rsid w:val="00CD1CA3"/>
    <w:rsid w:val="00CD222A"/>
    <w:rsid w:val="00CD2FB0"/>
    <w:rsid w:val="00CD3C20"/>
    <w:rsid w:val="00CD4D1D"/>
    <w:rsid w:val="00CD4DEE"/>
    <w:rsid w:val="00CD4FC3"/>
    <w:rsid w:val="00CD52AE"/>
    <w:rsid w:val="00CD583C"/>
    <w:rsid w:val="00CD6400"/>
    <w:rsid w:val="00CD65DE"/>
    <w:rsid w:val="00CD6712"/>
    <w:rsid w:val="00CD6963"/>
    <w:rsid w:val="00CD706D"/>
    <w:rsid w:val="00CD72D3"/>
    <w:rsid w:val="00CD77FC"/>
    <w:rsid w:val="00CE02D0"/>
    <w:rsid w:val="00CE12E7"/>
    <w:rsid w:val="00CE1865"/>
    <w:rsid w:val="00CE1A8A"/>
    <w:rsid w:val="00CE20E1"/>
    <w:rsid w:val="00CE2A2F"/>
    <w:rsid w:val="00CE2E85"/>
    <w:rsid w:val="00CE3152"/>
    <w:rsid w:val="00CE3966"/>
    <w:rsid w:val="00CE4600"/>
    <w:rsid w:val="00CE4AA8"/>
    <w:rsid w:val="00CE4E30"/>
    <w:rsid w:val="00CE519A"/>
    <w:rsid w:val="00CE5230"/>
    <w:rsid w:val="00CE523C"/>
    <w:rsid w:val="00CE6398"/>
    <w:rsid w:val="00CE6C71"/>
    <w:rsid w:val="00CE7808"/>
    <w:rsid w:val="00CE7C60"/>
    <w:rsid w:val="00CF006F"/>
    <w:rsid w:val="00CF007D"/>
    <w:rsid w:val="00CF02C5"/>
    <w:rsid w:val="00CF04BD"/>
    <w:rsid w:val="00CF1361"/>
    <w:rsid w:val="00CF15FE"/>
    <w:rsid w:val="00CF1B6D"/>
    <w:rsid w:val="00CF1C11"/>
    <w:rsid w:val="00CF1D13"/>
    <w:rsid w:val="00CF2290"/>
    <w:rsid w:val="00CF2364"/>
    <w:rsid w:val="00CF244B"/>
    <w:rsid w:val="00CF2811"/>
    <w:rsid w:val="00CF283D"/>
    <w:rsid w:val="00CF33C8"/>
    <w:rsid w:val="00CF344F"/>
    <w:rsid w:val="00CF3621"/>
    <w:rsid w:val="00CF3791"/>
    <w:rsid w:val="00CF38E3"/>
    <w:rsid w:val="00CF3DFF"/>
    <w:rsid w:val="00CF4A5D"/>
    <w:rsid w:val="00CF5220"/>
    <w:rsid w:val="00CF70A3"/>
    <w:rsid w:val="00D003F3"/>
    <w:rsid w:val="00D00442"/>
    <w:rsid w:val="00D00F6A"/>
    <w:rsid w:val="00D01404"/>
    <w:rsid w:val="00D02A9D"/>
    <w:rsid w:val="00D02CC8"/>
    <w:rsid w:val="00D035B5"/>
    <w:rsid w:val="00D03762"/>
    <w:rsid w:val="00D0456A"/>
    <w:rsid w:val="00D04A12"/>
    <w:rsid w:val="00D05B35"/>
    <w:rsid w:val="00D05EDF"/>
    <w:rsid w:val="00D05F9E"/>
    <w:rsid w:val="00D064E6"/>
    <w:rsid w:val="00D067D7"/>
    <w:rsid w:val="00D07627"/>
    <w:rsid w:val="00D077EF"/>
    <w:rsid w:val="00D079A4"/>
    <w:rsid w:val="00D100A2"/>
    <w:rsid w:val="00D10684"/>
    <w:rsid w:val="00D11C0D"/>
    <w:rsid w:val="00D11DD8"/>
    <w:rsid w:val="00D12577"/>
    <w:rsid w:val="00D1261D"/>
    <w:rsid w:val="00D1263A"/>
    <w:rsid w:val="00D14209"/>
    <w:rsid w:val="00D14A45"/>
    <w:rsid w:val="00D14B63"/>
    <w:rsid w:val="00D15BD9"/>
    <w:rsid w:val="00D168C3"/>
    <w:rsid w:val="00D16A51"/>
    <w:rsid w:val="00D16DA7"/>
    <w:rsid w:val="00D20208"/>
    <w:rsid w:val="00D207C5"/>
    <w:rsid w:val="00D20A46"/>
    <w:rsid w:val="00D21855"/>
    <w:rsid w:val="00D21DCE"/>
    <w:rsid w:val="00D2257C"/>
    <w:rsid w:val="00D22907"/>
    <w:rsid w:val="00D23F0F"/>
    <w:rsid w:val="00D24BBF"/>
    <w:rsid w:val="00D24E6D"/>
    <w:rsid w:val="00D24EA9"/>
    <w:rsid w:val="00D2502F"/>
    <w:rsid w:val="00D25E10"/>
    <w:rsid w:val="00D261CE"/>
    <w:rsid w:val="00D263CE"/>
    <w:rsid w:val="00D27462"/>
    <w:rsid w:val="00D2751A"/>
    <w:rsid w:val="00D27A7B"/>
    <w:rsid w:val="00D27B23"/>
    <w:rsid w:val="00D30C98"/>
    <w:rsid w:val="00D31C1D"/>
    <w:rsid w:val="00D325FD"/>
    <w:rsid w:val="00D336A6"/>
    <w:rsid w:val="00D364AB"/>
    <w:rsid w:val="00D369B9"/>
    <w:rsid w:val="00D369E6"/>
    <w:rsid w:val="00D37322"/>
    <w:rsid w:val="00D37518"/>
    <w:rsid w:val="00D37C11"/>
    <w:rsid w:val="00D37F48"/>
    <w:rsid w:val="00D40EEE"/>
    <w:rsid w:val="00D4153D"/>
    <w:rsid w:val="00D41956"/>
    <w:rsid w:val="00D42A16"/>
    <w:rsid w:val="00D430D3"/>
    <w:rsid w:val="00D43227"/>
    <w:rsid w:val="00D44D19"/>
    <w:rsid w:val="00D44DEA"/>
    <w:rsid w:val="00D456FC"/>
    <w:rsid w:val="00D457F6"/>
    <w:rsid w:val="00D46452"/>
    <w:rsid w:val="00D46F18"/>
    <w:rsid w:val="00D4714C"/>
    <w:rsid w:val="00D473B7"/>
    <w:rsid w:val="00D47BD5"/>
    <w:rsid w:val="00D500B0"/>
    <w:rsid w:val="00D50DEE"/>
    <w:rsid w:val="00D542C1"/>
    <w:rsid w:val="00D5546F"/>
    <w:rsid w:val="00D55B75"/>
    <w:rsid w:val="00D55C9F"/>
    <w:rsid w:val="00D56300"/>
    <w:rsid w:val="00D57515"/>
    <w:rsid w:val="00D57738"/>
    <w:rsid w:val="00D602CB"/>
    <w:rsid w:val="00D602D1"/>
    <w:rsid w:val="00D60DAA"/>
    <w:rsid w:val="00D644B8"/>
    <w:rsid w:val="00D647DC"/>
    <w:rsid w:val="00D64B85"/>
    <w:rsid w:val="00D64E1E"/>
    <w:rsid w:val="00D665C0"/>
    <w:rsid w:val="00D66CD2"/>
    <w:rsid w:val="00D66FE3"/>
    <w:rsid w:val="00D671F5"/>
    <w:rsid w:val="00D71783"/>
    <w:rsid w:val="00D71C7E"/>
    <w:rsid w:val="00D72124"/>
    <w:rsid w:val="00D727F9"/>
    <w:rsid w:val="00D728B0"/>
    <w:rsid w:val="00D73062"/>
    <w:rsid w:val="00D7326A"/>
    <w:rsid w:val="00D733F9"/>
    <w:rsid w:val="00D734FF"/>
    <w:rsid w:val="00D73ED6"/>
    <w:rsid w:val="00D74B07"/>
    <w:rsid w:val="00D74E6F"/>
    <w:rsid w:val="00D74F32"/>
    <w:rsid w:val="00D751B4"/>
    <w:rsid w:val="00D756FF"/>
    <w:rsid w:val="00D75EFC"/>
    <w:rsid w:val="00D769C2"/>
    <w:rsid w:val="00D774FA"/>
    <w:rsid w:val="00D779B9"/>
    <w:rsid w:val="00D8011D"/>
    <w:rsid w:val="00D8117D"/>
    <w:rsid w:val="00D821CF"/>
    <w:rsid w:val="00D82778"/>
    <w:rsid w:val="00D83223"/>
    <w:rsid w:val="00D83272"/>
    <w:rsid w:val="00D83809"/>
    <w:rsid w:val="00D838C3"/>
    <w:rsid w:val="00D83A5C"/>
    <w:rsid w:val="00D83F24"/>
    <w:rsid w:val="00D84C18"/>
    <w:rsid w:val="00D84CD9"/>
    <w:rsid w:val="00D85A17"/>
    <w:rsid w:val="00D85D5A"/>
    <w:rsid w:val="00D87770"/>
    <w:rsid w:val="00D90953"/>
    <w:rsid w:val="00D91359"/>
    <w:rsid w:val="00D91946"/>
    <w:rsid w:val="00D91FFF"/>
    <w:rsid w:val="00D9241F"/>
    <w:rsid w:val="00D92E4A"/>
    <w:rsid w:val="00D931B3"/>
    <w:rsid w:val="00D9419B"/>
    <w:rsid w:val="00D94233"/>
    <w:rsid w:val="00D94EF1"/>
    <w:rsid w:val="00D97094"/>
    <w:rsid w:val="00D97271"/>
    <w:rsid w:val="00D974DB"/>
    <w:rsid w:val="00D97A25"/>
    <w:rsid w:val="00D97D49"/>
    <w:rsid w:val="00D97E7B"/>
    <w:rsid w:val="00DA0605"/>
    <w:rsid w:val="00DA08AB"/>
    <w:rsid w:val="00DA0F54"/>
    <w:rsid w:val="00DA1181"/>
    <w:rsid w:val="00DA21C1"/>
    <w:rsid w:val="00DA2573"/>
    <w:rsid w:val="00DA26BF"/>
    <w:rsid w:val="00DA3221"/>
    <w:rsid w:val="00DA3AEE"/>
    <w:rsid w:val="00DA429F"/>
    <w:rsid w:val="00DA4773"/>
    <w:rsid w:val="00DA48A1"/>
    <w:rsid w:val="00DA4C7C"/>
    <w:rsid w:val="00DA4C80"/>
    <w:rsid w:val="00DA5C9C"/>
    <w:rsid w:val="00DA63B0"/>
    <w:rsid w:val="00DA6776"/>
    <w:rsid w:val="00DA6F4D"/>
    <w:rsid w:val="00DA7B8E"/>
    <w:rsid w:val="00DA7FCB"/>
    <w:rsid w:val="00DB05B4"/>
    <w:rsid w:val="00DB063A"/>
    <w:rsid w:val="00DB0C07"/>
    <w:rsid w:val="00DB0D40"/>
    <w:rsid w:val="00DB13B2"/>
    <w:rsid w:val="00DB1965"/>
    <w:rsid w:val="00DB1FBD"/>
    <w:rsid w:val="00DB2499"/>
    <w:rsid w:val="00DB2A8D"/>
    <w:rsid w:val="00DB2D27"/>
    <w:rsid w:val="00DB32C1"/>
    <w:rsid w:val="00DB332D"/>
    <w:rsid w:val="00DB336E"/>
    <w:rsid w:val="00DB3DD8"/>
    <w:rsid w:val="00DB42C9"/>
    <w:rsid w:val="00DB50CE"/>
    <w:rsid w:val="00DB55A1"/>
    <w:rsid w:val="00DB570F"/>
    <w:rsid w:val="00DB6504"/>
    <w:rsid w:val="00DB7191"/>
    <w:rsid w:val="00DB7D67"/>
    <w:rsid w:val="00DC0BE1"/>
    <w:rsid w:val="00DC1113"/>
    <w:rsid w:val="00DC175B"/>
    <w:rsid w:val="00DC18B9"/>
    <w:rsid w:val="00DC1DF3"/>
    <w:rsid w:val="00DC2782"/>
    <w:rsid w:val="00DC2E28"/>
    <w:rsid w:val="00DC30AE"/>
    <w:rsid w:val="00DC38EB"/>
    <w:rsid w:val="00DC412D"/>
    <w:rsid w:val="00DC5330"/>
    <w:rsid w:val="00DC567D"/>
    <w:rsid w:val="00DC5885"/>
    <w:rsid w:val="00DC5E34"/>
    <w:rsid w:val="00DC60C2"/>
    <w:rsid w:val="00DC6391"/>
    <w:rsid w:val="00DC702F"/>
    <w:rsid w:val="00DC75C5"/>
    <w:rsid w:val="00DC7792"/>
    <w:rsid w:val="00DC7CFD"/>
    <w:rsid w:val="00DC7FAB"/>
    <w:rsid w:val="00DD015D"/>
    <w:rsid w:val="00DD0BE1"/>
    <w:rsid w:val="00DD1C06"/>
    <w:rsid w:val="00DD23A2"/>
    <w:rsid w:val="00DD2667"/>
    <w:rsid w:val="00DD3144"/>
    <w:rsid w:val="00DD5246"/>
    <w:rsid w:val="00DD5A92"/>
    <w:rsid w:val="00DD62E2"/>
    <w:rsid w:val="00DD703A"/>
    <w:rsid w:val="00DD7D72"/>
    <w:rsid w:val="00DD7EF4"/>
    <w:rsid w:val="00DE0439"/>
    <w:rsid w:val="00DE104E"/>
    <w:rsid w:val="00DE1165"/>
    <w:rsid w:val="00DE12AE"/>
    <w:rsid w:val="00DE17B3"/>
    <w:rsid w:val="00DE1C07"/>
    <w:rsid w:val="00DE21C9"/>
    <w:rsid w:val="00DE2E3B"/>
    <w:rsid w:val="00DE3525"/>
    <w:rsid w:val="00DE391D"/>
    <w:rsid w:val="00DE513E"/>
    <w:rsid w:val="00DE5D84"/>
    <w:rsid w:val="00DE5E1B"/>
    <w:rsid w:val="00DE6585"/>
    <w:rsid w:val="00DE690B"/>
    <w:rsid w:val="00DE6A47"/>
    <w:rsid w:val="00DE704A"/>
    <w:rsid w:val="00DE7F47"/>
    <w:rsid w:val="00DF0D42"/>
    <w:rsid w:val="00DF11CD"/>
    <w:rsid w:val="00DF1260"/>
    <w:rsid w:val="00DF1D06"/>
    <w:rsid w:val="00DF226C"/>
    <w:rsid w:val="00DF29D0"/>
    <w:rsid w:val="00DF2D10"/>
    <w:rsid w:val="00DF3486"/>
    <w:rsid w:val="00DF3BF9"/>
    <w:rsid w:val="00DF5751"/>
    <w:rsid w:val="00DF611F"/>
    <w:rsid w:val="00DF7DF6"/>
    <w:rsid w:val="00E00ABF"/>
    <w:rsid w:val="00E01A08"/>
    <w:rsid w:val="00E01C29"/>
    <w:rsid w:val="00E0210E"/>
    <w:rsid w:val="00E02228"/>
    <w:rsid w:val="00E023CC"/>
    <w:rsid w:val="00E02C29"/>
    <w:rsid w:val="00E0306E"/>
    <w:rsid w:val="00E03383"/>
    <w:rsid w:val="00E0370C"/>
    <w:rsid w:val="00E04018"/>
    <w:rsid w:val="00E04B1A"/>
    <w:rsid w:val="00E05056"/>
    <w:rsid w:val="00E06146"/>
    <w:rsid w:val="00E0658E"/>
    <w:rsid w:val="00E065A7"/>
    <w:rsid w:val="00E1005C"/>
    <w:rsid w:val="00E108E4"/>
    <w:rsid w:val="00E11364"/>
    <w:rsid w:val="00E11D0D"/>
    <w:rsid w:val="00E12325"/>
    <w:rsid w:val="00E1253A"/>
    <w:rsid w:val="00E12973"/>
    <w:rsid w:val="00E12D7F"/>
    <w:rsid w:val="00E1324D"/>
    <w:rsid w:val="00E132CF"/>
    <w:rsid w:val="00E13B27"/>
    <w:rsid w:val="00E13FE9"/>
    <w:rsid w:val="00E1419C"/>
    <w:rsid w:val="00E1466D"/>
    <w:rsid w:val="00E14B0A"/>
    <w:rsid w:val="00E1532D"/>
    <w:rsid w:val="00E16B36"/>
    <w:rsid w:val="00E17BF4"/>
    <w:rsid w:val="00E17C1F"/>
    <w:rsid w:val="00E20196"/>
    <w:rsid w:val="00E20390"/>
    <w:rsid w:val="00E214D8"/>
    <w:rsid w:val="00E221DA"/>
    <w:rsid w:val="00E22CD0"/>
    <w:rsid w:val="00E22FF9"/>
    <w:rsid w:val="00E234C0"/>
    <w:rsid w:val="00E2384C"/>
    <w:rsid w:val="00E24C38"/>
    <w:rsid w:val="00E255B2"/>
    <w:rsid w:val="00E255E4"/>
    <w:rsid w:val="00E2637A"/>
    <w:rsid w:val="00E26A26"/>
    <w:rsid w:val="00E26A5A"/>
    <w:rsid w:val="00E26AF1"/>
    <w:rsid w:val="00E26DC6"/>
    <w:rsid w:val="00E309A1"/>
    <w:rsid w:val="00E30E25"/>
    <w:rsid w:val="00E3196F"/>
    <w:rsid w:val="00E32188"/>
    <w:rsid w:val="00E3298F"/>
    <w:rsid w:val="00E3479C"/>
    <w:rsid w:val="00E34AD3"/>
    <w:rsid w:val="00E34C7F"/>
    <w:rsid w:val="00E35806"/>
    <w:rsid w:val="00E35D18"/>
    <w:rsid w:val="00E3601A"/>
    <w:rsid w:val="00E36D25"/>
    <w:rsid w:val="00E37717"/>
    <w:rsid w:val="00E37AA2"/>
    <w:rsid w:val="00E40684"/>
    <w:rsid w:val="00E41367"/>
    <w:rsid w:val="00E421D5"/>
    <w:rsid w:val="00E423EC"/>
    <w:rsid w:val="00E43C35"/>
    <w:rsid w:val="00E44311"/>
    <w:rsid w:val="00E4505E"/>
    <w:rsid w:val="00E45286"/>
    <w:rsid w:val="00E453B2"/>
    <w:rsid w:val="00E46654"/>
    <w:rsid w:val="00E46863"/>
    <w:rsid w:val="00E47611"/>
    <w:rsid w:val="00E47787"/>
    <w:rsid w:val="00E47C48"/>
    <w:rsid w:val="00E500FF"/>
    <w:rsid w:val="00E5078D"/>
    <w:rsid w:val="00E50D16"/>
    <w:rsid w:val="00E50D31"/>
    <w:rsid w:val="00E50F23"/>
    <w:rsid w:val="00E51649"/>
    <w:rsid w:val="00E51895"/>
    <w:rsid w:val="00E51BD8"/>
    <w:rsid w:val="00E51D67"/>
    <w:rsid w:val="00E5251C"/>
    <w:rsid w:val="00E525C0"/>
    <w:rsid w:val="00E5260D"/>
    <w:rsid w:val="00E531B1"/>
    <w:rsid w:val="00E535E5"/>
    <w:rsid w:val="00E53624"/>
    <w:rsid w:val="00E5365E"/>
    <w:rsid w:val="00E53D2C"/>
    <w:rsid w:val="00E541DD"/>
    <w:rsid w:val="00E5540A"/>
    <w:rsid w:val="00E55758"/>
    <w:rsid w:val="00E5641A"/>
    <w:rsid w:val="00E564EF"/>
    <w:rsid w:val="00E572A8"/>
    <w:rsid w:val="00E57644"/>
    <w:rsid w:val="00E60538"/>
    <w:rsid w:val="00E61246"/>
    <w:rsid w:val="00E61713"/>
    <w:rsid w:val="00E6221F"/>
    <w:rsid w:val="00E626C2"/>
    <w:rsid w:val="00E63A21"/>
    <w:rsid w:val="00E63BFD"/>
    <w:rsid w:val="00E63C84"/>
    <w:rsid w:val="00E64C2A"/>
    <w:rsid w:val="00E64E7A"/>
    <w:rsid w:val="00E64EB4"/>
    <w:rsid w:val="00E6518A"/>
    <w:rsid w:val="00E65868"/>
    <w:rsid w:val="00E65B8E"/>
    <w:rsid w:val="00E65CFF"/>
    <w:rsid w:val="00E65E35"/>
    <w:rsid w:val="00E671AB"/>
    <w:rsid w:val="00E674C3"/>
    <w:rsid w:val="00E678B4"/>
    <w:rsid w:val="00E67B68"/>
    <w:rsid w:val="00E67B96"/>
    <w:rsid w:val="00E706E4"/>
    <w:rsid w:val="00E713F6"/>
    <w:rsid w:val="00E714FA"/>
    <w:rsid w:val="00E71759"/>
    <w:rsid w:val="00E726FD"/>
    <w:rsid w:val="00E72C17"/>
    <w:rsid w:val="00E73533"/>
    <w:rsid w:val="00E73A11"/>
    <w:rsid w:val="00E73DD7"/>
    <w:rsid w:val="00E75FF1"/>
    <w:rsid w:val="00E76794"/>
    <w:rsid w:val="00E76D72"/>
    <w:rsid w:val="00E80D31"/>
    <w:rsid w:val="00E8117D"/>
    <w:rsid w:val="00E81401"/>
    <w:rsid w:val="00E81F3D"/>
    <w:rsid w:val="00E827BC"/>
    <w:rsid w:val="00E84050"/>
    <w:rsid w:val="00E859D4"/>
    <w:rsid w:val="00E85B7E"/>
    <w:rsid w:val="00E86448"/>
    <w:rsid w:val="00E868C8"/>
    <w:rsid w:val="00E86C98"/>
    <w:rsid w:val="00E86DB1"/>
    <w:rsid w:val="00E87492"/>
    <w:rsid w:val="00E87673"/>
    <w:rsid w:val="00E8780E"/>
    <w:rsid w:val="00E87DF8"/>
    <w:rsid w:val="00E87E0A"/>
    <w:rsid w:val="00E87EA1"/>
    <w:rsid w:val="00E905F3"/>
    <w:rsid w:val="00E90954"/>
    <w:rsid w:val="00E9154B"/>
    <w:rsid w:val="00E916C9"/>
    <w:rsid w:val="00E91741"/>
    <w:rsid w:val="00E91FD5"/>
    <w:rsid w:val="00E925F4"/>
    <w:rsid w:val="00E92A37"/>
    <w:rsid w:val="00E92E10"/>
    <w:rsid w:val="00E932F9"/>
    <w:rsid w:val="00E93B00"/>
    <w:rsid w:val="00E93F85"/>
    <w:rsid w:val="00E94070"/>
    <w:rsid w:val="00E94A1A"/>
    <w:rsid w:val="00E94DD8"/>
    <w:rsid w:val="00E9538E"/>
    <w:rsid w:val="00E954DD"/>
    <w:rsid w:val="00E95C85"/>
    <w:rsid w:val="00E95F9C"/>
    <w:rsid w:val="00E961E6"/>
    <w:rsid w:val="00E96DCE"/>
    <w:rsid w:val="00E9757A"/>
    <w:rsid w:val="00E976C5"/>
    <w:rsid w:val="00E97B6F"/>
    <w:rsid w:val="00E97D9B"/>
    <w:rsid w:val="00E97DE3"/>
    <w:rsid w:val="00E97F68"/>
    <w:rsid w:val="00EA01DA"/>
    <w:rsid w:val="00EA03C1"/>
    <w:rsid w:val="00EA08E4"/>
    <w:rsid w:val="00EA0A25"/>
    <w:rsid w:val="00EA0C60"/>
    <w:rsid w:val="00EA0F6F"/>
    <w:rsid w:val="00EA1C27"/>
    <w:rsid w:val="00EA2903"/>
    <w:rsid w:val="00EA2ACD"/>
    <w:rsid w:val="00EA3031"/>
    <w:rsid w:val="00EA33AD"/>
    <w:rsid w:val="00EA4E85"/>
    <w:rsid w:val="00EA5000"/>
    <w:rsid w:val="00EA51C7"/>
    <w:rsid w:val="00EA5ABE"/>
    <w:rsid w:val="00EA6945"/>
    <w:rsid w:val="00EA6DA6"/>
    <w:rsid w:val="00EA7400"/>
    <w:rsid w:val="00EA75D2"/>
    <w:rsid w:val="00EA7E87"/>
    <w:rsid w:val="00EB0398"/>
    <w:rsid w:val="00EB03EC"/>
    <w:rsid w:val="00EB11C6"/>
    <w:rsid w:val="00EB13A0"/>
    <w:rsid w:val="00EB1AFA"/>
    <w:rsid w:val="00EB1ECC"/>
    <w:rsid w:val="00EB36E1"/>
    <w:rsid w:val="00EB36E7"/>
    <w:rsid w:val="00EB3B29"/>
    <w:rsid w:val="00EB4031"/>
    <w:rsid w:val="00EB500E"/>
    <w:rsid w:val="00EB57E3"/>
    <w:rsid w:val="00EB5A29"/>
    <w:rsid w:val="00EB5A4E"/>
    <w:rsid w:val="00EB638F"/>
    <w:rsid w:val="00EB6EB3"/>
    <w:rsid w:val="00EC0259"/>
    <w:rsid w:val="00EC028C"/>
    <w:rsid w:val="00EC04A8"/>
    <w:rsid w:val="00EC1034"/>
    <w:rsid w:val="00EC125B"/>
    <w:rsid w:val="00EC1717"/>
    <w:rsid w:val="00EC1D5D"/>
    <w:rsid w:val="00EC2878"/>
    <w:rsid w:val="00EC2ABD"/>
    <w:rsid w:val="00EC3838"/>
    <w:rsid w:val="00EC5044"/>
    <w:rsid w:val="00EC51EE"/>
    <w:rsid w:val="00EC5252"/>
    <w:rsid w:val="00EC5611"/>
    <w:rsid w:val="00EC57CA"/>
    <w:rsid w:val="00EC5810"/>
    <w:rsid w:val="00EC6C4F"/>
    <w:rsid w:val="00EC6D61"/>
    <w:rsid w:val="00EC7336"/>
    <w:rsid w:val="00EC7682"/>
    <w:rsid w:val="00EC7FAD"/>
    <w:rsid w:val="00ED0678"/>
    <w:rsid w:val="00ED112B"/>
    <w:rsid w:val="00ED13D1"/>
    <w:rsid w:val="00ED2B70"/>
    <w:rsid w:val="00ED2C75"/>
    <w:rsid w:val="00ED328A"/>
    <w:rsid w:val="00ED38AF"/>
    <w:rsid w:val="00ED38C4"/>
    <w:rsid w:val="00ED4256"/>
    <w:rsid w:val="00ED4259"/>
    <w:rsid w:val="00ED556D"/>
    <w:rsid w:val="00ED5F7B"/>
    <w:rsid w:val="00ED7985"/>
    <w:rsid w:val="00EE068F"/>
    <w:rsid w:val="00EE0E45"/>
    <w:rsid w:val="00EE11BB"/>
    <w:rsid w:val="00EE1205"/>
    <w:rsid w:val="00EE2D79"/>
    <w:rsid w:val="00EE2E6D"/>
    <w:rsid w:val="00EE32A4"/>
    <w:rsid w:val="00EE33FF"/>
    <w:rsid w:val="00EE4115"/>
    <w:rsid w:val="00EE4163"/>
    <w:rsid w:val="00EE44C6"/>
    <w:rsid w:val="00EE47F5"/>
    <w:rsid w:val="00EE4C78"/>
    <w:rsid w:val="00EE51BF"/>
    <w:rsid w:val="00EE52D2"/>
    <w:rsid w:val="00EE5C13"/>
    <w:rsid w:val="00EE6161"/>
    <w:rsid w:val="00EE6904"/>
    <w:rsid w:val="00EE7146"/>
    <w:rsid w:val="00EE7875"/>
    <w:rsid w:val="00EE7B1F"/>
    <w:rsid w:val="00EE7EF5"/>
    <w:rsid w:val="00EF06E7"/>
    <w:rsid w:val="00EF1E01"/>
    <w:rsid w:val="00EF24D5"/>
    <w:rsid w:val="00EF3350"/>
    <w:rsid w:val="00EF3EDB"/>
    <w:rsid w:val="00EF42BD"/>
    <w:rsid w:val="00EF4357"/>
    <w:rsid w:val="00EF48FC"/>
    <w:rsid w:val="00EF5A33"/>
    <w:rsid w:val="00EF5EAA"/>
    <w:rsid w:val="00EF647B"/>
    <w:rsid w:val="00EF6B12"/>
    <w:rsid w:val="00EF6CB7"/>
    <w:rsid w:val="00EF6E1C"/>
    <w:rsid w:val="00EF7C10"/>
    <w:rsid w:val="00F00F0F"/>
    <w:rsid w:val="00F010B2"/>
    <w:rsid w:val="00F01142"/>
    <w:rsid w:val="00F0118F"/>
    <w:rsid w:val="00F01CDA"/>
    <w:rsid w:val="00F020A3"/>
    <w:rsid w:val="00F02289"/>
    <w:rsid w:val="00F022EF"/>
    <w:rsid w:val="00F02538"/>
    <w:rsid w:val="00F02556"/>
    <w:rsid w:val="00F0333F"/>
    <w:rsid w:val="00F0334A"/>
    <w:rsid w:val="00F034F7"/>
    <w:rsid w:val="00F03A61"/>
    <w:rsid w:val="00F04B22"/>
    <w:rsid w:val="00F04DFE"/>
    <w:rsid w:val="00F0558E"/>
    <w:rsid w:val="00F056A6"/>
    <w:rsid w:val="00F0635B"/>
    <w:rsid w:val="00F0648F"/>
    <w:rsid w:val="00F0674E"/>
    <w:rsid w:val="00F07312"/>
    <w:rsid w:val="00F0752D"/>
    <w:rsid w:val="00F11712"/>
    <w:rsid w:val="00F11CE4"/>
    <w:rsid w:val="00F12980"/>
    <w:rsid w:val="00F129F8"/>
    <w:rsid w:val="00F13AA7"/>
    <w:rsid w:val="00F145A3"/>
    <w:rsid w:val="00F14A1D"/>
    <w:rsid w:val="00F14EAE"/>
    <w:rsid w:val="00F1532F"/>
    <w:rsid w:val="00F15485"/>
    <w:rsid w:val="00F158FE"/>
    <w:rsid w:val="00F15FCC"/>
    <w:rsid w:val="00F178AC"/>
    <w:rsid w:val="00F17B88"/>
    <w:rsid w:val="00F17C9F"/>
    <w:rsid w:val="00F17EF1"/>
    <w:rsid w:val="00F2053F"/>
    <w:rsid w:val="00F21C49"/>
    <w:rsid w:val="00F220F7"/>
    <w:rsid w:val="00F22D49"/>
    <w:rsid w:val="00F2362D"/>
    <w:rsid w:val="00F2364F"/>
    <w:rsid w:val="00F23A3B"/>
    <w:rsid w:val="00F23D3C"/>
    <w:rsid w:val="00F248F5"/>
    <w:rsid w:val="00F25AD7"/>
    <w:rsid w:val="00F265B6"/>
    <w:rsid w:val="00F27521"/>
    <w:rsid w:val="00F279CF"/>
    <w:rsid w:val="00F27B92"/>
    <w:rsid w:val="00F30A9C"/>
    <w:rsid w:val="00F311CB"/>
    <w:rsid w:val="00F31B0D"/>
    <w:rsid w:val="00F31DD1"/>
    <w:rsid w:val="00F32051"/>
    <w:rsid w:val="00F3208D"/>
    <w:rsid w:val="00F323CA"/>
    <w:rsid w:val="00F32621"/>
    <w:rsid w:val="00F32CDE"/>
    <w:rsid w:val="00F32EF1"/>
    <w:rsid w:val="00F33277"/>
    <w:rsid w:val="00F33897"/>
    <w:rsid w:val="00F33FA2"/>
    <w:rsid w:val="00F34032"/>
    <w:rsid w:val="00F347D6"/>
    <w:rsid w:val="00F359FF"/>
    <w:rsid w:val="00F36A15"/>
    <w:rsid w:val="00F36B5F"/>
    <w:rsid w:val="00F37046"/>
    <w:rsid w:val="00F3724D"/>
    <w:rsid w:val="00F37479"/>
    <w:rsid w:val="00F37CF4"/>
    <w:rsid w:val="00F40219"/>
    <w:rsid w:val="00F4055F"/>
    <w:rsid w:val="00F40F8B"/>
    <w:rsid w:val="00F42B14"/>
    <w:rsid w:val="00F433BE"/>
    <w:rsid w:val="00F44B40"/>
    <w:rsid w:val="00F45758"/>
    <w:rsid w:val="00F46A43"/>
    <w:rsid w:val="00F50A36"/>
    <w:rsid w:val="00F516D0"/>
    <w:rsid w:val="00F51906"/>
    <w:rsid w:val="00F51B91"/>
    <w:rsid w:val="00F527A8"/>
    <w:rsid w:val="00F531BA"/>
    <w:rsid w:val="00F53A88"/>
    <w:rsid w:val="00F54947"/>
    <w:rsid w:val="00F55366"/>
    <w:rsid w:val="00F553D8"/>
    <w:rsid w:val="00F55447"/>
    <w:rsid w:val="00F55C78"/>
    <w:rsid w:val="00F55C99"/>
    <w:rsid w:val="00F569AB"/>
    <w:rsid w:val="00F57CB8"/>
    <w:rsid w:val="00F57E7C"/>
    <w:rsid w:val="00F57F3E"/>
    <w:rsid w:val="00F608EA"/>
    <w:rsid w:val="00F61349"/>
    <w:rsid w:val="00F6161A"/>
    <w:rsid w:val="00F62292"/>
    <w:rsid w:val="00F62C7A"/>
    <w:rsid w:val="00F62FE5"/>
    <w:rsid w:val="00F636B4"/>
    <w:rsid w:val="00F638EE"/>
    <w:rsid w:val="00F63AFC"/>
    <w:rsid w:val="00F63CDD"/>
    <w:rsid w:val="00F641D2"/>
    <w:rsid w:val="00F647F7"/>
    <w:rsid w:val="00F64C8B"/>
    <w:rsid w:val="00F652AA"/>
    <w:rsid w:val="00F658C9"/>
    <w:rsid w:val="00F66807"/>
    <w:rsid w:val="00F66832"/>
    <w:rsid w:val="00F677CD"/>
    <w:rsid w:val="00F70972"/>
    <w:rsid w:val="00F716D0"/>
    <w:rsid w:val="00F7171D"/>
    <w:rsid w:val="00F72148"/>
    <w:rsid w:val="00F72A1A"/>
    <w:rsid w:val="00F7344E"/>
    <w:rsid w:val="00F7423F"/>
    <w:rsid w:val="00F742FD"/>
    <w:rsid w:val="00F74889"/>
    <w:rsid w:val="00F749CD"/>
    <w:rsid w:val="00F76012"/>
    <w:rsid w:val="00F77119"/>
    <w:rsid w:val="00F77B02"/>
    <w:rsid w:val="00F802D3"/>
    <w:rsid w:val="00F8260B"/>
    <w:rsid w:val="00F83062"/>
    <w:rsid w:val="00F833B0"/>
    <w:rsid w:val="00F837F6"/>
    <w:rsid w:val="00F841E6"/>
    <w:rsid w:val="00F84606"/>
    <w:rsid w:val="00F84D4F"/>
    <w:rsid w:val="00F8544D"/>
    <w:rsid w:val="00F8574D"/>
    <w:rsid w:val="00F8582B"/>
    <w:rsid w:val="00F86132"/>
    <w:rsid w:val="00F863CD"/>
    <w:rsid w:val="00F867C4"/>
    <w:rsid w:val="00F86913"/>
    <w:rsid w:val="00F86A9C"/>
    <w:rsid w:val="00F878C1"/>
    <w:rsid w:val="00F87A2A"/>
    <w:rsid w:val="00F90692"/>
    <w:rsid w:val="00F919CF"/>
    <w:rsid w:val="00F91AF6"/>
    <w:rsid w:val="00F91B3B"/>
    <w:rsid w:val="00F91E1C"/>
    <w:rsid w:val="00F92839"/>
    <w:rsid w:val="00F92C1B"/>
    <w:rsid w:val="00F93A34"/>
    <w:rsid w:val="00F93F11"/>
    <w:rsid w:val="00F93FD4"/>
    <w:rsid w:val="00F94594"/>
    <w:rsid w:val="00F95832"/>
    <w:rsid w:val="00F95EC3"/>
    <w:rsid w:val="00F96201"/>
    <w:rsid w:val="00F96AA8"/>
    <w:rsid w:val="00F96CF6"/>
    <w:rsid w:val="00F9735F"/>
    <w:rsid w:val="00F97392"/>
    <w:rsid w:val="00F97A69"/>
    <w:rsid w:val="00F97C93"/>
    <w:rsid w:val="00FA00F8"/>
    <w:rsid w:val="00FA01EE"/>
    <w:rsid w:val="00FA0594"/>
    <w:rsid w:val="00FA06DB"/>
    <w:rsid w:val="00FA0958"/>
    <w:rsid w:val="00FA0DAA"/>
    <w:rsid w:val="00FA19F1"/>
    <w:rsid w:val="00FA26FD"/>
    <w:rsid w:val="00FA2A5B"/>
    <w:rsid w:val="00FA48F2"/>
    <w:rsid w:val="00FA4CDA"/>
    <w:rsid w:val="00FA5C9C"/>
    <w:rsid w:val="00FA5CF2"/>
    <w:rsid w:val="00FA6395"/>
    <w:rsid w:val="00FA6EFE"/>
    <w:rsid w:val="00FA6F94"/>
    <w:rsid w:val="00FA78ED"/>
    <w:rsid w:val="00FB0193"/>
    <w:rsid w:val="00FB031D"/>
    <w:rsid w:val="00FB0340"/>
    <w:rsid w:val="00FB0798"/>
    <w:rsid w:val="00FB113D"/>
    <w:rsid w:val="00FB1298"/>
    <w:rsid w:val="00FB1B9C"/>
    <w:rsid w:val="00FB1F23"/>
    <w:rsid w:val="00FB2233"/>
    <w:rsid w:val="00FB28CE"/>
    <w:rsid w:val="00FB29B4"/>
    <w:rsid w:val="00FB2FDD"/>
    <w:rsid w:val="00FB382B"/>
    <w:rsid w:val="00FB4D0C"/>
    <w:rsid w:val="00FB4DE6"/>
    <w:rsid w:val="00FB4EA0"/>
    <w:rsid w:val="00FB4FDE"/>
    <w:rsid w:val="00FB53D6"/>
    <w:rsid w:val="00FB5AA2"/>
    <w:rsid w:val="00FB5F66"/>
    <w:rsid w:val="00FB670A"/>
    <w:rsid w:val="00FB684A"/>
    <w:rsid w:val="00FB7092"/>
    <w:rsid w:val="00FB7BA6"/>
    <w:rsid w:val="00FC011B"/>
    <w:rsid w:val="00FC0242"/>
    <w:rsid w:val="00FC02B3"/>
    <w:rsid w:val="00FC0444"/>
    <w:rsid w:val="00FC0AD7"/>
    <w:rsid w:val="00FC0D90"/>
    <w:rsid w:val="00FC11E1"/>
    <w:rsid w:val="00FC1720"/>
    <w:rsid w:val="00FC18D8"/>
    <w:rsid w:val="00FC1A31"/>
    <w:rsid w:val="00FC1BA7"/>
    <w:rsid w:val="00FC3796"/>
    <w:rsid w:val="00FC38FD"/>
    <w:rsid w:val="00FC3D93"/>
    <w:rsid w:val="00FC4074"/>
    <w:rsid w:val="00FC43E7"/>
    <w:rsid w:val="00FC48A7"/>
    <w:rsid w:val="00FC4B5E"/>
    <w:rsid w:val="00FC4D4C"/>
    <w:rsid w:val="00FC5B16"/>
    <w:rsid w:val="00FC7581"/>
    <w:rsid w:val="00FC7AD2"/>
    <w:rsid w:val="00FC7E36"/>
    <w:rsid w:val="00FC7F7C"/>
    <w:rsid w:val="00FD03A4"/>
    <w:rsid w:val="00FD052F"/>
    <w:rsid w:val="00FD0BCF"/>
    <w:rsid w:val="00FD0EE3"/>
    <w:rsid w:val="00FD1753"/>
    <w:rsid w:val="00FD1D49"/>
    <w:rsid w:val="00FD27A1"/>
    <w:rsid w:val="00FD313D"/>
    <w:rsid w:val="00FD35B7"/>
    <w:rsid w:val="00FD479E"/>
    <w:rsid w:val="00FD5D6D"/>
    <w:rsid w:val="00FD5FA1"/>
    <w:rsid w:val="00FD6437"/>
    <w:rsid w:val="00FD66C2"/>
    <w:rsid w:val="00FD7307"/>
    <w:rsid w:val="00FD79EF"/>
    <w:rsid w:val="00FE08AF"/>
    <w:rsid w:val="00FE0DF7"/>
    <w:rsid w:val="00FE0E44"/>
    <w:rsid w:val="00FE0EDF"/>
    <w:rsid w:val="00FE1A83"/>
    <w:rsid w:val="00FE1AF0"/>
    <w:rsid w:val="00FE22DD"/>
    <w:rsid w:val="00FE3816"/>
    <w:rsid w:val="00FE3E25"/>
    <w:rsid w:val="00FE48FF"/>
    <w:rsid w:val="00FE4A35"/>
    <w:rsid w:val="00FE4BAF"/>
    <w:rsid w:val="00FE5352"/>
    <w:rsid w:val="00FE6727"/>
    <w:rsid w:val="00FE697F"/>
    <w:rsid w:val="00FE7710"/>
    <w:rsid w:val="00FE7E1B"/>
    <w:rsid w:val="00FF0873"/>
    <w:rsid w:val="00FF0CB3"/>
    <w:rsid w:val="00FF0ECC"/>
    <w:rsid w:val="00FF150F"/>
    <w:rsid w:val="00FF3176"/>
    <w:rsid w:val="00FF34FB"/>
    <w:rsid w:val="00FF3880"/>
    <w:rsid w:val="00FF3B50"/>
    <w:rsid w:val="00FF3D8E"/>
    <w:rsid w:val="00FF3F54"/>
    <w:rsid w:val="00FF49C5"/>
    <w:rsid w:val="00FF49DA"/>
    <w:rsid w:val="00FF4FBB"/>
    <w:rsid w:val="00FF58F7"/>
    <w:rsid w:val="00FF5E58"/>
    <w:rsid w:val="00FF68E8"/>
    <w:rsid w:val="00FF6A01"/>
    <w:rsid w:val="00FF6A3F"/>
    <w:rsid w:val="00FF76A8"/>
    <w:rsid w:val="00FF784C"/>
    <w:rsid w:val="00FF7A2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690509"/>
  <w15:chartTrackingRefBased/>
  <w15:docId w15:val="{BF711996-812D-4402-BD6D-F91EE980E7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39"/>
    <w:rsid w:val="009468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foelenco">
    <w:name w:val="List Paragraph"/>
    <w:basedOn w:val="Normale"/>
    <w:uiPriority w:val="34"/>
    <w:qFormat/>
    <w:rsid w:val="00452FCC"/>
    <w:pPr>
      <w:ind w:left="720"/>
      <w:contextualSpacing/>
    </w:pPr>
  </w:style>
  <w:style w:type="character" w:styleId="Rimandocommento">
    <w:name w:val="annotation reference"/>
    <w:basedOn w:val="Carpredefinitoparagrafo"/>
    <w:uiPriority w:val="99"/>
    <w:semiHidden/>
    <w:unhideWhenUsed/>
    <w:rsid w:val="00BA31E5"/>
    <w:rPr>
      <w:sz w:val="16"/>
      <w:szCs w:val="16"/>
    </w:rPr>
  </w:style>
  <w:style w:type="paragraph" w:styleId="Testocommento">
    <w:name w:val="annotation text"/>
    <w:basedOn w:val="Normale"/>
    <w:link w:val="TestocommentoCarattere"/>
    <w:uiPriority w:val="99"/>
    <w:unhideWhenUsed/>
    <w:rsid w:val="00BA31E5"/>
    <w:pPr>
      <w:spacing w:line="240" w:lineRule="auto"/>
    </w:pPr>
    <w:rPr>
      <w:sz w:val="20"/>
      <w:szCs w:val="20"/>
    </w:rPr>
  </w:style>
  <w:style w:type="character" w:customStyle="1" w:styleId="TestocommentoCarattere">
    <w:name w:val="Testo commento Carattere"/>
    <w:basedOn w:val="Carpredefinitoparagrafo"/>
    <w:link w:val="Testocommento"/>
    <w:uiPriority w:val="99"/>
    <w:rsid w:val="00BA31E5"/>
    <w:rPr>
      <w:sz w:val="20"/>
      <w:szCs w:val="20"/>
    </w:rPr>
  </w:style>
  <w:style w:type="paragraph" w:styleId="Soggettocommento">
    <w:name w:val="annotation subject"/>
    <w:basedOn w:val="Testocommento"/>
    <w:next w:val="Testocommento"/>
    <w:link w:val="SoggettocommentoCarattere"/>
    <w:uiPriority w:val="99"/>
    <w:semiHidden/>
    <w:unhideWhenUsed/>
    <w:rsid w:val="00BA31E5"/>
    <w:rPr>
      <w:b/>
      <w:bCs/>
    </w:rPr>
  </w:style>
  <w:style w:type="character" w:customStyle="1" w:styleId="SoggettocommentoCarattere">
    <w:name w:val="Soggetto commento Carattere"/>
    <w:basedOn w:val="TestocommentoCarattere"/>
    <w:link w:val="Soggettocommento"/>
    <w:uiPriority w:val="99"/>
    <w:semiHidden/>
    <w:rsid w:val="00BA31E5"/>
    <w:rPr>
      <w:b/>
      <w:bCs/>
      <w:sz w:val="20"/>
      <w:szCs w:val="20"/>
    </w:rPr>
  </w:style>
  <w:style w:type="paragraph" w:styleId="Testofumetto">
    <w:name w:val="Balloon Text"/>
    <w:basedOn w:val="Normale"/>
    <w:link w:val="TestofumettoCarattere"/>
    <w:uiPriority w:val="99"/>
    <w:semiHidden/>
    <w:unhideWhenUsed/>
    <w:rsid w:val="0000049C"/>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00049C"/>
    <w:rPr>
      <w:rFonts w:ascii="Segoe UI" w:hAnsi="Segoe UI" w:cs="Segoe UI"/>
      <w:sz w:val="18"/>
      <w:szCs w:val="18"/>
    </w:rPr>
  </w:style>
  <w:style w:type="paragraph" w:styleId="Intestazione">
    <w:name w:val="header"/>
    <w:basedOn w:val="Normale"/>
    <w:link w:val="IntestazioneCarattere"/>
    <w:uiPriority w:val="99"/>
    <w:unhideWhenUsed/>
    <w:rsid w:val="00FB1F23"/>
    <w:pPr>
      <w:tabs>
        <w:tab w:val="center" w:pos="4513"/>
        <w:tab w:val="right" w:pos="9026"/>
      </w:tabs>
      <w:spacing w:after="0" w:line="240" w:lineRule="auto"/>
    </w:pPr>
  </w:style>
  <w:style w:type="character" w:customStyle="1" w:styleId="IntestazioneCarattere">
    <w:name w:val="Intestazione Carattere"/>
    <w:basedOn w:val="Carpredefinitoparagrafo"/>
    <w:link w:val="Intestazione"/>
    <w:uiPriority w:val="99"/>
    <w:rsid w:val="00FB1F23"/>
  </w:style>
  <w:style w:type="paragraph" w:styleId="Pidipagina">
    <w:name w:val="footer"/>
    <w:basedOn w:val="Normale"/>
    <w:link w:val="PidipaginaCarattere"/>
    <w:uiPriority w:val="99"/>
    <w:unhideWhenUsed/>
    <w:rsid w:val="00FB1F23"/>
    <w:pPr>
      <w:tabs>
        <w:tab w:val="center" w:pos="4513"/>
        <w:tab w:val="right" w:pos="9026"/>
      </w:tabs>
      <w:spacing w:after="0" w:line="240" w:lineRule="auto"/>
    </w:pPr>
  </w:style>
  <w:style w:type="character" w:customStyle="1" w:styleId="PidipaginaCarattere">
    <w:name w:val="Piè di pagina Carattere"/>
    <w:basedOn w:val="Carpredefinitoparagrafo"/>
    <w:link w:val="Pidipagina"/>
    <w:uiPriority w:val="99"/>
    <w:rsid w:val="00FB1F23"/>
  </w:style>
  <w:style w:type="paragraph" w:styleId="NormaleWeb">
    <w:name w:val="Normal (Web)"/>
    <w:basedOn w:val="Normale"/>
    <w:uiPriority w:val="99"/>
    <w:semiHidden/>
    <w:unhideWhenUsed/>
    <w:rsid w:val="00246F3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llegamentoipertestuale">
    <w:name w:val="Hyperlink"/>
    <w:basedOn w:val="Carpredefinitoparagrafo"/>
    <w:uiPriority w:val="99"/>
    <w:unhideWhenUsed/>
    <w:rsid w:val="00BE3703"/>
    <w:rPr>
      <w:color w:val="0563C1"/>
      <w:u w:val="single"/>
    </w:rPr>
  </w:style>
  <w:style w:type="character" w:styleId="Collegamentovisitato">
    <w:name w:val="FollowedHyperlink"/>
    <w:basedOn w:val="Carpredefinitoparagrafo"/>
    <w:uiPriority w:val="99"/>
    <w:semiHidden/>
    <w:unhideWhenUsed/>
    <w:rsid w:val="00BE3703"/>
    <w:rPr>
      <w:color w:val="954F72"/>
      <w:u w:val="single"/>
    </w:rPr>
  </w:style>
  <w:style w:type="paragraph" w:customStyle="1" w:styleId="msonormal0">
    <w:name w:val="msonormal"/>
    <w:basedOn w:val="Normale"/>
    <w:rsid w:val="00BE370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5">
    <w:name w:val="xl65"/>
    <w:basedOn w:val="Normale"/>
    <w:rsid w:val="00BE3703"/>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66">
    <w:name w:val="xl66"/>
    <w:basedOn w:val="Normale"/>
    <w:rsid w:val="00BE3703"/>
    <w:pPr>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67">
    <w:name w:val="xl67"/>
    <w:basedOn w:val="Normale"/>
    <w:rsid w:val="00BE3703"/>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69">
    <w:name w:val="xl69"/>
    <w:basedOn w:val="Normale"/>
    <w:rsid w:val="00BE370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0">
    <w:name w:val="xl70"/>
    <w:basedOn w:val="Normale"/>
    <w:rsid w:val="00BE3703"/>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71">
    <w:name w:val="xl71"/>
    <w:basedOn w:val="Normale"/>
    <w:rsid w:val="00BE370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2">
    <w:name w:val="xl72"/>
    <w:basedOn w:val="Normale"/>
    <w:rsid w:val="00BE370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3">
    <w:name w:val="xl73"/>
    <w:basedOn w:val="Normale"/>
    <w:rsid w:val="00BE3703"/>
    <w:pPr>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74">
    <w:name w:val="xl74"/>
    <w:basedOn w:val="Normale"/>
    <w:rsid w:val="00BE3703"/>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75">
    <w:name w:val="xl75"/>
    <w:basedOn w:val="Normale"/>
    <w:rsid w:val="00BE3703"/>
    <w:pPr>
      <w:spacing w:before="100" w:beforeAutospacing="1" w:after="100" w:afterAutospacing="1" w:line="240" w:lineRule="auto"/>
    </w:pPr>
    <w:rPr>
      <w:rFonts w:ascii="Times New Roman" w:eastAsia="Times New Roman" w:hAnsi="Times New Roman" w:cs="Times New Roman"/>
      <w:i/>
      <w:iCs/>
      <w:sz w:val="24"/>
      <w:szCs w:val="24"/>
      <w:lang w:eastAsia="en-GB"/>
    </w:rPr>
  </w:style>
  <w:style w:type="paragraph" w:customStyle="1" w:styleId="xl76">
    <w:name w:val="xl76"/>
    <w:basedOn w:val="Normale"/>
    <w:rsid w:val="00BE3703"/>
    <w:pPr>
      <w:spacing w:before="100" w:beforeAutospacing="1" w:after="100" w:afterAutospacing="1" w:line="240" w:lineRule="auto"/>
    </w:pPr>
    <w:rPr>
      <w:rFonts w:ascii="Times New Roman" w:eastAsia="Times New Roman" w:hAnsi="Times New Roman" w:cs="Times New Roman"/>
      <w:i/>
      <w:iCs/>
      <w:sz w:val="24"/>
      <w:szCs w:val="24"/>
      <w:lang w:eastAsia="en-GB"/>
    </w:rPr>
  </w:style>
  <w:style w:type="paragraph" w:customStyle="1" w:styleId="xl77">
    <w:name w:val="xl77"/>
    <w:basedOn w:val="Normale"/>
    <w:rsid w:val="00BE3703"/>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78">
    <w:name w:val="xl78"/>
    <w:basedOn w:val="Normale"/>
    <w:rsid w:val="00BE3703"/>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79">
    <w:name w:val="xl79"/>
    <w:basedOn w:val="Normale"/>
    <w:rsid w:val="00BE3703"/>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80">
    <w:name w:val="xl80"/>
    <w:basedOn w:val="Normale"/>
    <w:rsid w:val="00BE3703"/>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81">
    <w:name w:val="xl81"/>
    <w:basedOn w:val="Normale"/>
    <w:rsid w:val="00BE3703"/>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82">
    <w:name w:val="xl82"/>
    <w:basedOn w:val="Normale"/>
    <w:rsid w:val="00BE3703"/>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83">
    <w:name w:val="xl83"/>
    <w:basedOn w:val="Normale"/>
    <w:rsid w:val="00BE3703"/>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84">
    <w:name w:val="xl84"/>
    <w:basedOn w:val="Normale"/>
    <w:rsid w:val="00BE3703"/>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styleId="Revisione">
    <w:name w:val="Revision"/>
    <w:hidden/>
    <w:uiPriority w:val="99"/>
    <w:semiHidden/>
    <w:rsid w:val="008C054A"/>
    <w:pPr>
      <w:spacing w:after="0" w:line="240" w:lineRule="auto"/>
    </w:pPr>
  </w:style>
  <w:style w:type="character" w:styleId="Testosegnaposto">
    <w:name w:val="Placeholder Text"/>
    <w:basedOn w:val="Carpredefinitoparagrafo"/>
    <w:uiPriority w:val="99"/>
    <w:semiHidden/>
    <w:rsid w:val="00862A76"/>
    <w:rPr>
      <w:color w:val="808080"/>
    </w:rPr>
  </w:style>
  <w:style w:type="character" w:customStyle="1" w:styleId="UnresolvedMention1">
    <w:name w:val="Unresolved Mention1"/>
    <w:basedOn w:val="Carpredefinitoparagrafo"/>
    <w:uiPriority w:val="99"/>
    <w:semiHidden/>
    <w:unhideWhenUsed/>
    <w:rsid w:val="000B5BA0"/>
    <w:rPr>
      <w:color w:val="605E5C"/>
      <w:shd w:val="clear" w:color="auto" w:fill="E1DFDD"/>
    </w:rPr>
  </w:style>
  <w:style w:type="character" w:customStyle="1" w:styleId="UnresolvedMention2">
    <w:name w:val="Unresolved Mention2"/>
    <w:basedOn w:val="Carpredefinitoparagrafo"/>
    <w:uiPriority w:val="99"/>
    <w:semiHidden/>
    <w:unhideWhenUsed/>
    <w:rsid w:val="00640A05"/>
    <w:rPr>
      <w:color w:val="605E5C"/>
      <w:shd w:val="clear" w:color="auto" w:fill="E1DFDD"/>
    </w:rPr>
  </w:style>
  <w:style w:type="character" w:styleId="Numeroriga">
    <w:name w:val="line number"/>
    <w:basedOn w:val="Carpredefinitoparagrafo"/>
    <w:uiPriority w:val="99"/>
    <w:semiHidden/>
    <w:unhideWhenUsed/>
    <w:rsid w:val="0025325D"/>
  </w:style>
  <w:style w:type="character" w:customStyle="1" w:styleId="Menzionenonrisolta1">
    <w:name w:val="Menzione non risolta1"/>
    <w:basedOn w:val="Carpredefinitoparagrafo"/>
    <w:uiPriority w:val="99"/>
    <w:semiHidden/>
    <w:unhideWhenUsed/>
    <w:rsid w:val="005C74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638240">
      <w:bodyDiv w:val="1"/>
      <w:marLeft w:val="0"/>
      <w:marRight w:val="0"/>
      <w:marTop w:val="0"/>
      <w:marBottom w:val="0"/>
      <w:divBdr>
        <w:top w:val="none" w:sz="0" w:space="0" w:color="auto"/>
        <w:left w:val="none" w:sz="0" w:space="0" w:color="auto"/>
        <w:bottom w:val="none" w:sz="0" w:space="0" w:color="auto"/>
        <w:right w:val="none" w:sz="0" w:space="0" w:color="auto"/>
      </w:divBdr>
    </w:div>
    <w:div w:id="221067038">
      <w:bodyDiv w:val="1"/>
      <w:marLeft w:val="0"/>
      <w:marRight w:val="0"/>
      <w:marTop w:val="0"/>
      <w:marBottom w:val="0"/>
      <w:divBdr>
        <w:top w:val="none" w:sz="0" w:space="0" w:color="auto"/>
        <w:left w:val="none" w:sz="0" w:space="0" w:color="auto"/>
        <w:bottom w:val="none" w:sz="0" w:space="0" w:color="auto"/>
        <w:right w:val="none" w:sz="0" w:space="0" w:color="auto"/>
      </w:divBdr>
    </w:div>
    <w:div w:id="296641893">
      <w:bodyDiv w:val="1"/>
      <w:marLeft w:val="0"/>
      <w:marRight w:val="0"/>
      <w:marTop w:val="0"/>
      <w:marBottom w:val="0"/>
      <w:divBdr>
        <w:top w:val="none" w:sz="0" w:space="0" w:color="auto"/>
        <w:left w:val="none" w:sz="0" w:space="0" w:color="auto"/>
        <w:bottom w:val="none" w:sz="0" w:space="0" w:color="auto"/>
        <w:right w:val="none" w:sz="0" w:space="0" w:color="auto"/>
      </w:divBdr>
    </w:div>
    <w:div w:id="404450353">
      <w:bodyDiv w:val="1"/>
      <w:marLeft w:val="0"/>
      <w:marRight w:val="0"/>
      <w:marTop w:val="0"/>
      <w:marBottom w:val="0"/>
      <w:divBdr>
        <w:top w:val="none" w:sz="0" w:space="0" w:color="auto"/>
        <w:left w:val="none" w:sz="0" w:space="0" w:color="auto"/>
        <w:bottom w:val="none" w:sz="0" w:space="0" w:color="auto"/>
        <w:right w:val="none" w:sz="0" w:space="0" w:color="auto"/>
      </w:divBdr>
    </w:div>
    <w:div w:id="505286469">
      <w:bodyDiv w:val="1"/>
      <w:marLeft w:val="0"/>
      <w:marRight w:val="0"/>
      <w:marTop w:val="0"/>
      <w:marBottom w:val="0"/>
      <w:divBdr>
        <w:top w:val="none" w:sz="0" w:space="0" w:color="auto"/>
        <w:left w:val="none" w:sz="0" w:space="0" w:color="auto"/>
        <w:bottom w:val="none" w:sz="0" w:space="0" w:color="auto"/>
        <w:right w:val="none" w:sz="0" w:space="0" w:color="auto"/>
      </w:divBdr>
    </w:div>
    <w:div w:id="579946927">
      <w:bodyDiv w:val="1"/>
      <w:marLeft w:val="0"/>
      <w:marRight w:val="0"/>
      <w:marTop w:val="0"/>
      <w:marBottom w:val="0"/>
      <w:divBdr>
        <w:top w:val="none" w:sz="0" w:space="0" w:color="auto"/>
        <w:left w:val="none" w:sz="0" w:space="0" w:color="auto"/>
        <w:bottom w:val="none" w:sz="0" w:space="0" w:color="auto"/>
        <w:right w:val="none" w:sz="0" w:space="0" w:color="auto"/>
      </w:divBdr>
    </w:div>
    <w:div w:id="846866551">
      <w:bodyDiv w:val="1"/>
      <w:marLeft w:val="0"/>
      <w:marRight w:val="0"/>
      <w:marTop w:val="0"/>
      <w:marBottom w:val="0"/>
      <w:divBdr>
        <w:top w:val="none" w:sz="0" w:space="0" w:color="auto"/>
        <w:left w:val="none" w:sz="0" w:space="0" w:color="auto"/>
        <w:bottom w:val="none" w:sz="0" w:space="0" w:color="auto"/>
        <w:right w:val="none" w:sz="0" w:space="0" w:color="auto"/>
      </w:divBdr>
    </w:div>
    <w:div w:id="871528263">
      <w:bodyDiv w:val="1"/>
      <w:marLeft w:val="0"/>
      <w:marRight w:val="0"/>
      <w:marTop w:val="0"/>
      <w:marBottom w:val="0"/>
      <w:divBdr>
        <w:top w:val="none" w:sz="0" w:space="0" w:color="auto"/>
        <w:left w:val="none" w:sz="0" w:space="0" w:color="auto"/>
        <w:bottom w:val="none" w:sz="0" w:space="0" w:color="auto"/>
        <w:right w:val="none" w:sz="0" w:space="0" w:color="auto"/>
      </w:divBdr>
    </w:div>
    <w:div w:id="902839159">
      <w:bodyDiv w:val="1"/>
      <w:marLeft w:val="0"/>
      <w:marRight w:val="0"/>
      <w:marTop w:val="0"/>
      <w:marBottom w:val="0"/>
      <w:divBdr>
        <w:top w:val="none" w:sz="0" w:space="0" w:color="auto"/>
        <w:left w:val="none" w:sz="0" w:space="0" w:color="auto"/>
        <w:bottom w:val="none" w:sz="0" w:space="0" w:color="auto"/>
        <w:right w:val="none" w:sz="0" w:space="0" w:color="auto"/>
      </w:divBdr>
    </w:div>
    <w:div w:id="970789911">
      <w:bodyDiv w:val="1"/>
      <w:marLeft w:val="0"/>
      <w:marRight w:val="0"/>
      <w:marTop w:val="0"/>
      <w:marBottom w:val="0"/>
      <w:divBdr>
        <w:top w:val="none" w:sz="0" w:space="0" w:color="auto"/>
        <w:left w:val="none" w:sz="0" w:space="0" w:color="auto"/>
        <w:bottom w:val="none" w:sz="0" w:space="0" w:color="auto"/>
        <w:right w:val="none" w:sz="0" w:space="0" w:color="auto"/>
      </w:divBdr>
    </w:div>
    <w:div w:id="991298957">
      <w:bodyDiv w:val="1"/>
      <w:marLeft w:val="0"/>
      <w:marRight w:val="0"/>
      <w:marTop w:val="0"/>
      <w:marBottom w:val="0"/>
      <w:divBdr>
        <w:top w:val="none" w:sz="0" w:space="0" w:color="auto"/>
        <w:left w:val="none" w:sz="0" w:space="0" w:color="auto"/>
        <w:bottom w:val="none" w:sz="0" w:space="0" w:color="auto"/>
        <w:right w:val="none" w:sz="0" w:space="0" w:color="auto"/>
      </w:divBdr>
    </w:div>
    <w:div w:id="1044016842">
      <w:bodyDiv w:val="1"/>
      <w:marLeft w:val="0"/>
      <w:marRight w:val="0"/>
      <w:marTop w:val="0"/>
      <w:marBottom w:val="0"/>
      <w:divBdr>
        <w:top w:val="none" w:sz="0" w:space="0" w:color="auto"/>
        <w:left w:val="none" w:sz="0" w:space="0" w:color="auto"/>
        <w:bottom w:val="none" w:sz="0" w:space="0" w:color="auto"/>
        <w:right w:val="none" w:sz="0" w:space="0" w:color="auto"/>
      </w:divBdr>
    </w:div>
    <w:div w:id="1190877343">
      <w:bodyDiv w:val="1"/>
      <w:marLeft w:val="0"/>
      <w:marRight w:val="0"/>
      <w:marTop w:val="0"/>
      <w:marBottom w:val="0"/>
      <w:divBdr>
        <w:top w:val="none" w:sz="0" w:space="0" w:color="auto"/>
        <w:left w:val="none" w:sz="0" w:space="0" w:color="auto"/>
        <w:bottom w:val="none" w:sz="0" w:space="0" w:color="auto"/>
        <w:right w:val="none" w:sz="0" w:space="0" w:color="auto"/>
      </w:divBdr>
    </w:div>
    <w:div w:id="1268927770">
      <w:bodyDiv w:val="1"/>
      <w:marLeft w:val="0"/>
      <w:marRight w:val="0"/>
      <w:marTop w:val="0"/>
      <w:marBottom w:val="0"/>
      <w:divBdr>
        <w:top w:val="none" w:sz="0" w:space="0" w:color="auto"/>
        <w:left w:val="none" w:sz="0" w:space="0" w:color="auto"/>
        <w:bottom w:val="none" w:sz="0" w:space="0" w:color="auto"/>
        <w:right w:val="none" w:sz="0" w:space="0" w:color="auto"/>
      </w:divBdr>
    </w:div>
    <w:div w:id="1695643269">
      <w:bodyDiv w:val="1"/>
      <w:marLeft w:val="0"/>
      <w:marRight w:val="0"/>
      <w:marTop w:val="0"/>
      <w:marBottom w:val="0"/>
      <w:divBdr>
        <w:top w:val="none" w:sz="0" w:space="0" w:color="auto"/>
        <w:left w:val="none" w:sz="0" w:space="0" w:color="auto"/>
        <w:bottom w:val="none" w:sz="0" w:space="0" w:color="auto"/>
        <w:right w:val="none" w:sz="0" w:space="0" w:color="auto"/>
      </w:divBdr>
    </w:div>
    <w:div w:id="1795323611">
      <w:bodyDiv w:val="1"/>
      <w:marLeft w:val="0"/>
      <w:marRight w:val="0"/>
      <w:marTop w:val="0"/>
      <w:marBottom w:val="0"/>
      <w:divBdr>
        <w:top w:val="none" w:sz="0" w:space="0" w:color="auto"/>
        <w:left w:val="none" w:sz="0" w:space="0" w:color="auto"/>
        <w:bottom w:val="none" w:sz="0" w:space="0" w:color="auto"/>
        <w:right w:val="none" w:sz="0" w:space="0" w:color="auto"/>
      </w:divBdr>
    </w:div>
    <w:div w:id="2103718281">
      <w:bodyDiv w:val="1"/>
      <w:marLeft w:val="0"/>
      <w:marRight w:val="0"/>
      <w:marTop w:val="0"/>
      <w:marBottom w:val="0"/>
      <w:divBdr>
        <w:top w:val="none" w:sz="0" w:space="0" w:color="auto"/>
        <w:left w:val="none" w:sz="0" w:space="0" w:color="auto"/>
        <w:bottom w:val="none" w:sz="0" w:space="0" w:color="auto"/>
        <w:right w:val="none" w:sz="0" w:space="0" w:color="auto"/>
      </w:divBdr>
      <w:divsChild>
        <w:div w:id="975331901">
          <w:marLeft w:val="360"/>
          <w:marRight w:val="0"/>
          <w:marTop w:val="200"/>
          <w:marBottom w:val="0"/>
          <w:divBdr>
            <w:top w:val="none" w:sz="0" w:space="0" w:color="auto"/>
            <w:left w:val="none" w:sz="0" w:space="0" w:color="auto"/>
            <w:bottom w:val="none" w:sz="0" w:space="0" w:color="auto"/>
            <w:right w:val="none" w:sz="0" w:space="0" w:color="auto"/>
          </w:divBdr>
        </w:div>
        <w:div w:id="766510814">
          <w:marLeft w:val="360"/>
          <w:marRight w:val="0"/>
          <w:marTop w:val="200"/>
          <w:marBottom w:val="0"/>
          <w:divBdr>
            <w:top w:val="none" w:sz="0" w:space="0" w:color="auto"/>
            <w:left w:val="none" w:sz="0" w:space="0" w:color="auto"/>
            <w:bottom w:val="none" w:sz="0" w:space="0" w:color="auto"/>
            <w:right w:val="none" w:sz="0" w:space="0" w:color="auto"/>
          </w:divBdr>
        </w:div>
        <w:div w:id="1551109915">
          <w:marLeft w:val="360"/>
          <w:marRight w:val="0"/>
          <w:marTop w:val="200"/>
          <w:marBottom w:val="0"/>
          <w:divBdr>
            <w:top w:val="none" w:sz="0" w:space="0" w:color="auto"/>
            <w:left w:val="none" w:sz="0" w:space="0" w:color="auto"/>
            <w:bottom w:val="none" w:sz="0" w:space="0" w:color="auto"/>
            <w:right w:val="none" w:sz="0" w:space="0" w:color="auto"/>
          </w:divBdr>
        </w:div>
        <w:div w:id="443312783">
          <w:marLeft w:val="360"/>
          <w:marRight w:val="0"/>
          <w:marTop w:val="200"/>
          <w:marBottom w:val="0"/>
          <w:divBdr>
            <w:top w:val="none" w:sz="0" w:space="0" w:color="auto"/>
            <w:left w:val="none" w:sz="0" w:space="0" w:color="auto"/>
            <w:bottom w:val="none" w:sz="0" w:space="0" w:color="auto"/>
            <w:right w:val="none" w:sz="0" w:space="0" w:color="auto"/>
          </w:divBdr>
        </w:div>
        <w:div w:id="1072387214">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m.rappolt@leeds.ac.uk" TargetMode="External"/><Relationship Id="rId18" Type="http://schemas.openxmlformats.org/officeDocument/2006/relationships/image" Target="media/image5.svg"/><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8.emf"/><Relationship Id="rId7" Type="http://schemas.openxmlformats.org/officeDocument/2006/relationships/settings" Target="settings.xml"/><Relationship Id="rId12" Type="http://schemas.openxmlformats.org/officeDocument/2006/relationships/hyperlink" Target="mailto:elena.simone@polito.it" TargetMode="Externa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image" Target="media/image3.emf"/><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Sadeghpour@leeds.ac.uk" TargetMode="External"/><Relationship Id="rId24" Type="http://schemas.openxmlformats.org/officeDocument/2006/relationships/image" Target="media/image11.png"/><Relationship Id="rId5" Type="http://schemas.openxmlformats.org/officeDocument/2006/relationships/numbering" Target="numbering.xml"/><Relationship Id="rId15" Type="http://schemas.openxmlformats.org/officeDocument/2006/relationships/image" Target="media/image2.svg"/><Relationship Id="rId23" Type="http://schemas.openxmlformats.org/officeDocument/2006/relationships/image" Target="media/image10.emf"/><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9.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0AC39804F8BB0418A9B1719020DF469" ma:contentTypeVersion="15" ma:contentTypeDescription="Create a new document." ma:contentTypeScope="" ma:versionID="54d4130efe346e38e3476a9452c9f4a2">
  <xsd:schema xmlns:xsd="http://www.w3.org/2001/XMLSchema" xmlns:xs="http://www.w3.org/2001/XMLSchema" xmlns:p="http://schemas.microsoft.com/office/2006/metadata/properties" xmlns:ns3="41191d5d-c269-46ac-b9e8-85dd23d80a5c" xmlns:ns4="97a346e4-7370-4da0-a7f4-4862f0e13439" targetNamespace="http://schemas.microsoft.com/office/2006/metadata/properties" ma:root="true" ma:fieldsID="e27a1ca1ac5b54b226a2e54a1e040dae" ns3:_="" ns4:_="">
    <xsd:import namespace="41191d5d-c269-46ac-b9e8-85dd23d80a5c"/>
    <xsd:import namespace="97a346e4-7370-4da0-a7f4-4862f0e1343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ServiceLocation" minOccurs="0"/>
                <xsd:element ref="ns3:MediaServiceAutoKeyPoints" minOccurs="0"/>
                <xsd:element ref="ns3:MediaServiceKeyPoints"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1191d5d-c269-46ac-b9e8-85dd23d80a5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7a346e4-7370-4da0-a7f4-4862f0e13439"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41191d5d-c269-46ac-b9e8-85dd23d80a5c" xsi:nil="true"/>
  </documentManagement>
</p:properties>
</file>

<file path=customXml/itemProps1.xml><?xml version="1.0" encoding="utf-8"?>
<ds:datastoreItem xmlns:ds="http://schemas.openxmlformats.org/officeDocument/2006/customXml" ds:itemID="{D2A7225E-F071-402E-B851-CFCE6F4AB7BE}">
  <ds:schemaRefs>
    <ds:schemaRef ds:uri="http://schemas.microsoft.com/sharepoint/v3/contenttype/forms"/>
  </ds:schemaRefs>
</ds:datastoreItem>
</file>

<file path=customXml/itemProps2.xml><?xml version="1.0" encoding="utf-8"?>
<ds:datastoreItem xmlns:ds="http://schemas.openxmlformats.org/officeDocument/2006/customXml" ds:itemID="{5731F36E-745E-4B2F-8520-00A98B0077C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1191d5d-c269-46ac-b9e8-85dd23d80a5c"/>
    <ds:schemaRef ds:uri="97a346e4-7370-4da0-a7f4-4862f0e134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51A181A-6CD2-48C1-9CE8-AC07FF6DE4D3}">
  <ds:schemaRefs>
    <ds:schemaRef ds:uri="http://schemas.openxmlformats.org/officeDocument/2006/bibliography"/>
  </ds:schemaRefs>
</ds:datastoreItem>
</file>

<file path=customXml/itemProps4.xml><?xml version="1.0" encoding="utf-8"?>
<ds:datastoreItem xmlns:ds="http://schemas.openxmlformats.org/officeDocument/2006/customXml" ds:itemID="{61104858-A2FF-449B-99C7-9217BE8C5E15}">
  <ds:schemaRefs>
    <ds:schemaRef ds:uri="http://schemas.microsoft.com/office/2006/metadata/properties"/>
    <ds:schemaRef ds:uri="http://schemas.microsoft.com/office/infopath/2007/PartnerControls"/>
    <ds:schemaRef ds:uri="41191d5d-c269-46ac-b9e8-85dd23d80a5c"/>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48332</Words>
  <Characters>275497</Characters>
  <Application>Microsoft Office Word</Application>
  <DocSecurity>0</DocSecurity>
  <Lines>2295</Lines>
  <Paragraphs>64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23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a Pratama</dc:creator>
  <cp:keywords/>
  <dc:description/>
  <cp:lastModifiedBy>Elena  Simone</cp:lastModifiedBy>
  <cp:revision>2</cp:revision>
  <dcterms:created xsi:type="dcterms:W3CDTF">2023-09-13T13:24:00Z</dcterms:created>
  <dcterms:modified xsi:type="dcterms:W3CDTF">2023-09-13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royal-society-of-chemistry-with-titles</vt:lpwstr>
  </property>
  <property fmtid="{D5CDD505-2E9C-101B-9397-08002B2CF9AE}" pid="13" name="Mendeley Recent Style Name 5_1">
    <vt:lpwstr>Royal Society of Chemistry (with titles)</vt:lpwstr>
  </property>
  <property fmtid="{D5CDD505-2E9C-101B-9397-08002B2CF9AE}" pid="14" name="Mendeley Recent Style Id 6_1">
    <vt:lpwstr>http://www.zotero.org/styles/harvard-university-of-leeds</vt:lpwstr>
  </property>
  <property fmtid="{D5CDD505-2E9C-101B-9397-08002B2CF9AE}" pid="15" name="Mendeley Recent Style Name 6_1">
    <vt:lpwstr>University of Leeds - Harvard</vt:lpwstr>
  </property>
  <property fmtid="{D5CDD505-2E9C-101B-9397-08002B2CF9AE}" pid="16" name="Mendeley Recent Style Id 7_1">
    <vt:lpwstr>http://csl.mendeley.com/styles/243179711/harvard-university-of-leeds-Yoga</vt:lpwstr>
  </property>
  <property fmtid="{D5CDD505-2E9C-101B-9397-08002B2CF9AE}" pid="17" name="Mendeley Recent Style Name 7_1">
    <vt:lpwstr>University of Leeds - Harvard - Yoga Pratama</vt:lpwstr>
  </property>
  <property fmtid="{D5CDD505-2E9C-101B-9397-08002B2CF9AE}" pid="18" name="Mendeley Recent Style Id 8_1">
    <vt:lpwstr>https://csl.mendeley.com/styles/243179711/harvard-university-of-leeds-Yoga</vt:lpwstr>
  </property>
  <property fmtid="{D5CDD505-2E9C-101B-9397-08002B2CF9AE}" pid="19" name="Mendeley Recent Style Name 8_1">
    <vt:lpwstr>University of Leeds - Harvard - Yoga Pratam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6d3179a-1058-3b5f-ac0a-dc1f46ea2149</vt:lpwstr>
  </property>
  <property fmtid="{D5CDD505-2E9C-101B-9397-08002B2CF9AE}" pid="24" name="Mendeley Citation Style_1">
    <vt:lpwstr>http://www.zotero.org/styles/apa</vt:lpwstr>
  </property>
  <property fmtid="{D5CDD505-2E9C-101B-9397-08002B2CF9AE}" pid="25" name="ContentTypeId">
    <vt:lpwstr>0x010100F0AC39804F8BB0418A9B1719020DF469</vt:lpwstr>
  </property>
  <property fmtid="{D5CDD505-2E9C-101B-9397-08002B2CF9AE}" pid="26" name="GrammarlyDocumentId">
    <vt:lpwstr>b882b4be24637eefae1daa5907d26843147eb8cd1309aa6dcf54d0a36f49ed26</vt:lpwstr>
  </property>
</Properties>
</file>